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09F822" w14:textId="77777777" w:rsidR="00231361" w:rsidRDefault="00C823EC">
      <w:pPr>
        <w:autoSpaceDE w:val="0"/>
        <w:autoSpaceDN w:val="0"/>
        <w:adjustRightInd w:val="0"/>
        <w:snapToGrid w:val="0"/>
        <w:spacing w:after="0" w:line="360" w:lineRule="auto"/>
        <w:jc w:val="both"/>
        <w:rPr>
          <w:rFonts w:ascii="Book Antiqua" w:hAnsi="Book Antiqua" w:cs="Book Antiqua"/>
          <w:b/>
          <w:i/>
          <w:color w:val="000000"/>
          <w:lang w:eastAsia="en-US"/>
        </w:rPr>
      </w:pPr>
      <w:r>
        <w:rPr>
          <w:rFonts w:ascii="Book Antiqua" w:hAnsi="Book Antiqua" w:cs="Book Antiqua"/>
          <w:b/>
          <w:color w:val="000000"/>
          <w:lang w:eastAsia="en-US"/>
        </w:rPr>
        <w:t xml:space="preserve">Name of Journal: </w:t>
      </w:r>
      <w:r>
        <w:rPr>
          <w:rFonts w:ascii="Book Antiqua" w:hAnsi="Book Antiqua" w:cs="Book Antiqua"/>
          <w:bCs/>
          <w:i/>
          <w:iCs/>
        </w:rPr>
        <w:t>World Journal of Gastroenterology</w:t>
      </w:r>
    </w:p>
    <w:p w14:paraId="07810FF7" w14:textId="77777777" w:rsidR="00231361" w:rsidRDefault="00C823EC">
      <w:pPr>
        <w:adjustRightInd w:val="0"/>
        <w:snapToGrid w:val="0"/>
        <w:spacing w:after="0" w:line="360" w:lineRule="auto"/>
        <w:jc w:val="both"/>
        <w:rPr>
          <w:rFonts w:ascii="Book Antiqua" w:eastAsia="宋体" w:hAnsi="Book Antiqua" w:cs="Book Antiqua"/>
          <w:b/>
          <w:color w:val="000000"/>
          <w:lang w:eastAsia="zh-CN"/>
        </w:rPr>
      </w:pPr>
      <w:r>
        <w:rPr>
          <w:rFonts w:ascii="Book Antiqua" w:hAnsi="Book Antiqua" w:cs="Book Antiqua"/>
          <w:b/>
          <w:color w:val="000000"/>
          <w:lang w:eastAsia="en-US"/>
        </w:rPr>
        <w:t xml:space="preserve">Manuscript NO: </w:t>
      </w:r>
      <w:r>
        <w:rPr>
          <w:rFonts w:ascii="Book Antiqua" w:eastAsia="宋体" w:hAnsi="Book Antiqua" w:cs="Book Antiqua"/>
          <w:color w:val="000000"/>
          <w:lang w:eastAsia="zh-CN"/>
        </w:rPr>
        <w:t>53284</w:t>
      </w:r>
    </w:p>
    <w:p w14:paraId="7D4E2183" w14:textId="77777777" w:rsidR="00231361" w:rsidRDefault="00C823EC">
      <w:pPr>
        <w:adjustRightInd w:val="0"/>
        <w:snapToGrid w:val="0"/>
        <w:spacing w:after="0" w:line="360" w:lineRule="auto"/>
        <w:jc w:val="both"/>
        <w:rPr>
          <w:rFonts w:ascii="Book Antiqua" w:hAnsi="Book Antiqua" w:cs="Book Antiqua"/>
          <w:b/>
          <w:color w:val="000000"/>
          <w:lang w:eastAsia="en-US"/>
        </w:rPr>
      </w:pPr>
      <w:bookmarkStart w:id="0" w:name="OLE_LINK3"/>
      <w:bookmarkStart w:id="1" w:name="OLE_LINK4"/>
      <w:r>
        <w:rPr>
          <w:rFonts w:ascii="Book Antiqua" w:hAnsi="Book Antiqua" w:cs="Book Antiqua"/>
          <w:b/>
          <w:color w:val="000000"/>
          <w:shd w:val="clear" w:color="auto" w:fill="FFFFFF"/>
        </w:rPr>
        <w:t>Manuscript Type</w:t>
      </w:r>
      <w:bookmarkEnd w:id="0"/>
      <w:bookmarkEnd w:id="1"/>
      <w:r>
        <w:rPr>
          <w:rFonts w:ascii="Book Antiqua" w:hAnsi="Book Antiqua" w:cs="Book Antiqua"/>
          <w:b/>
          <w:color w:val="000000"/>
          <w:lang w:eastAsia="en-US"/>
        </w:rPr>
        <w:t xml:space="preserve">: </w:t>
      </w:r>
      <w:r>
        <w:rPr>
          <w:rFonts w:ascii="Book Antiqua" w:hAnsi="Book Antiqua" w:cs="Book Antiqua"/>
          <w:color w:val="000000"/>
          <w:lang w:eastAsia="en-US"/>
        </w:rPr>
        <w:t>REVIEW</w:t>
      </w:r>
    </w:p>
    <w:p w14:paraId="396893EE" w14:textId="77777777" w:rsidR="00231361" w:rsidRDefault="00231361">
      <w:pPr>
        <w:pStyle w:val="a8"/>
        <w:adjustRightInd w:val="0"/>
        <w:snapToGrid w:val="0"/>
        <w:spacing w:before="0" w:beforeAutospacing="0" w:after="0" w:afterAutospacing="0" w:line="360" w:lineRule="auto"/>
        <w:jc w:val="both"/>
        <w:rPr>
          <w:rFonts w:ascii="Book Antiqua" w:eastAsia="宋体" w:hAnsi="Book Antiqua" w:cs="Book Antiqua"/>
          <w:color w:val="0000FF"/>
          <w:lang w:val="en-GB" w:eastAsia="zh-CN"/>
        </w:rPr>
      </w:pPr>
    </w:p>
    <w:p w14:paraId="7BFFD651" w14:textId="77777777" w:rsidR="00231361" w:rsidRDefault="00C823EC">
      <w:pPr>
        <w:adjustRightInd w:val="0"/>
        <w:snapToGrid w:val="0"/>
        <w:spacing w:after="0" w:line="360" w:lineRule="auto"/>
        <w:jc w:val="both"/>
        <w:rPr>
          <w:rFonts w:ascii="Book Antiqua" w:eastAsia="Times New Roman" w:hAnsi="Book Antiqua" w:cs="Book Antiqua"/>
          <w:b/>
          <w:color w:val="FF0000"/>
          <w:shd w:val="clear" w:color="auto" w:fill="FFFFFF"/>
        </w:rPr>
      </w:pPr>
      <w:r>
        <w:rPr>
          <w:rFonts w:ascii="Book Antiqua" w:eastAsia="Times New Roman" w:hAnsi="Book Antiqua" w:cs="Book Antiqua"/>
          <w:b/>
          <w:color w:val="000000" w:themeColor="text1"/>
          <w:shd w:val="clear" w:color="auto" w:fill="FFFFFF"/>
        </w:rPr>
        <w:t>Gastrointestinal cancer stem cells as targets for innovative immunotherapy</w:t>
      </w:r>
    </w:p>
    <w:p w14:paraId="20CDDEDC" w14:textId="77777777" w:rsidR="00231361" w:rsidRDefault="00231361">
      <w:pPr>
        <w:adjustRightInd w:val="0"/>
        <w:snapToGrid w:val="0"/>
        <w:spacing w:after="0" w:line="360" w:lineRule="auto"/>
        <w:jc w:val="both"/>
        <w:rPr>
          <w:rFonts w:ascii="Book Antiqua" w:eastAsia="宋体" w:hAnsi="Book Antiqua" w:cs="Book Antiqua"/>
          <w:lang w:val="en-GB" w:eastAsia="zh-CN"/>
        </w:rPr>
      </w:pPr>
    </w:p>
    <w:p w14:paraId="14EB5419" w14:textId="77777777" w:rsidR="00231361" w:rsidRDefault="00C823EC">
      <w:pPr>
        <w:adjustRightInd w:val="0"/>
        <w:snapToGrid w:val="0"/>
        <w:spacing w:after="0" w:line="360" w:lineRule="auto"/>
        <w:jc w:val="both"/>
        <w:rPr>
          <w:rFonts w:ascii="Book Antiqua" w:hAnsi="Book Antiqua" w:cs="Book Antiqua"/>
        </w:rPr>
      </w:pPr>
      <w:proofErr w:type="spellStart"/>
      <w:r>
        <w:rPr>
          <w:rFonts w:ascii="Book Antiqua" w:hAnsi="Book Antiqua" w:cs="Book Antiqua"/>
          <w:bCs/>
        </w:rPr>
        <w:t>Chivu-Economescu</w:t>
      </w:r>
      <w:proofErr w:type="spellEnd"/>
      <w:r>
        <w:rPr>
          <w:rFonts w:ascii="Book Antiqua" w:eastAsia="宋体" w:hAnsi="Book Antiqua" w:cs="Book Antiqua"/>
          <w:bCs/>
          <w:lang w:eastAsia="zh-CN"/>
        </w:rPr>
        <w:t xml:space="preserve"> M </w:t>
      </w:r>
      <w:r>
        <w:rPr>
          <w:rFonts w:ascii="Book Antiqua" w:eastAsia="宋体" w:hAnsi="Book Antiqua" w:cs="Book Antiqua"/>
          <w:bCs/>
          <w:i/>
          <w:iCs/>
          <w:lang w:eastAsia="zh-CN"/>
        </w:rPr>
        <w:t>et al</w:t>
      </w:r>
      <w:r>
        <w:rPr>
          <w:rFonts w:ascii="Book Antiqua" w:eastAsia="宋体" w:hAnsi="Book Antiqua" w:cs="Book Antiqua"/>
          <w:bCs/>
          <w:lang w:eastAsia="zh-CN"/>
        </w:rPr>
        <w:t>.</w:t>
      </w:r>
      <w:r>
        <w:rPr>
          <w:rFonts w:ascii="Book Antiqua" w:eastAsia="宋体" w:hAnsi="Book Antiqua" w:cs="Book Antiqua"/>
          <w:b/>
          <w:lang w:eastAsia="zh-CN"/>
        </w:rPr>
        <w:t xml:space="preserve"> </w:t>
      </w:r>
      <w:r>
        <w:rPr>
          <w:rFonts w:ascii="Book Antiqua" w:hAnsi="Book Antiqua" w:cs="Book Antiqua"/>
        </w:rPr>
        <w:t>Immunotherapy</w:t>
      </w:r>
      <w:r>
        <w:rPr>
          <w:rFonts w:ascii="Book Antiqua" w:eastAsia="Times New Roman" w:hAnsi="Book Antiqua" w:cs="Book Antiqua"/>
          <w:color w:val="000000" w:themeColor="text1"/>
          <w:shd w:val="clear" w:color="auto" w:fill="FFFFFF"/>
        </w:rPr>
        <w:t xml:space="preserve"> targeting gastrointestinal</w:t>
      </w:r>
      <w:r>
        <w:rPr>
          <w:rFonts w:ascii="Book Antiqua" w:hAnsi="Book Antiqua" w:cs="Book Antiqua"/>
        </w:rPr>
        <w:t xml:space="preserve"> cancer stem cells</w:t>
      </w:r>
    </w:p>
    <w:p w14:paraId="23060313" w14:textId="77777777" w:rsidR="00231361" w:rsidRDefault="00231361">
      <w:pPr>
        <w:adjustRightInd w:val="0"/>
        <w:snapToGrid w:val="0"/>
        <w:spacing w:after="0" w:line="360" w:lineRule="auto"/>
        <w:jc w:val="both"/>
        <w:rPr>
          <w:rFonts w:ascii="Book Antiqua" w:eastAsia="宋体" w:hAnsi="Book Antiqua" w:cs="Book Antiqua"/>
          <w:color w:val="000000"/>
          <w:lang w:val="en-GB" w:eastAsia="zh-CN"/>
        </w:rPr>
      </w:pPr>
    </w:p>
    <w:p w14:paraId="38B0A806" w14:textId="77777777" w:rsidR="00231361" w:rsidRDefault="00C823EC">
      <w:pPr>
        <w:pStyle w:val="af2"/>
        <w:adjustRightInd w:val="0"/>
        <w:snapToGrid w:val="0"/>
        <w:spacing w:line="360" w:lineRule="auto"/>
        <w:jc w:val="both"/>
        <w:rPr>
          <w:rFonts w:ascii="Book Antiqua" w:hAnsi="Book Antiqua" w:cs="Book Antiqua"/>
          <w:sz w:val="24"/>
          <w:szCs w:val="24"/>
        </w:rPr>
      </w:pPr>
      <w:proofErr w:type="spellStart"/>
      <w:r>
        <w:rPr>
          <w:rFonts w:ascii="Book Antiqua" w:hAnsi="Book Antiqua" w:cs="Book Antiqua"/>
          <w:sz w:val="24"/>
          <w:szCs w:val="24"/>
        </w:rPr>
        <w:t>Mihael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Chivu-Economescu</w:t>
      </w:r>
      <w:proofErr w:type="spellEnd"/>
      <w:r>
        <w:rPr>
          <w:rFonts w:ascii="Book Antiqua" w:hAnsi="Book Antiqua" w:cs="Book Antiqua"/>
          <w:sz w:val="24"/>
          <w:szCs w:val="24"/>
        </w:rPr>
        <w:t xml:space="preserve">, Laura G </w:t>
      </w:r>
      <w:proofErr w:type="spellStart"/>
      <w:r>
        <w:rPr>
          <w:rFonts w:ascii="Book Antiqua" w:hAnsi="Book Antiqua" w:cs="Book Antiqua"/>
          <w:sz w:val="24"/>
          <w:szCs w:val="24"/>
        </w:rPr>
        <w:t>Necula</w:t>
      </w:r>
      <w:proofErr w:type="spellEnd"/>
      <w:r>
        <w:rPr>
          <w:rFonts w:ascii="Book Antiqua" w:hAnsi="Book Antiqua" w:cs="Book Antiqua"/>
          <w:sz w:val="24"/>
          <w:szCs w:val="24"/>
        </w:rPr>
        <w:t xml:space="preserve">, Lilia </w:t>
      </w:r>
      <w:proofErr w:type="spellStart"/>
      <w:r>
        <w:rPr>
          <w:rFonts w:ascii="Book Antiqua" w:hAnsi="Book Antiqua" w:cs="Book Antiqua"/>
          <w:sz w:val="24"/>
          <w:szCs w:val="24"/>
        </w:rPr>
        <w:t>Mate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Denisa</w:t>
      </w:r>
      <w:proofErr w:type="spellEnd"/>
      <w:r>
        <w:rPr>
          <w:rFonts w:ascii="Book Antiqua" w:hAnsi="Book Antiqua" w:cs="Book Antiqua"/>
          <w:sz w:val="24"/>
          <w:szCs w:val="24"/>
        </w:rPr>
        <w:t xml:space="preserve"> L </w:t>
      </w:r>
      <w:proofErr w:type="spellStart"/>
      <w:r>
        <w:rPr>
          <w:rFonts w:ascii="Book Antiqua" w:hAnsi="Book Antiqua" w:cs="Book Antiqua"/>
          <w:sz w:val="24"/>
          <w:szCs w:val="24"/>
        </w:rPr>
        <w:t>Dragu</w:t>
      </w:r>
      <w:proofErr w:type="spellEnd"/>
      <w:r>
        <w:rPr>
          <w:rFonts w:ascii="Book Antiqua" w:hAnsi="Book Antiqua" w:cs="Book Antiqua"/>
          <w:sz w:val="24"/>
          <w:szCs w:val="24"/>
        </w:rPr>
        <w:t xml:space="preserve">, Ana I </w:t>
      </w:r>
      <w:proofErr w:type="spellStart"/>
      <w:r>
        <w:rPr>
          <w:rFonts w:ascii="Book Antiqua" w:hAnsi="Book Antiqua" w:cs="Book Antiqua"/>
          <w:sz w:val="24"/>
          <w:szCs w:val="24"/>
        </w:rPr>
        <w:t>Neagu</w:t>
      </w:r>
      <w:proofErr w:type="spellEnd"/>
      <w:r>
        <w:rPr>
          <w:rFonts w:ascii="Book Antiqua" w:hAnsi="Book Antiqua" w:cs="Book Antiqua"/>
          <w:sz w:val="24"/>
          <w:szCs w:val="24"/>
        </w:rPr>
        <w:t xml:space="preserve">, Irina </w:t>
      </w:r>
      <w:proofErr w:type="spellStart"/>
      <w:r>
        <w:rPr>
          <w:rFonts w:ascii="Book Antiqua" w:hAnsi="Book Antiqua" w:cs="Book Antiqua"/>
          <w:sz w:val="24"/>
          <w:szCs w:val="24"/>
        </w:rPr>
        <w:t>Alexiu</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Corali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Bleotu</w:t>
      </w:r>
      <w:proofErr w:type="spellEnd"/>
      <w:r>
        <w:rPr>
          <w:rFonts w:ascii="Book Antiqua" w:hAnsi="Book Antiqua" w:cs="Book Antiqua"/>
          <w:sz w:val="24"/>
          <w:szCs w:val="24"/>
        </w:rPr>
        <w:t xml:space="preserve">, Carmen C </w:t>
      </w:r>
      <w:proofErr w:type="spellStart"/>
      <w:r>
        <w:rPr>
          <w:rFonts w:ascii="Book Antiqua" w:hAnsi="Book Antiqua" w:cs="Book Antiqua"/>
          <w:sz w:val="24"/>
          <w:szCs w:val="24"/>
        </w:rPr>
        <w:t>Diaconu</w:t>
      </w:r>
      <w:proofErr w:type="spellEnd"/>
    </w:p>
    <w:p w14:paraId="6C2AC9E4" w14:textId="77777777" w:rsidR="00231361" w:rsidRDefault="00231361">
      <w:pPr>
        <w:pStyle w:val="af2"/>
        <w:adjustRightInd w:val="0"/>
        <w:snapToGrid w:val="0"/>
        <w:spacing w:line="360" w:lineRule="auto"/>
        <w:jc w:val="both"/>
        <w:rPr>
          <w:rFonts w:ascii="Book Antiqua" w:hAnsi="Book Antiqua" w:cs="Book Antiqua"/>
          <w:b/>
          <w:sz w:val="24"/>
          <w:szCs w:val="24"/>
        </w:rPr>
      </w:pPr>
    </w:p>
    <w:p w14:paraId="40901641" w14:textId="77777777" w:rsidR="00231361" w:rsidRDefault="00C823EC">
      <w:pPr>
        <w:pStyle w:val="af2"/>
        <w:adjustRightInd w:val="0"/>
        <w:snapToGrid w:val="0"/>
        <w:spacing w:line="360" w:lineRule="auto"/>
        <w:jc w:val="both"/>
        <w:rPr>
          <w:rFonts w:ascii="Book Antiqua" w:hAnsi="Book Antiqua" w:cs="Book Antiqua"/>
          <w:sz w:val="24"/>
          <w:szCs w:val="24"/>
        </w:rPr>
      </w:pPr>
      <w:proofErr w:type="spellStart"/>
      <w:r>
        <w:rPr>
          <w:rFonts w:ascii="Book Antiqua" w:hAnsi="Book Antiqua" w:cs="Book Antiqua"/>
          <w:b/>
          <w:sz w:val="24"/>
          <w:szCs w:val="24"/>
        </w:rPr>
        <w:t>Mihaela</w:t>
      </w:r>
      <w:proofErr w:type="spellEnd"/>
      <w:r>
        <w:rPr>
          <w:rFonts w:ascii="Book Antiqua" w:hAnsi="Book Antiqua" w:cs="Book Antiqua"/>
          <w:b/>
          <w:sz w:val="24"/>
          <w:szCs w:val="24"/>
        </w:rPr>
        <w:t xml:space="preserve"> </w:t>
      </w:r>
      <w:proofErr w:type="spellStart"/>
      <w:r>
        <w:rPr>
          <w:rFonts w:ascii="Book Antiqua" w:hAnsi="Book Antiqua" w:cs="Book Antiqua"/>
          <w:b/>
          <w:sz w:val="24"/>
          <w:szCs w:val="24"/>
        </w:rPr>
        <w:t>Chivu-Economescu</w:t>
      </w:r>
      <w:proofErr w:type="spellEnd"/>
      <w:r>
        <w:rPr>
          <w:rFonts w:ascii="Book Antiqua" w:hAnsi="Book Antiqua" w:cs="Book Antiqua"/>
          <w:b/>
          <w:sz w:val="24"/>
          <w:szCs w:val="24"/>
        </w:rPr>
        <w:t xml:space="preserve">, Laura G </w:t>
      </w:r>
      <w:proofErr w:type="spellStart"/>
      <w:r>
        <w:rPr>
          <w:rFonts w:ascii="Book Antiqua" w:hAnsi="Book Antiqua" w:cs="Book Antiqua"/>
          <w:b/>
          <w:sz w:val="24"/>
          <w:szCs w:val="24"/>
        </w:rPr>
        <w:t>Necula</w:t>
      </w:r>
      <w:proofErr w:type="spellEnd"/>
      <w:r>
        <w:rPr>
          <w:rFonts w:ascii="Book Antiqua" w:hAnsi="Book Antiqua" w:cs="Book Antiqua"/>
          <w:b/>
          <w:sz w:val="24"/>
          <w:szCs w:val="24"/>
        </w:rPr>
        <w:t xml:space="preserve">, Lilia </w:t>
      </w:r>
      <w:proofErr w:type="spellStart"/>
      <w:r>
        <w:rPr>
          <w:rFonts w:ascii="Book Antiqua" w:hAnsi="Book Antiqua" w:cs="Book Antiqua"/>
          <w:b/>
          <w:sz w:val="24"/>
          <w:szCs w:val="24"/>
        </w:rPr>
        <w:t>Matei</w:t>
      </w:r>
      <w:proofErr w:type="spellEnd"/>
      <w:r>
        <w:rPr>
          <w:rFonts w:ascii="Book Antiqua" w:hAnsi="Book Antiqua" w:cs="Book Antiqua"/>
          <w:b/>
          <w:sz w:val="24"/>
          <w:szCs w:val="24"/>
        </w:rPr>
        <w:t xml:space="preserve">, </w:t>
      </w:r>
      <w:proofErr w:type="spellStart"/>
      <w:r>
        <w:rPr>
          <w:rFonts w:ascii="Book Antiqua" w:hAnsi="Book Antiqua" w:cs="Book Antiqua"/>
          <w:b/>
          <w:sz w:val="24"/>
          <w:szCs w:val="24"/>
        </w:rPr>
        <w:t>Denisa</w:t>
      </w:r>
      <w:proofErr w:type="spellEnd"/>
      <w:r>
        <w:rPr>
          <w:rFonts w:ascii="Book Antiqua" w:hAnsi="Book Antiqua" w:cs="Book Antiqua"/>
          <w:b/>
          <w:sz w:val="24"/>
          <w:szCs w:val="24"/>
        </w:rPr>
        <w:t xml:space="preserve"> L </w:t>
      </w:r>
      <w:proofErr w:type="spellStart"/>
      <w:r>
        <w:rPr>
          <w:rFonts w:ascii="Book Antiqua" w:hAnsi="Book Antiqua" w:cs="Book Antiqua"/>
          <w:b/>
          <w:sz w:val="24"/>
          <w:szCs w:val="24"/>
        </w:rPr>
        <w:t>Dragu</w:t>
      </w:r>
      <w:proofErr w:type="spellEnd"/>
      <w:r>
        <w:rPr>
          <w:rFonts w:ascii="Book Antiqua" w:hAnsi="Book Antiqua" w:cs="Book Antiqua"/>
          <w:b/>
          <w:sz w:val="24"/>
          <w:szCs w:val="24"/>
        </w:rPr>
        <w:t xml:space="preserve">, Ana I </w:t>
      </w:r>
      <w:proofErr w:type="spellStart"/>
      <w:r>
        <w:rPr>
          <w:rFonts w:ascii="Book Antiqua" w:hAnsi="Book Antiqua" w:cs="Book Antiqua"/>
          <w:b/>
          <w:sz w:val="24"/>
          <w:szCs w:val="24"/>
        </w:rPr>
        <w:t>Neagu</w:t>
      </w:r>
      <w:proofErr w:type="spellEnd"/>
      <w:r>
        <w:rPr>
          <w:rFonts w:ascii="Book Antiqua" w:hAnsi="Book Antiqua" w:cs="Book Antiqua"/>
          <w:b/>
          <w:sz w:val="24"/>
          <w:szCs w:val="24"/>
        </w:rPr>
        <w:t xml:space="preserve">, Irina </w:t>
      </w:r>
      <w:proofErr w:type="spellStart"/>
      <w:r>
        <w:rPr>
          <w:rFonts w:ascii="Book Antiqua" w:hAnsi="Book Antiqua" w:cs="Book Antiqua"/>
          <w:b/>
          <w:sz w:val="24"/>
          <w:szCs w:val="24"/>
        </w:rPr>
        <w:t>Alexiu</w:t>
      </w:r>
      <w:proofErr w:type="spellEnd"/>
      <w:r>
        <w:rPr>
          <w:rFonts w:ascii="Book Antiqua" w:hAnsi="Book Antiqua" w:cs="Book Antiqua"/>
          <w:b/>
          <w:sz w:val="24"/>
          <w:szCs w:val="24"/>
        </w:rPr>
        <w:t xml:space="preserve">, </w:t>
      </w:r>
      <w:proofErr w:type="spellStart"/>
      <w:r>
        <w:rPr>
          <w:rFonts w:ascii="Book Antiqua" w:hAnsi="Book Antiqua" w:cs="Book Antiqua"/>
          <w:b/>
          <w:sz w:val="24"/>
          <w:szCs w:val="24"/>
        </w:rPr>
        <w:t>Coralia</w:t>
      </w:r>
      <w:proofErr w:type="spellEnd"/>
      <w:r>
        <w:rPr>
          <w:rFonts w:ascii="Book Antiqua" w:hAnsi="Book Antiqua" w:cs="Book Antiqua"/>
          <w:b/>
          <w:sz w:val="24"/>
          <w:szCs w:val="24"/>
        </w:rPr>
        <w:t xml:space="preserve"> </w:t>
      </w:r>
      <w:proofErr w:type="spellStart"/>
      <w:r>
        <w:rPr>
          <w:rFonts w:ascii="Book Antiqua" w:hAnsi="Book Antiqua" w:cs="Book Antiqua"/>
          <w:b/>
          <w:sz w:val="24"/>
          <w:szCs w:val="24"/>
        </w:rPr>
        <w:t>Bleotu</w:t>
      </w:r>
      <w:proofErr w:type="spellEnd"/>
      <w:r>
        <w:rPr>
          <w:rFonts w:ascii="Book Antiqua" w:hAnsi="Book Antiqua" w:cs="Book Antiqua"/>
          <w:b/>
          <w:sz w:val="24"/>
          <w:szCs w:val="24"/>
        </w:rPr>
        <w:t xml:space="preserve">, Carmen C </w:t>
      </w:r>
      <w:proofErr w:type="spellStart"/>
      <w:r>
        <w:rPr>
          <w:rFonts w:ascii="Book Antiqua" w:hAnsi="Book Antiqua" w:cs="Book Antiqua"/>
          <w:b/>
          <w:sz w:val="24"/>
          <w:szCs w:val="24"/>
        </w:rPr>
        <w:t>Diaconu</w:t>
      </w:r>
      <w:proofErr w:type="spellEnd"/>
      <w:r>
        <w:rPr>
          <w:rFonts w:ascii="Book Antiqua" w:hAnsi="Book Antiqua" w:cs="Book Antiqua"/>
          <w:sz w:val="24"/>
          <w:szCs w:val="24"/>
        </w:rPr>
        <w:t>,</w:t>
      </w:r>
      <w:r>
        <w:rPr>
          <w:rFonts w:ascii="Book Antiqua" w:hAnsi="Book Antiqua" w:cs="Book Antiqua"/>
          <w:b/>
          <w:sz w:val="24"/>
          <w:szCs w:val="24"/>
        </w:rPr>
        <w:t xml:space="preserve"> </w:t>
      </w:r>
      <w:r>
        <w:rPr>
          <w:rFonts w:ascii="Book Antiqua" w:hAnsi="Book Antiqua" w:cs="Book Antiqua"/>
          <w:sz w:val="24"/>
          <w:szCs w:val="24"/>
        </w:rPr>
        <w:t>Department</w:t>
      </w:r>
      <w:r>
        <w:rPr>
          <w:rFonts w:ascii="Book Antiqua" w:hAnsi="Book Antiqua" w:cs="Book Antiqua" w:hint="eastAsia"/>
          <w:sz w:val="24"/>
          <w:szCs w:val="24"/>
          <w:lang w:eastAsia="zh-CN"/>
        </w:rPr>
        <w:t xml:space="preserve"> of </w:t>
      </w:r>
      <w:r>
        <w:rPr>
          <w:rFonts w:ascii="Book Antiqua" w:hAnsi="Book Antiqua" w:cs="Book Antiqua"/>
          <w:sz w:val="24"/>
          <w:szCs w:val="24"/>
        </w:rPr>
        <w:t>Cellular and Molecular Pathology, Stefan S</w:t>
      </w:r>
      <w:r>
        <w:rPr>
          <w:rFonts w:ascii="Book Antiqua" w:hAnsi="Book Antiqua" w:cs="Book Antiqua"/>
          <w:sz w:val="24"/>
          <w:szCs w:val="24"/>
          <w:lang w:eastAsia="zh-CN"/>
        </w:rPr>
        <w:t xml:space="preserve">. </w:t>
      </w:r>
      <w:proofErr w:type="spellStart"/>
      <w:r>
        <w:rPr>
          <w:rFonts w:ascii="Book Antiqua" w:hAnsi="Book Antiqua" w:cs="Book Antiqua"/>
          <w:sz w:val="24"/>
          <w:szCs w:val="24"/>
        </w:rPr>
        <w:t>Nicolau</w:t>
      </w:r>
      <w:proofErr w:type="spellEnd"/>
      <w:r>
        <w:rPr>
          <w:rFonts w:ascii="Book Antiqua" w:hAnsi="Book Antiqua" w:cs="Book Antiqua"/>
          <w:sz w:val="24"/>
          <w:szCs w:val="24"/>
        </w:rPr>
        <w:t xml:space="preserve"> Institute of Virology, Bucharest 030304, Romania</w:t>
      </w:r>
    </w:p>
    <w:p w14:paraId="72B2A123" w14:textId="77777777" w:rsidR="00231361" w:rsidRDefault="00231361">
      <w:pPr>
        <w:pStyle w:val="af2"/>
        <w:adjustRightInd w:val="0"/>
        <w:snapToGrid w:val="0"/>
        <w:spacing w:line="360" w:lineRule="auto"/>
        <w:jc w:val="both"/>
        <w:rPr>
          <w:rFonts w:ascii="Book Antiqua" w:hAnsi="Book Antiqua" w:cs="Book Antiqua"/>
          <w:sz w:val="24"/>
          <w:szCs w:val="24"/>
        </w:rPr>
      </w:pPr>
    </w:p>
    <w:p w14:paraId="49DCC0A3" w14:textId="77777777" w:rsidR="00231361" w:rsidRDefault="00C823EC">
      <w:pPr>
        <w:pStyle w:val="af2"/>
        <w:adjustRightInd w:val="0"/>
        <w:snapToGrid w:val="0"/>
        <w:spacing w:line="360" w:lineRule="auto"/>
        <w:jc w:val="both"/>
        <w:rPr>
          <w:rFonts w:ascii="Book Antiqua" w:hAnsi="Book Antiqua" w:cs="Book Antiqua"/>
          <w:sz w:val="24"/>
          <w:szCs w:val="24"/>
        </w:rPr>
      </w:pPr>
      <w:r>
        <w:rPr>
          <w:rFonts w:ascii="Book Antiqua" w:hAnsi="Book Antiqua" w:cs="Book Antiqua"/>
          <w:b/>
          <w:sz w:val="24"/>
          <w:szCs w:val="24"/>
        </w:rPr>
        <w:t xml:space="preserve">Laura G </w:t>
      </w:r>
      <w:proofErr w:type="spellStart"/>
      <w:r>
        <w:rPr>
          <w:rFonts w:ascii="Book Antiqua" w:hAnsi="Book Antiqua" w:cs="Book Antiqua"/>
          <w:b/>
          <w:sz w:val="24"/>
          <w:szCs w:val="24"/>
        </w:rPr>
        <w:t>Necula</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Nicolae</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Cajal</w:t>
      </w:r>
      <w:proofErr w:type="spellEnd"/>
      <w:r>
        <w:rPr>
          <w:rFonts w:ascii="Book Antiqua" w:hAnsi="Book Antiqua" w:cs="Book Antiqua"/>
          <w:sz w:val="24"/>
          <w:szCs w:val="24"/>
        </w:rPr>
        <w:t xml:space="preserve"> Institute, </w:t>
      </w:r>
      <w:proofErr w:type="spellStart"/>
      <w:r>
        <w:rPr>
          <w:rFonts w:ascii="Book Antiqua" w:hAnsi="Book Antiqua" w:cs="Book Antiqua"/>
          <w:sz w:val="24"/>
          <w:szCs w:val="24"/>
        </w:rPr>
        <w:t>Titu</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Maiorescu</w:t>
      </w:r>
      <w:proofErr w:type="spellEnd"/>
      <w:r>
        <w:rPr>
          <w:rFonts w:ascii="Book Antiqua" w:hAnsi="Book Antiqua" w:cs="Book Antiqua"/>
          <w:sz w:val="24"/>
          <w:szCs w:val="24"/>
        </w:rPr>
        <w:t xml:space="preserve"> University, Bucharest 040441, Romania</w:t>
      </w:r>
    </w:p>
    <w:p w14:paraId="34D7100C" w14:textId="77777777" w:rsidR="00231361" w:rsidRDefault="00231361">
      <w:pPr>
        <w:autoSpaceDE w:val="0"/>
        <w:autoSpaceDN w:val="0"/>
        <w:adjustRightInd w:val="0"/>
        <w:snapToGrid w:val="0"/>
        <w:spacing w:after="0" w:line="360" w:lineRule="auto"/>
        <w:jc w:val="both"/>
        <w:rPr>
          <w:rFonts w:ascii="Book Antiqua" w:eastAsia="宋体" w:hAnsi="Book Antiqua" w:cs="Book Antiqua"/>
          <w:color w:val="000000"/>
          <w:lang w:val="en-GB" w:eastAsia="zh-CN"/>
        </w:rPr>
      </w:pPr>
    </w:p>
    <w:p w14:paraId="398F663D" w14:textId="77777777" w:rsidR="00231361" w:rsidRDefault="00C823EC">
      <w:pPr>
        <w:pStyle w:val="af2"/>
        <w:adjustRightInd w:val="0"/>
        <w:snapToGrid w:val="0"/>
        <w:spacing w:line="360" w:lineRule="auto"/>
        <w:jc w:val="both"/>
        <w:rPr>
          <w:rFonts w:ascii="Book Antiqua" w:hAnsi="Book Antiqua" w:cs="Book Antiqua"/>
          <w:b/>
          <w:sz w:val="24"/>
          <w:szCs w:val="24"/>
        </w:rPr>
      </w:pPr>
      <w:r>
        <w:rPr>
          <w:rFonts w:ascii="Book Antiqua" w:hAnsi="Book Antiqua" w:cs="Book Antiqua"/>
          <w:b/>
          <w:sz w:val="24"/>
          <w:szCs w:val="24"/>
        </w:rPr>
        <w:t>Author contributions:</w:t>
      </w:r>
      <w:r>
        <w:rPr>
          <w:rFonts w:ascii="Book Antiqua" w:eastAsia="宋体" w:hAnsi="Book Antiqua" w:cs="Book Antiqua"/>
          <w:b/>
          <w:sz w:val="24"/>
          <w:szCs w:val="24"/>
          <w:lang w:eastAsia="zh-CN"/>
        </w:rPr>
        <w:t xml:space="preserve"> </w:t>
      </w:r>
      <w:r>
        <w:rPr>
          <w:rFonts w:ascii="Book Antiqua" w:eastAsiaTheme="minorHAnsi" w:hAnsi="Book Antiqua" w:cs="Book Antiqua"/>
          <w:sz w:val="24"/>
          <w:szCs w:val="24"/>
        </w:rPr>
        <w:t>All authors equally contributed to this paper with conception and design of the study, literature review and analysis, drafting and critical revision and editing, and final approval of the final version.</w:t>
      </w:r>
    </w:p>
    <w:p w14:paraId="4D520FBF" w14:textId="77777777" w:rsidR="00231361" w:rsidRDefault="00231361">
      <w:pPr>
        <w:adjustRightInd w:val="0"/>
        <w:snapToGrid w:val="0"/>
        <w:spacing w:after="0" w:line="360" w:lineRule="auto"/>
        <w:jc w:val="both"/>
        <w:rPr>
          <w:rFonts w:ascii="Book Antiqua" w:hAnsi="Book Antiqua" w:cs="Book Antiqua"/>
          <w:b/>
        </w:rPr>
      </w:pPr>
    </w:p>
    <w:p w14:paraId="6032E734" w14:textId="77777777" w:rsidR="00231361" w:rsidRDefault="00C823EC">
      <w:pPr>
        <w:adjustRightInd w:val="0"/>
        <w:snapToGrid w:val="0"/>
        <w:spacing w:after="0" w:line="360" w:lineRule="auto"/>
        <w:jc w:val="both"/>
        <w:rPr>
          <w:rFonts w:ascii="Book Antiqua" w:eastAsia="宋体" w:hAnsi="Book Antiqua" w:cs="Book Antiqua"/>
          <w:lang w:eastAsia="zh-CN"/>
        </w:rPr>
      </w:pPr>
      <w:r>
        <w:rPr>
          <w:rFonts w:ascii="Book Antiqua" w:hAnsi="Book Antiqua" w:cs="Book Antiqua"/>
          <w:b/>
        </w:rPr>
        <w:t>Supported by</w:t>
      </w:r>
      <w:r>
        <w:rPr>
          <w:rFonts w:ascii="Book Antiqua" w:hAnsi="Book Antiqua" w:cs="Book Antiqua"/>
        </w:rPr>
        <w:t xml:space="preserve"> the Romanian National Authority for Scientific Research and Innovation, CNCS–UEFISCDI, </w:t>
      </w:r>
      <w:r>
        <w:rPr>
          <w:rFonts w:ascii="Book Antiqua" w:eastAsia="宋体" w:hAnsi="Book Antiqua" w:cs="Book Antiqua"/>
          <w:lang w:eastAsia="zh-CN"/>
        </w:rPr>
        <w:t xml:space="preserve">No. </w:t>
      </w:r>
      <w:r>
        <w:rPr>
          <w:rFonts w:ascii="Book Antiqua" w:hAnsi="Book Antiqua" w:cs="Book Antiqua"/>
        </w:rPr>
        <w:t>PN-III-P4-ID-PCCF2016-0158</w:t>
      </w:r>
      <w:r>
        <w:rPr>
          <w:rFonts w:ascii="Book Antiqua" w:eastAsia="宋体" w:hAnsi="Book Antiqua" w:cs="Book Antiqua"/>
          <w:lang w:eastAsia="zh-CN"/>
        </w:rPr>
        <w:t>.</w:t>
      </w:r>
    </w:p>
    <w:p w14:paraId="1BDCA769" w14:textId="77777777" w:rsidR="00231361" w:rsidRDefault="00231361">
      <w:pPr>
        <w:pStyle w:val="a4"/>
        <w:adjustRightInd w:val="0"/>
        <w:snapToGrid w:val="0"/>
        <w:spacing w:line="360" w:lineRule="auto"/>
        <w:rPr>
          <w:rFonts w:ascii="Book Antiqua" w:eastAsia="宋体" w:hAnsi="Book Antiqua" w:cs="Book Antiqua"/>
          <w:bCs/>
          <w:lang w:val="en-GB" w:eastAsia="zh-CN"/>
        </w:rPr>
      </w:pPr>
    </w:p>
    <w:p w14:paraId="7B0F21BC" w14:textId="77777777" w:rsidR="00231361" w:rsidRDefault="00C823EC">
      <w:pPr>
        <w:pStyle w:val="af2"/>
        <w:adjustRightInd w:val="0"/>
        <w:snapToGrid w:val="0"/>
        <w:spacing w:line="360" w:lineRule="auto"/>
        <w:jc w:val="both"/>
        <w:rPr>
          <w:rFonts w:ascii="Book Antiqua" w:hAnsi="Book Antiqua" w:cs="Book Antiqua"/>
          <w:sz w:val="24"/>
          <w:szCs w:val="24"/>
        </w:rPr>
      </w:pPr>
      <w:r>
        <w:rPr>
          <w:rFonts w:ascii="Book Antiqua" w:hAnsi="Book Antiqua" w:cs="Book Antiqua"/>
          <w:b/>
          <w:sz w:val="24"/>
          <w:szCs w:val="24"/>
        </w:rPr>
        <w:t>Corresponding author:</w:t>
      </w:r>
      <w:r>
        <w:rPr>
          <w:rFonts w:ascii="Book Antiqua" w:eastAsia="宋体" w:hAnsi="Book Antiqua" w:cs="Book Antiqua"/>
          <w:b/>
          <w:bCs/>
          <w:sz w:val="24"/>
          <w:szCs w:val="24"/>
          <w:lang w:eastAsia="zh-CN"/>
        </w:rPr>
        <w:t xml:space="preserve"> </w:t>
      </w:r>
      <w:proofErr w:type="spellStart"/>
      <w:r>
        <w:rPr>
          <w:rFonts w:ascii="Book Antiqua" w:hAnsi="Book Antiqua" w:cs="Book Antiqua"/>
          <w:b/>
          <w:sz w:val="24"/>
          <w:szCs w:val="24"/>
        </w:rPr>
        <w:t>Mihaela</w:t>
      </w:r>
      <w:proofErr w:type="spellEnd"/>
      <w:r>
        <w:rPr>
          <w:rFonts w:ascii="Book Antiqua" w:hAnsi="Book Antiqua" w:cs="Book Antiqua"/>
          <w:b/>
          <w:sz w:val="24"/>
          <w:szCs w:val="24"/>
        </w:rPr>
        <w:t xml:space="preserve"> </w:t>
      </w:r>
      <w:proofErr w:type="spellStart"/>
      <w:r>
        <w:rPr>
          <w:rFonts w:ascii="Book Antiqua" w:hAnsi="Book Antiqua" w:cs="Book Antiqua"/>
          <w:b/>
          <w:sz w:val="24"/>
          <w:szCs w:val="24"/>
        </w:rPr>
        <w:t>Chivu-Economescu</w:t>
      </w:r>
      <w:proofErr w:type="spellEnd"/>
      <w:r>
        <w:rPr>
          <w:rFonts w:ascii="Book Antiqua" w:hAnsi="Book Antiqua" w:cs="Book Antiqua"/>
          <w:b/>
          <w:sz w:val="24"/>
          <w:szCs w:val="24"/>
        </w:rPr>
        <w:t>, PhD, Senior Researcher</w:t>
      </w:r>
      <w:r>
        <w:rPr>
          <w:rFonts w:ascii="Book Antiqua" w:hAnsi="Book Antiqua" w:cs="Book Antiqua"/>
          <w:b/>
          <w:sz w:val="24"/>
          <w:szCs w:val="24"/>
          <w:lang w:eastAsia="zh-CN"/>
        </w:rPr>
        <w:t xml:space="preserve">, </w:t>
      </w:r>
      <w:r>
        <w:rPr>
          <w:rFonts w:ascii="Book Antiqua" w:hAnsi="Book Antiqua" w:cs="Book Antiqua"/>
          <w:sz w:val="24"/>
          <w:szCs w:val="24"/>
        </w:rPr>
        <w:t>Department</w:t>
      </w:r>
      <w:r>
        <w:rPr>
          <w:rFonts w:ascii="Book Antiqua" w:hAnsi="Book Antiqua" w:cs="Book Antiqua"/>
          <w:sz w:val="24"/>
          <w:szCs w:val="24"/>
          <w:lang w:eastAsia="zh-CN"/>
        </w:rPr>
        <w:t xml:space="preserve"> of </w:t>
      </w:r>
      <w:r>
        <w:rPr>
          <w:rFonts w:ascii="Book Antiqua" w:hAnsi="Book Antiqua" w:cs="Book Antiqua"/>
          <w:sz w:val="24"/>
          <w:szCs w:val="24"/>
        </w:rPr>
        <w:t xml:space="preserve">Cellular and Molecular Pathology, Stefan S </w:t>
      </w:r>
      <w:proofErr w:type="spellStart"/>
      <w:r>
        <w:rPr>
          <w:rFonts w:ascii="Book Antiqua" w:hAnsi="Book Antiqua" w:cs="Book Antiqua"/>
          <w:sz w:val="24"/>
          <w:szCs w:val="24"/>
        </w:rPr>
        <w:t>Nicolau</w:t>
      </w:r>
      <w:proofErr w:type="spellEnd"/>
      <w:r>
        <w:rPr>
          <w:rFonts w:ascii="Book Antiqua" w:hAnsi="Book Antiqua" w:cs="Book Antiqua"/>
          <w:sz w:val="24"/>
          <w:szCs w:val="24"/>
        </w:rPr>
        <w:t xml:space="preserve"> Institute of Virology, 285 </w:t>
      </w:r>
      <w:proofErr w:type="spellStart"/>
      <w:r>
        <w:rPr>
          <w:rFonts w:ascii="Book Antiqua" w:hAnsi="Book Antiqua" w:cs="Book Antiqua"/>
          <w:sz w:val="24"/>
          <w:szCs w:val="24"/>
        </w:rPr>
        <w:t>Mihai</w:t>
      </w:r>
      <w:proofErr w:type="spellEnd"/>
      <w:r>
        <w:rPr>
          <w:rFonts w:ascii="Book Antiqua" w:hAnsi="Book Antiqua" w:cs="Book Antiqua"/>
          <w:sz w:val="24"/>
          <w:szCs w:val="24"/>
        </w:rPr>
        <w:t xml:space="preserve"> </w:t>
      </w:r>
      <w:proofErr w:type="spellStart"/>
      <w:r>
        <w:rPr>
          <w:rFonts w:ascii="Book Antiqua" w:hAnsi="Book Antiqua" w:cs="Book Antiqua"/>
          <w:sz w:val="24"/>
          <w:szCs w:val="24"/>
        </w:rPr>
        <w:t>Bravu</w:t>
      </w:r>
      <w:proofErr w:type="spellEnd"/>
      <w:r>
        <w:rPr>
          <w:rFonts w:ascii="Book Antiqua" w:hAnsi="Book Antiqua" w:cs="Book Antiqua"/>
          <w:sz w:val="24"/>
          <w:szCs w:val="24"/>
        </w:rPr>
        <w:t xml:space="preserve"> Ave, Bucharest 030304, Romania.</w:t>
      </w:r>
      <w:r>
        <w:rPr>
          <w:rFonts w:ascii="Book Antiqua" w:hAnsi="Book Antiqua" w:cs="Book Antiqua"/>
          <w:sz w:val="24"/>
          <w:szCs w:val="24"/>
          <w:lang w:eastAsia="zh-CN"/>
        </w:rPr>
        <w:t xml:space="preserve"> </w:t>
      </w:r>
      <w:r w:rsidRPr="00014A2F">
        <w:rPr>
          <w:rFonts w:ascii="Book Antiqua" w:hAnsi="Book Antiqua" w:cs="Book Antiqua"/>
          <w:sz w:val="24"/>
          <w:szCs w:val="24"/>
        </w:rPr>
        <w:t>mihaela.economescu@virolog</w:t>
      </w:r>
      <w:r w:rsidRPr="00014A2F">
        <w:rPr>
          <w:rFonts w:ascii="Book Antiqua" w:hAnsi="Book Antiqua" w:cs="Book Antiqua"/>
          <w:color w:val="000000" w:themeColor="text1"/>
          <w:sz w:val="24"/>
          <w:szCs w:val="24"/>
        </w:rPr>
        <w:t>y</w:t>
      </w:r>
      <w:r w:rsidRPr="00014A2F">
        <w:rPr>
          <w:rStyle w:val="af0"/>
          <w:rFonts w:ascii="Book Antiqua" w:hAnsi="Book Antiqua" w:cs="Book Antiqua"/>
          <w:color w:val="000000" w:themeColor="text1"/>
          <w:sz w:val="24"/>
          <w:szCs w:val="24"/>
          <w:u w:val="none"/>
        </w:rPr>
        <w:t>.ro</w:t>
      </w:r>
    </w:p>
    <w:p w14:paraId="0E8E2B27" w14:textId="77777777" w:rsidR="00231361" w:rsidRDefault="00231361">
      <w:pPr>
        <w:adjustRightInd w:val="0"/>
        <w:snapToGrid w:val="0"/>
        <w:spacing w:after="0" w:line="360" w:lineRule="auto"/>
        <w:jc w:val="both"/>
        <w:rPr>
          <w:rFonts w:ascii="Book Antiqua" w:eastAsia="宋体" w:hAnsi="Book Antiqua" w:cs="Book Antiqua"/>
          <w:color w:val="000000"/>
          <w:lang w:val="en-AU" w:eastAsia="zh-CN"/>
        </w:rPr>
      </w:pPr>
    </w:p>
    <w:p w14:paraId="7F1A2266" w14:textId="77777777" w:rsidR="00231361" w:rsidRDefault="00C823EC">
      <w:pPr>
        <w:adjustRightInd w:val="0"/>
        <w:snapToGrid w:val="0"/>
        <w:spacing w:after="0" w:line="360" w:lineRule="auto"/>
        <w:jc w:val="both"/>
        <w:rPr>
          <w:rFonts w:ascii="Book Antiqua" w:hAnsi="Book Antiqua" w:cs="Book Antiqua"/>
          <w:bCs/>
        </w:rPr>
      </w:pPr>
      <w:r>
        <w:rPr>
          <w:rFonts w:ascii="Book Antiqua" w:hAnsi="Book Antiqua" w:cs="Book Antiqua"/>
          <w:b/>
        </w:rPr>
        <w:t>Received:</w:t>
      </w:r>
      <w:r>
        <w:rPr>
          <w:rFonts w:ascii="Book Antiqua" w:eastAsia="宋体" w:hAnsi="Book Antiqua" w:cs="Book Antiqua"/>
          <w:b/>
          <w:lang w:eastAsia="zh-CN"/>
        </w:rPr>
        <w:t xml:space="preserve"> </w:t>
      </w:r>
      <w:r>
        <w:rPr>
          <w:rFonts w:ascii="Book Antiqua" w:eastAsia="宋体" w:hAnsi="Book Antiqua" w:cs="Book Antiqua"/>
          <w:bCs/>
          <w:lang w:eastAsia="zh-CN"/>
        </w:rPr>
        <w:t>December 13, 2019</w:t>
      </w:r>
    </w:p>
    <w:p w14:paraId="28A69BD7" w14:textId="77777777" w:rsidR="00231361" w:rsidRDefault="00C823EC">
      <w:pPr>
        <w:adjustRightInd w:val="0"/>
        <w:snapToGrid w:val="0"/>
        <w:spacing w:after="0" w:line="360" w:lineRule="auto"/>
        <w:jc w:val="both"/>
        <w:rPr>
          <w:rFonts w:ascii="Book Antiqua" w:eastAsia="宋体" w:hAnsi="Book Antiqua" w:cs="Book Antiqua"/>
          <w:b/>
          <w:lang w:eastAsia="zh-CN"/>
        </w:rPr>
      </w:pPr>
      <w:r>
        <w:rPr>
          <w:rFonts w:ascii="Book Antiqua" w:hAnsi="Book Antiqua" w:cs="Book Antiqua"/>
          <w:b/>
        </w:rPr>
        <w:t xml:space="preserve">Revised: </w:t>
      </w:r>
      <w:r>
        <w:rPr>
          <w:rFonts w:ascii="Book Antiqua" w:eastAsia="宋体" w:hAnsi="Book Antiqua" w:cs="Book Antiqua"/>
          <w:lang w:eastAsia="zh-CN"/>
        </w:rPr>
        <w:t>January 22, 2020</w:t>
      </w:r>
    </w:p>
    <w:p w14:paraId="1AB55974" w14:textId="53ADE6EF" w:rsidR="00231361" w:rsidRDefault="00C823EC">
      <w:pPr>
        <w:adjustRightInd w:val="0"/>
        <w:snapToGrid w:val="0"/>
        <w:spacing w:after="0" w:line="360" w:lineRule="auto"/>
        <w:jc w:val="both"/>
        <w:rPr>
          <w:rFonts w:ascii="Book Antiqua" w:hAnsi="Book Antiqua" w:cs="Book Antiqua"/>
          <w:color w:val="000000"/>
        </w:rPr>
      </w:pPr>
      <w:r>
        <w:rPr>
          <w:rFonts w:ascii="Book Antiqua" w:hAnsi="Book Antiqua" w:cs="Book Antiqua"/>
          <w:b/>
        </w:rPr>
        <w:t>Accepted:</w:t>
      </w:r>
      <w:bookmarkStart w:id="2" w:name="OLE_LINK98"/>
      <w:bookmarkStart w:id="3" w:name="OLE_LINK99"/>
      <w:bookmarkStart w:id="4" w:name="OLE_LINK110"/>
      <w:bookmarkStart w:id="5" w:name="OLE_LINK104"/>
      <w:bookmarkStart w:id="6" w:name="OLE_LINK116"/>
      <w:bookmarkStart w:id="7" w:name="OLE_LINK111"/>
      <w:bookmarkStart w:id="8" w:name="OLE_LINK115"/>
      <w:r>
        <w:rPr>
          <w:rFonts w:ascii="Book Antiqua" w:hAnsi="Book Antiqua" w:cs="Book Antiqua"/>
          <w:color w:val="000000"/>
        </w:rPr>
        <w:t xml:space="preserve"> </w:t>
      </w:r>
      <w:bookmarkStart w:id="9" w:name="OLE_LINK52"/>
      <w:bookmarkStart w:id="10" w:name="OLE_LINK53"/>
      <w:bookmarkStart w:id="11" w:name="OLE_LINK61"/>
      <w:bookmarkEnd w:id="2"/>
      <w:bookmarkEnd w:id="3"/>
      <w:bookmarkEnd w:id="4"/>
      <w:bookmarkEnd w:id="5"/>
      <w:bookmarkEnd w:id="6"/>
      <w:bookmarkEnd w:id="7"/>
      <w:bookmarkEnd w:id="8"/>
      <w:r w:rsidR="000C24C8" w:rsidRPr="000C24C8">
        <w:rPr>
          <w:rFonts w:ascii="Book Antiqua" w:hAnsi="Book Antiqua"/>
          <w:bCs/>
          <w:color w:val="000000" w:themeColor="text1"/>
        </w:rPr>
        <w:t>March 14, 2020</w:t>
      </w:r>
      <w:bookmarkEnd w:id="9"/>
      <w:bookmarkEnd w:id="10"/>
      <w:bookmarkEnd w:id="11"/>
    </w:p>
    <w:p w14:paraId="3A358285" w14:textId="6C55118A" w:rsidR="00231361" w:rsidRPr="00434710" w:rsidRDefault="00C823EC">
      <w:pPr>
        <w:adjustRightInd w:val="0"/>
        <w:snapToGrid w:val="0"/>
        <w:spacing w:after="0" w:line="360" w:lineRule="auto"/>
        <w:jc w:val="both"/>
        <w:rPr>
          <w:rFonts w:ascii="Book Antiqua" w:eastAsiaTheme="minorEastAsia" w:hAnsi="Book Antiqua" w:cs="Book Antiqua" w:hint="eastAsia"/>
          <w:b/>
          <w:lang w:eastAsia="zh-CN"/>
        </w:rPr>
      </w:pPr>
      <w:r>
        <w:rPr>
          <w:rFonts w:ascii="Book Antiqua" w:hAnsi="Book Antiqua" w:cs="Book Antiqua"/>
          <w:b/>
        </w:rPr>
        <w:t xml:space="preserve">Published online: </w:t>
      </w:r>
      <w:r w:rsidR="00434710" w:rsidRPr="00434710">
        <w:rPr>
          <w:rFonts w:ascii="Book Antiqua" w:eastAsiaTheme="minorEastAsia" w:hAnsi="Book Antiqua" w:cs="Book Antiqua"/>
          <w:lang w:eastAsia="zh-CN"/>
        </w:rPr>
        <w:t>April 14, 2020</w:t>
      </w:r>
    </w:p>
    <w:p w14:paraId="31DCF7D1" w14:textId="77777777" w:rsidR="00231361" w:rsidRDefault="00C823EC">
      <w:pPr>
        <w:adjustRightInd w:val="0"/>
        <w:snapToGrid w:val="0"/>
        <w:spacing w:after="0" w:line="360" w:lineRule="auto"/>
        <w:jc w:val="both"/>
        <w:rPr>
          <w:rFonts w:ascii="Book Antiqua" w:eastAsia="宋体" w:hAnsi="Book Antiqua" w:cs="Book Antiqua"/>
          <w:color w:val="00B0F0"/>
          <w:lang w:eastAsia="zh-CN"/>
        </w:rPr>
      </w:pPr>
      <w:r>
        <w:rPr>
          <w:rFonts w:ascii="Book Antiqua" w:eastAsia="宋体" w:hAnsi="Book Antiqua" w:cs="Book Antiqua"/>
          <w:b/>
          <w:bCs/>
          <w:lang w:val="es-ES" w:eastAsia="zh-CN"/>
        </w:rPr>
        <w:br w:type="page"/>
      </w:r>
      <w:r>
        <w:rPr>
          <w:rFonts w:ascii="Book Antiqua" w:hAnsi="Book Antiqua" w:cs="Book Antiqua"/>
          <w:b/>
          <w:bCs/>
          <w:lang w:val="es-ES" w:eastAsia="es-ES"/>
        </w:rPr>
        <w:lastRenderedPageBreak/>
        <w:t>Abstract</w:t>
      </w:r>
    </w:p>
    <w:p w14:paraId="051BDC0E" w14:textId="77777777" w:rsidR="00231361" w:rsidRDefault="00C823EC">
      <w:pPr>
        <w:autoSpaceDE w:val="0"/>
        <w:autoSpaceDN w:val="0"/>
        <w:adjustRightInd w:val="0"/>
        <w:snapToGrid w:val="0"/>
        <w:spacing w:after="0" w:line="360" w:lineRule="auto"/>
        <w:jc w:val="both"/>
        <w:rPr>
          <w:rFonts w:ascii="Book Antiqua" w:hAnsi="Book Antiqua" w:cs="Book Antiqua"/>
        </w:rPr>
      </w:pPr>
      <w:r>
        <w:rPr>
          <w:rFonts w:ascii="Book Antiqua" w:hAnsi="Book Antiqua" w:cs="Book Antiqua"/>
        </w:rPr>
        <w:t xml:space="preserve">The role of </w:t>
      </w:r>
      <w:r>
        <w:rPr>
          <w:rFonts w:ascii="Book Antiqua" w:hAnsi="Book Antiqua" w:cs="Book Antiqua"/>
          <w:shd w:val="clear" w:color="auto" w:fill="FFFFFF"/>
        </w:rPr>
        <w:t xml:space="preserve">cancer stem cells </w:t>
      </w:r>
      <w:r>
        <w:rPr>
          <w:rFonts w:ascii="Book Antiqua" w:hAnsi="Book Antiqua" w:cs="Book Antiqua"/>
        </w:rPr>
        <w:t>in gastrointestinal cancer-associated death has been widely recognized. Gastrointestinal c</w:t>
      </w:r>
      <w:r>
        <w:rPr>
          <w:rFonts w:ascii="Book Antiqua" w:hAnsi="Book Antiqua" w:cs="Book Antiqua"/>
          <w:shd w:val="clear" w:color="auto" w:fill="FFFFFF"/>
        </w:rPr>
        <w:t xml:space="preserve">ancer stem cells (GCSCs) </w:t>
      </w:r>
      <w:r>
        <w:rPr>
          <w:rFonts w:ascii="Book Antiqua" w:hAnsi="Book Antiqua" w:cs="Book Antiqua"/>
        </w:rPr>
        <w:t>are considered to be</w:t>
      </w:r>
      <w:r>
        <w:rPr>
          <w:rFonts w:ascii="Book Antiqua" w:hAnsi="Book Antiqua" w:cs="Book Antiqua"/>
          <w:b/>
        </w:rPr>
        <w:t xml:space="preserve"> </w:t>
      </w:r>
      <w:r>
        <w:rPr>
          <w:rFonts w:ascii="Book Antiqua" w:hAnsi="Book Antiqua" w:cs="Book Antiqua"/>
        </w:rPr>
        <w:t>responsible for tumor initiation, growth, resistance to cytotoxic therapies, recurrence and metastasis</w:t>
      </w:r>
      <w:r>
        <w:rPr>
          <w:rFonts w:ascii="Book Antiqua" w:hAnsi="Book Antiqua" w:cs="Book Antiqua"/>
          <w:shd w:val="clear" w:color="auto" w:fill="FFFFFF"/>
        </w:rPr>
        <w:t xml:space="preserve"> due to their unique properties. These properties make the current therapeutic trials against GCSCs ineffective. Moreover, recent studies have shown that targeting stem cell surface markers or stemness associated pathways might have an additional off-target effect on the immune system. Recent advances in oncology and precision medicine have opened alternative therapeutic strategies in the form of c</w:t>
      </w:r>
      <w:r>
        <w:rPr>
          <w:rFonts w:ascii="Book Antiqua" w:eastAsia="Times New Roman" w:hAnsi="Book Antiqua" w:cs="Book Antiqua"/>
        </w:rPr>
        <w:t>ancer immunotherapy</w:t>
      </w:r>
      <w:r>
        <w:rPr>
          <w:rFonts w:ascii="Book Antiqua" w:hAnsi="Book Antiqua" w:cs="Book Antiqua"/>
          <w:shd w:val="clear" w:color="auto" w:fill="FFFFFF"/>
        </w:rPr>
        <w:t xml:space="preserve">. This approach </w:t>
      </w:r>
      <w:r>
        <w:rPr>
          <w:rFonts w:ascii="Book Antiqua" w:eastAsia="Times New Roman" w:hAnsi="Book Antiqua" w:cs="Book Antiqua"/>
        </w:rPr>
        <w:t>differs from classical anti-cancer therapy through its mechanism of action involving the activation and use of a functional immune system against tumor cells, instead of aiming physically destruction of cancer cells through radio- or chemotherapy. New i</w:t>
      </w:r>
      <w:r>
        <w:rPr>
          <w:rFonts w:ascii="Book Antiqua" w:hAnsi="Book Antiqua" w:cs="Book Antiqua"/>
        </w:rPr>
        <w:t xml:space="preserve">mmunological approaches for </w:t>
      </w:r>
      <w:r>
        <w:rPr>
          <w:rFonts w:ascii="Book Antiqua" w:hAnsi="Book Antiqua" w:cs="Book Antiqua"/>
          <w:shd w:val="clear" w:color="auto" w:fill="FFFFFF"/>
        </w:rPr>
        <w:t>GCSCs</w:t>
      </w:r>
      <w:r>
        <w:rPr>
          <w:rFonts w:ascii="Book Antiqua" w:hAnsi="Book Antiqua" w:cs="Book Antiqua"/>
        </w:rPr>
        <w:t xml:space="preserve"> targeting involve the use of different immune cells and various immune mechanisms like targeting specific surface antigens, using innate immune cells like the natural killer and T cells, T-cell chimeric antigen receptor technology, dendritic cell vaccine, or immune checkpoint inhibitors. In this respect, better understandings of immune regulatory mechanisms that govern anti-tumor response bring new hope in obtaining long-term remission for cancer therapy.</w:t>
      </w:r>
    </w:p>
    <w:p w14:paraId="18D5B15F" w14:textId="77777777" w:rsidR="00231361" w:rsidRDefault="00231361">
      <w:pPr>
        <w:adjustRightInd w:val="0"/>
        <w:snapToGrid w:val="0"/>
        <w:spacing w:after="0" w:line="360" w:lineRule="auto"/>
        <w:jc w:val="both"/>
        <w:rPr>
          <w:rFonts w:ascii="Book Antiqua" w:eastAsia="宋体" w:hAnsi="Book Antiqua" w:cs="Book Antiqua"/>
          <w:lang w:val="en-GB" w:eastAsia="zh-CN"/>
        </w:rPr>
      </w:pPr>
    </w:p>
    <w:p w14:paraId="59024A66" w14:textId="77777777" w:rsidR="00231361" w:rsidRDefault="00C823EC">
      <w:pPr>
        <w:adjustRightInd w:val="0"/>
        <w:snapToGrid w:val="0"/>
        <w:spacing w:after="0" w:line="360" w:lineRule="auto"/>
        <w:jc w:val="both"/>
        <w:rPr>
          <w:rFonts w:ascii="Book Antiqua" w:eastAsia="Times New Roman" w:hAnsi="Book Antiqua" w:cs="Book Antiqua"/>
          <w:shd w:val="clear" w:color="auto" w:fill="FFFFFF"/>
        </w:rPr>
      </w:pPr>
      <w:r>
        <w:rPr>
          <w:rFonts w:ascii="Book Antiqua" w:hAnsi="Book Antiqua" w:cs="Book Antiqua"/>
          <w:b/>
          <w:iCs/>
        </w:rPr>
        <w:t>Key words:</w:t>
      </w:r>
      <w:r>
        <w:rPr>
          <w:rFonts w:ascii="Book Antiqua" w:eastAsia="宋体" w:hAnsi="Book Antiqua" w:cs="Book Antiqua"/>
          <w:color w:val="0000FF"/>
          <w:lang w:val="en" w:eastAsia="zh-CN"/>
        </w:rPr>
        <w:t xml:space="preserve"> </w:t>
      </w:r>
      <w:r>
        <w:rPr>
          <w:rFonts w:ascii="Book Antiqua" w:eastAsia="宋体" w:hAnsi="Book Antiqua" w:cs="Book Antiqua"/>
          <w:lang w:eastAsia="zh-CN"/>
        </w:rPr>
        <w:t>I</w:t>
      </w:r>
      <w:r>
        <w:rPr>
          <w:rFonts w:ascii="Book Antiqua" w:hAnsi="Book Antiqua" w:cs="Book Antiqua"/>
          <w:shd w:val="clear" w:color="auto" w:fill="FFFFFF"/>
        </w:rPr>
        <w:t>mmunotherapy</w:t>
      </w:r>
      <w:r>
        <w:rPr>
          <w:rFonts w:ascii="Book Antiqua" w:eastAsia="宋体" w:hAnsi="Book Antiqua" w:cs="Book Antiqua"/>
          <w:shd w:val="clear" w:color="auto" w:fill="FFFFFF"/>
          <w:lang w:eastAsia="zh-CN"/>
        </w:rPr>
        <w:t xml:space="preserve">; </w:t>
      </w:r>
      <w:r>
        <w:rPr>
          <w:rFonts w:ascii="Book Antiqua" w:eastAsia="宋体" w:hAnsi="Book Antiqua" w:cs="Book Antiqua"/>
          <w:lang w:eastAsia="zh-CN"/>
        </w:rPr>
        <w:t>G</w:t>
      </w:r>
      <w:r>
        <w:rPr>
          <w:rFonts w:ascii="Book Antiqua" w:hAnsi="Book Antiqua" w:cs="Book Antiqua"/>
        </w:rPr>
        <w:t>astrointestinal c</w:t>
      </w:r>
      <w:r>
        <w:rPr>
          <w:rFonts w:ascii="Book Antiqua" w:hAnsi="Book Antiqua" w:cs="Book Antiqua"/>
          <w:shd w:val="clear" w:color="auto" w:fill="FFFFFF"/>
        </w:rPr>
        <w:t>ancer</w:t>
      </w:r>
      <w:r>
        <w:rPr>
          <w:rFonts w:ascii="Book Antiqua" w:eastAsia="宋体" w:hAnsi="Book Antiqua" w:cs="Book Antiqua"/>
          <w:shd w:val="clear" w:color="auto" w:fill="FFFFFF"/>
          <w:lang w:eastAsia="zh-CN"/>
        </w:rPr>
        <w:t>; C</w:t>
      </w:r>
      <w:r>
        <w:rPr>
          <w:rFonts w:ascii="Book Antiqua" w:hAnsi="Book Antiqua" w:cs="Book Antiqua"/>
          <w:shd w:val="clear" w:color="auto" w:fill="FFFFFF"/>
        </w:rPr>
        <w:t>ancer stem cells</w:t>
      </w:r>
      <w:r>
        <w:rPr>
          <w:rFonts w:ascii="Book Antiqua" w:eastAsia="宋体" w:hAnsi="Book Antiqua" w:cs="Book Antiqua"/>
          <w:shd w:val="clear" w:color="auto" w:fill="FFFFFF"/>
          <w:lang w:eastAsia="zh-CN"/>
        </w:rPr>
        <w:t xml:space="preserve">; </w:t>
      </w:r>
      <w:r>
        <w:rPr>
          <w:rFonts w:ascii="Book Antiqua" w:hAnsi="Book Antiqua" w:cs="Book Antiqua"/>
          <w:shd w:val="clear" w:color="auto" w:fill="FFFFFF"/>
        </w:rPr>
        <w:t>CAR-T</w:t>
      </w:r>
      <w:r>
        <w:rPr>
          <w:rFonts w:ascii="Book Antiqua" w:eastAsia="宋体" w:hAnsi="Book Antiqua" w:cs="Book Antiqua"/>
          <w:shd w:val="clear" w:color="auto" w:fill="FFFFFF"/>
          <w:lang w:eastAsia="zh-CN"/>
        </w:rPr>
        <w:t>; D</w:t>
      </w:r>
      <w:r>
        <w:rPr>
          <w:rFonts w:ascii="Book Antiqua" w:hAnsi="Book Antiqua" w:cs="Book Antiqua"/>
          <w:shd w:val="clear" w:color="auto" w:fill="FFFFFF"/>
        </w:rPr>
        <w:t>endritic cells vaccines</w:t>
      </w:r>
      <w:r>
        <w:rPr>
          <w:rFonts w:ascii="Book Antiqua" w:eastAsia="宋体" w:hAnsi="Book Antiqua" w:cs="Book Antiqua"/>
          <w:shd w:val="clear" w:color="auto" w:fill="FFFFFF"/>
          <w:lang w:eastAsia="zh-CN"/>
        </w:rPr>
        <w:t>;</w:t>
      </w:r>
      <w:r>
        <w:rPr>
          <w:rFonts w:ascii="Book Antiqua" w:hAnsi="Book Antiqua" w:cs="Book Antiqua"/>
          <w:shd w:val="clear" w:color="auto" w:fill="FFFFFF"/>
        </w:rPr>
        <w:t xml:space="preserve"> </w:t>
      </w:r>
      <w:r>
        <w:rPr>
          <w:rFonts w:ascii="Book Antiqua" w:eastAsia="宋体" w:hAnsi="Book Antiqua" w:cs="Book Antiqua"/>
          <w:shd w:val="clear" w:color="auto" w:fill="FFFFFF"/>
          <w:lang w:eastAsia="zh-CN"/>
        </w:rPr>
        <w:t>I</w:t>
      </w:r>
      <w:r>
        <w:rPr>
          <w:rFonts w:ascii="Book Antiqua" w:hAnsi="Book Antiqua" w:cs="Book Antiqua"/>
          <w:shd w:val="clear" w:color="auto" w:fill="FFFFFF"/>
        </w:rPr>
        <w:t>mmune checkpoints inhibitors</w:t>
      </w:r>
    </w:p>
    <w:p w14:paraId="47ED106F" w14:textId="77777777" w:rsidR="00231361" w:rsidRDefault="00231361">
      <w:pPr>
        <w:autoSpaceDE w:val="0"/>
        <w:autoSpaceDN w:val="0"/>
        <w:adjustRightInd w:val="0"/>
        <w:snapToGrid w:val="0"/>
        <w:spacing w:after="0" w:line="360" w:lineRule="auto"/>
        <w:jc w:val="both"/>
        <w:rPr>
          <w:rFonts w:ascii="Book Antiqua" w:eastAsia="宋体" w:hAnsi="Book Antiqua" w:cs="Book Antiqua"/>
          <w:b/>
          <w:lang w:val="en-GB" w:eastAsia="zh-CN"/>
        </w:rPr>
      </w:pPr>
    </w:p>
    <w:p w14:paraId="6A86A8CB" w14:textId="0C3201A5" w:rsidR="00434710" w:rsidRPr="00434710" w:rsidRDefault="00C823EC" w:rsidP="00434710">
      <w:pPr>
        <w:spacing w:line="360" w:lineRule="auto"/>
        <w:rPr>
          <w:rFonts w:ascii="Book Antiqua" w:eastAsiaTheme="minorEastAsia" w:hAnsi="Book Antiqua" w:hint="eastAsia"/>
          <w:bCs/>
          <w:lang w:eastAsia="zh-CN"/>
        </w:rPr>
      </w:pPr>
      <w:proofErr w:type="spellStart"/>
      <w:r>
        <w:rPr>
          <w:rFonts w:ascii="Book Antiqua" w:hAnsi="Book Antiqua" w:cs="Book Antiqua"/>
        </w:rPr>
        <w:t>Chivu-Economescu</w:t>
      </w:r>
      <w:proofErr w:type="spellEnd"/>
      <w:r>
        <w:rPr>
          <w:rFonts w:ascii="Book Antiqua" w:eastAsia="宋体" w:hAnsi="Book Antiqua" w:cs="Book Antiqua"/>
          <w:lang w:eastAsia="zh-CN"/>
        </w:rPr>
        <w:t xml:space="preserve"> M</w:t>
      </w:r>
      <w:r>
        <w:rPr>
          <w:rFonts w:ascii="Book Antiqua" w:hAnsi="Book Antiqua" w:cs="Book Antiqua"/>
        </w:rPr>
        <w:t xml:space="preserve">, </w:t>
      </w:r>
      <w:proofErr w:type="spellStart"/>
      <w:r>
        <w:rPr>
          <w:rFonts w:ascii="Book Antiqua" w:hAnsi="Book Antiqua" w:cs="Book Antiqua"/>
        </w:rPr>
        <w:t>Necula</w:t>
      </w:r>
      <w:proofErr w:type="spellEnd"/>
      <w:r>
        <w:rPr>
          <w:rFonts w:ascii="Book Antiqua" w:eastAsia="宋体" w:hAnsi="Book Antiqua" w:cs="Book Antiqua"/>
          <w:lang w:eastAsia="zh-CN"/>
        </w:rPr>
        <w:t xml:space="preserve"> LG</w:t>
      </w:r>
      <w:r>
        <w:rPr>
          <w:rFonts w:ascii="Book Antiqua" w:hAnsi="Book Antiqua" w:cs="Book Antiqua"/>
        </w:rPr>
        <w:t xml:space="preserve">, </w:t>
      </w:r>
      <w:proofErr w:type="spellStart"/>
      <w:r>
        <w:rPr>
          <w:rFonts w:ascii="Book Antiqua" w:hAnsi="Book Antiqua" w:cs="Book Antiqua"/>
        </w:rPr>
        <w:t>Matei</w:t>
      </w:r>
      <w:proofErr w:type="spellEnd"/>
      <w:r>
        <w:rPr>
          <w:rFonts w:ascii="Book Antiqua" w:eastAsia="宋体" w:hAnsi="Book Antiqua" w:cs="Book Antiqua"/>
          <w:lang w:eastAsia="zh-CN"/>
        </w:rPr>
        <w:t xml:space="preserve"> L</w:t>
      </w:r>
      <w:r>
        <w:rPr>
          <w:rFonts w:ascii="Book Antiqua" w:hAnsi="Book Antiqua" w:cs="Book Antiqua"/>
        </w:rPr>
        <w:t xml:space="preserve">, </w:t>
      </w:r>
      <w:proofErr w:type="spellStart"/>
      <w:r>
        <w:rPr>
          <w:rFonts w:ascii="Book Antiqua" w:hAnsi="Book Antiqua" w:cs="Book Antiqua"/>
        </w:rPr>
        <w:t>Dragu</w:t>
      </w:r>
      <w:proofErr w:type="spellEnd"/>
      <w:r>
        <w:rPr>
          <w:rFonts w:ascii="Book Antiqua" w:eastAsia="宋体" w:hAnsi="Book Antiqua" w:cs="Book Antiqua"/>
          <w:lang w:eastAsia="zh-CN"/>
        </w:rPr>
        <w:t xml:space="preserve"> DL</w:t>
      </w:r>
      <w:r>
        <w:rPr>
          <w:rFonts w:ascii="Book Antiqua" w:hAnsi="Book Antiqua" w:cs="Book Antiqua"/>
        </w:rPr>
        <w:t xml:space="preserve">, </w:t>
      </w:r>
      <w:proofErr w:type="spellStart"/>
      <w:r>
        <w:rPr>
          <w:rFonts w:ascii="Book Antiqua" w:hAnsi="Book Antiqua" w:cs="Book Antiqua"/>
        </w:rPr>
        <w:t>Neagu</w:t>
      </w:r>
      <w:proofErr w:type="spellEnd"/>
      <w:r>
        <w:rPr>
          <w:rFonts w:ascii="Book Antiqua" w:eastAsia="宋体" w:hAnsi="Book Antiqua" w:cs="Book Antiqua"/>
          <w:lang w:eastAsia="zh-CN"/>
        </w:rPr>
        <w:t xml:space="preserve"> AI</w:t>
      </w:r>
      <w:r>
        <w:rPr>
          <w:rFonts w:ascii="Book Antiqua" w:hAnsi="Book Antiqua" w:cs="Book Antiqua"/>
        </w:rPr>
        <w:t xml:space="preserve">, </w:t>
      </w:r>
      <w:proofErr w:type="spellStart"/>
      <w:r>
        <w:rPr>
          <w:rFonts w:ascii="Book Antiqua" w:hAnsi="Book Antiqua" w:cs="Book Antiqua"/>
        </w:rPr>
        <w:t>Alexiu</w:t>
      </w:r>
      <w:proofErr w:type="spellEnd"/>
      <w:r>
        <w:rPr>
          <w:rFonts w:ascii="Book Antiqua" w:eastAsia="宋体" w:hAnsi="Book Antiqua" w:cs="Book Antiqua"/>
          <w:lang w:eastAsia="zh-CN"/>
        </w:rPr>
        <w:t xml:space="preserve"> I</w:t>
      </w:r>
      <w:r>
        <w:rPr>
          <w:rFonts w:ascii="Book Antiqua" w:hAnsi="Book Antiqua" w:cs="Book Antiqua"/>
        </w:rPr>
        <w:t xml:space="preserve">, </w:t>
      </w:r>
      <w:proofErr w:type="spellStart"/>
      <w:r>
        <w:rPr>
          <w:rFonts w:ascii="Book Antiqua" w:hAnsi="Book Antiqua" w:cs="Book Antiqua"/>
        </w:rPr>
        <w:t>Bleotu</w:t>
      </w:r>
      <w:proofErr w:type="spellEnd"/>
      <w:r>
        <w:rPr>
          <w:rFonts w:ascii="Book Antiqua" w:eastAsia="宋体" w:hAnsi="Book Antiqua" w:cs="Book Antiqua"/>
          <w:lang w:eastAsia="zh-CN"/>
        </w:rPr>
        <w:t xml:space="preserve"> C</w:t>
      </w:r>
      <w:r>
        <w:rPr>
          <w:rFonts w:ascii="Book Antiqua" w:hAnsi="Book Antiqua" w:cs="Book Antiqua"/>
        </w:rPr>
        <w:t xml:space="preserve">, </w:t>
      </w:r>
      <w:proofErr w:type="spellStart"/>
      <w:r>
        <w:rPr>
          <w:rFonts w:ascii="Book Antiqua" w:hAnsi="Book Antiqua" w:cs="Book Antiqua"/>
        </w:rPr>
        <w:t>Diaconu</w:t>
      </w:r>
      <w:proofErr w:type="spellEnd"/>
      <w:r>
        <w:rPr>
          <w:rFonts w:ascii="Book Antiqua" w:eastAsia="宋体" w:hAnsi="Book Antiqua" w:cs="Book Antiqua"/>
          <w:lang w:eastAsia="zh-CN"/>
        </w:rPr>
        <w:t xml:space="preserve"> CC</w:t>
      </w:r>
      <w:r>
        <w:rPr>
          <w:rFonts w:ascii="Book Antiqua" w:hAnsi="Book Antiqua" w:cs="Book Antiqua"/>
        </w:rPr>
        <w:t xml:space="preserve">. </w:t>
      </w:r>
      <w:r>
        <w:rPr>
          <w:rFonts w:ascii="Book Antiqua" w:eastAsia="Times New Roman" w:hAnsi="Book Antiqua" w:cs="Book Antiqua"/>
          <w:color w:val="000000" w:themeColor="text1"/>
          <w:shd w:val="clear" w:color="auto" w:fill="FFFFFF"/>
        </w:rPr>
        <w:t>Gastrointestinal cancer stem cells as targets for innovative immunotherapy.</w:t>
      </w:r>
      <w:r>
        <w:rPr>
          <w:rFonts w:ascii="Book Antiqua" w:hAnsi="Book Antiqua" w:cs="Book Antiqua"/>
        </w:rPr>
        <w:t xml:space="preserve"> </w:t>
      </w:r>
      <w:r>
        <w:rPr>
          <w:rFonts w:ascii="Book Antiqua" w:eastAsia="宋体" w:hAnsi="Book Antiqua" w:cs="Times New Roman"/>
          <w:i/>
          <w:iCs/>
        </w:rPr>
        <w:t xml:space="preserve">World J </w:t>
      </w:r>
      <w:proofErr w:type="spellStart"/>
      <w:r>
        <w:rPr>
          <w:rFonts w:ascii="Book Antiqua" w:eastAsia="宋体" w:hAnsi="Book Antiqua" w:cs="Times New Roman"/>
          <w:i/>
          <w:iCs/>
        </w:rPr>
        <w:t>Gastroenterol</w:t>
      </w:r>
      <w:proofErr w:type="spellEnd"/>
      <w:r>
        <w:rPr>
          <w:rFonts w:ascii="Book Antiqua" w:hAnsi="Book Antiqua" w:cs="Book Antiqua"/>
        </w:rPr>
        <w:t xml:space="preserve"> </w:t>
      </w:r>
      <w:bookmarkStart w:id="12" w:name="_GoBack"/>
      <w:r w:rsidR="00434710" w:rsidRPr="001965B5">
        <w:rPr>
          <w:rFonts w:ascii="Book Antiqua" w:hAnsi="Book Antiqua"/>
          <w:bCs/>
        </w:rPr>
        <w:t xml:space="preserve">2020; 26(14): </w:t>
      </w:r>
      <w:r w:rsidR="00434710" w:rsidRPr="001965B5">
        <w:rPr>
          <w:rFonts w:ascii="Book Antiqua" w:hAnsi="Book Antiqua" w:hint="eastAsia"/>
          <w:bCs/>
        </w:rPr>
        <w:t>1</w:t>
      </w:r>
      <w:r w:rsidR="00434710">
        <w:rPr>
          <w:rFonts w:ascii="Book Antiqua" w:eastAsiaTheme="minorEastAsia" w:hAnsi="Book Antiqua" w:hint="eastAsia"/>
          <w:bCs/>
          <w:lang w:eastAsia="zh-CN"/>
        </w:rPr>
        <w:t>580</w:t>
      </w:r>
      <w:r w:rsidR="00434710" w:rsidRPr="001965B5">
        <w:rPr>
          <w:rFonts w:ascii="Book Antiqua" w:hAnsi="Book Antiqua"/>
          <w:bCs/>
        </w:rPr>
        <w:t>-</w:t>
      </w:r>
      <w:r w:rsidR="00434710" w:rsidRPr="001965B5">
        <w:rPr>
          <w:rFonts w:ascii="Book Antiqua" w:hAnsi="Book Antiqua" w:hint="eastAsia"/>
          <w:bCs/>
        </w:rPr>
        <w:t>1</w:t>
      </w:r>
      <w:r w:rsidR="00434710">
        <w:rPr>
          <w:rFonts w:ascii="Book Antiqua" w:eastAsiaTheme="minorEastAsia" w:hAnsi="Book Antiqua" w:hint="eastAsia"/>
          <w:bCs/>
          <w:lang w:eastAsia="zh-CN"/>
        </w:rPr>
        <w:t>593</w:t>
      </w:r>
      <w:bookmarkEnd w:id="12"/>
    </w:p>
    <w:p w14:paraId="4B065D3F" w14:textId="58209388" w:rsidR="00434710" w:rsidRPr="001965B5" w:rsidRDefault="00434710" w:rsidP="00434710">
      <w:pPr>
        <w:spacing w:line="360" w:lineRule="auto"/>
        <w:rPr>
          <w:rFonts w:ascii="Book Antiqua" w:hAnsi="Book Antiqua" w:hint="eastAsia"/>
          <w:bCs/>
        </w:rPr>
      </w:pPr>
      <w:r w:rsidRPr="001965B5">
        <w:rPr>
          <w:rFonts w:ascii="Book Antiqua" w:hAnsi="Book Antiqua"/>
          <w:b/>
          <w:bCs/>
        </w:rPr>
        <w:t>URL:</w:t>
      </w:r>
      <w:r w:rsidRPr="001965B5">
        <w:rPr>
          <w:rFonts w:ascii="Book Antiqua" w:hAnsi="Book Antiqua"/>
          <w:bCs/>
        </w:rPr>
        <w:t xml:space="preserve"> https://www.wjgnet.com/1007-9327/full/v26/i14/</w:t>
      </w:r>
      <w:r w:rsidRPr="001965B5">
        <w:rPr>
          <w:rFonts w:ascii="Book Antiqua" w:hAnsi="Book Antiqua" w:hint="eastAsia"/>
          <w:bCs/>
        </w:rPr>
        <w:t>1</w:t>
      </w:r>
      <w:r>
        <w:rPr>
          <w:rFonts w:ascii="Book Antiqua" w:eastAsiaTheme="minorEastAsia" w:hAnsi="Book Antiqua" w:hint="eastAsia"/>
          <w:bCs/>
          <w:lang w:eastAsia="zh-CN"/>
        </w:rPr>
        <w:t>580</w:t>
      </w:r>
      <w:r w:rsidRPr="001965B5">
        <w:rPr>
          <w:rFonts w:ascii="Book Antiqua" w:hAnsi="Book Antiqua"/>
          <w:bCs/>
        </w:rPr>
        <w:t>.htm</w:t>
      </w:r>
    </w:p>
    <w:p w14:paraId="6C9C42F2" w14:textId="5CB12EA9" w:rsidR="00231361" w:rsidRPr="00434710" w:rsidRDefault="00434710" w:rsidP="00434710">
      <w:pPr>
        <w:adjustRightInd w:val="0"/>
        <w:snapToGrid w:val="0"/>
        <w:spacing w:after="0" w:line="360" w:lineRule="auto"/>
        <w:jc w:val="both"/>
        <w:rPr>
          <w:rFonts w:ascii="Book Antiqua" w:eastAsiaTheme="minorEastAsia" w:hAnsi="Book Antiqua" w:cs="Book Antiqua"/>
          <w:lang w:eastAsia="zh-CN"/>
        </w:rPr>
      </w:pPr>
      <w:r w:rsidRPr="001965B5">
        <w:rPr>
          <w:rFonts w:ascii="Book Antiqua" w:hAnsi="Book Antiqua"/>
          <w:b/>
          <w:bCs/>
        </w:rPr>
        <w:t>DOI:</w:t>
      </w:r>
      <w:r w:rsidRPr="001965B5">
        <w:rPr>
          <w:rFonts w:ascii="Book Antiqua" w:hAnsi="Book Antiqua"/>
          <w:bCs/>
        </w:rPr>
        <w:t xml:space="preserve"> https://dx.doi.org/10.3748/wjg.v26.i14.</w:t>
      </w:r>
      <w:r w:rsidRPr="001965B5">
        <w:rPr>
          <w:rFonts w:ascii="Book Antiqua" w:hAnsi="Book Antiqua" w:hint="eastAsia"/>
          <w:bCs/>
        </w:rPr>
        <w:t>1</w:t>
      </w:r>
      <w:r>
        <w:rPr>
          <w:rFonts w:ascii="Book Antiqua" w:eastAsiaTheme="minorEastAsia" w:hAnsi="Book Antiqua" w:hint="eastAsia"/>
          <w:bCs/>
          <w:lang w:eastAsia="zh-CN"/>
        </w:rPr>
        <w:t>580</w:t>
      </w:r>
    </w:p>
    <w:p w14:paraId="41C128D6" w14:textId="77777777" w:rsidR="00231361" w:rsidRDefault="00231361">
      <w:pPr>
        <w:adjustRightInd w:val="0"/>
        <w:snapToGrid w:val="0"/>
        <w:spacing w:after="0" w:line="360" w:lineRule="auto"/>
        <w:jc w:val="both"/>
        <w:rPr>
          <w:rFonts w:ascii="Book Antiqua" w:eastAsia="宋体" w:hAnsi="Book Antiqua" w:cs="Book Antiqua"/>
          <w:iCs/>
          <w:lang w:eastAsia="zh-CN"/>
        </w:rPr>
      </w:pPr>
    </w:p>
    <w:p w14:paraId="2A487B60" w14:textId="77777777" w:rsidR="00231361" w:rsidRDefault="00C823EC">
      <w:pPr>
        <w:adjustRightInd w:val="0"/>
        <w:snapToGrid w:val="0"/>
        <w:spacing w:after="0" w:line="360" w:lineRule="auto"/>
        <w:jc w:val="both"/>
        <w:rPr>
          <w:rFonts w:ascii="Book Antiqua" w:hAnsi="Book Antiqua" w:cs="Book Antiqua"/>
          <w:b/>
        </w:rPr>
      </w:pPr>
      <w:r>
        <w:rPr>
          <w:rFonts w:ascii="Book Antiqua" w:hAnsi="Book Antiqua" w:cs="Book Antiqua"/>
          <w:b/>
          <w:lang w:val="en-GB"/>
        </w:rPr>
        <w:lastRenderedPageBreak/>
        <w:t>Core tip:</w:t>
      </w:r>
      <w:r>
        <w:rPr>
          <w:rFonts w:ascii="Book Antiqua" w:eastAsia="宋体" w:hAnsi="Book Antiqua" w:cs="Book Antiqua"/>
          <w:b/>
          <w:lang w:val="en-GB" w:eastAsia="zh-CN"/>
        </w:rPr>
        <w:t xml:space="preserve"> </w:t>
      </w:r>
      <w:r>
        <w:rPr>
          <w:rFonts w:ascii="Book Antiqua" w:hAnsi="Book Antiqua" w:cs="Book Antiqua"/>
        </w:rPr>
        <w:t>Cancer immunotherapy has emerged in recent years as an alternative to classical anti-tumor therapy. It involves the activation of the host immune system in the fight against tumor cells, including cancer stem cells, which are responsible for tumor maintenance, relapse, and metastasis. Here we discuss the different forms of immunotherapy for gastrointestinal c</w:t>
      </w:r>
      <w:r>
        <w:rPr>
          <w:rFonts w:ascii="Book Antiqua" w:hAnsi="Book Antiqua" w:cs="Book Antiqua"/>
          <w:shd w:val="clear" w:color="auto" w:fill="FFFFFF"/>
        </w:rPr>
        <w:t xml:space="preserve">ancer stem cells </w:t>
      </w:r>
      <w:r>
        <w:rPr>
          <w:rFonts w:ascii="Book Antiqua" w:hAnsi="Book Antiqua" w:cs="Book Antiqua"/>
        </w:rPr>
        <w:t xml:space="preserve">targeting such as using monoclonal antibodies against surface antigens, </w:t>
      </w:r>
      <w:r>
        <w:rPr>
          <w:rFonts w:ascii="Book Antiqua" w:hAnsi="Book Antiqua" w:cs="Book Antiqua"/>
          <w:shd w:val="clear" w:color="auto" w:fill="FFFFFF"/>
        </w:rPr>
        <w:t>generation of effector natural killer cells and T cells genetic engineered to target tumor antigens, dendritic vaccines, and immune checkpoints inhibitors.</w:t>
      </w:r>
    </w:p>
    <w:p w14:paraId="39B1DF5A" w14:textId="77777777" w:rsidR="00231361" w:rsidRDefault="00C823EC">
      <w:pPr>
        <w:adjustRightInd w:val="0"/>
        <w:snapToGrid w:val="0"/>
        <w:spacing w:after="0" w:line="360" w:lineRule="auto"/>
        <w:jc w:val="both"/>
        <w:rPr>
          <w:rFonts w:ascii="Book Antiqua" w:hAnsi="Book Antiqua" w:cs="Book Antiqua"/>
          <w:b/>
          <w:u w:val="single"/>
          <w:lang w:val="en-GB"/>
        </w:rPr>
      </w:pPr>
      <w:r>
        <w:rPr>
          <w:rFonts w:ascii="Book Antiqua" w:hAnsi="Book Antiqua" w:cs="Book Antiqua"/>
          <w:b/>
          <w:lang w:val="en-GB"/>
        </w:rPr>
        <w:br w:type="page"/>
      </w:r>
      <w:r>
        <w:rPr>
          <w:rFonts w:ascii="Book Antiqua" w:hAnsi="Book Antiqua" w:cs="Book Antiqua"/>
          <w:b/>
          <w:u w:val="single"/>
          <w:lang w:val="en-GB"/>
        </w:rPr>
        <w:lastRenderedPageBreak/>
        <w:t>INTRODUCTION</w:t>
      </w:r>
    </w:p>
    <w:p w14:paraId="77D2527D" w14:textId="77777777" w:rsidR="00231361" w:rsidRDefault="00C823EC">
      <w:pPr>
        <w:adjustRightInd w:val="0"/>
        <w:snapToGrid w:val="0"/>
        <w:spacing w:after="0" w:line="360" w:lineRule="auto"/>
        <w:jc w:val="both"/>
        <w:rPr>
          <w:rFonts w:ascii="Book Antiqua" w:hAnsi="Book Antiqua" w:cs="Book Antiqua"/>
        </w:rPr>
      </w:pPr>
      <w:r>
        <w:rPr>
          <w:rFonts w:ascii="Book Antiqua" w:hAnsi="Book Antiqua" w:cs="Book Antiqua"/>
        </w:rPr>
        <w:t xml:space="preserve">Gastrointestinal cancers include several malignancies of the gastrointestinal tract and accessory organs such as stomach, liver and </w:t>
      </w:r>
      <w:r>
        <w:rPr>
          <w:rFonts w:ascii="Book Antiqua" w:hAnsi="Book Antiqua" w:cs="Book Antiqua"/>
          <w:color w:val="000000"/>
          <w:shd w:val="clear" w:color="auto" w:fill="FFFFFF"/>
        </w:rPr>
        <w:t xml:space="preserve">intrahepatic bile duct, gallbladder and </w:t>
      </w:r>
      <w:r>
        <w:rPr>
          <w:rFonts w:ascii="Book Antiqua" w:hAnsi="Book Antiqua" w:cs="Book Antiqua"/>
        </w:rPr>
        <w:t xml:space="preserve">pancreas. All of them have epithelial cell origin, and combined accounts for 4974672 estimated new cases, representing 28% of all cancer incidence in 2018. According to GLOBOCAN 2018, all together </w:t>
      </w:r>
      <w:r>
        <w:rPr>
          <w:rFonts w:ascii="Book Antiqua" w:hAnsi="Book Antiqua" w:cs="Book Antiqua"/>
          <w:lang w:eastAsia="zh-CN"/>
        </w:rPr>
        <w:t>g</w:t>
      </w:r>
      <w:r>
        <w:rPr>
          <w:rFonts w:ascii="Book Antiqua" w:hAnsi="Book Antiqua" w:cs="Book Antiqua"/>
        </w:rPr>
        <w:t>astrointestinal cancer are responsible for over 3.5 million deaths which correspond to 37% deaths of total human cancers</w:t>
      </w:r>
      <w:r>
        <w:rPr>
          <w:rFonts w:ascii="Book Antiqua" w:hAnsi="Book Antiqua" w:cs="Book Antiqua"/>
        </w:rPr>
        <w:fldChar w:fldCharType="begin">
          <w:fldData xml:space="preserve">PEVuZE5vdGU+PENpdGU+PEF1dGhvcj5CcmF5PC9BdXRob3I+PFllYXI+MjAxODwvWWVhcj48UmVj
TnVtPjE4MTwvUmVjTnVtPjxEaXNwbGF5VGV4dD48c3R5bGUgZmFjZT0ic3VwZXJzY3JpcHQiPlsx
XTwvc3R5bGU+PC9EaXNwbGF5VGV4dD48cmVjb3JkPjxyZWMtbnVtYmVyPjE4MTwvcmVjLW51bWJl
cj48Zm9yZWlnbi1rZXlzPjxrZXkgYXBwPSJFTiIgZGItaWQ9InZwc2R6MDB6a3MwcnpuZTAyMDY1
ejI1eGQ1emV0cmRyMjIweiIgdGltZXN0YW1wPSIwIj4xODE8L2tleT48L2ZvcmVpZ24ta2V5cz48
cmVmLXR5cGUgbmFtZT0iSm91cm5hbCBBcnRpY2xlIj4xNzwvcmVmLXR5cGU+PGNvbnRyaWJ1dG9y
cz48YXV0aG9ycz48YXV0aG9yPkJyYXksIEYuPC9hdXRob3I+PGF1dGhvcj5GZXJsYXksIEouPC9h
dXRob3I+PGF1dGhvcj5Tb2Vyam9tYXRhcmFtLCBJLjwvYXV0aG9yPjxhdXRob3I+U2llZ2VsLCBS
LiBMLjwvYXV0aG9yPjxhdXRob3I+VG9ycmUsIEwuIEEuPC9hdXRob3I+PGF1dGhvcj5KZW1hbCwg
QS48L2F1dGhvcj48L2F1dGhvcnM+PC9jb250cmlidXRvcnM+PGF1dGgtYWRkcmVzcz5IZWFkLCBT
ZWN0aW9uIG9mIENhbmNlciBTdXJ2ZWlsbGFuY2UsIEludGVybmF0aW9uYWwgQWdlbmN5IGZvciBS
ZXNlYXJjaCBvbiBDYW5jZXIsIEx5b24sIEZyYW5jZS4mI3hEO0luZm9ybWF0aWNzIE9mZmljZXIs
IFNlY3Rpb24gb2YgQ2FuY2VyIFN1cnZlaWxsYW5jZSwgSW50ZXJuYXRpb25hbCBBZ2VuY3kgZm9y
IFJlc2VhcmNoIG9uIENhbmNlciwgTHlvbiwgRnJhbmNlLiYjeEQ7RGVwdXR5IEhlYWQsIFNlY3Rp
b24gb2YgQ2FuY2VyIFN1cnZlaWxsYW5jZSwgSW50ZXJuYXRpb25hbCBBZ2VuY3kgZm9yIFJlc2Vh
cmNoIG9uIENhbmNlciwgTHlvbiwgRnJhbmNlLiYjeEQ7U2NpZW50aWZpYyBEaXJlY3RvciwgU3Vy
dmVpbGxhbmNlIGFuZCBIZWFsdGggU2VydmljZXMgUmVzZWFyY2gsIEFtZXJpY2FuIENhbmNlciBT
b2NpZXR5LCBBdGxhbnRhLCBHQS4mI3hEO1NjaWVudGlzdCwgU3VydmVpbGxhbmNlIGFuZCBIZWFs
dGggU2VydmljZXMgUmVzZWFyY2gsIEFtZXJpY2FuIENhbmNlciBTb2NpZXR5LCBBdGxhbnRhLCBH
QS4mI3hEO1NjaWVudGlmaWMgVmljZSBQcmVzaWRlbnQsIFN1cnZlaWxsYW5jZSBhbmQgSGVhbHRo
IFNlcnZpY2VzIFJlc2VhcmNoLCBBbWVyaWNhbiBDYW5jZXIgU29jaWV0eSwgQXRsYW50YSwgR0Eu
PC9hdXRoLWFkZHJlc3M+PHRpdGxlcz48dGl0bGU+R2xvYmFsIGNhbmNlciBzdGF0aXN0aWNzIDIw
MTg6IEdMT0JPQ0FOIGVzdGltYXRlcyBvZiBpbmNpZGVuY2UgYW5kIG1vcnRhbGl0eSB3b3JsZHdp
ZGUgZm9yIDM2IGNhbmNlcnMgaW4gMTg1IGNvdW50cmllczwvdGl0bGU+PHNlY29uZGFyeS10aXRs
ZT5DQSBDYW5jZXIgSiBDbGluPC9zZWNvbmRhcnktdGl0bGU+PC90aXRsZXM+PHBhZ2VzPjM5NC00
MjQ8L3BhZ2VzPjx2b2x1bWU+Njg8L3ZvbHVtZT48bnVtYmVyPjY8L251bWJlcj48ZWRpdGlvbj4y
MDE4LzA5LzEzPC9lZGl0aW9uPjxrZXl3b3Jkcz48a2V5d29yZD5BZG9sZXNjZW50PC9rZXl3b3Jk
PjxrZXl3b3JkPkFkdWx0PC9rZXl3b3JkPjxrZXl3b3JkPkFnZSBEaXN0cmlidXRpb248L2tleXdv
cmQ+PGtleXdvcmQ+QWdlZDwva2V5d29yZD48a2V5d29yZD5BZ2VkLCA4MCBhbmQgb3Zlcjwva2V5
d29yZD48a2V5d29yZD5DYXVzZSBvZiBEZWF0aC90cmVuZHM8L2tleXdvcmQ+PGtleXdvcmQ+Q2hp
bGQ8L2tleXdvcmQ+PGtleXdvcmQ+Q2hpbGQsIFByZXNjaG9vbDwva2V5d29yZD48a2V5d29yZD5G
ZW1hbGU8L2tleXdvcmQ+PGtleXdvcmQ+R2xvYmFsIEJ1cmRlbiBvZiBEaXNlYXNlLypzdGF0aXN0
aWNzICZhbXA7IG51bWVyaWNhbCBkYXRhPC9rZXl3b3JkPjxrZXl3b3JkPkdsb2JhbCBIZWFsdGgv
KnN0YXRpc3RpY3MgJmFtcDsgbnVtZXJpY2FsIGRhdGE8L2tleXdvcmQ+PGtleXdvcmQ+SHVtYW5z
PC9rZXl3b3JkPjxrZXl3b3JkPkluY2lkZW5jZTwva2V5d29yZD48a2V5d29yZD5JbmZhbnQ8L2tl
eXdvcmQ+PGtleXdvcmQ+SW5mYW50LCBOZXdib3JuPC9rZXl3b3JkPjxrZXl3b3JkPk1hbGU8L2tl
eXdvcmQ+PGtleXdvcmQ+TWlkZGxlIEFnZWQ8L2tleXdvcmQ+PGtleXdvcmQ+TmVvcGxhc21zLypl
cGlkZW1pb2xvZ3k8L2tleXdvcmQ+PGtleXdvcmQ+UHJldmFsZW5jZTwva2V5d29yZD48a2V5d29y
ZD5SZWdpc3RyaWVzLypzdGF0aXN0aWNzICZhbXA7IG51bWVyaWNhbCBkYXRhPC9rZXl3b3JkPjxr
ZXl3b3JkPlJpc2sgRmFjdG9yczwva2V5d29yZD48a2V5d29yZD5TZXggRGlzdHJpYnV0aW9uPC9r
ZXl3b3JkPjxrZXl3b3JkPlN1cnZpdmFsIFJhdGU8L2tleXdvcmQ+PGtleXdvcmQ+WW91bmcgQWR1
bHQ8L2tleXdvcmQ+PGtleXdvcmQ+KmNhbmNlcjwva2V5d29yZD48a2V5d29yZD4qZXBpZGVtaW9s
b2d5PC9rZXl3b3JkPjxrZXl3b3JkPippbmNpZGVuY2U8L2tleXdvcmQ+PGtleXdvcmQ+KnN1cnZp
dmFsPC9rZXl3b3JkPjwva2V5d29yZHM+PGRhdGVzPjx5ZWFyPjIwMTg8L3llYXI+PHB1Yi1kYXRl
cz48ZGF0ZT5Ob3Y8L2RhdGU+PC9wdWItZGF0ZXM+PC9kYXRlcz48aXNibj4xNTQyLTQ4NjMgKEVs
ZWN0cm9uaWMpJiN4RDswMDA3LTkyMzUgKExpbmtpbmcpPC9pc2JuPjxhY2Nlc3Npb24tbnVtPjMw
MjA3NTkzPC9hY2Nlc3Npb24tbnVtPjx1cmxzPjxyZWxhdGVkLXVybHM+PHVybD5odHRwczovL3d3
dy5uY2JpLm5sbS5uaWguZ292L3B1Ym1lZC8zMDIwNzU5MzwvdXJsPjwvcmVsYXRlZC11cmxzPjwv
dXJscz48ZWxlY3Ryb25pYy1yZXNvdXJjZS1udW0+MTAuMzMyMi9jYWFjLjIxNDkyPC9lbGVjdHJv
bmljLXJlc291cmNlLW51bT48L3JlY29yZD48L0NpdGU+PC9FbmROb3RlPnA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CcmF5PC9BdXRob3I+PFllYXI+MjAxODwvWWVhcj48UmVj
TnVtPjE4MTwvUmVjTnVtPjxEaXNwbGF5VGV4dD48c3R5bGUgZmFjZT0ic3VwZXJzY3JpcHQiPlsx
XTwvc3R5bGU+PC9EaXNwbGF5VGV4dD48cmVjb3JkPjxyZWMtbnVtYmVyPjE4MTwvcmVjLW51bWJl
cj48Zm9yZWlnbi1rZXlzPjxrZXkgYXBwPSJFTiIgZGItaWQ9InZwc2R6MDB6a3MwcnpuZTAyMDY1
ejI1eGQ1emV0cmRyMjIweiIgdGltZXN0YW1wPSIwIj4xODE8L2tleT48L2ZvcmVpZ24ta2V5cz48
cmVmLXR5cGUgbmFtZT0iSm91cm5hbCBBcnRpY2xlIj4xNzwvcmVmLXR5cGU+PGNvbnRyaWJ1dG9y
cz48YXV0aG9ycz48YXV0aG9yPkJyYXksIEYuPC9hdXRob3I+PGF1dGhvcj5GZXJsYXksIEouPC9h
dXRob3I+PGF1dGhvcj5Tb2Vyam9tYXRhcmFtLCBJLjwvYXV0aG9yPjxhdXRob3I+U2llZ2VsLCBS
LiBMLjwvYXV0aG9yPjxhdXRob3I+VG9ycmUsIEwuIEEuPC9hdXRob3I+PGF1dGhvcj5KZW1hbCwg
QS48L2F1dGhvcj48L2F1dGhvcnM+PC9jb250cmlidXRvcnM+PGF1dGgtYWRkcmVzcz5IZWFkLCBT
ZWN0aW9uIG9mIENhbmNlciBTdXJ2ZWlsbGFuY2UsIEludGVybmF0aW9uYWwgQWdlbmN5IGZvciBS
ZXNlYXJjaCBvbiBDYW5jZXIsIEx5b24sIEZyYW5jZS4mI3hEO0luZm9ybWF0aWNzIE9mZmljZXIs
IFNlY3Rpb24gb2YgQ2FuY2VyIFN1cnZlaWxsYW5jZSwgSW50ZXJuYXRpb25hbCBBZ2VuY3kgZm9y
IFJlc2VhcmNoIG9uIENhbmNlciwgTHlvbiwgRnJhbmNlLiYjeEQ7RGVwdXR5IEhlYWQsIFNlY3Rp
b24gb2YgQ2FuY2VyIFN1cnZlaWxsYW5jZSwgSW50ZXJuYXRpb25hbCBBZ2VuY3kgZm9yIFJlc2Vh
cmNoIG9uIENhbmNlciwgTHlvbiwgRnJhbmNlLiYjeEQ7U2NpZW50aWZpYyBEaXJlY3RvciwgU3Vy
dmVpbGxhbmNlIGFuZCBIZWFsdGggU2VydmljZXMgUmVzZWFyY2gsIEFtZXJpY2FuIENhbmNlciBT
b2NpZXR5LCBBdGxhbnRhLCBHQS4mI3hEO1NjaWVudGlzdCwgU3VydmVpbGxhbmNlIGFuZCBIZWFs
dGggU2VydmljZXMgUmVzZWFyY2gsIEFtZXJpY2FuIENhbmNlciBTb2NpZXR5LCBBdGxhbnRhLCBH
QS4mI3hEO1NjaWVudGlmaWMgVmljZSBQcmVzaWRlbnQsIFN1cnZlaWxsYW5jZSBhbmQgSGVhbHRo
IFNlcnZpY2VzIFJlc2VhcmNoLCBBbWVyaWNhbiBDYW5jZXIgU29jaWV0eSwgQXRsYW50YSwgR0Eu
PC9hdXRoLWFkZHJlc3M+PHRpdGxlcz48dGl0bGU+R2xvYmFsIGNhbmNlciBzdGF0aXN0aWNzIDIw
MTg6IEdMT0JPQ0FOIGVzdGltYXRlcyBvZiBpbmNpZGVuY2UgYW5kIG1vcnRhbGl0eSB3b3JsZHdp
ZGUgZm9yIDM2IGNhbmNlcnMgaW4gMTg1IGNvdW50cmllczwvdGl0bGU+PHNlY29uZGFyeS10aXRs
ZT5DQSBDYW5jZXIgSiBDbGluPC9zZWNvbmRhcnktdGl0bGU+PC90aXRsZXM+PHBhZ2VzPjM5NC00
MjQ8L3BhZ2VzPjx2b2x1bWU+Njg8L3ZvbHVtZT48bnVtYmVyPjY8L251bWJlcj48ZWRpdGlvbj4y
MDE4LzA5LzEzPC9lZGl0aW9uPjxrZXl3b3Jkcz48a2V5d29yZD5BZG9sZXNjZW50PC9rZXl3b3Jk
PjxrZXl3b3JkPkFkdWx0PC9rZXl3b3JkPjxrZXl3b3JkPkFnZSBEaXN0cmlidXRpb248L2tleXdv
cmQ+PGtleXdvcmQ+QWdlZDwva2V5d29yZD48a2V5d29yZD5BZ2VkLCA4MCBhbmQgb3Zlcjwva2V5
d29yZD48a2V5d29yZD5DYXVzZSBvZiBEZWF0aC90cmVuZHM8L2tleXdvcmQ+PGtleXdvcmQ+Q2hp
bGQ8L2tleXdvcmQ+PGtleXdvcmQ+Q2hpbGQsIFByZXNjaG9vbDwva2V5d29yZD48a2V5d29yZD5G
ZW1hbGU8L2tleXdvcmQ+PGtleXdvcmQ+R2xvYmFsIEJ1cmRlbiBvZiBEaXNlYXNlLypzdGF0aXN0
aWNzICZhbXA7IG51bWVyaWNhbCBkYXRhPC9rZXl3b3JkPjxrZXl3b3JkPkdsb2JhbCBIZWFsdGgv
KnN0YXRpc3RpY3MgJmFtcDsgbnVtZXJpY2FsIGRhdGE8L2tleXdvcmQ+PGtleXdvcmQ+SHVtYW5z
PC9rZXl3b3JkPjxrZXl3b3JkPkluY2lkZW5jZTwva2V5d29yZD48a2V5d29yZD5JbmZhbnQ8L2tl
eXdvcmQ+PGtleXdvcmQ+SW5mYW50LCBOZXdib3JuPC9rZXl3b3JkPjxrZXl3b3JkPk1hbGU8L2tl
eXdvcmQ+PGtleXdvcmQ+TWlkZGxlIEFnZWQ8L2tleXdvcmQ+PGtleXdvcmQ+TmVvcGxhc21zLypl
cGlkZW1pb2xvZ3k8L2tleXdvcmQ+PGtleXdvcmQ+UHJldmFsZW5jZTwva2V5d29yZD48a2V5d29y
ZD5SZWdpc3RyaWVzLypzdGF0aXN0aWNzICZhbXA7IG51bWVyaWNhbCBkYXRhPC9rZXl3b3JkPjxr
ZXl3b3JkPlJpc2sgRmFjdG9yczwva2V5d29yZD48a2V5d29yZD5TZXggRGlzdHJpYnV0aW9uPC9r
ZXl3b3JkPjxrZXl3b3JkPlN1cnZpdmFsIFJhdGU8L2tleXdvcmQ+PGtleXdvcmQ+WW91bmcgQWR1
bHQ8L2tleXdvcmQ+PGtleXdvcmQ+KmNhbmNlcjwva2V5d29yZD48a2V5d29yZD4qZXBpZGVtaW9s
b2d5PC9rZXl3b3JkPjxrZXl3b3JkPippbmNpZGVuY2U8L2tleXdvcmQ+PGtleXdvcmQ+KnN1cnZp
dmFsPC9rZXl3b3JkPjwva2V5d29yZHM+PGRhdGVzPjx5ZWFyPjIwMTg8L3llYXI+PHB1Yi1kYXRl
cz48ZGF0ZT5Ob3Y8L2RhdGU+PC9wdWItZGF0ZXM+PC9kYXRlcz48aXNibj4xNTQyLTQ4NjMgKEVs
ZWN0cm9uaWMpJiN4RDswMDA3LTkyMzUgKExpbmtpbmcpPC9pc2JuPjxhY2Nlc3Npb24tbnVtPjMw
MjA3NTkzPC9hY2Nlc3Npb24tbnVtPjx1cmxzPjxyZWxhdGVkLXVybHM+PHVybD5odHRwczovL3d3
dy5uY2JpLm5sbS5uaWguZ292L3B1Ym1lZC8zMDIwNzU5MzwvdXJsPjwvcmVsYXRlZC11cmxzPjwv
dXJscz48ZWxlY3Ryb25pYy1yZXNvdXJjZS1udW0+MTAuMzMyMi9jYWFjLjIxNDkyPC9lbGVjdHJv
bmljLXJlc291cmNlLW51bT48L3JlY29yZD48L0NpdGU+PC9FbmROb3RlPnA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1]</w:t>
      </w:r>
      <w:r>
        <w:rPr>
          <w:rFonts w:ascii="Book Antiqua" w:hAnsi="Book Antiqua" w:cs="Book Antiqua"/>
        </w:rPr>
        <w:fldChar w:fldCharType="end"/>
      </w:r>
      <w:r>
        <w:rPr>
          <w:rFonts w:ascii="Book Antiqua" w:hAnsi="Book Antiqua" w:cs="Book Antiqua"/>
        </w:rPr>
        <w:t xml:space="preserve">. Thus the need to understand the molecular background of </w:t>
      </w:r>
      <w:r>
        <w:rPr>
          <w:rFonts w:ascii="Book Antiqua" w:hAnsi="Book Antiqua" w:cs="Book Antiqua"/>
          <w:lang w:eastAsia="zh-CN"/>
        </w:rPr>
        <w:t>g</w:t>
      </w:r>
      <w:r>
        <w:rPr>
          <w:rFonts w:ascii="Book Antiqua" w:hAnsi="Book Antiqua" w:cs="Book Antiqua"/>
        </w:rPr>
        <w:t>astrointestinal cancer, as well as mechanisms involved in occurrences and tumor maintenance, are of tremendous importance.</w:t>
      </w:r>
    </w:p>
    <w:p w14:paraId="5AB37A99" w14:textId="77777777" w:rsidR="00231361" w:rsidRDefault="00C823EC">
      <w:pPr>
        <w:autoSpaceDE w:val="0"/>
        <w:autoSpaceDN w:val="0"/>
        <w:adjustRightInd w:val="0"/>
        <w:snapToGrid w:val="0"/>
        <w:spacing w:after="0" w:line="360" w:lineRule="auto"/>
        <w:ind w:firstLineChars="200" w:firstLine="480"/>
        <w:jc w:val="both"/>
        <w:rPr>
          <w:rFonts w:ascii="Book Antiqua" w:hAnsi="Book Antiqua" w:cs="Book Antiqua"/>
          <w:bCs/>
          <w:color w:val="FF0000"/>
        </w:rPr>
      </w:pPr>
      <w:r>
        <w:rPr>
          <w:rFonts w:ascii="Book Antiqua" w:hAnsi="Book Antiqua" w:cs="Book Antiqua"/>
        </w:rPr>
        <w:t>In the last years, the hypothesis that cancer appears from a population of stem cells has gained widespread support. Cancer stem cells (CSCs) are a distinct subpopulation within the tumor with unique properties. There are two theories about how tumors appear. Stochastic theory, involving the occurrence of unpredictable genetic and epigenetic changes during tumor growth</w:t>
      </w:r>
      <w:r>
        <w:rPr>
          <w:rFonts w:ascii="Book Antiqua" w:hAnsi="Book Antiqua" w:cs="Book Antiqua"/>
        </w:rPr>
        <w:fldChar w:fldCharType="begin">
          <w:fldData xml:space="preserve">PEVuZE5vdGU+PENpdGU+PEF1dGhvcj5Ib2xvaGFuPC9BdXRob3I+PFllYXI+MjAxMzwvWWVhcj48
UmVjTnVtPjE8L1JlY051bT48RGlzcGxheVRleHQ+PHN0eWxlIGZhY2U9InN1cGVyc2NyaXB0Ij5b
MiwgM108L3N0eWxlPjwvRGlzcGxheVRleHQ+PHJlY29yZD48cmVjLW51bWJlcj4xPC9yZWMtbnVt
YmVyPjxmb3JlaWduLWtleXM+PGtleSBhcHA9IkVOIiBkYi1pZD0idnBzZHowMHprczByem5lMDIw
NjV6MjV4ZDV6ZXRyZHIyMjB6IiB0aW1lc3RhbXA9IjAiPjE8L2tleT48L2ZvcmVpZ24ta2V5cz48
cmVmLXR5cGUgbmFtZT0iSm91cm5hbCBBcnRpY2xlIj4xNzwvcmVmLXR5cGU+PGNvbnRyaWJ1dG9y
cz48YXV0aG9ycz48YXV0aG9yPkhvbG9oYW4sIEMuPC9hdXRob3I+PGF1dGhvcj5WYW4gU2NoYWV5
YnJvZWNrLCBTLjwvYXV0aG9yPjxhdXRob3I+TG9uZ2xleSwgRC4gQi48L2F1dGhvcj48YXV0aG9y
PkpvaG5zdG9uLCBQLiBHLjwvYXV0aG9yPjwvYXV0aG9ycz48L2NvbnRyaWJ1dG9ycz48YXV0aC1h
ZGRyZXNzPkRydWcgUmVzaXN0YW5jZSBHcm91cCwgQ2VudHJlIGZvciBDYW5jZXIgUmVzZWFyY2gg
YW5kIENlbGwgQmlvbG9neSwgUXVlZW4mYXBvcztzIFVuaXZlcnNpdHkgQmVsZmFzdCwgOTcgTGlz
YnVybiBSb2FkLCBCZWxmYXN0IEJUOSA3QkwsIFVLLjwvYXV0aC1hZGRyZXNzPjx0aXRsZXM+PHRp
dGxlPkNhbmNlciBkcnVnIHJlc2lzdGFuY2U6IGFuIGV2b2x2aW5nIHBhcmFkaWdtPC90aXRsZT48
c2Vjb25kYXJ5LXRpdGxlPk5hdCBSZXYgQ2FuY2VyPC9zZWNvbmRhcnktdGl0bGU+PC90aXRsZXM+
PHBhZ2VzPjcxNC0yNjwvcGFnZXM+PHZvbHVtZT4xMzwvdm9sdW1lPjxudW1iZXI+MTA8L251bWJl
cj48ZWRpdGlvbj4yMDEzLzA5LzI2PC9lZGl0aW9uPjxrZXl3b3Jkcz48a2V5d29yZD5BVFAtQmlu
ZGluZyBDYXNzZXR0ZSBUcmFuc3BvcnRlcnMvZ2VuZXRpY3MvcGh5c2lvbG9neTwva2V5d29yZD48
a2V5d29yZD5BZGFwdGF0aW9uLCBQaHlzaW9sb2dpY2FsPC9rZXl3b3JkPjxrZXl3b3JkPkFudGlu
ZW9wbGFzdGljIEFnZW50cy8qcGhhcm1hY29raW5ldGljczwva2V5d29yZD48a2V5d29yZD5BcG9w
dG9zaXMvcGh5c2lvbG9neTwva2V5d29yZD48a2V5d29yZD5BcG9wdG9zaXMgUmVndWxhdG9yeSBQ
cm90ZWlucy9waHlzaW9sb2d5PC9rZXl3b3JkPjxrZXl3b3JkPkF1dG9waGFneTwva2V5d29yZD48
a2V5d29yZD5CaW9sb2dpY2FsIFRyYW5zcG9ydDwva2V5d29yZD48a2V5d29yZD5CaW90cmFuc2Zv
cm1hdGlvbjwva2V5d29yZD48a2V5d29yZD5ETkEgRGFtYWdlPC9rZXl3b3JkPjxrZXl3b3JkPkRO
QSBSZXBhaXI8L2tleXdvcmQ+PGtleXdvcmQ+RHJ1ZyBEZXNpZ248L2tleXdvcmQ+PGtleXdvcmQ+
KkRydWcgUmVzaXN0YW5jZSwgTmVvcGxhc20vZ2VuZXRpY3MvcGh5c2lvbG9neTwva2V5d29yZD48
a2V5d29yZD5FcGl0aGVsaWFsLU1lc2VuY2h5bWFsIFRyYW5zaXRpb248L2tleXdvcmQ+PGtleXdv
cmQ+R2VuZSBFeHByZXNzaW9uIFJlZ3VsYXRpb24sIE5lb3BsYXN0aWM8L2tleXdvcmQ+PGtleXdv
cmQ+R2VuZSBTaWxlbmNpbmc8L2tleXdvcmQ+PGtleXdvcmQ+SHVtYW5zPC9rZXl3b3JkPjxrZXl3
b3JkPk1vZGVscywgQmlvbG9naWNhbDwva2V5d29yZD48a2V5d29yZD5Nb2xlY3VsYXIgVGFyZ2V0
ZWQgVGhlcmFweTwva2V5d29yZD48a2V5d29yZD5NdXRhdGlvbjwva2V5d29yZD48a2V5d29yZD5O
ZW9wbGFzbSBQcm90ZWlucy9nZW5ldGljcy9waHlzaW9sb2d5PC9rZXl3b3JkPjxrZXl3b3JkPk5l
b3BsYXN0aWMgU3RlbSBDZWxscy9kcnVnIGVmZmVjdHMvbWV0YWJvbGlzbS9wYXRob2xvZ3k8L2tl
eXdvcmQ+PGtleXdvcmQ+VHVtb3IgTWljcm9lbnZpcm9ubWVudDwva2V5d29yZD48L2tleXdvcmRz
PjxkYXRlcz48eWVhcj4yMDEzPC95ZWFyPjxwdWItZGF0ZXM+PGRhdGU+T2N0PC9kYXRlPjwvcHVi
LWRhdGVzPjwvZGF0ZXM+PGlzYm4+MTQ3NC0xNzY4IChFbGVjdHJvbmljKSYjeEQ7MTQ3NC0xNzVY
IChMaW5raW5nKTwvaXNibj48YWNjZXNzaW9uLW51bT4yNDA2MDg2MzwvYWNjZXNzaW9uLW51bT48
dXJscz48cmVsYXRlZC11cmxzPjx1cmw+aHR0cHM6Ly93d3cubmNiaS5ubG0ubmloLmdvdi9wdWJt
ZWQvMjQwNjA4NjM8L3VybD48L3JlbGF0ZWQtdXJscz48L3VybHM+PGVsZWN0cm9uaWMtcmVzb3Vy
Y2UtbnVtPjEwLjEwMzgvbnJjMzU5OTwvZWxlY3Ryb25pYy1yZXNvdXJjZS1udW0+PC9yZWNvcmQ+
PC9DaXRlPjxDaXRlPjxBdXRob3I+S2VsbHk8L0F1dGhvcj48WWVhcj4yMDA3PC9ZZWFyPjxSZWNO
dW0+MjwvUmVjTnVtPjxyZWNvcmQ+PHJlYy1udW1iZXI+MjwvcmVjLW51bWJlcj48Zm9yZWlnbi1r
ZXlzPjxrZXkgYXBwPSJFTiIgZGItaWQ9InZwc2R6MDB6a3MwcnpuZTAyMDY1ejI1eGQ1emV0cmRy
MjIweiIgdGltZXN0YW1wPSIwIj4yPC9rZXk+PC9mb3JlaWduLWtleXM+PHJlZi10eXBlIG5hbWU9
IkpvdXJuYWwgQXJ0aWNsZSI+MTc8L3JlZi10eXBlPjxjb250cmlidXRvcnM+PGF1dGhvcnM+PGF1
dGhvcj5LZWxseSwgUC4gTi48L2F1dGhvcj48YXV0aG9yPkRha2ljLCBBLjwvYXV0aG9yPjxhdXRo
b3I+QWRhbXMsIEouIE0uPC9hdXRob3I+PGF1dGhvcj5OdXR0LCBTLiBMLjwvYXV0aG9yPjxhdXRo
b3I+U3RyYXNzZXIsIEEuPC9hdXRob3I+PC9hdXRob3JzPjwvY29udHJpYnV0b3JzPjxhdXRoLWFk
ZHJlc3M+V2FsdGVyIGFuZCBFbGl6YSBIYWxsIEluc3RpdHV0ZSBvZiBNZWRpY2FsIFJlc2VhcmNo
LCBNZWxib3VybmUgMzA1MCwgQXVzdHJhbGlhLjwvYXV0aC1hZGRyZXNzPjx0aXRsZXM+PHRpdGxl
PlR1bW9yIGdyb3d0aCBuZWVkIG5vdCBiZSBkcml2ZW4gYnkgcmFyZSBjYW5jZXIgc3RlbSBjZWxs
czwvdGl0bGU+PHNlY29uZGFyeS10aXRsZT5TY2llbmNlPC9zZWNvbmRhcnktdGl0bGU+PC90aXRs
ZXM+PHBhZ2VzPjMzNzwvcGFnZXM+PHZvbHVtZT4zMTc8L3ZvbHVtZT48bnVtYmVyPjU4MzY8L251
bWJlcj48ZWRpdGlvbj4yMDA3LzA3LzIxPC9lZGl0aW9uPjxrZXl3b3Jkcz48a2V5d29yZD5BY3V0
ZSBEaXNlYXNlPC9rZXl3b3JkPjxrZXl3b3JkPkFuaW1hbHM8L2tleXdvcmQ+PGtleXdvcmQ+SHVt
YW5zPC9rZXl3b3JkPjxrZXl3b3JkPkxldWtlbWlhLCBNeWVsb2lkLypwYXRob2xvZ3k8L2tleXdv
cmQ+PGtleXdvcmQ+THltcGhvbWEvKnBhdGhvbG9neTwva2V5d29yZD48a2V5d29yZD5MeW1waG9t
YSwgQi1DZWxsLypwYXRob2xvZ3k8L2tleXdvcmQ+PGtleXdvcmQ+TWljZTwva2V5d29yZD48a2V5
d29yZD5NaWNlLCBUcmFuc2dlbmljPC9rZXl3b3JkPjxrZXl3b3JkPk5lb3BsYXNtIFRyYW5zcGxh
bnRhdGlvbjwva2V5d29yZD48a2V5d29yZD5OZW9wbGFzdGljIFN0ZW0gQ2VsbHMvcGF0aG9sb2d5
LypwaHlzaW9sb2d5PC9rZXl3b3JkPjxrZXl3b3JkPlRoeW11cyBOZW9wbGFzbXMvKnBhdGhvbG9n
eTwva2V5d29yZD48a2V5d29yZD5UcmFuc3BsYW50YXRpb24sIEhldGVyb2xvZ291czwva2V5d29y
ZD48L2tleXdvcmRzPjxkYXRlcz48eWVhcj4yMDA3PC95ZWFyPjxwdWItZGF0ZXM+PGRhdGU+SnVs
IDIwPC9kYXRlPjwvcHViLWRhdGVzPjwvZGF0ZXM+PGlzYm4+MTA5NS05MjAzIChFbGVjdHJvbmlj
KSYjeEQ7MDAzNi04MDc1IChMaW5raW5nKTwvaXNibj48YWNjZXNzaW9uLW51bT4xNzY0MTE5Mjwv
YWNjZXNzaW9uLW51bT48dXJscz48cmVsYXRlZC11cmxzPjx1cmw+aHR0cHM6Ly93d3cubmNiaS5u
bG0ubmloLmdvdi9wdWJtZWQvMTc2NDExOTI8L3VybD48L3JlbGF0ZWQtdXJscz48L3VybHM+PGVs
ZWN0cm9uaWMtcmVzb3VyY2UtbnVtPjEwLjExMjYvc2NpZW5jZS4xMTQyNTk2PC9lbGVjdHJvbmlj
LXJlc291cmNlLW51bT48L3JlY29yZD48L0NpdGU+PC9FbmROb3RlPgBAA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Ib2xvaGFuPC9BdXRob3I+PFllYXI+MjAxMzwvWWVhcj48
UmVjTnVtPjE8L1JlY051bT48RGlzcGxheVRleHQ+PHN0eWxlIGZhY2U9InN1cGVyc2NyaXB0Ij5b
MiwgM108L3N0eWxlPjwvRGlzcGxheVRleHQ+PHJlY29yZD48cmVjLW51bWJlcj4xPC9yZWMtbnVt
YmVyPjxmb3JlaWduLWtleXM+PGtleSBhcHA9IkVOIiBkYi1pZD0idnBzZHowMHprczByem5lMDIw
NjV6MjV4ZDV6ZXRyZHIyMjB6IiB0aW1lc3RhbXA9IjAiPjE8L2tleT48L2ZvcmVpZ24ta2V5cz48
cmVmLXR5cGUgbmFtZT0iSm91cm5hbCBBcnRpY2xlIj4xNzwvcmVmLXR5cGU+PGNvbnRyaWJ1dG9y
cz48YXV0aG9ycz48YXV0aG9yPkhvbG9oYW4sIEMuPC9hdXRob3I+PGF1dGhvcj5WYW4gU2NoYWV5
YnJvZWNrLCBTLjwvYXV0aG9yPjxhdXRob3I+TG9uZ2xleSwgRC4gQi48L2F1dGhvcj48YXV0aG9y
PkpvaG5zdG9uLCBQLiBHLjwvYXV0aG9yPjwvYXV0aG9ycz48L2NvbnRyaWJ1dG9ycz48YXV0aC1h
ZGRyZXNzPkRydWcgUmVzaXN0YW5jZSBHcm91cCwgQ2VudHJlIGZvciBDYW5jZXIgUmVzZWFyY2gg
YW5kIENlbGwgQmlvbG9neSwgUXVlZW4mYXBvcztzIFVuaXZlcnNpdHkgQmVsZmFzdCwgOTcgTGlz
YnVybiBSb2FkLCBCZWxmYXN0IEJUOSA3QkwsIFVLLjwvYXV0aC1hZGRyZXNzPjx0aXRsZXM+PHRp
dGxlPkNhbmNlciBkcnVnIHJlc2lzdGFuY2U6IGFuIGV2b2x2aW5nIHBhcmFkaWdtPC90aXRsZT48
c2Vjb25kYXJ5LXRpdGxlPk5hdCBSZXYgQ2FuY2VyPC9zZWNvbmRhcnktdGl0bGU+PC90aXRsZXM+
PHBhZ2VzPjcxNC0yNjwvcGFnZXM+PHZvbHVtZT4xMzwvdm9sdW1lPjxudW1iZXI+MTA8L251bWJl
cj48ZWRpdGlvbj4yMDEzLzA5LzI2PC9lZGl0aW9uPjxrZXl3b3Jkcz48a2V5d29yZD5BVFAtQmlu
ZGluZyBDYXNzZXR0ZSBUcmFuc3BvcnRlcnMvZ2VuZXRpY3MvcGh5c2lvbG9neTwva2V5d29yZD48
a2V5d29yZD5BZGFwdGF0aW9uLCBQaHlzaW9sb2dpY2FsPC9rZXl3b3JkPjxrZXl3b3JkPkFudGlu
ZW9wbGFzdGljIEFnZW50cy8qcGhhcm1hY29raW5ldGljczwva2V5d29yZD48a2V5d29yZD5BcG9w
dG9zaXMvcGh5c2lvbG9neTwva2V5d29yZD48a2V5d29yZD5BcG9wdG9zaXMgUmVndWxhdG9yeSBQ
cm90ZWlucy9waHlzaW9sb2d5PC9rZXl3b3JkPjxrZXl3b3JkPkF1dG9waGFneTwva2V5d29yZD48
a2V5d29yZD5CaW9sb2dpY2FsIFRyYW5zcG9ydDwva2V5d29yZD48a2V5d29yZD5CaW90cmFuc2Zv
cm1hdGlvbjwva2V5d29yZD48a2V5d29yZD5ETkEgRGFtYWdlPC9rZXl3b3JkPjxrZXl3b3JkPkRO
QSBSZXBhaXI8L2tleXdvcmQ+PGtleXdvcmQ+RHJ1ZyBEZXNpZ248L2tleXdvcmQ+PGtleXdvcmQ+
KkRydWcgUmVzaXN0YW5jZSwgTmVvcGxhc20vZ2VuZXRpY3MvcGh5c2lvbG9neTwva2V5d29yZD48
a2V5d29yZD5FcGl0aGVsaWFsLU1lc2VuY2h5bWFsIFRyYW5zaXRpb248L2tleXdvcmQ+PGtleXdv
cmQ+R2VuZSBFeHByZXNzaW9uIFJlZ3VsYXRpb24sIE5lb3BsYXN0aWM8L2tleXdvcmQ+PGtleXdv
cmQ+R2VuZSBTaWxlbmNpbmc8L2tleXdvcmQ+PGtleXdvcmQ+SHVtYW5zPC9rZXl3b3JkPjxrZXl3
b3JkPk1vZGVscywgQmlvbG9naWNhbDwva2V5d29yZD48a2V5d29yZD5Nb2xlY3VsYXIgVGFyZ2V0
ZWQgVGhlcmFweTwva2V5d29yZD48a2V5d29yZD5NdXRhdGlvbjwva2V5d29yZD48a2V5d29yZD5O
ZW9wbGFzbSBQcm90ZWlucy9nZW5ldGljcy9waHlzaW9sb2d5PC9rZXl3b3JkPjxrZXl3b3JkPk5l
b3BsYXN0aWMgU3RlbSBDZWxscy9kcnVnIGVmZmVjdHMvbWV0YWJvbGlzbS9wYXRob2xvZ3k8L2tl
eXdvcmQ+PGtleXdvcmQ+VHVtb3IgTWljcm9lbnZpcm9ubWVudDwva2V5d29yZD48L2tleXdvcmRz
PjxkYXRlcz48eWVhcj4yMDEzPC95ZWFyPjxwdWItZGF0ZXM+PGRhdGU+T2N0PC9kYXRlPjwvcHVi
LWRhdGVzPjwvZGF0ZXM+PGlzYm4+MTQ3NC0xNzY4IChFbGVjdHJvbmljKSYjeEQ7MTQ3NC0xNzVY
IChMaW5raW5nKTwvaXNibj48YWNjZXNzaW9uLW51bT4yNDA2MDg2MzwvYWNjZXNzaW9uLW51bT48
dXJscz48cmVsYXRlZC11cmxzPjx1cmw+aHR0cHM6Ly93d3cubmNiaS5ubG0ubmloLmdvdi9wdWJt
ZWQvMjQwNjA4NjM8L3VybD48L3JlbGF0ZWQtdXJscz48L3VybHM+PGVsZWN0cm9uaWMtcmVzb3Vy
Y2UtbnVtPjEwLjEwMzgvbnJjMzU5OTwvZWxlY3Ryb25pYy1yZXNvdXJjZS1udW0+PC9yZWNvcmQ+
PC9DaXRlPjxDaXRlPjxBdXRob3I+S2VsbHk8L0F1dGhvcj48WWVhcj4yMDA3PC9ZZWFyPjxSZWNO
dW0+MjwvUmVjTnVtPjxyZWNvcmQ+PHJlYy1udW1iZXI+MjwvcmVjLW51bWJlcj48Zm9yZWlnbi1r
ZXlzPjxrZXkgYXBwPSJFTiIgZGItaWQ9InZwc2R6MDB6a3MwcnpuZTAyMDY1ejI1eGQ1emV0cmRy
MjIweiIgdGltZXN0YW1wPSIwIj4yPC9rZXk+PC9mb3JlaWduLWtleXM+PHJlZi10eXBlIG5hbWU9
IkpvdXJuYWwgQXJ0aWNsZSI+MTc8L3JlZi10eXBlPjxjb250cmlidXRvcnM+PGF1dGhvcnM+PGF1
dGhvcj5LZWxseSwgUC4gTi48L2F1dGhvcj48YXV0aG9yPkRha2ljLCBBLjwvYXV0aG9yPjxhdXRo
b3I+QWRhbXMsIEouIE0uPC9hdXRob3I+PGF1dGhvcj5OdXR0LCBTLiBMLjwvYXV0aG9yPjxhdXRo
b3I+U3RyYXNzZXIsIEEuPC9hdXRob3I+PC9hdXRob3JzPjwvY29udHJpYnV0b3JzPjxhdXRoLWFk
ZHJlc3M+V2FsdGVyIGFuZCBFbGl6YSBIYWxsIEluc3RpdHV0ZSBvZiBNZWRpY2FsIFJlc2VhcmNo
LCBNZWxib3VybmUgMzA1MCwgQXVzdHJhbGlhLjwvYXV0aC1hZGRyZXNzPjx0aXRsZXM+PHRpdGxl
PlR1bW9yIGdyb3d0aCBuZWVkIG5vdCBiZSBkcml2ZW4gYnkgcmFyZSBjYW5jZXIgc3RlbSBjZWxs
czwvdGl0bGU+PHNlY29uZGFyeS10aXRsZT5TY2llbmNlPC9zZWNvbmRhcnktdGl0bGU+PC90aXRs
ZXM+PHBhZ2VzPjMzNzwvcGFnZXM+PHZvbHVtZT4zMTc8L3ZvbHVtZT48bnVtYmVyPjU4MzY8L251
bWJlcj48ZWRpdGlvbj4yMDA3LzA3LzIxPC9lZGl0aW9uPjxrZXl3b3Jkcz48a2V5d29yZD5BY3V0
ZSBEaXNlYXNlPC9rZXl3b3JkPjxrZXl3b3JkPkFuaW1hbHM8L2tleXdvcmQ+PGtleXdvcmQ+SHVt
YW5zPC9rZXl3b3JkPjxrZXl3b3JkPkxldWtlbWlhLCBNeWVsb2lkLypwYXRob2xvZ3k8L2tleXdv
cmQ+PGtleXdvcmQ+THltcGhvbWEvKnBhdGhvbG9neTwva2V5d29yZD48a2V5d29yZD5MeW1waG9t
YSwgQi1DZWxsLypwYXRob2xvZ3k8L2tleXdvcmQ+PGtleXdvcmQ+TWljZTwva2V5d29yZD48a2V5
d29yZD5NaWNlLCBUcmFuc2dlbmljPC9rZXl3b3JkPjxrZXl3b3JkPk5lb3BsYXNtIFRyYW5zcGxh
bnRhdGlvbjwva2V5d29yZD48a2V5d29yZD5OZW9wbGFzdGljIFN0ZW0gQ2VsbHMvcGF0aG9sb2d5
LypwaHlzaW9sb2d5PC9rZXl3b3JkPjxrZXl3b3JkPlRoeW11cyBOZW9wbGFzbXMvKnBhdGhvbG9n
eTwva2V5d29yZD48a2V5d29yZD5UcmFuc3BsYW50YXRpb24sIEhldGVyb2xvZ291czwva2V5d29y
ZD48L2tleXdvcmRzPjxkYXRlcz48eWVhcj4yMDA3PC95ZWFyPjxwdWItZGF0ZXM+PGRhdGU+SnVs
IDIwPC9kYXRlPjwvcHViLWRhdGVzPjwvZGF0ZXM+PGlzYm4+MTA5NS05MjAzIChFbGVjdHJvbmlj
KSYjeEQ7MDAzNi04MDc1IChMaW5raW5nKTwvaXNibj48YWNjZXNzaW9uLW51bT4xNzY0MTE5Mjwv
YWNjZXNzaW9uLW51bT48dXJscz48cmVsYXRlZC11cmxzPjx1cmw+aHR0cHM6Ly93d3cubmNiaS5u
bG0ubmloLmdvdi9wdWJtZWQvMTc2NDExOTI8L3VybD48L3JlbGF0ZWQtdXJscz48L3VybHM+PGVs
ZWN0cm9uaWMtcmVzb3VyY2UtbnVtPjEwLjExMjYvc2NpZW5jZS4xMTQyNTk2PC9lbGVjdHJvbmlj
LXJlc291cmNlLW51bT48L3JlY29yZD48L0NpdGU+PC9FbmROb3RlPgBAA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2,3]</w:t>
      </w:r>
      <w:r>
        <w:rPr>
          <w:rFonts w:ascii="Book Antiqua" w:hAnsi="Book Antiqua" w:cs="Book Antiqua"/>
        </w:rPr>
        <w:fldChar w:fldCharType="end"/>
      </w:r>
      <w:r>
        <w:rPr>
          <w:rFonts w:ascii="Book Antiqua" w:hAnsi="Book Antiqua" w:cs="Book Antiqua"/>
        </w:rPr>
        <w:t xml:space="preserve"> and hierarchical theory, which supports the idea of a subpopulation of cells, that have an intrinsic ability to initiate self-regeneration and tumor growth</w:t>
      </w:r>
      <w:r>
        <w:rPr>
          <w:rFonts w:ascii="Book Antiqua" w:hAnsi="Book Antiqua" w:cs="Book Antiqua"/>
        </w:rPr>
        <w:fldChar w:fldCharType="begin">
          <w:fldData xml:space="preserve">PEVuZE5vdGU+PENpdGU+PEF1dGhvcj5Ob3dlbGw8L0F1dGhvcj48WWVhcj4xOTc2PC9ZZWFyPjxS
ZWNOdW0+MzwvUmVjTnVtPjxEaXNwbGF5VGV4dD48c3R5bGUgZmFjZT0ic3VwZXJzY3JpcHQiPls0
LTZdPC9zdHlsZT48L0Rpc3BsYXlUZXh0PjxyZWNvcmQ+PHJlYy1udW1iZXI+MzwvcmVjLW51bWJl
cj48Zm9yZWlnbi1rZXlzPjxrZXkgYXBwPSJFTiIgZGItaWQ9InZwc2R6MDB6a3MwcnpuZTAyMDY1
ejI1eGQ1emV0cmRyMjIweiIgdGltZXN0YW1wPSIwIj4zPC9rZXk+PC9mb3JlaWduLWtleXM+PHJl
Zi10eXBlIG5hbWU9IkpvdXJuYWwgQXJ0aWNsZSI+MTc8L3JlZi10eXBlPjxjb250cmlidXRvcnM+
PGF1dGhvcnM+PGF1dGhvcj5Ob3dlbGwsIFAuIEMuPC9hdXRob3I+PC9hdXRob3JzPjwvY29udHJp
YnV0b3JzPjx0aXRsZXM+PHRpdGxlPlRoZSBjbG9uYWwgZXZvbHV0aW9uIG9mIHR1bW9yIGNlbGwg
cG9wdWxhdGlvbnM8L3RpdGxlPjxzZWNvbmRhcnktdGl0bGU+U2NpZW5jZTwvc2Vjb25kYXJ5LXRp
dGxlPjwvdGl0bGVzPjxwYWdlcz4yMy04PC9wYWdlcz48dm9sdW1lPjE5NDwvdm9sdW1lPjxudW1i
ZXI+NDI2MDwvbnVtYmVyPjxlZGl0aW9uPjE5NzYvMTAvMDE8L2VkaXRpb24+PGtleXdvcmRzPjxr
ZXl3b3JkPkNhcmNpbm9nZW5zPC9rZXl3b3JkPjxrZXl3b3JkPkNocm9tb3NvbWVzL3BhdGhvbG9n
eTwva2V5d29yZD48a2V5d29yZD5DbG9uZSBDZWxsczwva2V5d29yZD48a2V5d29yZD5LYXJ5b3R5
cGluZzwva2V5d29yZD48a2V5d29yZD4qTW9kZWxzLCBCaW9sb2dpY2FsPC9rZXl3b3JkPjxrZXl3
b3JkPk11dGF0aW9uPC9rZXl3b3JkPjxrZXl3b3JkPk5lb3BsYXNtcy8qZXRpb2xvZ3kvZ2VuZXRp
Y3MvcGF0aG9sb2d5L3BoeXNpb3BhdGhvbG9neTwva2V5d29yZD48L2tleXdvcmRzPjxkYXRlcz48
eWVhcj4xOTc2PC95ZWFyPjxwdWItZGF0ZXM+PGRhdGU+T2N0IDE8L2RhdGU+PC9wdWItZGF0ZXM+
PC9kYXRlcz48aXNibj4wMDM2LTgwNzUgKFByaW50KSYjeEQ7MDAzNi04MDc1IChMaW5raW5nKTwv
aXNibj48YWNjZXNzaW9uLW51bT45NTk4NDA8L2FjY2Vzc2lvbi1udW0+PHVybHM+PHJlbGF0ZWQt
dXJscz48dXJsPmh0dHBzOi8vd3d3Lm5jYmkubmxtLm5paC5nb3YvcHVibWVkLzk1OTg0MDwvdXJs
PjwvcmVsYXRlZC11cmxzPjwvdXJscz48L3JlY29yZD48L0NpdGU+PENpdGU+PEF1dGhvcj5PZG91
eDwvQXV0aG9yPjxZZWFyPjIwMDg8L1llYXI+PFJlY051bT40PC9SZWNOdW0+PHJlY29yZD48cmVj
LW51bWJlcj40PC9yZWMtbnVtYmVyPjxmb3JlaWduLWtleXM+PGtleSBhcHA9IkVOIiBkYi1pZD0i
dnBzZHowMHprczByem5lMDIwNjV6MjV4ZDV6ZXRyZHIyMjB6IiB0aW1lc3RhbXA9IjAiPjQ8L2tl
eT48L2ZvcmVpZ24ta2V5cz48cmVmLXR5cGUgbmFtZT0iSm91cm5hbCBBcnRpY2xlIj4xNzwvcmVm
LXR5cGU+PGNvbnRyaWJ1dG9ycz48YXV0aG9ycz48YXV0aG9yPk9kb3V4LCBDLjwvYXV0aG9yPjxh
dXRob3I+Rm9ocmVyLCBILjwvYXV0aG9yPjxhdXRob3I+SG9wcG8sIFQuPC9hdXRob3I+PGF1dGhv
cj5HdXppaywgTC48L2F1dGhvcj48YXV0aG9yPlN0b2x6LCBELiBCLjwvYXV0aG9yPjxhdXRob3I+
TGV3aXMsIEQuIFcuPC9hdXRob3I+PGF1dGhvcj5Hb2xsaW4sIFMuIE0uPC9hdXRob3I+PGF1dGhv
cj5HYW1ibGluLCBULiBDLjwvYXV0aG9yPjxhdXRob3I+R2VsbGVyLCBELiBBLjwvYXV0aG9yPjxh
dXRob3I+TGFnYXNzZSwgRS48L2F1dGhvcj48L2F1dGhvcnM+PC9jb250cmlidXRvcnM+PGF1dGgt
YWRkcmVzcz5NY0dvd2FuIEluc3RpdHV0ZSBmb3IgUmVnZW5lcmF0aXZlIE1lZGljaW5lLCBEZXBh
cnRtZW50IG9mIFBhdGhvbG9neSwgVW5pdmVyc2l0eSBvZiBQaXR0c2J1cmdoIE1lZGljYWwgU2No
b29sLCAxMDAgVGVjaG5vbG9neSBEcml2ZSwgU3VpdGUgMjAwLCBQaXR0c2J1cmdoIFBBLCAxNTIx
OS0zMTMwLCBVU0EuPC9hdXRoLWFkZHJlc3M+PHRpdGxlcz48dGl0bGU+QSBzdG9jaGFzdGljIG1v
ZGVsIGZvciBjYW5jZXIgc3RlbSBjZWxsIG9yaWdpbiBpbiBtZXRhc3RhdGljIGNvbG9uIGNhbmNl
cjwvdGl0bGU+PHNlY29uZGFyeS10aXRsZT5DYW5jZXIgUmVzPC9zZWNvbmRhcnktdGl0bGU+PC90
aXRsZXM+PHBhZ2VzPjY5MzItNDE8L3BhZ2VzPjx2b2x1bWU+Njg8L3ZvbHVtZT48bnVtYmVyPjE3
PC9udW1iZXI+PGVkaXRpb24+MjAwOC8wOS8wMjwvZWRpdGlvbj48a2V5d29yZHM+PGtleXdvcmQ+
QWdlZDwva2V5d29yZD48a2V5d29yZD5BZ2VkLCA4MCBhbmQgb3Zlcjwva2V5d29yZD48a2V5d29y
ZD5BbmltYWxzPC9rZXl3b3JkPjxrZXl3b3JkPkNvbG9yZWN0YWwgTmVvcGxhc21zLypwYXRob2xv
Z3k8L2tleXdvcmQ+PGtleXdvcmQ+RmVtYWxlPC9rZXl3b3JkPjxrZXl3b3JkPkh1bWFuczwva2V5
d29yZD48a2V5d29yZD5NYWxlPC9rZXl3b3JkPjxrZXl3b3JkPk1pY2U8L2tleXdvcmQ+PGtleXdv
cmQ+TWljZSwgS25vY2tvdXQ8L2tleXdvcmQ+PGtleXdvcmQ+TWljcm9zY29weSwgRWxlY3Ryb24s
IFRyYW5zbWlzc2lvbjwva2V5d29yZD48a2V5d29yZD5NaWRkbGUgQWdlZDwva2V5d29yZD48a2V5
d29yZD4qTmVvcGxhc20gTWV0YXN0YXNpczwva2V5d29yZD48a2V5d29yZD5OZW9wbGFzdGljIFN0
ZW0gQ2VsbHMvKmN5dG9sb2d5PC9rZXl3b3JkPjxrZXl3b3JkPipTdG9jaGFzdGljIFByb2Nlc3Nl
czwva2V5d29yZD48L2tleXdvcmRzPjxkYXRlcz48eWVhcj4yMDA4PC95ZWFyPjxwdWItZGF0ZXM+
PGRhdGU+U2VwIDE8L2RhdGU+PC9wdWItZGF0ZXM+PC9kYXRlcz48aXNibj4xNTM4LTc0NDUgKEVs
ZWN0cm9uaWMpJiN4RDswMDA4LTU0NzIgKExpbmtpbmcpPC9pc2JuPjxhY2Nlc3Npb24tbnVtPjE4
NzU3NDA3PC9hY2Nlc3Npb24tbnVtPjx1cmxzPjxyZWxhdGVkLXVybHM+PHVybD5odHRwczovL3d3
dy5uY2JpLm5sbS5uaWguZ292L3B1Ym1lZC8xODc1NzQwNzwvdXJsPjwvcmVsYXRlZC11cmxzPjwv
dXJscz48Y3VzdG9tMj5QTUMyNTYyMzQ4PC9jdXN0b20yPjxlbGVjdHJvbmljLXJlc291cmNlLW51
bT4xMC4xMTU4LzAwMDgtNTQ3Mi5DQU4tMDctNTc3OTwvZWxlY3Ryb25pYy1yZXNvdXJjZS1udW0+
PC9yZWNvcmQ+PC9DaXRlPjxDaXRlPjxBdXRob3I+UmV5YTwvQXV0aG9yPjxZZWFyPjIwMDE8L1ll
YXI+PFJlY051bT41PC9SZWNOdW0+PHJlY29yZD48cmVjLW51bWJlcj41PC9yZWMtbnVtYmVyPjxm
b3JlaWduLWtleXM+PGtleSBhcHA9IkVOIiBkYi1pZD0idnBzZHowMHprczByem5lMDIwNjV6MjV4
ZDV6ZXRyZHIyMjB6IiB0aW1lc3RhbXA9IjAiPjU8L2tleT48L2ZvcmVpZ24ta2V5cz48cmVmLXR5
cGUgbmFtZT0iSm91cm5hbCBBcnRpY2xlIj4xNzwvcmVmLXR5cGU+PGNvbnRyaWJ1dG9ycz48YXV0
aG9ycz48YXV0aG9yPlJleWEsIFQuPC9hdXRob3I+PGF1dGhvcj5Nb3JyaXNvbiwgUy4gSi48L2F1
dGhvcj48YXV0aG9yPkNsYXJrZSwgTS4gRi48L2F1dGhvcj48YXV0aG9yPldlaXNzbWFuLCBJLiBM
LjwvYXV0aG9yPjwvYXV0aG9ycz48L2NvbnRyaWJ1dG9ycz48YXV0aC1hZGRyZXNzPkRlcGFydG1l
bnRzIG9mIFBhdGhvbG9neSBhbmQgRGV2ZWxvcG1lbnRhbCBCaW9sb2d5LCBTdGFuZm9yZCBVbml2
ZXJzaXR5IFNjaG9vbCBvZiBNZWRpY2luZSwgUGFsbyBBbHRvLCBDYWxpZm9ybmlhIDk0MzA1LCBV
U0EuIGlydkBzdGFuZm9yZC5lZHU8L2F1dGgtYWRkcmVzcz48dGl0bGVzPjx0aXRsZT5TdGVtIGNl
bGxzLCBjYW5jZXIsIGFuZCBjYW5jZXIgc3RlbSBjZWxsczwvdGl0bGU+PHNlY29uZGFyeS10aXRs
ZT5OYXR1cmU8L3NlY29uZGFyeS10aXRsZT48L3RpdGxlcz48cGFnZXM+MTA1LTExPC9wYWdlcz48
dm9sdW1lPjQxNDwvdm9sdW1lPjxudW1iZXI+Njg1OTwvbnVtYmVyPjxlZGl0aW9uPjIwMDEvMTEv
MDI8L2VkaXRpb24+PGtleXdvcmRzPjxrZXl3b3JkPkFuaW1hbHM8L2tleXdvcmQ+PGtleXdvcmQ+
Q2VsbCBEaXZpc2lvbjwva2V5d29yZD48a2V5d29yZD5DZWxsIFRyYW5zZm9ybWF0aW9uLCBOZW9w
bGFzdGljPC9rZXl3b3JkPjxrZXl3b3JkPkhlbWF0b3BvaWV0aWMgU3RlbSBDZWxsczwva2V5d29y
ZD48a2V5d29yZD5IdW1hbnM8L2tleXdvcmQ+PGtleXdvcmQ+TGV1a2VtaWEvcGF0aG9sb2d5PC9r
ZXl3b3JkPjxrZXl3b3JkPk11dGF0aW9uPC9rZXl3b3JkPjxrZXl3b3JkPk5lb3BsYXNtcy8qcGF0
aG9sb2d5PC9rZXl3b3JkPjxrZXl3b3JkPlJlZ2VuZXJhdGlvbjwva2V5d29yZD48a2V5d29yZD5T
aWduYWwgVHJhbnNkdWN0aW9uPC9rZXl3b3JkPjxrZXl3b3JkPipTdGVtIENlbGxzPC9rZXl3b3Jk
Pjwva2V5d29yZHM+PGRhdGVzPjx5ZWFyPjIwMDE8L3llYXI+PHB1Yi1kYXRlcz48ZGF0ZT5Ob3Yg
MTwvZGF0ZT48L3B1Yi1kYXRlcz48L2RhdGVzPjxpc2JuPjAwMjgtMDgzNiAoUHJpbnQpJiN4RDsw
MDI4LTA4MzYgKExpbmtpbmcpPC9pc2JuPjxhY2Nlc3Npb24tbnVtPjExNjg5OTU1PC9hY2Nlc3Np
b24tbnVtPjx1cmxzPjxyZWxhdGVkLXVybHM+PHVybD5odHRwczovL3d3dy5uY2JpLm5sbS5uaWgu
Z292L3B1Ym1lZC8xMTY4OTk1NTwvdXJsPjwvcmVsYXRlZC11cmxzPjwvdXJscz48ZWxlY3Ryb25p
Yy1yZXNvdXJjZS1udW0+MTAuMTAzOC8zNTEwMjE2NzwvZWxlY3Ryb25pYy1yZXNvdXJjZS1udW0+
PC9yZWNvcmQ+PC9DaXRlPjwvRW5kTm90ZT4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Ob3dlbGw8L0F1dGhvcj48WWVhcj4xOTc2PC9ZZWFyPjxS
ZWNOdW0+MzwvUmVjTnVtPjxEaXNwbGF5VGV4dD48c3R5bGUgZmFjZT0ic3VwZXJzY3JpcHQiPls0
LTZdPC9zdHlsZT48L0Rpc3BsYXlUZXh0PjxyZWNvcmQ+PHJlYy1udW1iZXI+MzwvcmVjLW51bWJl
cj48Zm9yZWlnbi1rZXlzPjxrZXkgYXBwPSJFTiIgZGItaWQ9InZwc2R6MDB6a3MwcnpuZTAyMDY1
ejI1eGQ1emV0cmRyMjIweiIgdGltZXN0YW1wPSIwIj4zPC9rZXk+PC9mb3JlaWduLWtleXM+PHJl
Zi10eXBlIG5hbWU9IkpvdXJuYWwgQXJ0aWNsZSI+MTc8L3JlZi10eXBlPjxjb250cmlidXRvcnM+
PGF1dGhvcnM+PGF1dGhvcj5Ob3dlbGwsIFAuIEMuPC9hdXRob3I+PC9hdXRob3JzPjwvY29udHJp
YnV0b3JzPjx0aXRsZXM+PHRpdGxlPlRoZSBjbG9uYWwgZXZvbHV0aW9uIG9mIHR1bW9yIGNlbGwg
cG9wdWxhdGlvbnM8L3RpdGxlPjxzZWNvbmRhcnktdGl0bGU+U2NpZW5jZTwvc2Vjb25kYXJ5LXRp
dGxlPjwvdGl0bGVzPjxwYWdlcz4yMy04PC9wYWdlcz48dm9sdW1lPjE5NDwvdm9sdW1lPjxudW1i
ZXI+NDI2MDwvbnVtYmVyPjxlZGl0aW9uPjE5NzYvMTAvMDE8L2VkaXRpb24+PGtleXdvcmRzPjxr
ZXl3b3JkPkNhcmNpbm9nZW5zPC9rZXl3b3JkPjxrZXl3b3JkPkNocm9tb3NvbWVzL3BhdGhvbG9n
eTwva2V5d29yZD48a2V5d29yZD5DbG9uZSBDZWxsczwva2V5d29yZD48a2V5d29yZD5LYXJ5b3R5
cGluZzwva2V5d29yZD48a2V5d29yZD4qTW9kZWxzLCBCaW9sb2dpY2FsPC9rZXl3b3JkPjxrZXl3
b3JkPk11dGF0aW9uPC9rZXl3b3JkPjxrZXl3b3JkPk5lb3BsYXNtcy8qZXRpb2xvZ3kvZ2VuZXRp
Y3MvcGF0aG9sb2d5L3BoeXNpb3BhdGhvbG9neTwva2V5d29yZD48L2tleXdvcmRzPjxkYXRlcz48
eWVhcj4xOTc2PC95ZWFyPjxwdWItZGF0ZXM+PGRhdGU+T2N0IDE8L2RhdGU+PC9wdWItZGF0ZXM+
PC9kYXRlcz48aXNibj4wMDM2LTgwNzUgKFByaW50KSYjeEQ7MDAzNi04MDc1IChMaW5raW5nKTwv
aXNibj48YWNjZXNzaW9uLW51bT45NTk4NDA8L2FjY2Vzc2lvbi1udW0+PHVybHM+PHJlbGF0ZWQt
dXJscz48dXJsPmh0dHBzOi8vd3d3Lm5jYmkubmxtLm5paC5nb3YvcHVibWVkLzk1OTg0MDwvdXJs
PjwvcmVsYXRlZC11cmxzPjwvdXJscz48L3JlY29yZD48L0NpdGU+PENpdGU+PEF1dGhvcj5PZG91
eDwvQXV0aG9yPjxZZWFyPjIwMDg8L1llYXI+PFJlY051bT40PC9SZWNOdW0+PHJlY29yZD48cmVj
LW51bWJlcj40PC9yZWMtbnVtYmVyPjxmb3JlaWduLWtleXM+PGtleSBhcHA9IkVOIiBkYi1pZD0i
dnBzZHowMHprczByem5lMDIwNjV6MjV4ZDV6ZXRyZHIyMjB6IiB0aW1lc3RhbXA9IjAiPjQ8L2tl
eT48L2ZvcmVpZ24ta2V5cz48cmVmLXR5cGUgbmFtZT0iSm91cm5hbCBBcnRpY2xlIj4xNzwvcmVm
LXR5cGU+PGNvbnRyaWJ1dG9ycz48YXV0aG9ycz48YXV0aG9yPk9kb3V4LCBDLjwvYXV0aG9yPjxh
dXRob3I+Rm9ocmVyLCBILjwvYXV0aG9yPjxhdXRob3I+SG9wcG8sIFQuPC9hdXRob3I+PGF1dGhv
cj5HdXppaywgTC48L2F1dGhvcj48YXV0aG9yPlN0b2x6LCBELiBCLjwvYXV0aG9yPjxhdXRob3I+
TGV3aXMsIEQuIFcuPC9hdXRob3I+PGF1dGhvcj5Hb2xsaW4sIFMuIE0uPC9hdXRob3I+PGF1dGhv
cj5HYW1ibGluLCBULiBDLjwvYXV0aG9yPjxhdXRob3I+R2VsbGVyLCBELiBBLjwvYXV0aG9yPjxh
dXRob3I+TGFnYXNzZSwgRS48L2F1dGhvcj48L2F1dGhvcnM+PC9jb250cmlidXRvcnM+PGF1dGgt
YWRkcmVzcz5NY0dvd2FuIEluc3RpdHV0ZSBmb3IgUmVnZW5lcmF0aXZlIE1lZGljaW5lLCBEZXBh
cnRtZW50IG9mIFBhdGhvbG9neSwgVW5pdmVyc2l0eSBvZiBQaXR0c2J1cmdoIE1lZGljYWwgU2No
b29sLCAxMDAgVGVjaG5vbG9neSBEcml2ZSwgU3VpdGUgMjAwLCBQaXR0c2J1cmdoIFBBLCAxNTIx
OS0zMTMwLCBVU0EuPC9hdXRoLWFkZHJlc3M+PHRpdGxlcz48dGl0bGU+QSBzdG9jaGFzdGljIG1v
ZGVsIGZvciBjYW5jZXIgc3RlbSBjZWxsIG9yaWdpbiBpbiBtZXRhc3RhdGljIGNvbG9uIGNhbmNl
cjwvdGl0bGU+PHNlY29uZGFyeS10aXRsZT5DYW5jZXIgUmVzPC9zZWNvbmRhcnktdGl0bGU+PC90
aXRsZXM+PHBhZ2VzPjY5MzItNDE8L3BhZ2VzPjx2b2x1bWU+Njg8L3ZvbHVtZT48bnVtYmVyPjE3
PC9udW1iZXI+PGVkaXRpb24+MjAwOC8wOS8wMjwvZWRpdGlvbj48a2V5d29yZHM+PGtleXdvcmQ+
QWdlZDwva2V5d29yZD48a2V5d29yZD5BZ2VkLCA4MCBhbmQgb3Zlcjwva2V5d29yZD48a2V5d29y
ZD5BbmltYWxzPC9rZXl3b3JkPjxrZXl3b3JkPkNvbG9yZWN0YWwgTmVvcGxhc21zLypwYXRob2xv
Z3k8L2tleXdvcmQ+PGtleXdvcmQ+RmVtYWxlPC9rZXl3b3JkPjxrZXl3b3JkPkh1bWFuczwva2V5
d29yZD48a2V5d29yZD5NYWxlPC9rZXl3b3JkPjxrZXl3b3JkPk1pY2U8L2tleXdvcmQ+PGtleXdv
cmQ+TWljZSwgS25vY2tvdXQ8L2tleXdvcmQ+PGtleXdvcmQ+TWljcm9zY29weSwgRWxlY3Ryb24s
IFRyYW5zbWlzc2lvbjwva2V5d29yZD48a2V5d29yZD5NaWRkbGUgQWdlZDwva2V5d29yZD48a2V5
d29yZD4qTmVvcGxhc20gTWV0YXN0YXNpczwva2V5d29yZD48a2V5d29yZD5OZW9wbGFzdGljIFN0
ZW0gQ2VsbHMvKmN5dG9sb2d5PC9rZXl3b3JkPjxrZXl3b3JkPipTdG9jaGFzdGljIFByb2Nlc3Nl
czwva2V5d29yZD48L2tleXdvcmRzPjxkYXRlcz48eWVhcj4yMDA4PC95ZWFyPjxwdWItZGF0ZXM+
PGRhdGU+U2VwIDE8L2RhdGU+PC9wdWItZGF0ZXM+PC9kYXRlcz48aXNibj4xNTM4LTc0NDUgKEVs
ZWN0cm9uaWMpJiN4RDswMDA4LTU0NzIgKExpbmtpbmcpPC9pc2JuPjxhY2Nlc3Npb24tbnVtPjE4
NzU3NDA3PC9hY2Nlc3Npb24tbnVtPjx1cmxzPjxyZWxhdGVkLXVybHM+PHVybD5odHRwczovL3d3
dy5uY2JpLm5sbS5uaWguZ292L3B1Ym1lZC8xODc1NzQwNzwvdXJsPjwvcmVsYXRlZC11cmxzPjwv
dXJscz48Y3VzdG9tMj5QTUMyNTYyMzQ4PC9jdXN0b20yPjxlbGVjdHJvbmljLXJlc291cmNlLW51
bT4xMC4xMTU4LzAwMDgtNTQ3Mi5DQU4tMDctNTc3OTwvZWxlY3Ryb25pYy1yZXNvdXJjZS1udW0+
PC9yZWNvcmQ+PC9DaXRlPjxDaXRlPjxBdXRob3I+UmV5YTwvQXV0aG9yPjxZZWFyPjIwMDE8L1ll
YXI+PFJlY051bT41PC9SZWNOdW0+PHJlY29yZD48cmVjLW51bWJlcj41PC9yZWMtbnVtYmVyPjxm
b3JlaWduLWtleXM+PGtleSBhcHA9IkVOIiBkYi1pZD0idnBzZHowMHprczByem5lMDIwNjV6MjV4
ZDV6ZXRyZHIyMjB6IiB0aW1lc3RhbXA9IjAiPjU8L2tleT48L2ZvcmVpZ24ta2V5cz48cmVmLXR5
cGUgbmFtZT0iSm91cm5hbCBBcnRpY2xlIj4xNzwvcmVmLXR5cGU+PGNvbnRyaWJ1dG9ycz48YXV0
aG9ycz48YXV0aG9yPlJleWEsIFQuPC9hdXRob3I+PGF1dGhvcj5Nb3JyaXNvbiwgUy4gSi48L2F1
dGhvcj48YXV0aG9yPkNsYXJrZSwgTS4gRi48L2F1dGhvcj48YXV0aG9yPldlaXNzbWFuLCBJLiBM
LjwvYXV0aG9yPjwvYXV0aG9ycz48L2NvbnRyaWJ1dG9ycz48YXV0aC1hZGRyZXNzPkRlcGFydG1l
bnRzIG9mIFBhdGhvbG9neSBhbmQgRGV2ZWxvcG1lbnRhbCBCaW9sb2d5LCBTdGFuZm9yZCBVbml2
ZXJzaXR5IFNjaG9vbCBvZiBNZWRpY2luZSwgUGFsbyBBbHRvLCBDYWxpZm9ybmlhIDk0MzA1LCBV
U0EuIGlydkBzdGFuZm9yZC5lZHU8L2F1dGgtYWRkcmVzcz48dGl0bGVzPjx0aXRsZT5TdGVtIGNl
bGxzLCBjYW5jZXIsIGFuZCBjYW5jZXIgc3RlbSBjZWxsczwvdGl0bGU+PHNlY29uZGFyeS10aXRs
ZT5OYXR1cmU8L3NlY29uZGFyeS10aXRsZT48L3RpdGxlcz48cGFnZXM+MTA1LTExPC9wYWdlcz48
dm9sdW1lPjQxNDwvdm9sdW1lPjxudW1iZXI+Njg1OTwvbnVtYmVyPjxlZGl0aW9uPjIwMDEvMTEv
MDI8L2VkaXRpb24+PGtleXdvcmRzPjxrZXl3b3JkPkFuaW1hbHM8L2tleXdvcmQ+PGtleXdvcmQ+
Q2VsbCBEaXZpc2lvbjwva2V5d29yZD48a2V5d29yZD5DZWxsIFRyYW5zZm9ybWF0aW9uLCBOZW9w
bGFzdGljPC9rZXl3b3JkPjxrZXl3b3JkPkhlbWF0b3BvaWV0aWMgU3RlbSBDZWxsczwva2V5d29y
ZD48a2V5d29yZD5IdW1hbnM8L2tleXdvcmQ+PGtleXdvcmQ+TGV1a2VtaWEvcGF0aG9sb2d5PC9r
ZXl3b3JkPjxrZXl3b3JkPk11dGF0aW9uPC9rZXl3b3JkPjxrZXl3b3JkPk5lb3BsYXNtcy8qcGF0
aG9sb2d5PC9rZXl3b3JkPjxrZXl3b3JkPlJlZ2VuZXJhdGlvbjwva2V5d29yZD48a2V5d29yZD5T
aWduYWwgVHJhbnNkdWN0aW9uPC9rZXl3b3JkPjxrZXl3b3JkPipTdGVtIENlbGxzPC9rZXl3b3Jk
Pjwva2V5d29yZHM+PGRhdGVzPjx5ZWFyPjIwMDE8L3llYXI+PHB1Yi1kYXRlcz48ZGF0ZT5Ob3Yg
MTwvZGF0ZT48L3B1Yi1kYXRlcz48L2RhdGVzPjxpc2JuPjAwMjgtMDgzNiAoUHJpbnQpJiN4RDsw
MDI4LTA4MzYgKExpbmtpbmcpPC9pc2JuPjxhY2Nlc3Npb24tbnVtPjExNjg5OTU1PC9hY2Nlc3Np
b24tbnVtPjx1cmxzPjxyZWxhdGVkLXVybHM+PHVybD5odHRwczovL3d3dy5uY2JpLm5sbS5uaWgu
Z292L3B1Ym1lZC8xMTY4OTk1NTwvdXJsPjwvcmVsYXRlZC11cmxzPjwvdXJscz48ZWxlY3Ryb25p
Yy1yZXNvdXJjZS1udW0+MTAuMTAzOC8zNTEwMjE2NzwvZWxlY3Ryb25pYy1yZXNvdXJjZS1udW0+
PC9yZWNvcmQ+PC9DaXRlPjwvRW5kTm90ZT4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4-6]</w:t>
      </w:r>
      <w:r>
        <w:rPr>
          <w:rFonts w:ascii="Book Antiqua" w:hAnsi="Book Antiqua" w:cs="Book Antiqua"/>
        </w:rPr>
        <w:fldChar w:fldCharType="end"/>
      </w:r>
      <w:r>
        <w:rPr>
          <w:rFonts w:ascii="Book Antiqua" w:hAnsi="Book Antiqua" w:cs="Book Antiqua"/>
        </w:rPr>
        <w:t xml:space="preserve">. CSCs have been discovered in a wide field of tumors, including </w:t>
      </w:r>
      <w:r>
        <w:rPr>
          <w:rFonts w:ascii="Book Antiqua" w:hAnsi="Book Antiqua" w:cs="Book Antiqua"/>
          <w:lang w:eastAsia="zh-CN"/>
        </w:rPr>
        <w:t>g</w:t>
      </w:r>
      <w:r>
        <w:rPr>
          <w:rFonts w:ascii="Book Antiqua" w:hAnsi="Book Antiqua" w:cs="Book Antiqua"/>
        </w:rPr>
        <w:t>astrointestinal cancer. These cells are at the origin of tumorigenesis and also, are responsible for tumor maintenance due to resistance towards standard oncology treatments, relapse, and metastasis</w:t>
      </w:r>
      <w:r>
        <w:rPr>
          <w:rFonts w:ascii="Book Antiqua" w:hAnsi="Book Antiqua" w:cs="Book Antiqua"/>
        </w:rPr>
        <w:fldChar w:fldCharType="begin"/>
      </w:r>
      <w:r>
        <w:rPr>
          <w:rFonts w:ascii="Book Antiqua" w:hAnsi="Book Antiqua" w:cs="Book Antiqua"/>
        </w:rPr>
        <w:instrText xml:space="preserve"> ADDIN EN.CITE &lt;EndNote&gt;&lt;Cite&gt;&lt;Author&gt;Dragu&lt;/Author&gt;&lt;Year&gt;2015&lt;/Year&gt;&lt;RecNum&gt;6&lt;/RecNum&gt;&lt;DisplayText&gt;&lt;style face="superscript"&gt;[7]&lt;/style&gt;&lt;/DisplayText&gt;&lt;record&gt;&lt;rec-number&gt;6&lt;/rec-number&gt;&lt;foreign-keys&gt;&lt;key app="EN" db-id="vpsdz00zks0rzne02065z25xd5zetrdr220z" timestamp="0"&gt;6&lt;/key&gt;&lt;/foreign-keys&gt;&lt;ref-type name="Journal Article"&gt;17&lt;/ref-type&gt;&lt;contributors&gt;&lt;authors&gt;&lt;author&gt;Dragu, D. L.&lt;/author&gt;&lt;author&gt;Necula, L. G.&lt;/author&gt;&lt;author&gt;Bleotu, C.&lt;/author&gt;&lt;author&gt;Diaconu, C. C.&lt;/author&gt;&lt;author&gt;Chivu-Economescu, M.&lt;/author&gt;&lt;/authors&gt;&lt;/contributors&gt;&lt;auth-address&gt;Denisa L Dragu, Laura G Necula, Coralia Bleotu, Carmen C Diaconu, Mihaela Chivu-Economescu, Cellular and Molecular Department, Stefan S. Nicolau Institute of Virology, 030304 Bucharest, Romania.&lt;/auth-address&gt;&lt;titles&gt;&lt;title&gt;Therapies targeting cancer stem cells: Current trends and future challenges&lt;/title&gt;&lt;secondary-title&gt;World J Stem Cells&lt;/secondary-title&gt;&lt;/titles&gt;&lt;pages&gt;1185-201&lt;/pages&gt;&lt;volume&gt;7&lt;/volume&gt;&lt;number&gt;9&lt;/number&gt;&lt;edition&gt;2015/10/31&lt;/edition&gt;&lt;keywords&gt;&lt;keyword&gt;Anticancer drugs&lt;/keyword&gt;&lt;keyword&gt;Apoptosis&lt;/keyword&gt;&lt;keyword&gt;Biomarkers&lt;/keyword&gt;&lt;keyword&gt;Cancer stem cells&lt;/keyword&gt;&lt;keyword&gt;Signaling pathways&lt;/keyword&gt;&lt;keyword&gt;Targeted therapy&lt;/keyword&gt;&lt;/keywords&gt;&lt;dates&gt;&lt;year&gt;2015&lt;/year&gt;&lt;pub-dates&gt;&lt;date&gt;Oct 26&lt;/date&gt;&lt;/pub-dates&gt;&lt;/dates&gt;&lt;isbn&gt;1948-0210 (Print)&amp;#xD;1948-0210 (Linking)&lt;/isbn&gt;&lt;accession-num&gt;26516409&lt;/accession-num&gt;&lt;urls&gt;&lt;related-urls&gt;&lt;url&gt;https://www.ncbi.nlm.nih.gov/pubmed/26516409&lt;/url&gt;&lt;/related-urls&gt;&lt;/urls&gt;&lt;custom2&gt;PMC4620424&lt;/custom2&gt;&lt;electronic-resource-num&gt;10.4252/wjsc.v7.i9.1185&lt;/electronic-resource-num&gt;&lt;/record&gt;&lt;/Cite&gt;&lt;/EndNote&gt;</w:instrText>
      </w:r>
      <w:r>
        <w:rPr>
          <w:rFonts w:ascii="Book Antiqua" w:hAnsi="Book Antiqua" w:cs="Book Antiqua"/>
        </w:rPr>
        <w:fldChar w:fldCharType="separate"/>
      </w:r>
      <w:r>
        <w:rPr>
          <w:rFonts w:ascii="Book Antiqua" w:hAnsi="Book Antiqua" w:cs="Book Antiqua"/>
          <w:vertAlign w:val="superscript"/>
        </w:rPr>
        <w:t>[7]</w:t>
      </w:r>
      <w:r>
        <w:rPr>
          <w:rFonts w:ascii="Book Antiqua" w:hAnsi="Book Antiqua" w:cs="Book Antiqua"/>
        </w:rPr>
        <w:fldChar w:fldCharType="end"/>
      </w:r>
      <w:r>
        <w:rPr>
          <w:rFonts w:ascii="Book Antiqua" w:hAnsi="Book Antiqua" w:cs="Book Antiqua"/>
        </w:rPr>
        <w:t xml:space="preserve">. More and more evidence is constantly accumulating </w:t>
      </w:r>
      <w:proofErr w:type="gramStart"/>
      <w:r>
        <w:rPr>
          <w:rFonts w:ascii="Book Antiqua" w:hAnsi="Book Antiqua" w:cs="Book Antiqua"/>
        </w:rPr>
        <w:t>that mechanisms</w:t>
      </w:r>
      <w:proofErr w:type="gramEnd"/>
      <w:r>
        <w:rPr>
          <w:rFonts w:ascii="Book Antiqua" w:hAnsi="Book Antiqua" w:cs="Book Antiqua"/>
        </w:rPr>
        <w:t xml:space="preserve"> of resistance of </w:t>
      </w:r>
      <w:r>
        <w:rPr>
          <w:rFonts w:ascii="Book Antiqua" w:hAnsi="Book Antiqua" w:cs="Book Antiqua"/>
          <w:lang w:eastAsia="zh-CN"/>
        </w:rPr>
        <w:t>g</w:t>
      </w:r>
      <w:r>
        <w:rPr>
          <w:rFonts w:ascii="Book Antiqua" w:hAnsi="Book Antiqua" w:cs="Book Antiqua"/>
        </w:rPr>
        <w:t>astrointestinal c</w:t>
      </w:r>
      <w:r>
        <w:rPr>
          <w:rFonts w:ascii="Book Antiqua" w:hAnsi="Book Antiqua" w:cs="Book Antiqua"/>
          <w:shd w:val="clear" w:color="auto" w:fill="FFFFFF"/>
        </w:rPr>
        <w:t xml:space="preserve">ancer stem cells </w:t>
      </w:r>
      <w:r>
        <w:rPr>
          <w:rFonts w:ascii="Book Antiqua" w:hAnsi="Book Antiqua" w:cs="Book Antiqua"/>
          <w:shd w:val="clear" w:color="auto" w:fill="FFFFFF"/>
          <w:lang w:eastAsia="zh-CN"/>
        </w:rPr>
        <w:t>(</w:t>
      </w:r>
      <w:r>
        <w:rPr>
          <w:rFonts w:ascii="Book Antiqua" w:hAnsi="Book Antiqua" w:cs="Book Antiqua"/>
        </w:rPr>
        <w:t>GCSC</w:t>
      </w:r>
      <w:r>
        <w:rPr>
          <w:rFonts w:ascii="Book Antiqua" w:hAnsi="Book Antiqua" w:cs="Book Antiqua"/>
          <w:lang w:eastAsia="zh-CN"/>
        </w:rPr>
        <w:t>)</w:t>
      </w:r>
      <w:r>
        <w:rPr>
          <w:rFonts w:ascii="Book Antiqua" w:hAnsi="Book Antiqua" w:cs="Book Antiqua"/>
        </w:rPr>
        <w:t xml:space="preserve"> to conventional therapy are epithelial mesenchymal transition (EMT), drug efflux proteins, and upregulation of aldehyde dehydrogenase (ALDH) activity. Therefore, CSC raised an important challenge regarding the efficacy of current cancer treatment due to these special properties. In this way, more effective therapies that target the GCSCs subpopulation are needed, instead of addressing the entire tumor population. </w:t>
      </w:r>
      <w:r>
        <w:rPr>
          <w:rFonts w:ascii="Book Antiqua" w:eastAsia="Times New Roman" w:hAnsi="Book Antiqua" w:cs="Book Antiqua"/>
        </w:rPr>
        <w:t>New i</w:t>
      </w:r>
      <w:r>
        <w:rPr>
          <w:rFonts w:ascii="Book Antiqua" w:hAnsi="Book Antiqua" w:cs="Book Antiqua"/>
        </w:rPr>
        <w:t>mmunological approaches involve the use of various immune mechanisms like targeting specific surface antigens or immune checkpoints on GCSC surface or using innate immune cells like the natural killer</w:t>
      </w:r>
      <w:r>
        <w:rPr>
          <w:rFonts w:ascii="Book Antiqua" w:eastAsia="宋体" w:hAnsi="Book Antiqua" w:cs="Book Antiqua" w:hint="eastAsia"/>
          <w:lang w:eastAsia="zh-CN"/>
        </w:rPr>
        <w:t xml:space="preserve"> (NK)</w:t>
      </w:r>
      <w:r>
        <w:rPr>
          <w:rFonts w:ascii="Book Antiqua" w:hAnsi="Book Antiqua" w:cs="Book Antiqua"/>
        </w:rPr>
        <w:t xml:space="preserve"> and T cells, T</w:t>
      </w:r>
      <w:r>
        <w:rPr>
          <w:rFonts w:ascii="Book Antiqua" w:eastAsia="宋体" w:hAnsi="Book Antiqua" w:cs="Book Antiqua" w:hint="eastAsia"/>
          <w:lang w:eastAsia="zh-CN"/>
        </w:rPr>
        <w:t xml:space="preserve"> </w:t>
      </w:r>
      <w:r>
        <w:rPr>
          <w:rFonts w:ascii="Book Antiqua" w:hAnsi="Book Antiqua" w:cs="Book Antiqua"/>
        </w:rPr>
        <w:t>cell chimeric antigen receptor technology and dendritic cell vaccine (Figure 1).</w:t>
      </w:r>
    </w:p>
    <w:p w14:paraId="32731CB8" w14:textId="77777777" w:rsidR="00231361" w:rsidRDefault="00231361">
      <w:pPr>
        <w:adjustRightInd w:val="0"/>
        <w:snapToGrid w:val="0"/>
        <w:spacing w:after="0" w:line="360" w:lineRule="auto"/>
        <w:jc w:val="both"/>
        <w:rPr>
          <w:rFonts w:ascii="Book Antiqua" w:hAnsi="Book Antiqua" w:cs="Book Antiqua"/>
          <w:b/>
          <w:lang w:val="en-GB"/>
        </w:rPr>
      </w:pPr>
    </w:p>
    <w:p w14:paraId="05219038" w14:textId="77777777" w:rsidR="00231361" w:rsidRDefault="00C823EC">
      <w:pPr>
        <w:pStyle w:val="1"/>
        <w:snapToGrid w:val="0"/>
        <w:spacing w:before="0" w:beforeAutospacing="0" w:afterAutospacing="0" w:line="360" w:lineRule="auto"/>
        <w:jc w:val="both"/>
        <w:rPr>
          <w:rFonts w:ascii="Book Antiqua" w:hAnsi="Book Antiqua" w:cs="Book Antiqua"/>
          <w:sz w:val="24"/>
          <w:szCs w:val="24"/>
          <w:u w:val="single"/>
        </w:rPr>
      </w:pPr>
      <w:r>
        <w:rPr>
          <w:rFonts w:ascii="Book Antiqua" w:hAnsi="Book Antiqua" w:cs="Book Antiqua"/>
          <w:sz w:val="24"/>
          <w:szCs w:val="24"/>
          <w:u w:val="single"/>
          <w:shd w:val="clear" w:color="auto" w:fill="FFFFFF"/>
        </w:rPr>
        <w:t>TARGETING GCSC MARKERS</w:t>
      </w:r>
    </w:p>
    <w:p w14:paraId="73A671DB" w14:textId="77777777" w:rsidR="00231361" w:rsidRDefault="00C823EC">
      <w:pPr>
        <w:adjustRightInd w:val="0"/>
        <w:snapToGrid w:val="0"/>
        <w:spacing w:after="0" w:line="360" w:lineRule="auto"/>
        <w:jc w:val="both"/>
        <w:rPr>
          <w:rFonts w:ascii="Book Antiqua" w:hAnsi="Book Antiqua" w:cs="Book Antiqua"/>
          <w:b/>
        </w:rPr>
      </w:pPr>
      <w:r>
        <w:rPr>
          <w:rFonts w:ascii="Book Antiqua" w:hAnsi="Book Antiqua" w:cs="Book Antiqua"/>
        </w:rPr>
        <w:t xml:space="preserve">To target </w:t>
      </w:r>
      <w:r>
        <w:rPr>
          <w:rFonts w:ascii="Book Antiqua" w:hAnsi="Book Antiqua" w:cs="Book Antiqua"/>
          <w:shd w:val="clear" w:color="auto" w:fill="FFFFFF"/>
        </w:rPr>
        <w:t xml:space="preserve">GCSCs markers </w:t>
      </w:r>
      <w:r>
        <w:rPr>
          <w:rFonts w:ascii="Book Antiqua" w:hAnsi="Book Antiqua" w:cs="Book Antiqua"/>
        </w:rPr>
        <w:t xml:space="preserve">and track the effect of anti-tumor therapies, it is necessary to identify them. Commonly, the surface antigens such as CD24, CD44, </w:t>
      </w:r>
      <w:proofErr w:type="spellStart"/>
      <w:r>
        <w:rPr>
          <w:rFonts w:ascii="Book Antiqua" w:hAnsi="Book Antiqua" w:cs="Book Antiqua"/>
        </w:rPr>
        <w:t>EpCAM</w:t>
      </w:r>
      <w:proofErr w:type="spellEnd"/>
      <w:r>
        <w:rPr>
          <w:rFonts w:ascii="Book Antiqua" w:hAnsi="Book Antiqua" w:cs="Book Antiqua"/>
        </w:rPr>
        <w:t xml:space="preserve">, CD133, alone or in combinations, are among the most used markers for the identification of </w:t>
      </w:r>
      <w:proofErr w:type="gramStart"/>
      <w:r>
        <w:rPr>
          <w:rFonts w:ascii="Book Antiqua" w:hAnsi="Book Antiqua" w:cs="Book Antiqua"/>
        </w:rPr>
        <w:t>GCSC</w:t>
      </w:r>
      <w:r>
        <w:rPr>
          <w:rFonts w:ascii="Book Antiqua" w:hAnsi="Book Antiqua" w:cs="Book Antiqua"/>
          <w:vertAlign w:val="superscript"/>
        </w:rPr>
        <w:t>[</w:t>
      </w:r>
      <w:proofErr w:type="gramEnd"/>
      <w:r>
        <w:rPr>
          <w:rFonts w:ascii="Book Antiqua" w:hAnsi="Book Antiqua" w:cs="Book Antiqua"/>
          <w:vertAlign w:val="superscript"/>
        </w:rPr>
        <w:t>8]</w:t>
      </w:r>
      <w:r>
        <w:rPr>
          <w:rFonts w:ascii="Book Antiqua" w:hAnsi="Book Antiqua" w:cs="Book Antiqua"/>
        </w:rPr>
        <w:t>. Combination of CD44, CD90, CD133</w:t>
      </w:r>
      <w:r>
        <w:rPr>
          <w:rFonts w:ascii="Book Antiqua" w:eastAsia="宋体" w:hAnsi="Book Antiqua" w:cs="Book Antiqua" w:hint="eastAsia"/>
          <w:lang w:eastAsia="zh-CN"/>
        </w:rPr>
        <w:t xml:space="preserve"> </w:t>
      </w:r>
      <w:r>
        <w:rPr>
          <w:rFonts w:ascii="Book Antiqua" w:hAnsi="Book Antiqua" w:cs="Book Antiqua"/>
        </w:rPr>
        <w:t>and ALDH1 was commonly used for esophageal tumor type</w:t>
      </w:r>
      <w:r>
        <w:rPr>
          <w:rFonts w:ascii="Book Antiqua" w:hAnsi="Book Antiqua" w:cs="Book Antiqua"/>
          <w:vertAlign w:val="superscript"/>
        </w:rPr>
        <w:t>[9,10]</w:t>
      </w:r>
      <w:r>
        <w:rPr>
          <w:rFonts w:ascii="Book Antiqua" w:hAnsi="Book Antiqua" w:cs="Book Antiqua"/>
        </w:rPr>
        <w:t>, CD44 and ALDH1 for gastric tumor type</w:t>
      </w:r>
      <w:r>
        <w:rPr>
          <w:rFonts w:ascii="Book Antiqua" w:hAnsi="Book Antiqua" w:cs="Book Antiqua"/>
          <w:vertAlign w:val="superscript"/>
        </w:rPr>
        <w:t>[8,11]</w:t>
      </w:r>
      <w:r>
        <w:rPr>
          <w:rFonts w:ascii="Book Antiqua" w:hAnsi="Book Antiqua" w:cs="Book Antiqua"/>
        </w:rPr>
        <w:t xml:space="preserve">, CD24, CD44, CD133, </w:t>
      </w:r>
      <w:proofErr w:type="spellStart"/>
      <w:r>
        <w:rPr>
          <w:rFonts w:ascii="Book Antiqua" w:hAnsi="Book Antiqua" w:cs="Book Antiqua"/>
        </w:rPr>
        <w:t>EpCAM</w:t>
      </w:r>
      <w:proofErr w:type="spellEnd"/>
      <w:r>
        <w:rPr>
          <w:rFonts w:ascii="Book Antiqua" w:hAnsi="Book Antiqua" w:cs="Book Antiqua"/>
        </w:rPr>
        <w:t xml:space="preserve"> and ALDH for pancreatic tumor type</w:t>
      </w:r>
      <w:r>
        <w:rPr>
          <w:rFonts w:ascii="Book Antiqua" w:hAnsi="Book Antiqua" w:cs="Book Antiqua"/>
          <w:vertAlign w:val="superscript"/>
        </w:rPr>
        <w:t>[12-14]</w:t>
      </w:r>
      <w:r>
        <w:rPr>
          <w:rFonts w:ascii="Book Antiqua" w:hAnsi="Book Antiqua" w:cs="Book Antiqua"/>
        </w:rPr>
        <w:t xml:space="preserve">, CD44, CD90, CD133 and </w:t>
      </w:r>
      <w:proofErr w:type="spellStart"/>
      <w:r>
        <w:rPr>
          <w:rFonts w:ascii="Book Antiqua" w:hAnsi="Book Antiqua" w:cs="Book Antiqua"/>
        </w:rPr>
        <w:t>EpCAM</w:t>
      </w:r>
      <w:proofErr w:type="spellEnd"/>
      <w:r>
        <w:rPr>
          <w:rFonts w:ascii="Book Antiqua" w:hAnsi="Book Antiqua" w:cs="Book Antiqua"/>
        </w:rPr>
        <w:t xml:space="preserve"> for liver</w:t>
      </w:r>
      <w:r>
        <w:rPr>
          <w:rFonts w:ascii="Book Antiqua" w:eastAsia="宋体" w:hAnsi="Book Antiqua" w:cs="Book Antiqua" w:hint="eastAsia"/>
          <w:lang w:eastAsia="zh-CN"/>
        </w:rPr>
        <w:t xml:space="preserve"> </w:t>
      </w:r>
      <w:r>
        <w:rPr>
          <w:rFonts w:ascii="Book Antiqua" w:hAnsi="Book Antiqua" w:cs="Book Antiqua"/>
        </w:rPr>
        <w:t>tumor type</w:t>
      </w:r>
      <w:r>
        <w:rPr>
          <w:rFonts w:ascii="Book Antiqua" w:hAnsi="Book Antiqua" w:cs="Book Antiqua"/>
          <w:vertAlign w:val="superscript"/>
        </w:rPr>
        <w:t>[15-18]</w:t>
      </w:r>
      <w:r>
        <w:rPr>
          <w:rFonts w:ascii="Book Antiqua" w:hAnsi="Book Antiqua" w:cs="Book Antiqua"/>
        </w:rPr>
        <w:t xml:space="preserve">, CD24, CD44, CD49f, CD133, </w:t>
      </w:r>
      <w:proofErr w:type="spellStart"/>
      <w:r>
        <w:rPr>
          <w:rFonts w:ascii="Book Antiqua" w:hAnsi="Book Antiqua" w:cs="Book Antiqua"/>
        </w:rPr>
        <w:t>EpCAM</w:t>
      </w:r>
      <w:proofErr w:type="spellEnd"/>
      <w:r>
        <w:rPr>
          <w:rFonts w:ascii="Book Antiqua" w:hAnsi="Book Antiqua" w:cs="Book Antiqua"/>
        </w:rPr>
        <w:t xml:space="preserve"> and ALDH1 for colorectal tumor type</w:t>
      </w:r>
      <w:r>
        <w:rPr>
          <w:rFonts w:ascii="Book Antiqua" w:hAnsi="Book Antiqua" w:cs="Book Antiqua"/>
          <w:vertAlign w:val="superscript"/>
        </w:rPr>
        <w:t>[15,19,20]</w:t>
      </w:r>
      <w:r>
        <w:rPr>
          <w:rFonts w:ascii="Book Antiqua" w:hAnsi="Book Antiqua" w:cs="Book Antiqua"/>
        </w:rPr>
        <w:t xml:space="preserve"> (Table 1). </w:t>
      </w:r>
      <w:r>
        <w:rPr>
          <w:rFonts w:ascii="Book Antiqua" w:hAnsi="Book Antiqua" w:cs="Book Antiqua"/>
          <w:shd w:val="clear" w:color="auto" w:fill="FFFFFF"/>
        </w:rPr>
        <w:t>Several other molecules, such as CD90, Musashi-1, LINGO2, oval cell marker OV6</w:t>
      </w:r>
      <w:r>
        <w:rPr>
          <w:rFonts w:ascii="Book Antiqua" w:hAnsi="Book Antiqua" w:cs="Book Antiqua"/>
          <w:shd w:val="clear" w:color="auto" w:fill="FFFFFF"/>
        </w:rPr>
        <w:fldChar w:fldCharType="begin">
          <w:fldData xml:space="preserve">PEVuZE5vdGU+PENpdGU+PEF1dGhvcj5KbzwvQXV0aG9yPjxZZWFyPjIwMTk8L1llYXI+PFJlY051
bT4xNzE8L1JlY051bT48RGlzcGxheVRleHQ+PHN0eWxlIGZhY2U9InN1cGVyc2NyaXB0Ij5bOCwg
OV08L3N0eWxlPjwvRGlzcGxheVRleHQ+PHJlY29yZD48cmVjLW51bWJlcj4xNzE8L3JlYy1udW1i
ZXI+PGZvcmVpZ24ta2V5cz48a2V5IGFwcD0iRU4iIGRiLWlkPSJ2cHNkejAwemtzMHJ6bmUwMjA2
NXoyNXhkNXpldHJkcjIyMHoiIHRpbWVzdGFtcD0iMCI+MTcxPC9rZXk+PC9mb3JlaWduLWtleXM+
PHJlZi10eXBlIG5hbWU9IkpvdXJuYWwgQXJ0aWNsZSI+MTc8L3JlZi10eXBlPjxjb250cmlidXRv
cnM+PGF1dGhvcnM+PGF1dGhvcj5KbywgSi4gSC48L2F1dGhvcj48YXV0aG9yPlBhcmssIFMuIEIu
PC9hdXRob3I+PGF1dGhvcj5QYXJrLCBTLjwvYXV0aG9yPjxhdXRob3I+TGVlLCBILiBTLjwvYXV0
aG9yPjxhdXRob3I+S2ltLCBDLjwvYXV0aG9yPjxhdXRob3I+SnVuZywgRC4gRS48L2F1dGhvcj48
YXV0aG9yPlNvbmcsIFMuIFkuPC9hdXRob3I+PC9hdXRob3JzPjwvY29udHJpYnV0b3JzPjxhdXRo
LWFkZHJlc3M+RGl2aXNpb24gb2YgR2FzdHJvZW50ZXJvbG9neSwgRGVwYXJ0bWVudCBvZiBJbnRl
cm5hbCBNZWRpY2luZSwgWW9uc2VpIFVuaXZlcnNpdHkgQ29sbGVnZSBvZiBNZWRpY2luZSwgU2Vv
dWwgMDM3MjIsIEtvcmVhLiBKVU5HSFlVTkpPODNAeXVocy5hYy4mI3hEO0RpdmlzaW9uIG9mIEdh
c3Ryb2VudGVyb2xvZ3ksIERlcGFydG1lbnQgb2YgSW50ZXJuYWwgTWVkaWNpbmUsIFlvbnNlaSBV
bml2ZXJzaXR5IENvbGxlZ2Ugb2YgTWVkaWNpbmUsIFNlb3VsIDAzNzIyLCBLb3JlYS4gRUxMSUUw
ODEzQHl1aHMuYWMuJiN4RDtEZXBhcnRtZW50IG9mIEludGVybmFsIE1lZGljaW5lLCBHcmFkdWF0
ZSBTY2hvb2wsIFlvbnNlaSBVbml2ZXJzaXR5IENvbGxlZ2Ugb2YgTWVkaWNpbmUsIFNlb3VsIDAz
NzIyLCBLb3JlYS4gc2VtaTIwMTAucGFya0BzYW1zdW5nLmNvbS4mI3hEO0NlbnRlciBmb3IgSGVh
bHRoIFByb21vdGlvbiwgU2Ftc3VuZyBNZWRpY2FsIENlbnRlciwgU3VuZ2t5dW5rd2FuIFVuaXZl
cnNpdHkgU2Nob29sIG9mIE1lZGljaW5lLCBTZW91bCAwNjM1MSwgS29yZWEuIHNlbWkyMDEwLnBh
cmtAc2Ftc3VuZy5jb20uJiN4RDtEaXZpc2lvbiBvZiBHYXN0cm9lbnRlcm9sb2d5LCBEZXBhcnRt
ZW50IG9mIEludGVybmFsIE1lZGljaW5lLCBZb25zZWkgVW5pdmVyc2l0eSBDb2xsZWdlIG9mIE1l
ZGljaW5lLCBTZW91bCAwMzcyMiwgS29yZWEuIExIUzY4NjVAeXVocy5hYy4mI3hEO0RpdmlzaW9u
IG9mIEdhc3Ryb2VudGVyb2xvZ3ksIERlcGFydG1lbnQgb2YgSW50ZXJuYWwgTWVkaWNpbmUsIFlv
bnNlaSBVbml2ZXJzaXR5IENvbGxlZ2Ugb2YgTWVkaWNpbmUsIFNlb3VsIDAzNzIyLCBLb3JlYS4g
TUlTU0tDWTkwQHl1aHMuYWMuJiN4RDtJbnN0aXR1dGUgb2YgR2FzdHJvZW50ZXJvbG9neSwgWW9u
c2VpIFVuaXZlcnNpdHkgQ29sbGVnZSBvZiBNZWRpY2luZSwgU2VvdWwgMDM3MjIsIEtvcmVhLiBl
c3RoZXJqdW5nQHl1aHMuYWMuJiN4RDtEaXZpc2lvbiBvZiBHYXN0cm9lbnRlcm9sb2d5LCBEZXBh
cnRtZW50IG9mIEludGVybmFsIE1lZGljaW5lLCBZb25zZWkgVW5pdmVyc2l0eSBDb2xsZWdlIG9m
IE1lZGljaW5lLCBTZW91bCAwMzcyMiwgS29yZWEuIHN5c29uZ0B5dWhzLmFjLiYjeEQ7SW5zdGl0
dXRlIG9mIEdhc3Ryb2VudGVyb2xvZ3ksIFlvbnNlaSBVbml2ZXJzaXR5IENvbGxlZ2Ugb2YgTWVk
aWNpbmUsIFNlb3VsIDAzNzIyLCBLb3JlYS4gc3lzb25nQHl1aHMuYWMuPC9hdXRoLWFkZHJlc3M+
PHRpdGxlcz48dGl0bGU+Tm92ZWwgR2FzdHJpYyBDYW5jZXIgU3RlbSBDZWxsLVJlbGF0ZWQgTWFy
a2VyIExJTkdPMiBJcyBBc3NvY2lhdGVkIHdpdGggQ2FuY2VyIENlbGwgUGhlbm90eXBlIGFuZCBQ
YXRpZW50IE91dGNvbWU8L3RpdGxlPjxzZWNvbmRhcnktdGl0bGU+SW50IEogTW9sIFNjaTwvc2Vj
b25kYXJ5LXRpdGxlPjwvdGl0bGVzPjx2b2x1bWU+MjA8L3ZvbHVtZT48bnVtYmVyPjM8L251bWJl
cj48ZWRpdGlvbj4yMDE5LzAxLzMxPC9lZGl0aW9uPjxrZXl3b3Jkcz48a2V5d29yZD5CaW9tYXJr
ZXJzLCBUdW1vci8qbWV0YWJvbGlzbTwva2V5d29yZD48a2V5d29yZD5DZWxsIExpbmUsIFR1bW9y
PC9rZXl3b3JkPjxrZXl3b3JkPkNlbGwgTW92ZW1lbnQ8L2tleXdvcmQ+PGtleXdvcmQ+Q2VsbCBQ
cm9saWZlcmF0aW9uPC9rZXl3b3JkPjxrZXl3b3JkPkZlbWFsZTwva2V5d29yZD48a2V5d29yZD5H
ZW5lIEV4cHJlc3Npb24gUmVndWxhdGlvbiwgTmVvcGxhc3RpYzwva2V5d29yZD48a2V5d29yZD5H
ZW5lIFNpbGVuY2luZzwva2V5d29yZD48a2V5d29yZD5IdW1hbiBVbWJpbGljYWwgVmVpbiBFbmRv
dGhlbGlhbCBDZWxscy9tZXRhYm9saXNtPC9rZXl3b3JkPjxrZXl3b3JkPkh1bWFuczwva2V5d29y
ZD48a2V5d29yZD5LYXBsYW4tTWVpZXIgRXN0aW1hdGU8L2tleXdvcmQ+PGtleXdvcmQ+TWFsZTwv
a2V5d29yZD48a2V5d29yZD5NYXRyaXggTWV0YWxsb3Byb3RlaW5hc2VzL21ldGFib2xpc208L2tl
eXdvcmQ+PGtleXdvcmQ+TWlkZGxlIEFnZWQ8L2tleXdvcmQ+PGtleXdvcmQ+TmVvcGxhc3RpYyBT
dGVtIENlbGxzLyptZXRhYm9saXNtLypwYXRob2xvZ3k8L2tleXdvcmQ+PGtleXdvcmQ+UGhlbm90
eXBlPC9rZXl3b3JkPjxrZXl3b3JkPlByb3BvcnRpb25hbCBIYXphcmRzIE1vZGVsczwva2V5d29y
ZD48a2V5d29yZD5TcGhlcm9pZHMsIENlbGx1bGFyL21ldGFib2xpc20vcGF0aG9sb2d5PC9rZXl3
b3JkPjxrZXl3b3JkPlN0b21hY2ggTmVvcGxhc21zL2Jsb29kIHN1cHBseS9nZW5ldGljcy8qbWV0
YWJvbGlzbS8qcGF0aG9sb2d5PC9rZXl3b3JkPjxrZXl3b3JkPlRyZWF0bWVudCBPdXRjb21lPC9r
ZXl3b3JkPjxrZXl3b3JkPkxpbmdvMjwva2V5d29yZD48a2V5d29yZD5hbmQgdGlzc3VlIG1pY3Jv
YXJyYXkgYW5hbHlzaXM8L2tleXdvcmQ+PGtleXdvcmQ+YW5naW9nZW5lc2lzPC9rZXl3b3JkPjxr
ZXl3b3JkPmNhbmNlciBzdGVtIGNlbGxzPC9rZXl3b3JkPjxrZXl3b3JkPmVwaXRoZWxpYWwgdG8g
bWVzZW5jaHltYWwgdHJhbnNpdGlvbjwva2V5d29yZD48a2V5d29yZD5nYXN0cmljIGNhbmNlcjwv
a2V5d29yZD48a2V5d29yZD50dW1vcmlnZW5lc2lzPC9rZXl3b3JkPjwva2V5d29yZHM+PGRhdGVz
Pjx5ZWFyPjIwMTk8L3llYXI+PHB1Yi1kYXRlcz48ZGF0ZT5KYW4gMjg8L2RhdGU+PC9wdWItZGF0
ZXM+PC9kYXRlcz48aXNibj4xNDIyLTAwNjcgKEVsZWN0cm9uaWMpJiN4RDsxNDIyLTAwNjcgKExp
bmtpbmcpPC9pc2JuPjxhY2Nlc3Npb24tbnVtPjMwNjk2MDgwPC9hY2Nlc3Npb24tbnVtPjx1cmxz
PjxyZWxhdGVkLXVybHM+PHVybD5odHRwczovL3d3dy5uY2JpLm5sbS5uaWguZ292L3B1Ym1lZC8z
MDY5NjA4MDwvdXJsPjwvcmVsYXRlZC11cmxzPjwvdXJscz48Y3VzdG9tMj5QTUM2Mzg3MTQ1PC9j
dXN0b20yPjxlbGVjdHJvbmljLXJlc291cmNlLW51bT4xMC4zMzkwL2lqbXMyMDAzMDU1NTwvZWxl
Y3Ryb25pYy1yZXNvdXJjZS1udW0+PC9yZWNvcmQ+PC9DaXRlPjxDaXRlPjxBdXRob3I+V2FuZzwv
QXV0aG9yPjxZZWFyPjIwMTE8L1llYXI+PFJlY051bT4xNzI8L1JlY051bT48cmVjb3JkPjxyZWMt
bnVtYmVyPjE3MjwvcmVjLW51bWJlcj48Zm9yZWlnbi1rZXlzPjxrZXkgYXBwPSJFTiIgZGItaWQ9
InZwc2R6MDB6a3MwcnpuZTAyMDY1ejI1eGQ1emV0cmRyMjIweiIgdGltZXN0YW1wPSIwIj4xNzI8
L2tleT48L2ZvcmVpZ24ta2V5cz48cmVmLXR5cGUgbmFtZT0iSm91cm5hbCBBcnRpY2xlIj4xNzwv
cmVmLXR5cGU+PGNvbnRyaWJ1dG9ycz48YXV0aG9ycz48YXV0aG9yPldhbmcsIFQuPC9hdXRob3I+
PGF1dGhvcj5PbmcsIEMuIFcuPC9hdXRob3I+PGF1dGhvcj5TaGksIEouPC9hdXRob3I+PGF1dGhv
cj5Tcml2YXN0YXZhLCBTLjwvYXV0aG9yPjxhdXRob3I+WWFuLCBCLjwvYXV0aG9yPjxhdXRob3I+
Q2hlbmcsIEMuIEwuPC9hdXRob3I+PGF1dGhvcj5Zb25nLCBXLiBQLjwvYXV0aG9yPjxhdXRob3I+
Q2hhbiwgUy4gTC48L2F1dGhvcj48YXV0aG9yPlllb2gsIEsuIEcuPC9hdXRob3I+PGF1dGhvcj5J
YWNvcGV0dGEsIEIuPC9hdXRob3I+PGF1dGhvcj5TYWx0by1UZWxsZXosIE0uPC9hdXRob3I+PC9h
dXRob3JzPjwvY29udHJpYnV0b3JzPjxhdXRoLWFkZHJlc3M+Q2FuY2VyIFNjaWVuY2UgSW5zdGl0
dXRlLCBOYXRpb25hbCBVbml2ZXJzaXR5IEhlYWx0aCBTeXN0ZW0gYW5kIFlvbmcgTG9vIExpbiBT
Y2hvb2wgb2YgTWVkaWNpbmUsIE5hdGlvbmFsIFVuaXZlcnNpdHkgb2YgU2luZ2Fwb3JlLCBTaW5n
YXBvcmUuPC9hdXRoLWFkZHJlc3M+PHRpdGxlcz48dGl0bGU+U2VxdWVudGlhbCBleHByZXNzaW9u
IG9mIHB1dGF0aXZlIHN0ZW0gY2VsbCBtYXJrZXJzIGluIGdhc3RyaWMgY2FyY2lub2dlbmVzaXM8
L3RpdGxlPjxzZWNvbmRhcnktdGl0bGU+QnIgSiBDYW5jZXI8L3NlY29uZGFyeS10aXRsZT48L3Rp
dGxlcz48cGFnZXM+NjU4LTY1PC9wYWdlcz48dm9sdW1lPjEwNTwvdm9sdW1lPjxudW1iZXI+NTwv
bnVtYmVyPjxlZGl0aW9uPjIwMTEvMDgvMTE8L2VkaXRpb24+PGtleXdvcmRzPjxrZXl3b3JkPkFD
MTMzIEFudGlnZW48L2tleXdvcmQ+PGtleXdvcmQ+QWR1bHQ8L2tleXdvcmQ+PGtleXdvcmQ+QWdl
ZDwva2V5d29yZD48a2V5d29yZD5BZ2VkLCA4MCBhbmQgb3Zlcjwva2V5d29yZD48a2V5d29yZD5B
bnRpZ2VucywgQ0QvYW5hbHlzaXMvbWV0YWJvbGlzbTwva2V5d29yZD48a2V5d29yZD5BbnRpbmVv
cGxhc3RpYyBDb21iaW5lZCBDaGVtb3RoZXJhcHkgUHJvdG9jb2xzL3RoZXJhcGV1dGljIHVzZTwv
a2V5d29yZD48a2V5d29yZD5CaW9tYXJrZXJzLCBQaGFybWFjb2xvZ2ljYWwvYW5hbHlzaXMvbWV0
YWJvbGlzbTwva2V5d29yZD48a2V5d29yZD5CaW9tYXJrZXJzLCBUdW1vci9hbmFseXNpcy8qbWV0
YWJvbGlzbTwva2V5d29yZD48a2V5d29yZD5DYXJjaW5vbWEvKmRpYWdub3Npcy9kcnVnIHRoZXJh
cHkvbWV0YWJvbGlzbS9wYXRob2xvZ3k8L2tleXdvcmQ+PGtleXdvcmQ+Q2xpbmljYWwgVHJpYWxz
LCBQaGFzZSBJSSBhcyBUb3BpYzwva2V5d29yZD48a2V5d29yZD5GZW1hbGU8L2tleXdvcmQ+PGtl
eXdvcmQ+R2VuZSBFeHByZXNzaW9uIFJlZ3VsYXRpb24sIE5lb3BsYXN0aWM8L2tleXdvcmQ+PGtl
eXdvcmQ+R2x5Y29wcm90ZWlucy9hbmFseXNpcy9tZXRhYm9saXNtPC9rZXl3b3JkPjxrZXl3b3Jk
Pkh1bWFuczwva2V5d29yZD48a2V5d29yZD5IeWFsdXJvbmFuIFJlY2VwdG9ycy9hbmFseXNpcy9t
ZXRhYm9saXNtPC9rZXl3b3JkPjxrZXl3b3JkPkltbXVub2hpc3RvY2hlbWlzdHJ5PC9rZXl3b3Jk
PjxrZXl3b3JkPk1hbGU8L2tleXdvcmQ+PGtleXdvcmQ+TWlkZGxlIEFnZWQ8L2tleXdvcmQ+PGtl
eXdvcmQ+TmVvcGxhc3RpYyBTdGVtIENlbGxzLyptZXRhYm9saXNtL3BhdGhvbG9neTwva2V5d29y
ZD48a2V5d29yZD5OZXJ2ZSBUaXNzdWUgUHJvdGVpbnMvYW5hbHlzaXMvbWV0YWJvbGlzbTwva2V5
d29yZD48a2V5d29yZD5QZXB0aWRlcy9hbmFseXNpcy9tZXRhYm9saXNtPC9rZXl3b3JkPjxrZXl3
b3JkPlByZWNhbmNlcm91cyBDb25kaXRpb25zLypkaWFnbm9zaXMvbWV0YWJvbGlzbTwva2V5d29y
ZD48a2V5d29yZD5QcmVkaWN0aXZlIFZhbHVlIG9mIFRlc3RzPC9rZXl3b3JkPjxrZXl3b3JkPlJO
QS1CaW5kaW5nIFByb3RlaW5zL2FuYWx5c2lzL21ldGFib2xpc208L2tleXdvcmQ+PGtleXdvcmQ+
U3RvbWFjaCBOZW9wbGFzbXMvKmRpYWdub3Npcy9kcnVnIHRoZXJhcHkvbWV0YWJvbGlzbS9wYXRo
b2xvZ3k8L2tleXdvcmQ+PGtleXdvcmQ+VGltZSBGYWN0b3JzPC9rZXl3b3JkPjwva2V5d29yZHM+
PGRhdGVzPjx5ZWFyPjIwMTE8L3llYXI+PHB1Yi1kYXRlcz48ZGF0ZT5BdWcgMjM8L2RhdGU+PC9w
dWItZGF0ZXM+PC9kYXRlcz48aXNibj4xNTMyLTE4MjcgKEVsZWN0cm9uaWMpJiN4RDswMDA3LTA5
MjAgKExpbmtpbmcpPC9pc2JuPjxhY2Nlc3Npb24tbnVtPjIxODI5MjAxPC9hY2Nlc3Npb24tbnVt
Pjx1cmxzPjxyZWxhdGVkLXVybHM+PHVybD5odHRwczovL3d3dy5uY2JpLm5sbS5uaWguZ292L3B1
Ym1lZC8yMTgyOTIwMTwvdXJsPjwvcmVsYXRlZC11cmxzPjwvdXJscz48Y3VzdG9tMj5QTUMzMTg4
OTMwPC9jdXN0b20yPjxlbGVjdHJvbmljLXJlc291cmNlLW51bT4xMC4xMDM4L2JqYy4yMDExLjI4
NzwvZWxlY3Ryb25pYy1yZXNvdXJjZS1udW0+PC9yZWNvcmQ+PC9DaXRlPjwvRW5kTm90ZT5AAD==
</w:fldData>
        </w:fldChar>
      </w:r>
      <w:r>
        <w:rPr>
          <w:rFonts w:ascii="Book Antiqua" w:hAnsi="Book Antiqua" w:cs="Book Antiqua"/>
          <w:shd w:val="clear" w:color="auto" w:fill="FFFFFF"/>
        </w:rPr>
        <w:instrText xml:space="preserve"> ADDIN EN.CITE </w:instrText>
      </w:r>
      <w:r>
        <w:rPr>
          <w:rFonts w:ascii="Book Antiqua" w:hAnsi="Book Antiqua" w:cs="Book Antiqua"/>
          <w:shd w:val="clear" w:color="auto" w:fill="FFFFFF"/>
        </w:rPr>
        <w:fldChar w:fldCharType="begin">
          <w:fldData xml:space="preserve">PEVuZE5vdGU+PENpdGU+PEF1dGhvcj5KbzwvQXV0aG9yPjxZZWFyPjIwMTk8L1llYXI+PFJlY051
bT4xNzE8L1JlY051bT48RGlzcGxheVRleHQ+PHN0eWxlIGZhY2U9InN1cGVyc2NyaXB0Ij5bOCwg
OV08L3N0eWxlPjwvRGlzcGxheVRleHQ+PHJlY29yZD48cmVjLW51bWJlcj4xNzE8L3JlYy1udW1i
ZXI+PGZvcmVpZ24ta2V5cz48a2V5IGFwcD0iRU4iIGRiLWlkPSJ2cHNkejAwemtzMHJ6bmUwMjA2
NXoyNXhkNXpldHJkcjIyMHoiIHRpbWVzdGFtcD0iMCI+MTcxPC9rZXk+PC9mb3JlaWduLWtleXM+
PHJlZi10eXBlIG5hbWU9IkpvdXJuYWwgQXJ0aWNsZSI+MTc8L3JlZi10eXBlPjxjb250cmlidXRv
cnM+PGF1dGhvcnM+PGF1dGhvcj5KbywgSi4gSC48L2F1dGhvcj48YXV0aG9yPlBhcmssIFMuIEIu
PC9hdXRob3I+PGF1dGhvcj5QYXJrLCBTLjwvYXV0aG9yPjxhdXRob3I+TGVlLCBILiBTLjwvYXV0
aG9yPjxhdXRob3I+S2ltLCBDLjwvYXV0aG9yPjxhdXRob3I+SnVuZywgRC4gRS48L2F1dGhvcj48
YXV0aG9yPlNvbmcsIFMuIFkuPC9hdXRob3I+PC9hdXRob3JzPjwvY29udHJpYnV0b3JzPjxhdXRo
LWFkZHJlc3M+RGl2aXNpb24gb2YgR2FzdHJvZW50ZXJvbG9neSwgRGVwYXJ0bWVudCBvZiBJbnRl
cm5hbCBNZWRpY2luZSwgWW9uc2VpIFVuaXZlcnNpdHkgQ29sbGVnZSBvZiBNZWRpY2luZSwgU2Vv
dWwgMDM3MjIsIEtvcmVhLiBKVU5HSFlVTkpPODNAeXVocy5hYy4mI3hEO0RpdmlzaW9uIG9mIEdh
c3Ryb2VudGVyb2xvZ3ksIERlcGFydG1lbnQgb2YgSW50ZXJuYWwgTWVkaWNpbmUsIFlvbnNlaSBV
bml2ZXJzaXR5IENvbGxlZ2Ugb2YgTWVkaWNpbmUsIFNlb3VsIDAzNzIyLCBLb3JlYS4gRUxMSUUw
ODEzQHl1aHMuYWMuJiN4RDtEZXBhcnRtZW50IG9mIEludGVybmFsIE1lZGljaW5lLCBHcmFkdWF0
ZSBTY2hvb2wsIFlvbnNlaSBVbml2ZXJzaXR5IENvbGxlZ2Ugb2YgTWVkaWNpbmUsIFNlb3VsIDAz
NzIyLCBLb3JlYS4gc2VtaTIwMTAucGFya0BzYW1zdW5nLmNvbS4mI3hEO0NlbnRlciBmb3IgSGVh
bHRoIFByb21vdGlvbiwgU2Ftc3VuZyBNZWRpY2FsIENlbnRlciwgU3VuZ2t5dW5rd2FuIFVuaXZl
cnNpdHkgU2Nob29sIG9mIE1lZGljaW5lLCBTZW91bCAwNjM1MSwgS29yZWEuIHNlbWkyMDEwLnBh
cmtAc2Ftc3VuZy5jb20uJiN4RDtEaXZpc2lvbiBvZiBHYXN0cm9lbnRlcm9sb2d5LCBEZXBhcnRt
ZW50IG9mIEludGVybmFsIE1lZGljaW5lLCBZb25zZWkgVW5pdmVyc2l0eSBDb2xsZWdlIG9mIE1l
ZGljaW5lLCBTZW91bCAwMzcyMiwgS29yZWEuIExIUzY4NjVAeXVocy5hYy4mI3hEO0RpdmlzaW9u
IG9mIEdhc3Ryb2VudGVyb2xvZ3ksIERlcGFydG1lbnQgb2YgSW50ZXJuYWwgTWVkaWNpbmUsIFlv
bnNlaSBVbml2ZXJzaXR5IENvbGxlZ2Ugb2YgTWVkaWNpbmUsIFNlb3VsIDAzNzIyLCBLb3JlYS4g
TUlTU0tDWTkwQHl1aHMuYWMuJiN4RDtJbnN0aXR1dGUgb2YgR2FzdHJvZW50ZXJvbG9neSwgWW9u
c2VpIFVuaXZlcnNpdHkgQ29sbGVnZSBvZiBNZWRpY2luZSwgU2VvdWwgMDM3MjIsIEtvcmVhLiBl
c3RoZXJqdW5nQHl1aHMuYWMuJiN4RDtEaXZpc2lvbiBvZiBHYXN0cm9lbnRlcm9sb2d5LCBEZXBh
cnRtZW50IG9mIEludGVybmFsIE1lZGljaW5lLCBZb25zZWkgVW5pdmVyc2l0eSBDb2xsZWdlIG9m
IE1lZGljaW5lLCBTZW91bCAwMzcyMiwgS29yZWEuIHN5c29uZ0B5dWhzLmFjLiYjeEQ7SW5zdGl0
dXRlIG9mIEdhc3Ryb2VudGVyb2xvZ3ksIFlvbnNlaSBVbml2ZXJzaXR5IENvbGxlZ2Ugb2YgTWVk
aWNpbmUsIFNlb3VsIDAzNzIyLCBLb3JlYS4gc3lzb25nQHl1aHMuYWMuPC9hdXRoLWFkZHJlc3M+
PHRpdGxlcz48dGl0bGU+Tm92ZWwgR2FzdHJpYyBDYW5jZXIgU3RlbSBDZWxsLVJlbGF0ZWQgTWFy
a2VyIExJTkdPMiBJcyBBc3NvY2lhdGVkIHdpdGggQ2FuY2VyIENlbGwgUGhlbm90eXBlIGFuZCBQ
YXRpZW50IE91dGNvbWU8L3RpdGxlPjxzZWNvbmRhcnktdGl0bGU+SW50IEogTW9sIFNjaTwvc2Vj
b25kYXJ5LXRpdGxlPjwvdGl0bGVzPjx2b2x1bWU+MjA8L3ZvbHVtZT48bnVtYmVyPjM8L251bWJl
cj48ZWRpdGlvbj4yMDE5LzAxLzMxPC9lZGl0aW9uPjxrZXl3b3Jkcz48a2V5d29yZD5CaW9tYXJr
ZXJzLCBUdW1vci8qbWV0YWJvbGlzbTwva2V5d29yZD48a2V5d29yZD5DZWxsIExpbmUsIFR1bW9y
PC9rZXl3b3JkPjxrZXl3b3JkPkNlbGwgTW92ZW1lbnQ8L2tleXdvcmQ+PGtleXdvcmQ+Q2VsbCBQ
cm9saWZlcmF0aW9uPC9rZXl3b3JkPjxrZXl3b3JkPkZlbWFsZTwva2V5d29yZD48a2V5d29yZD5H
ZW5lIEV4cHJlc3Npb24gUmVndWxhdGlvbiwgTmVvcGxhc3RpYzwva2V5d29yZD48a2V5d29yZD5H
ZW5lIFNpbGVuY2luZzwva2V5d29yZD48a2V5d29yZD5IdW1hbiBVbWJpbGljYWwgVmVpbiBFbmRv
dGhlbGlhbCBDZWxscy9tZXRhYm9saXNtPC9rZXl3b3JkPjxrZXl3b3JkPkh1bWFuczwva2V5d29y
ZD48a2V5d29yZD5LYXBsYW4tTWVpZXIgRXN0aW1hdGU8L2tleXdvcmQ+PGtleXdvcmQ+TWFsZTwv
a2V5d29yZD48a2V5d29yZD5NYXRyaXggTWV0YWxsb3Byb3RlaW5hc2VzL21ldGFib2xpc208L2tl
eXdvcmQ+PGtleXdvcmQ+TWlkZGxlIEFnZWQ8L2tleXdvcmQ+PGtleXdvcmQ+TmVvcGxhc3RpYyBT
dGVtIENlbGxzLyptZXRhYm9saXNtLypwYXRob2xvZ3k8L2tleXdvcmQ+PGtleXdvcmQ+UGhlbm90
eXBlPC9rZXl3b3JkPjxrZXl3b3JkPlByb3BvcnRpb25hbCBIYXphcmRzIE1vZGVsczwva2V5d29y
ZD48a2V5d29yZD5TcGhlcm9pZHMsIENlbGx1bGFyL21ldGFib2xpc20vcGF0aG9sb2d5PC9rZXl3
b3JkPjxrZXl3b3JkPlN0b21hY2ggTmVvcGxhc21zL2Jsb29kIHN1cHBseS9nZW5ldGljcy8qbWV0
YWJvbGlzbS8qcGF0aG9sb2d5PC9rZXl3b3JkPjxrZXl3b3JkPlRyZWF0bWVudCBPdXRjb21lPC9r
ZXl3b3JkPjxrZXl3b3JkPkxpbmdvMjwva2V5d29yZD48a2V5d29yZD5hbmQgdGlzc3VlIG1pY3Jv
YXJyYXkgYW5hbHlzaXM8L2tleXdvcmQ+PGtleXdvcmQ+YW5naW9nZW5lc2lzPC9rZXl3b3JkPjxr
ZXl3b3JkPmNhbmNlciBzdGVtIGNlbGxzPC9rZXl3b3JkPjxrZXl3b3JkPmVwaXRoZWxpYWwgdG8g
bWVzZW5jaHltYWwgdHJhbnNpdGlvbjwva2V5d29yZD48a2V5d29yZD5nYXN0cmljIGNhbmNlcjwv
a2V5d29yZD48a2V5d29yZD50dW1vcmlnZW5lc2lzPC9rZXl3b3JkPjwva2V5d29yZHM+PGRhdGVz
Pjx5ZWFyPjIwMTk8L3llYXI+PHB1Yi1kYXRlcz48ZGF0ZT5KYW4gMjg8L2RhdGU+PC9wdWItZGF0
ZXM+PC9kYXRlcz48aXNibj4xNDIyLTAwNjcgKEVsZWN0cm9uaWMpJiN4RDsxNDIyLTAwNjcgKExp
bmtpbmcpPC9pc2JuPjxhY2Nlc3Npb24tbnVtPjMwNjk2MDgwPC9hY2Nlc3Npb24tbnVtPjx1cmxz
PjxyZWxhdGVkLXVybHM+PHVybD5odHRwczovL3d3dy5uY2JpLm5sbS5uaWguZ292L3B1Ym1lZC8z
MDY5NjA4MDwvdXJsPjwvcmVsYXRlZC11cmxzPjwvdXJscz48Y3VzdG9tMj5QTUM2Mzg3MTQ1PC9j
dXN0b20yPjxlbGVjdHJvbmljLXJlc291cmNlLW51bT4xMC4zMzkwL2lqbXMyMDAzMDU1NTwvZWxl
Y3Ryb25pYy1yZXNvdXJjZS1udW0+PC9yZWNvcmQ+PC9DaXRlPjxDaXRlPjxBdXRob3I+V2FuZzwv
QXV0aG9yPjxZZWFyPjIwMTE8L1llYXI+PFJlY051bT4xNzI8L1JlY051bT48cmVjb3JkPjxyZWMt
bnVtYmVyPjE3MjwvcmVjLW51bWJlcj48Zm9yZWlnbi1rZXlzPjxrZXkgYXBwPSJFTiIgZGItaWQ9
InZwc2R6MDB6a3MwcnpuZTAyMDY1ejI1eGQ1emV0cmRyMjIweiIgdGltZXN0YW1wPSIwIj4xNzI8
L2tleT48L2ZvcmVpZ24ta2V5cz48cmVmLXR5cGUgbmFtZT0iSm91cm5hbCBBcnRpY2xlIj4xNzwv
cmVmLXR5cGU+PGNvbnRyaWJ1dG9ycz48YXV0aG9ycz48YXV0aG9yPldhbmcsIFQuPC9hdXRob3I+
PGF1dGhvcj5PbmcsIEMuIFcuPC9hdXRob3I+PGF1dGhvcj5TaGksIEouPC9hdXRob3I+PGF1dGhv
cj5Tcml2YXN0YXZhLCBTLjwvYXV0aG9yPjxhdXRob3I+WWFuLCBCLjwvYXV0aG9yPjxhdXRob3I+
Q2hlbmcsIEMuIEwuPC9hdXRob3I+PGF1dGhvcj5Zb25nLCBXLiBQLjwvYXV0aG9yPjxhdXRob3I+
Q2hhbiwgUy4gTC48L2F1dGhvcj48YXV0aG9yPlllb2gsIEsuIEcuPC9hdXRob3I+PGF1dGhvcj5J
YWNvcGV0dGEsIEIuPC9hdXRob3I+PGF1dGhvcj5TYWx0by1UZWxsZXosIE0uPC9hdXRob3I+PC9h
dXRob3JzPjwvY29udHJpYnV0b3JzPjxhdXRoLWFkZHJlc3M+Q2FuY2VyIFNjaWVuY2UgSW5zdGl0
dXRlLCBOYXRpb25hbCBVbml2ZXJzaXR5IEhlYWx0aCBTeXN0ZW0gYW5kIFlvbmcgTG9vIExpbiBT
Y2hvb2wgb2YgTWVkaWNpbmUsIE5hdGlvbmFsIFVuaXZlcnNpdHkgb2YgU2luZ2Fwb3JlLCBTaW5n
YXBvcmUuPC9hdXRoLWFkZHJlc3M+PHRpdGxlcz48dGl0bGU+U2VxdWVudGlhbCBleHByZXNzaW9u
IG9mIHB1dGF0aXZlIHN0ZW0gY2VsbCBtYXJrZXJzIGluIGdhc3RyaWMgY2FyY2lub2dlbmVzaXM8
L3RpdGxlPjxzZWNvbmRhcnktdGl0bGU+QnIgSiBDYW5jZXI8L3NlY29uZGFyeS10aXRsZT48L3Rp
dGxlcz48cGFnZXM+NjU4LTY1PC9wYWdlcz48dm9sdW1lPjEwNTwvdm9sdW1lPjxudW1iZXI+NTwv
bnVtYmVyPjxlZGl0aW9uPjIwMTEvMDgvMTE8L2VkaXRpb24+PGtleXdvcmRzPjxrZXl3b3JkPkFD
MTMzIEFudGlnZW48L2tleXdvcmQ+PGtleXdvcmQ+QWR1bHQ8L2tleXdvcmQ+PGtleXdvcmQ+QWdl
ZDwva2V5d29yZD48a2V5d29yZD5BZ2VkLCA4MCBhbmQgb3Zlcjwva2V5d29yZD48a2V5d29yZD5B
bnRpZ2VucywgQ0QvYW5hbHlzaXMvbWV0YWJvbGlzbTwva2V5d29yZD48a2V5d29yZD5BbnRpbmVv
cGxhc3RpYyBDb21iaW5lZCBDaGVtb3RoZXJhcHkgUHJvdG9jb2xzL3RoZXJhcGV1dGljIHVzZTwv
a2V5d29yZD48a2V5d29yZD5CaW9tYXJrZXJzLCBQaGFybWFjb2xvZ2ljYWwvYW5hbHlzaXMvbWV0
YWJvbGlzbTwva2V5d29yZD48a2V5d29yZD5CaW9tYXJrZXJzLCBUdW1vci9hbmFseXNpcy8qbWV0
YWJvbGlzbTwva2V5d29yZD48a2V5d29yZD5DYXJjaW5vbWEvKmRpYWdub3Npcy9kcnVnIHRoZXJh
cHkvbWV0YWJvbGlzbS9wYXRob2xvZ3k8L2tleXdvcmQ+PGtleXdvcmQ+Q2xpbmljYWwgVHJpYWxz
LCBQaGFzZSBJSSBhcyBUb3BpYzwva2V5d29yZD48a2V5d29yZD5GZW1hbGU8L2tleXdvcmQ+PGtl
eXdvcmQ+R2VuZSBFeHByZXNzaW9uIFJlZ3VsYXRpb24sIE5lb3BsYXN0aWM8L2tleXdvcmQ+PGtl
eXdvcmQ+R2x5Y29wcm90ZWlucy9hbmFseXNpcy9tZXRhYm9saXNtPC9rZXl3b3JkPjxrZXl3b3Jk
Pkh1bWFuczwva2V5d29yZD48a2V5d29yZD5IeWFsdXJvbmFuIFJlY2VwdG9ycy9hbmFseXNpcy9t
ZXRhYm9saXNtPC9rZXl3b3JkPjxrZXl3b3JkPkltbXVub2hpc3RvY2hlbWlzdHJ5PC9rZXl3b3Jk
PjxrZXl3b3JkPk1hbGU8L2tleXdvcmQ+PGtleXdvcmQ+TWlkZGxlIEFnZWQ8L2tleXdvcmQ+PGtl
eXdvcmQ+TmVvcGxhc3RpYyBTdGVtIENlbGxzLyptZXRhYm9saXNtL3BhdGhvbG9neTwva2V5d29y
ZD48a2V5d29yZD5OZXJ2ZSBUaXNzdWUgUHJvdGVpbnMvYW5hbHlzaXMvbWV0YWJvbGlzbTwva2V5
d29yZD48a2V5d29yZD5QZXB0aWRlcy9hbmFseXNpcy9tZXRhYm9saXNtPC9rZXl3b3JkPjxrZXl3
b3JkPlByZWNhbmNlcm91cyBDb25kaXRpb25zLypkaWFnbm9zaXMvbWV0YWJvbGlzbTwva2V5d29y
ZD48a2V5d29yZD5QcmVkaWN0aXZlIFZhbHVlIG9mIFRlc3RzPC9rZXl3b3JkPjxrZXl3b3JkPlJO
QS1CaW5kaW5nIFByb3RlaW5zL2FuYWx5c2lzL21ldGFib2xpc208L2tleXdvcmQ+PGtleXdvcmQ+
U3RvbWFjaCBOZW9wbGFzbXMvKmRpYWdub3Npcy9kcnVnIHRoZXJhcHkvbWV0YWJvbGlzbS9wYXRo
b2xvZ3k8L2tleXdvcmQ+PGtleXdvcmQ+VGltZSBGYWN0b3JzPC9rZXl3b3JkPjwva2V5d29yZHM+
PGRhdGVzPjx5ZWFyPjIwMTE8L3llYXI+PHB1Yi1kYXRlcz48ZGF0ZT5BdWcgMjM8L2RhdGU+PC9w
dWItZGF0ZXM+PC9kYXRlcz48aXNibj4xNTMyLTE4MjcgKEVsZWN0cm9uaWMpJiN4RDswMDA3LTA5
MjAgKExpbmtpbmcpPC9pc2JuPjxhY2Nlc3Npb24tbnVtPjIxODI5MjAxPC9hY2Nlc3Npb24tbnVt
Pjx1cmxzPjxyZWxhdGVkLXVybHM+PHVybD5odHRwczovL3d3dy5uY2JpLm5sbS5uaWguZ292L3B1
Ym1lZC8yMTgyOTIwMTwvdXJsPjwvcmVsYXRlZC11cmxzPjwvdXJscz48Y3VzdG9tMj5QTUMzMTg4
OTMwPC9jdXN0b20yPjxlbGVjdHJvbmljLXJlc291cmNlLW51bT4xMC4xMDM4L2JqYy4yMDExLjI4
NzwvZWxlY3Ryb25pYy1yZXNvdXJjZS1udW0+PC9yZWNvcmQ+PC9DaXRlPjwvRW5kTm90ZT5AAD==
</w:fldData>
        </w:fldChar>
      </w:r>
      <w:r>
        <w:rPr>
          <w:rFonts w:ascii="Book Antiqua" w:hAnsi="Book Antiqua" w:cs="Book Antiqua"/>
          <w:shd w:val="clear" w:color="auto" w:fill="FFFFFF"/>
        </w:rPr>
        <w:instrText xml:space="preserve"> ADDIN EN.CITE.DATA </w:instrText>
      </w:r>
      <w:r>
        <w:rPr>
          <w:rFonts w:ascii="Book Antiqua" w:hAnsi="Book Antiqua" w:cs="Book Antiqua"/>
          <w:shd w:val="clear" w:color="auto" w:fill="FFFFFF"/>
        </w:rPr>
      </w:r>
      <w:r>
        <w:rPr>
          <w:rFonts w:ascii="Book Antiqua" w:hAnsi="Book Antiqua" w:cs="Book Antiqua"/>
          <w:shd w:val="clear" w:color="auto" w:fill="FFFFFF"/>
        </w:rPr>
        <w:fldChar w:fldCharType="end"/>
      </w:r>
      <w:r>
        <w:rPr>
          <w:rFonts w:ascii="Book Antiqua" w:hAnsi="Book Antiqua" w:cs="Book Antiqua"/>
          <w:shd w:val="clear" w:color="auto" w:fill="FFFFFF"/>
        </w:rPr>
      </w:r>
      <w:r>
        <w:rPr>
          <w:rFonts w:ascii="Book Antiqua" w:hAnsi="Book Antiqua" w:cs="Book Antiqua"/>
          <w:shd w:val="clear" w:color="auto" w:fill="FFFFFF"/>
        </w:rPr>
        <w:fldChar w:fldCharType="separate"/>
      </w:r>
      <w:r>
        <w:rPr>
          <w:rFonts w:ascii="Book Antiqua" w:hAnsi="Book Antiqua" w:cs="Book Antiqua"/>
          <w:shd w:val="clear" w:color="auto" w:fill="FFFFFF"/>
          <w:vertAlign w:val="superscript"/>
        </w:rPr>
        <w:t>[8, 21]</w:t>
      </w:r>
      <w:r>
        <w:rPr>
          <w:rFonts w:ascii="Book Antiqua" w:hAnsi="Book Antiqua" w:cs="Book Antiqua"/>
          <w:shd w:val="clear" w:color="auto" w:fill="FFFFFF"/>
        </w:rPr>
        <w:fldChar w:fldCharType="end"/>
      </w:r>
      <w:r>
        <w:rPr>
          <w:rFonts w:ascii="Book Antiqua" w:hAnsi="Book Antiqua" w:cs="Book Antiqua"/>
          <w:shd w:val="clear" w:color="auto" w:fill="FFFFFF"/>
        </w:rPr>
        <w:t xml:space="preserve"> have been reported as potential surface markers for GCSCs.</w:t>
      </w:r>
      <w:r>
        <w:rPr>
          <w:rFonts w:ascii="Book Antiqua" w:hAnsi="Book Antiqua" w:cs="Book Antiqua"/>
          <w:b/>
        </w:rPr>
        <w:t xml:space="preserve"> </w:t>
      </w:r>
      <w:r>
        <w:rPr>
          <w:rFonts w:ascii="Book Antiqua" w:hAnsi="Book Antiqua" w:cs="Book Antiqua"/>
        </w:rPr>
        <w:t>Identification of specific antigens on the CSC surface may provide more targets for immunotherapy (Table 1).</w:t>
      </w:r>
    </w:p>
    <w:p w14:paraId="536AE3A1" w14:textId="77777777" w:rsidR="00231361" w:rsidRDefault="00C823EC">
      <w:pPr>
        <w:adjustRightInd w:val="0"/>
        <w:snapToGrid w:val="0"/>
        <w:spacing w:after="0" w:line="360" w:lineRule="auto"/>
        <w:ind w:firstLineChars="200" w:firstLine="480"/>
        <w:jc w:val="both"/>
        <w:rPr>
          <w:rFonts w:ascii="Book Antiqua" w:eastAsia="Times New Roman" w:hAnsi="Book Antiqua" w:cs="Book Antiqua"/>
          <w:lang w:eastAsia="ro-RO"/>
        </w:rPr>
      </w:pPr>
      <w:r>
        <w:rPr>
          <w:rFonts w:ascii="Book Antiqua" w:hAnsi="Book Antiqua" w:cs="Book Antiqua"/>
        </w:rPr>
        <w:t>These markers are relatively conserved across to the broad spectrum of solid cancers and also are common with normal stem cells</w:t>
      </w:r>
      <w:r>
        <w:rPr>
          <w:rFonts w:ascii="Book Antiqua" w:eastAsia="Times New Roman" w:hAnsi="Book Antiqua" w:cs="Book Antiqua"/>
          <w:lang w:eastAsia="ro-RO"/>
        </w:rPr>
        <w:fldChar w:fldCharType="begin"/>
      </w:r>
      <w:r>
        <w:rPr>
          <w:rFonts w:ascii="Book Antiqua" w:eastAsia="Times New Roman" w:hAnsi="Book Antiqua" w:cs="Book Antiqua"/>
          <w:lang w:eastAsia="ro-RO"/>
        </w:rPr>
        <w:instrText xml:space="preserve"> ADDIN EN.CITE &lt;EndNote&gt;&lt;Cite&gt;&lt;Author&gt;Codd&lt;/Author&gt;&lt;Year&gt;2018&lt;/Year&gt;&lt;RecNum&gt;29&lt;/RecNum&gt;&lt;DisplayText&gt;&lt;style face="superscript"&gt;[22]&lt;/style&gt;&lt;/DisplayText&gt;&lt;record&gt;&lt;rec-number&gt;29&lt;/rec-number&gt;&lt;foreign-keys&gt;&lt;key app="EN" db-id="vpsdz00zks0rzne02065z25xd5zetrdr220z" timestamp="0"&gt;29&lt;/key&gt;&lt;/foreign-keys&gt;&lt;ref-type name="Journal Article"&gt;17&lt;/ref-type&gt;&lt;contributors&gt;&lt;authors&gt;&lt;author&gt;Codd, A. S.&lt;/author&gt;&lt;author&gt;Kanaseki, T.&lt;/author&gt;&lt;author&gt;Torigo, T.&lt;/author&gt;&lt;author&gt;Tabi, Z.&lt;/author&gt;&lt;/authors&gt;&lt;/contributors&gt;&lt;auth-address&gt;Division of Cancer and Genetics, School of Medicine, Cardiff University, Cardiff, UK.&amp;#xD;Department of Pathology, Sapporo Medical University, Sapporo, Japan.&lt;/auth-address&gt;&lt;titles&gt;&lt;title&gt;Cancer stem cells as targets for immunotherapy&lt;/title&gt;&lt;secondary-title&gt;Immunology&lt;/secondary-title&gt;&lt;/titles&gt;&lt;pages&gt;304-314&lt;/pages&gt;&lt;volume&gt;153&lt;/volume&gt;&lt;number&gt;3&lt;/number&gt;&lt;edition&gt;2017/11/19&lt;/edition&gt;&lt;keywords&gt;&lt;keyword&gt;Animals&lt;/keyword&gt;&lt;keyword&gt;Antigens/immunology&lt;/keyword&gt;&lt;keyword&gt;Humans&lt;/keyword&gt;&lt;keyword&gt;Immunotherapy/methods&lt;/keyword&gt;&lt;keyword&gt;Neoplasms/*immunology/*therapy&lt;/keyword&gt;&lt;keyword&gt;Neoplastic Stem Cells/*immunology&lt;/keyword&gt;&lt;keyword&gt;*T-cell&lt;/keyword&gt;&lt;keyword&gt;*antigens/peptides/epitopes&lt;/keyword&gt;&lt;keyword&gt;*immunotherapy&lt;/keyword&gt;&lt;keyword&gt;*stem cell&lt;/keyword&gt;&lt;keyword&gt;*tumour immunology&lt;/keyword&gt;&lt;/keywords&gt;&lt;dates&gt;&lt;year&gt;2018&lt;/year&gt;&lt;pub-dates&gt;&lt;date&gt;Mar&lt;/date&gt;&lt;/pub-dates&gt;&lt;/dates&gt;&lt;isbn&gt;1365-2567 (Electronic)&amp;#xD;0019-2805 (Linking)&lt;/isbn&gt;&lt;accession-num&gt;29150846&lt;/accession-num&gt;&lt;urls&gt;&lt;related-urls&gt;&lt;url&gt;https://www.ncbi.nlm.nih.gov/pubmed/29150846&lt;/url&gt;&lt;/related-urls&gt;&lt;/urls&gt;&lt;custom2&gt;PMC5795182&lt;/custom2&gt;&lt;electronic-resource-num&gt;10.1111/imm.12866&lt;/electronic-resource-num&gt;&lt;/record&gt;&lt;/Cite&gt;&lt;/EndNote&gt;</w:instrText>
      </w:r>
      <w:r>
        <w:rPr>
          <w:rFonts w:ascii="Book Antiqua" w:eastAsia="Times New Roman" w:hAnsi="Book Antiqua" w:cs="Book Antiqua"/>
          <w:lang w:eastAsia="ro-RO"/>
        </w:rPr>
        <w:fldChar w:fldCharType="separate"/>
      </w:r>
      <w:r>
        <w:rPr>
          <w:rFonts w:ascii="Book Antiqua" w:eastAsia="Times New Roman" w:hAnsi="Book Antiqua" w:cs="Book Antiqua"/>
          <w:vertAlign w:val="superscript"/>
          <w:lang w:eastAsia="ro-RO"/>
        </w:rPr>
        <w:t>[22]</w:t>
      </w:r>
      <w:r>
        <w:rPr>
          <w:rFonts w:ascii="Book Antiqua" w:eastAsia="Times New Roman" w:hAnsi="Book Antiqua" w:cs="Book Antiqua"/>
          <w:lang w:eastAsia="ro-RO"/>
        </w:rPr>
        <w:fldChar w:fldCharType="end"/>
      </w:r>
      <w:r>
        <w:rPr>
          <w:rFonts w:ascii="Book Antiqua" w:eastAsia="Times New Roman" w:hAnsi="Book Antiqua" w:cs="Book Antiqua"/>
          <w:lang w:eastAsia="ro-RO"/>
        </w:rPr>
        <w:t xml:space="preserve">. </w:t>
      </w:r>
      <w:r>
        <w:rPr>
          <w:rFonts w:ascii="Book Antiqua" w:hAnsi="Book Antiqua" w:cs="Book Antiqua"/>
        </w:rPr>
        <w:t>Monoclonal antibodies, chimeric, humanized or fully human antibodies that are able to target specific markers were developed for the treatment of major malignant diseases, including gastrointestinal cancers (Table 2).</w:t>
      </w:r>
    </w:p>
    <w:p w14:paraId="46AB881B" w14:textId="77777777" w:rsidR="00231361" w:rsidRDefault="00C823EC">
      <w:pPr>
        <w:autoSpaceDE w:val="0"/>
        <w:autoSpaceDN w:val="0"/>
        <w:adjustRightInd w:val="0"/>
        <w:snapToGrid w:val="0"/>
        <w:spacing w:after="0" w:line="360" w:lineRule="auto"/>
        <w:ind w:firstLineChars="200" w:firstLine="480"/>
        <w:jc w:val="both"/>
        <w:rPr>
          <w:rFonts w:ascii="Book Antiqua" w:eastAsia="Times New Roman" w:hAnsi="Book Antiqua" w:cs="Book Antiqua"/>
          <w:lang w:eastAsia="ro-RO"/>
        </w:rPr>
      </w:pPr>
      <w:r>
        <w:rPr>
          <w:rFonts w:ascii="Book Antiqua" w:hAnsi="Book Antiqua" w:cs="Book Antiqua"/>
          <w:bCs/>
        </w:rPr>
        <w:t>CD44</w:t>
      </w:r>
      <w:r>
        <w:rPr>
          <w:rFonts w:ascii="Book Antiqua" w:hAnsi="Book Antiqua" w:cs="Book Antiqua"/>
          <w:b/>
        </w:rPr>
        <w:t xml:space="preserve"> </w:t>
      </w:r>
      <w:r>
        <w:rPr>
          <w:rFonts w:ascii="Book Antiqua" w:hAnsi="Book Antiqua" w:cs="Book Antiqua"/>
        </w:rPr>
        <w:t xml:space="preserve">is a transmembrane receptor commonly expressed on solid tumor CSC surface. Targeting CD44 with RG7356, a </w:t>
      </w:r>
      <w:r>
        <w:rPr>
          <w:rFonts w:ascii="Book Antiqua" w:eastAsia="Times New Roman" w:hAnsi="Book Antiqua" w:cs="Book Antiqua"/>
          <w:lang w:eastAsia="ro-RO"/>
        </w:rPr>
        <w:t xml:space="preserve">recombinant anti-CD44 monoclonal </w:t>
      </w:r>
      <w:r>
        <w:rPr>
          <w:rFonts w:ascii="Book Antiqua" w:hAnsi="Book Antiqua" w:cs="Book Antiqua"/>
        </w:rPr>
        <w:t>specific antibody,</w:t>
      </w:r>
      <w:r>
        <w:rPr>
          <w:rFonts w:ascii="Book Antiqua" w:hAnsi="Book Antiqua" w:cs="Book Antiqua"/>
          <w:b/>
        </w:rPr>
        <w:t xml:space="preserve"> </w:t>
      </w:r>
      <w:r>
        <w:rPr>
          <w:rFonts w:ascii="Book Antiqua" w:hAnsi="Book Antiqua" w:cs="Book Antiqua"/>
        </w:rPr>
        <w:t xml:space="preserve">blocks the binding of CD44 to hyaluronic acid (HA) and </w:t>
      </w:r>
      <w:r>
        <w:rPr>
          <w:rFonts w:ascii="Book Antiqua" w:eastAsia="Times New Roman" w:hAnsi="Book Antiqua" w:cs="Book Antiqua"/>
          <w:lang w:eastAsia="ro-RO"/>
        </w:rPr>
        <w:t xml:space="preserve">inhibits cell adhesion, </w:t>
      </w:r>
      <w:r>
        <w:rPr>
          <w:rFonts w:ascii="Book Antiqua" w:hAnsi="Book Antiqua" w:cs="Book Antiqua"/>
        </w:rPr>
        <w:t xml:space="preserve">leading to tumor growth inhibition, and </w:t>
      </w:r>
      <w:r>
        <w:rPr>
          <w:rFonts w:ascii="Book Antiqua" w:eastAsia="Times New Roman" w:hAnsi="Book Antiqua" w:cs="Book Antiqua"/>
          <w:lang w:eastAsia="ro-RO"/>
        </w:rPr>
        <w:t>activates macrophages in preclinical models</w:t>
      </w:r>
      <w:r>
        <w:rPr>
          <w:rFonts w:ascii="Book Antiqua" w:hAnsi="Book Antiqua" w:cs="Book Antiqua"/>
        </w:rPr>
        <w:fldChar w:fldCharType="begin">
          <w:fldData xml:space="preserve">PEVuZE5vdGU+PENpdGU+PEF1dGhvcj5CaXJ6ZWxlPC9BdXRob3I+PFllYXI+MjAxNTwvWWVhcj48
UmVjTnVtPjkxPC9SZWNOdW0+PERpc3BsYXlUZXh0PjxzdHlsZSBmYWNlPSJzdXBlcnNjcmlwdCI+
WzI2LTI4XTwvc3R5bGU+PC9EaXNwbGF5VGV4dD48cmVjb3JkPjxyZWMtbnVtYmVyPjkxPC9yZWMt
bnVtYmVyPjxmb3JlaWduLWtleXM+PGtleSBhcHA9IkVOIiBkYi1pZD0iYXB2ZWV2eDVvc3I1cDBl
eHBwZTVldHg3dmRmYWZ4dnAyZHZwIiB0aW1lc3RhbXA9IjE1NTEwOTM2OTIiPjkxPC9rZXk+PC9m
b3JlaWduLWtleXM+PHJlZi10eXBlIG5hbWU9IkpvdXJuYWwgQXJ0aWNsZSI+MTc8L3JlZi10eXBl
Pjxjb250cmlidXRvcnM+PGF1dGhvcnM+PGF1dGhvcj5CaXJ6ZWxlLCBGLjwvYXV0aG9yPjxhdXRo
b3I+Vm9zcywgRS48L2F1dGhvcj48YXV0aG9yPk5vcG9yYSwgQS48L2F1dGhvcj48YXV0aG9yPkhv
bm9sZCwgSy48L2F1dGhvcj48YXV0aG9yPkhlaWwsIEYuPC9hdXRob3I+PGF1dGhvcj5Mb2htYW5u
LCBTLjwvYXV0aG9yPjxhdXRob3I+VmVyaGV1bCwgSC48L2F1dGhvcj48YXV0aG9yPkxlIFRvdXJu
ZWF1LCBDLjwvYXV0aG9yPjxhdXRob3I+RGVsb3JkLCBKLiBQLjwvYXV0aG9yPjxhdXRob3I+dmFu
IEhlcnBlbiwgQy48L2F1dGhvcj48YXV0aG9yPk1haGFsaW5nYW0sIEQuPC9hdXRob3I+PGF1dGhv
cj5Db3ZlbGVyLCBBLiBMLjwvYXV0aG9yPjxhdXRob3I+TWVyZXNzZSwgVi48L2F1dGhvcj48YXV0
aG9yPldlaWdhbmQsIFMuPC9hdXRob3I+PGF1dGhvcj5SdW56YSwgVi48L2F1dGhvcj48YXV0aG9y
PkNhbm5hcmlsZSwgTS48L2F1dGhvcj48L2F1dGhvcnM+PC9jb250cmlidXRvcnM+PGF1dGgtYWRk
cmVzcz5Sb2NoZSBJbm5vdmF0aW9uIENlbnRlciBQZW56YmVyZywgUGhhcm1hY2V1dGljYWwgU2Np
ZW5jZXMsIFJvY2hlIFBoYXJtYWNldXRpY2FsIFJlc2VhcmNoIGFuZCBFYXJseSBEZXZlbG9wbWVu
dCwgUGVuemJlcmcsIEdlcm1hbnkuIEZhYmlhbi5iaXJ6ZWxlQHJvY2hlLmNvbS4mI3hEO1JvY2hl
IElubm92YXRpb24gQ2VudGVyIFBlbnpiZXJnLCBPbmNvbG9neSBEaXZpc2lvbiwgUm9jaGUgUGhh
cm1hY2V1dGljYWwgUmVzZWFyY2ggYW5kIEVhcmx5IERldmVsb3BtZW50LCBQZW56YmVyZywgR2Vy
bWFueS4mI3hEO1JvY2hlIElubm92YXRpb24gQ2VudGVyIFBlbnpiZXJnLCBQaGFybWFjZXV0aWNh
bCBTY2llbmNlcywgUm9jaGUgUGhhcm1hY2V1dGljYWwgUmVzZWFyY2ggYW5kIEVhcmx5IERldmVs
b3BtZW50LCBQZW56YmVyZywgR2VybWFueS4mI3hEO1ZVIE1FRElTQ0ggQ0VOVFJVTSwgRGVwYXJ0
bWVudCBvZiBNZWRpY2FsIE9uY29sb2d5LCBBbXN0ZXJkYW0sIHRoZSBOZXRoZXJsYW5kcy4mI3hE
O0RlcGFydG1lbnQgb2YgTWVkaWNhbCBPbmNvbG9neSwgSW5zdGl0dXQgQ3VyaWUsIFBhcmlzLCBG
cmFuY2UuJiN4RDtEZXBhcnRtZW50IG9mIE1lZGljaW5lLCBJbnN0aXR1dCBDbGF1ZGl1cyBSZWdh
dWQsIFRvdWxvdXNlLCBGcmFuY2UuJiN4RDtVTUMgU3QgUmFkYm91ZCwgTWVkaWNhbCBPbmNvbG9n
eSBEZXBhcnRtZW50LCBOaWptZWdlbiwgdGhlIE5ldGhlcmxhbmRzLiYjeEQ7Q2FuY2VyIFRoZXJh
cHkgYW5kIFJlc2VhcmNoIENlbnRlciwgU2FuIEFudG9uaW8sIFRleGFzLiYjeEQ7VW5pdmVyc2l0
eSBvZiBXQSBNZWRpY2FsIENlbnRlciwgU2VhdHRsZSwgV2FzaGluZ3Rvbi4mI3hEO1JvY2hlIGlu
bm92YXRpb24gQ2VudGVyIEJhc2VsLCBPbmNvbG9neSBEaXZpc2lvbiwgUm9jaGUgUGhhcm1hY2V1
dGljYWwgUmVzZWFyY2ggYW5kIEVhcmx5IERldmVsb3BtZW50LCBCYXNlbCwgU3dpdHplcmxhbmQu
JiN4RDtSb2NoZSBJbm5vdmF0aW9uIENlbnRlciBQZW56YmVyZywgTGFyZ2UgTW9sZWN1bGUgUmVz
ZWFyY2gsIFJvY2hlIFBoYXJtYWNldXRpY2FsIFJlc2VhcmNoIGFuZCBFYXJseSBEZXZlbG9wbWVu
dCwgUGVuemJlcmcsIEdlcm1hbnkuPC9hdXRoLWFkZHJlc3M+PHRpdGxlcz48dGl0bGU+Q0Q0NCBJ
c29mb3JtIFN0YXR1cyBQcmVkaWN0cyBSZXNwb25zZSB0byBUcmVhdG1lbnQgd2l0aCBBbnRpLUNE
NDQgQW50aWJvZHkgaW4gQ2FuY2VyIFBhdGllbnRzPC90aXRsZT48c2Vjb25kYXJ5LXRpdGxlPkNs
aW4gQ2FuY2VyIFJlczwvc2Vjb25kYXJ5LXRpdGxlPjwvdGl0bGVzPjxwZXJpb2RpY2FsPjxmdWxs
LXRpdGxlPkNsaW4gQ2FuY2VyIFJlczwvZnVsbC10aXRsZT48L3BlcmlvZGljYWw+PHBhZ2VzPjI3
NTMtNjI8L3BhZ2VzPjx2b2x1bWU+MjE8L3ZvbHVtZT48bnVtYmVyPjEyPC9udW1iZXI+PGVkaXRp
b24+MjAxNS8wMy8xMzwvZWRpdGlvbj48a2V5d29yZHM+PGtleXdvcmQ+QW5pbWFsczwva2V5d29y
ZD48a2V5d29yZD5BbnRpYm9kaWVzLCBNb25vY2xvbmFsLypwaGFybWFjb2xvZ3kvdGhlcmFwZXV0
aWMgdXNlPC9rZXl3b3JkPjxrZXl3b3JkPkFudGlib2RpZXMsIE1vbm9jbG9uYWwsIEh1bWFuaXpl
ZC9tZXRhYm9saXNtL3BoYXJtYWNvbG9neTwva2V5d29yZD48a2V5d29yZD5BbnRpbmVvcGxhc3Rp
YyBBZ2VudHMvKnBoYXJtYWNvbG9neS90aGVyYXBldXRpYyB1c2U8L2tleXdvcmQ+PGtleXdvcmQ+
RGlzZWFzZSBNb2RlbHMsIEFuaW1hbDwva2V5d29yZD48a2V5d29yZD5GZW1hbGU8L2tleXdvcmQ+
PGtleXdvcmQ+R2VuZSBFeHByZXNzaW9uPC9rZXl3b3JkPjxrZXl3b3JkPkdlbmUgRXhwcmVzc2lv
biBSZWd1bGF0aW9uLCBOZW9wbGFzdGljPC9rZXl3b3JkPjxrZXl3b3JkPkhFSzI5MyBDZWxsczwv
a2V5d29yZD48a2V5d29yZD5IdW1hbnM8L2tleXdvcmQ+PGtleXdvcmQ+SHlhbHVyb25hbiBSZWNl
cHRvcnMvZ2VuZXRpY3MvKm1ldGFib2xpc208L2tleXdvcmQ+PGtleXdvcmQ+SHlhbHVyb25pYyBB
Y2lkL21ldGFib2xpc208L2tleXdvcmQ+PGtleXdvcmQ+TWFsZTwva2V5d29yZD48a2V5d29yZD5N
aWNlPC9rZXl3b3JkPjxrZXl3b3JkPk5lb3BsYXNtcy9kcnVnIHRoZXJhcHkvZ2VuZXRpY3MvKm1l
dGFib2xpc20vcGF0aG9sb2d5PC9rZXl3b3JkPjxrZXl3b3JkPlByb3RlaW4gQmluZGluZzwva2V5
d29yZD48a2V5d29yZD5Qcm90ZWluIEludGVyYWN0aW9uIE1hcHM8L2tleXdvcmQ+PGtleXdvcmQ+
UHJvdGVpbiBJc29mb3Jtczwva2V5d29yZD48a2V5d29yZD5UcmFuc2NyaXB0aW9uLCBHZW5ldGlj
PC9rZXl3b3JkPjxrZXl3b3JkPlRyYW5zZmVjdGlvbjwva2V5d29yZD48a2V5d29yZD5UcmVhdG1l
bnQgT3V0Y29tZTwva2V5d29yZD48a2V5d29yZD5YZW5vZ3JhZnQgTW9kZWwgQW50aXR1bW9yIEFz
c2F5czwva2V5d29yZD48L2tleXdvcmRzPjxkYXRlcz48eWVhcj4yMDE1PC95ZWFyPjxwdWItZGF0
ZXM+PGRhdGU+SnVuIDE1PC9kYXRlPjwvcHViLWRhdGVzPjwvZGF0ZXM+PGlzYm4+MTA3OC0wNDMy
IChQcmludCkmI3hEOzEwNzgtMDQzMiAoTGlua2luZyk8L2lzYm4+PGFjY2Vzc2lvbi1udW0+MjU3
NjIzNDM8L2FjY2Vzc2lvbi1udW0+PHVybHM+PHJlbGF0ZWQtdXJscz48dXJsPmh0dHBzOi8vd3d3
Lm5jYmkubmxtLm5paC5nb3YvcHVibWVkLzI1NzYyMzQzPC91cmw+PC9yZWxhdGVkLXVybHM+PC91
cmxzPjxlbGVjdHJvbmljLXJlc291cmNlLW51bT4xMC4xMTU4LzEwNzgtMDQzMi5DQ1ItMTQtMjE0
MTwvZWxlY3Ryb25pYy1yZXNvdXJjZS1udW0+PC9yZWNvcmQ+PC9DaXRlPjxDaXRlPjxBdXRob3I+
V2VpZ2FuZDwvQXV0aG9yPjxZZWFyPjIwMTI8L1llYXI+PFJlY051bT45MjwvUmVjTnVtPjxyZWNv
cmQ+PHJlYy1udW1iZXI+OTI8L3JlYy1udW1iZXI+PGZvcmVpZ24ta2V5cz48a2V5IGFwcD0iRU4i
IGRiLWlkPSJhcHZlZXZ4NW9zcjVwMGV4cHBlNWV0eDd2ZGZhZnh2cDJkdnAiIHRpbWVzdGFtcD0i
MTU1MTA5MzY5MiI+OTI8L2tleT48L2ZvcmVpZ24ta2V5cz48cmVmLXR5cGUgbmFtZT0iSm91cm5h
bCBBcnRpY2xlIj4xNzwvcmVmLXR5cGU+PGNvbnRyaWJ1dG9ycz48YXV0aG9ycz48YXV0aG9yPldl
aWdhbmQsIFMuPC9hdXRob3I+PGF1dGhvcj5IZXJ0aW5nLCBGLjwvYXV0aG9yPjxhdXRob3I+TWFp
c2VsLCBELjwvYXV0aG9yPjxhdXRob3I+Tm9wb3JhLCBBLjwvYXV0aG9yPjxhdXRob3I+Vm9zcywg
RS48L2F1dGhvcj48YXV0aG9yPlNjaGFhYiwgQy48L2F1dGhvcj48YXV0aG9yPktsYW1tZXIsIE0u
PC9hdXRob3I+PGF1dGhvcj5UZWJiZSwgQS48L2F1dGhvcj48L2F1dGhvcnM+PC9jb250cmlidXRv
cnM+PGF1dGgtYWRkcmVzcz5EaXNjb3ZlcnkgT25jb2xvZ3ksIFBoYXJtYSBSZXNlYXJjaCBhbmQg
RWFybHkgRGV2ZWxvcG1lbnQsIFJvY2hlIERpYWdub3N0aWNzIEdtYkgsIFBlbnpiZXJnLCBHZXJt
YW55LiBTdGVmYW4ud2VpZ2FuZEByb2NoZS5jb208L2F1dGgtYWRkcmVzcz48dGl0bGVzPjx0aXRs
ZT5HbG9iYWwgcXVhbnRpdGF0aXZlIHBob3NwaG9wcm90ZW9tZSBhbmFseXNpcyBvZiBodW1hbiB0
dW1vciB4ZW5vZ3JhZnRzIHRyZWF0ZWQgd2l0aCBhIENENDQgYW50YWdvbmlzdDwvdGl0bGU+PHNl
Y29uZGFyeS10aXRsZT5DYW5jZXIgUmVzPC9zZWNvbmRhcnktdGl0bGU+PC90aXRsZXM+PHBlcmlv
ZGljYWw+PGZ1bGwtdGl0bGU+Q2FuY2VyIFJlczwvZnVsbC10aXRsZT48L3BlcmlvZGljYWw+PHBh
Z2VzPjQzMjktMzk8L3BhZ2VzPjx2b2x1bWU+NzI8L3ZvbHVtZT48bnVtYmVyPjE3PC9udW1iZXI+
PGVkaXRpb24+MjAxMi8wNy8xMTwvZWRpdGlvbj48a2V5d29yZHM+PGtleXdvcmQ+QW5pbWFsczwv
a2V5d29yZD48a2V5d29yZD5BbnRpYm9kaWVzLCBNb25vY2xvbmFsL2FkbWluaXN0cmF0aW9uICZh
bXA7IGRvc2FnZS8qcGhhcm1hY29sb2d5PC9rZXl3b3JkPjxrZXl3b3JkPkFudGlib2RpZXMsIE1v
bm9jbG9uYWwsIEh1bWFuaXplZC9hZG1pbmlzdHJhdGlvbiAmYW1wOyBkb3NhZ2UvKnBoYXJtYWNv
bG9neTwva2V5d29yZD48a2V5d29yZD5BbnRpbmVvcGxhc3RpYyBBZ2VudHMvYWRtaW5pc3RyYXRp
b24gJmFtcDsgZG9zYWdlLypwaGFybWFjb2xvZ3k8L2tleXdvcmQ+PGtleXdvcmQ+Q29tcHV0YXRp
b25hbCBCaW9sb2d5L21ldGhvZHM8L2tleXdvcmQ+PGtleXdvcmQ+RmVtYWxlPC9rZXl3b3JkPjxr
ZXl3b3JkPkh1bWFuczwva2V5d29yZD48a2V5d29yZD5IeWFsdXJvbmFuIFJlY2VwdG9ycy8qbWV0
YWJvbGlzbTwva2V5d29yZD48a2V5d29yZD5NQVAgS2luYXNlIFNpZ25hbGluZyBTeXN0ZW0vZHJ1
ZyBlZmZlY3RzPC9rZXl3b3JkPjxrZXl3b3JkPk1pY2U8L2tleXdvcmQ+PGtleXdvcmQ+TWljZSwg
U0NJRDwva2V5d29yZD48a2V5d29yZD5OZW9wbGFzbXMvZHJ1ZyB0aGVyYXB5LyptZXRhYm9saXNt
PC9rZXl3b3JkPjxrZXl3b3JkPlBob3NwaG9wcm90ZWlucy8qbWV0YWJvbGlzbTwva2V5d29yZD48
a2V5d29yZD5Qcm90ZW9tZS8qbWV0YWJvbGlzbTwva2V5d29yZD48a2V5d29yZD5Qcm90ZW9taWNz
PC9rZXl3b3JkPjxrZXl3b3JkPlhlbm9ncmFmdCBNb2RlbCBBbnRpdHVtb3IgQXNzYXlzPC9rZXl3
b3JkPjwva2V5d29yZHM+PGRhdGVzPjx5ZWFyPjIwMTI8L3llYXI+PHB1Yi1kYXRlcz48ZGF0ZT5T
ZXAgMTwvZGF0ZT48L3B1Yi1kYXRlcz48L2RhdGVzPjxpc2JuPjE1MzgtNzQ0NSAoRWxlY3Ryb25p
YykmI3hEOzAwMDgtNTQ3MiAoTGlua2luZyk8L2lzYm4+PGFjY2Vzc2lvbi1udW0+MjI3Nzc4MjQ8
L2FjY2Vzc2lvbi1udW0+PHVybHM+PHJlbGF0ZWQtdXJscz48dXJsPmh0dHBzOi8vd3d3Lm5jYmku
bmxtLm5paC5nb3YvcHVibWVkLzIyNzc3ODI0PC91cmw+PC9yZWxhdGVkLXVybHM+PC91cmxzPjxl
bGVjdHJvbmljLXJlc291cmNlLW51bT4xMC4xMTU4LzAwMDgtNTQ3Mi5DQU4tMTItMDEzNjwvZWxl
Y3Ryb25pYy1yZXNvdXJjZS1udW0+PC9yZWNvcmQ+PC9DaXRlPjxDaXRlPjxBdXRob3I+TWFpc2Vs
PC9BdXRob3I+PFllYXI+MjAxNjwvWWVhcj48UmVjTnVtPjkzPC9SZWNOdW0+PHJlY29yZD48cmVj
LW51bWJlcj45MzwvcmVjLW51bWJlcj48Zm9yZWlnbi1rZXlzPjxrZXkgYXBwPSJFTiIgZGItaWQ9
ImFwdmVldng1b3NyNXAwZXhwcGU1ZXR4N3ZkZmFmeHZwMmR2cCIgdGltZXN0YW1wPSIxNTUxMDkz
NjkyIj45Mzwva2V5PjwvZm9yZWlnbi1rZXlzPjxyZWYtdHlwZSBuYW1lPSJKb3VybmFsIEFydGlj
bGUiPjE3PC9yZWYtdHlwZT48Y29udHJpYnV0b3JzPjxhdXRob3JzPjxhdXRob3I+TWFpc2VsLCBE
LjwvYXV0aG9yPjxhdXRob3I+QmlyemVsZSwgRi48L2F1dGhvcj48YXV0aG9yPlZvc3MsIEUuPC9h
dXRob3I+PGF1dGhvcj5Ob3BvcmEsIEEuPC9hdXRob3I+PGF1dGhvcj5CYWRlciwgUy48L2F1dGhv
cj48YXV0aG9yPkZyaWVzcywgVC48L2F1dGhvcj48YXV0aG9yPkdvbGxlciwgQi48L2F1dGhvcj48
YXV0aG9yPkxhaWZlbmZlbGQsIEQuPC9hdXRob3I+PGF1dGhvcj5XZWlnYW5kLCBTLjwvYXV0aG9y
PjxhdXRob3I+UnVuemEsIFYuPC9hdXRob3I+PC9hdXRob3JzPjwvY29udHJpYnV0b3JzPjxhdXRo
LWFkZHJlc3M+VHJhbnNsYXRpb25hbCBUZWNobm9sb2dpZXMgYW5kIEJpb2luZm9ybWF0aWNzLCBQ
aGFybWFjZXV0aWNhbCBTY2llbmNlcywgUm9jaGUgSW5ub3ZhdGlvbiBDZW50ZXIgTXVuaWNoLCBQ
ZW56YmVyZywgR2VybWFueS4mI3hEO0Rpc2NvdmVyeSBPbmNvbG9neSwgUm9jaGUgSW5ub3ZhdGlv
biBDZW50ZXIgTXVuaWNoLCBQZW56YmVyZywgR2VybWFueS4mI3hEO1NlbHZlbnRhIEluYy4sIENh
bWJyaWRnZSwgTWFzc2FjaHVzZXR0cywgMDIxNDAsIFVuaXRlZCBTdGF0ZXMgb2YgQW1lcmljYS4m
I3hEO0xhcmdlIE1vbGVjdWxlIFJlc2VhcmNoLCBSb2NoZSBJbm5vdmF0aW9uIENlbnRlciBCYXNl
bCwgQmFzZWwsIFN3aXR6ZXJsYW5kLjwvYXV0aC1hZGRyZXNzPjx0aXRsZXM+PHRpdGxlPlRhcmdl
dGluZyBUdW1vciBDZWxscyB3aXRoIEFudGktQ0Q0NCBBbnRpYm9keSBUcmlnZ2VycyBNYWNyb3Bo
YWdlLU1lZGlhdGVkIEltbXVuZSBNb2R1bGF0b3J5IEVmZmVjdHMgaW4gYSBDYW5jZXIgWGVub2dy
YWZ0IE1vZGVsPC90aXRsZT48c2Vjb25kYXJ5LXRpdGxlPlBMb1MgT25lPC9zZWNvbmRhcnktdGl0
bGU+PC90aXRsZXM+PHBlcmlvZGljYWw+PGZ1bGwtdGl0bGU+UExvUyBPbmU8L2Z1bGwtdGl0bGU+
PC9wZXJpb2RpY2FsPjxwYWdlcz5lMDE1OTcxNjwvcGFnZXM+PHZvbHVtZT4xMTwvdm9sdW1lPjxu
dW1iZXI+NzwvbnVtYmVyPjxlZGl0aW9uPjIwMTYvMDcvMjg8L2VkaXRpb24+PGtleXdvcmRzPjxr
ZXl3b3JkPkFuaW1hbHM8L2tleXdvcmQ+PGtleXdvcmQ+QW50aWJvZGllcywgTW9ub2Nsb25hbCwg
SHVtYW5pemVkLyppbW11bm9sb2d5PC9rZXl3b3JkPjxrZXl3b3JkPkNlbGwgTGluZSwgVHVtb3I8
L2tleXdvcmQ+PGtleXdvcmQ+Q3l0b2tpbmVzL2dlbmV0aWNzL21ldGFib2xpc208L2tleXdvcmQ+
PGtleXdvcmQ+SHVtYW5zPC9rZXl3b3JkPjxrZXl3b3JkPkh5YWx1cm9uYW4gUmVjZXB0b3JzLypp
bW11bm9sb2d5PC9rZXl3b3JkPjxrZXl3b3JkPk1hY3JvcGhhZ2VzLyppbW11bm9sb2d5PC9rZXl3
b3JkPjxrZXl3b3JkPk1pY2U8L2tleXdvcmQ+PGtleXdvcmQ+TWljZSwgU0NJRDwva2V5d29yZD48
a2V5d29yZD5OZW9wbGFzbXMsIEV4cGVyaW1lbnRhbC9nZW5ldGljcy9pbW11bm9sb2d5PC9rZXl3
b3JkPjxrZXl3b3JkPlBoYWdvY3l0b3Npczwva2V5d29yZD48L2tleXdvcmRzPjxkYXRlcz48eWVh
cj4yMDE2PC95ZWFyPjwvZGF0ZXM+PGlzYm4+MTkzMi02MjAzIChFbGVjdHJvbmljKSYjeEQ7MTkz
Mi02MjAzIChMaW5raW5nKTwvaXNibj48YWNjZXNzaW9uLW51bT4yNzQ2MzM3MjwvYWNjZXNzaW9u
LW51bT48dXJscz48cmVsYXRlZC11cmxzPjx1cmw+aHR0cHM6Ly93d3cubmNiaS5ubG0ubmloLmdv
di9wdWJtZWQvMjc0NjMzNzI8L3VybD48L3JlbGF0ZWQtdXJscz48L3VybHM+PGN1c3RvbTI+UE1D
NDk2MzAyMzwvY3VzdG9tMj48ZWxlY3Ryb25pYy1yZXNvdXJjZS1udW0+MTAuMTM3MS9qb3VybmFs
LnBvbmUuMDE1OTcxNjwvZWxlY3Ryb25pYy1yZXNvdXJjZS1udW0+PC9yZWNvcmQ+PC9DaXRlPjwv
RW5kTm90ZT4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CaXJ6ZWxlPC9BdXRob3I+PFllYXI+MjAxNTwvWWVhcj48
UmVjTnVtPjkxPC9SZWNOdW0+PERpc3BsYXlUZXh0PjxzdHlsZSBmYWNlPSJzdXBlcnNjcmlwdCI+
WzI2LTI4XTwvc3R5bGU+PC9EaXNwbGF5VGV4dD48cmVjb3JkPjxyZWMtbnVtYmVyPjkxPC9yZWMt
bnVtYmVyPjxmb3JlaWduLWtleXM+PGtleSBhcHA9IkVOIiBkYi1pZD0iYXB2ZWV2eDVvc3I1cDBl
eHBwZTVldHg3dmRmYWZ4dnAyZHZwIiB0aW1lc3RhbXA9IjE1NTEwOTM2OTIiPjkxPC9rZXk+PC9m
b3JlaWduLWtleXM+PHJlZi10eXBlIG5hbWU9IkpvdXJuYWwgQXJ0aWNsZSI+MTc8L3JlZi10eXBl
Pjxjb250cmlidXRvcnM+PGF1dGhvcnM+PGF1dGhvcj5CaXJ6ZWxlLCBGLjwvYXV0aG9yPjxhdXRo
b3I+Vm9zcywgRS48L2F1dGhvcj48YXV0aG9yPk5vcG9yYSwgQS48L2F1dGhvcj48YXV0aG9yPkhv
bm9sZCwgSy48L2F1dGhvcj48YXV0aG9yPkhlaWwsIEYuPC9hdXRob3I+PGF1dGhvcj5Mb2htYW5u
LCBTLjwvYXV0aG9yPjxhdXRob3I+VmVyaGV1bCwgSC48L2F1dGhvcj48YXV0aG9yPkxlIFRvdXJu
ZWF1LCBDLjwvYXV0aG9yPjxhdXRob3I+RGVsb3JkLCBKLiBQLjwvYXV0aG9yPjxhdXRob3I+dmFu
IEhlcnBlbiwgQy48L2F1dGhvcj48YXV0aG9yPk1haGFsaW5nYW0sIEQuPC9hdXRob3I+PGF1dGhv
cj5Db3ZlbGVyLCBBLiBMLjwvYXV0aG9yPjxhdXRob3I+TWVyZXNzZSwgVi48L2F1dGhvcj48YXV0
aG9yPldlaWdhbmQsIFMuPC9hdXRob3I+PGF1dGhvcj5SdW56YSwgVi48L2F1dGhvcj48YXV0aG9y
PkNhbm5hcmlsZSwgTS48L2F1dGhvcj48L2F1dGhvcnM+PC9jb250cmlidXRvcnM+PGF1dGgtYWRk
cmVzcz5Sb2NoZSBJbm5vdmF0aW9uIENlbnRlciBQZW56YmVyZywgUGhhcm1hY2V1dGljYWwgU2Np
ZW5jZXMsIFJvY2hlIFBoYXJtYWNldXRpY2FsIFJlc2VhcmNoIGFuZCBFYXJseSBEZXZlbG9wbWVu
dCwgUGVuemJlcmcsIEdlcm1hbnkuIEZhYmlhbi5iaXJ6ZWxlQHJvY2hlLmNvbS4mI3hEO1JvY2hl
IElubm92YXRpb24gQ2VudGVyIFBlbnpiZXJnLCBPbmNvbG9neSBEaXZpc2lvbiwgUm9jaGUgUGhh
cm1hY2V1dGljYWwgUmVzZWFyY2ggYW5kIEVhcmx5IERldmVsb3BtZW50LCBQZW56YmVyZywgR2Vy
bWFueS4mI3hEO1JvY2hlIElubm92YXRpb24gQ2VudGVyIFBlbnpiZXJnLCBQaGFybWFjZXV0aWNh
bCBTY2llbmNlcywgUm9jaGUgUGhhcm1hY2V1dGljYWwgUmVzZWFyY2ggYW5kIEVhcmx5IERldmVs
b3BtZW50LCBQZW56YmVyZywgR2VybWFueS4mI3hEO1ZVIE1FRElTQ0ggQ0VOVFJVTSwgRGVwYXJ0
bWVudCBvZiBNZWRpY2FsIE9uY29sb2d5LCBBbXN0ZXJkYW0sIHRoZSBOZXRoZXJsYW5kcy4mI3hE
O0RlcGFydG1lbnQgb2YgTWVkaWNhbCBPbmNvbG9neSwgSW5zdGl0dXQgQ3VyaWUsIFBhcmlzLCBG
cmFuY2UuJiN4RDtEZXBhcnRtZW50IG9mIE1lZGljaW5lLCBJbnN0aXR1dCBDbGF1ZGl1cyBSZWdh
dWQsIFRvdWxvdXNlLCBGcmFuY2UuJiN4RDtVTUMgU3QgUmFkYm91ZCwgTWVkaWNhbCBPbmNvbG9n
eSBEZXBhcnRtZW50LCBOaWptZWdlbiwgdGhlIE5ldGhlcmxhbmRzLiYjeEQ7Q2FuY2VyIFRoZXJh
cHkgYW5kIFJlc2VhcmNoIENlbnRlciwgU2FuIEFudG9uaW8sIFRleGFzLiYjeEQ7VW5pdmVyc2l0
eSBvZiBXQSBNZWRpY2FsIENlbnRlciwgU2VhdHRsZSwgV2FzaGluZ3Rvbi4mI3hEO1JvY2hlIGlu
bm92YXRpb24gQ2VudGVyIEJhc2VsLCBPbmNvbG9neSBEaXZpc2lvbiwgUm9jaGUgUGhhcm1hY2V1
dGljYWwgUmVzZWFyY2ggYW5kIEVhcmx5IERldmVsb3BtZW50LCBCYXNlbCwgU3dpdHplcmxhbmQu
JiN4RDtSb2NoZSBJbm5vdmF0aW9uIENlbnRlciBQZW56YmVyZywgTGFyZ2UgTW9sZWN1bGUgUmVz
ZWFyY2gsIFJvY2hlIFBoYXJtYWNldXRpY2FsIFJlc2VhcmNoIGFuZCBFYXJseSBEZXZlbG9wbWVu
dCwgUGVuemJlcmcsIEdlcm1hbnkuPC9hdXRoLWFkZHJlc3M+PHRpdGxlcz48dGl0bGU+Q0Q0NCBJ
c29mb3JtIFN0YXR1cyBQcmVkaWN0cyBSZXNwb25zZSB0byBUcmVhdG1lbnQgd2l0aCBBbnRpLUNE
NDQgQW50aWJvZHkgaW4gQ2FuY2VyIFBhdGllbnRzPC90aXRsZT48c2Vjb25kYXJ5LXRpdGxlPkNs
aW4gQ2FuY2VyIFJlczwvc2Vjb25kYXJ5LXRpdGxlPjwvdGl0bGVzPjxwZXJpb2RpY2FsPjxmdWxs
LXRpdGxlPkNsaW4gQ2FuY2VyIFJlczwvZnVsbC10aXRsZT48L3BlcmlvZGljYWw+PHBhZ2VzPjI3
NTMtNjI8L3BhZ2VzPjx2b2x1bWU+MjE8L3ZvbHVtZT48bnVtYmVyPjEyPC9udW1iZXI+PGVkaXRp
b24+MjAxNS8wMy8xMzwvZWRpdGlvbj48a2V5d29yZHM+PGtleXdvcmQ+QW5pbWFsczwva2V5d29y
ZD48a2V5d29yZD5BbnRpYm9kaWVzLCBNb25vY2xvbmFsLypwaGFybWFjb2xvZ3kvdGhlcmFwZXV0
aWMgdXNlPC9rZXl3b3JkPjxrZXl3b3JkPkFudGlib2RpZXMsIE1vbm9jbG9uYWwsIEh1bWFuaXpl
ZC9tZXRhYm9saXNtL3BoYXJtYWNvbG9neTwva2V5d29yZD48a2V5d29yZD5BbnRpbmVvcGxhc3Rp
YyBBZ2VudHMvKnBoYXJtYWNvbG9neS90aGVyYXBldXRpYyB1c2U8L2tleXdvcmQ+PGtleXdvcmQ+
RGlzZWFzZSBNb2RlbHMsIEFuaW1hbDwva2V5d29yZD48a2V5d29yZD5GZW1hbGU8L2tleXdvcmQ+
PGtleXdvcmQ+R2VuZSBFeHByZXNzaW9uPC9rZXl3b3JkPjxrZXl3b3JkPkdlbmUgRXhwcmVzc2lv
biBSZWd1bGF0aW9uLCBOZW9wbGFzdGljPC9rZXl3b3JkPjxrZXl3b3JkPkhFSzI5MyBDZWxsczwv
a2V5d29yZD48a2V5d29yZD5IdW1hbnM8L2tleXdvcmQ+PGtleXdvcmQ+SHlhbHVyb25hbiBSZWNl
cHRvcnMvZ2VuZXRpY3MvKm1ldGFib2xpc208L2tleXdvcmQ+PGtleXdvcmQ+SHlhbHVyb25pYyBB
Y2lkL21ldGFib2xpc208L2tleXdvcmQ+PGtleXdvcmQ+TWFsZTwva2V5d29yZD48a2V5d29yZD5N
aWNlPC9rZXl3b3JkPjxrZXl3b3JkPk5lb3BsYXNtcy9kcnVnIHRoZXJhcHkvZ2VuZXRpY3MvKm1l
dGFib2xpc20vcGF0aG9sb2d5PC9rZXl3b3JkPjxrZXl3b3JkPlByb3RlaW4gQmluZGluZzwva2V5
d29yZD48a2V5d29yZD5Qcm90ZWluIEludGVyYWN0aW9uIE1hcHM8L2tleXdvcmQ+PGtleXdvcmQ+
UHJvdGVpbiBJc29mb3Jtczwva2V5d29yZD48a2V5d29yZD5UcmFuc2NyaXB0aW9uLCBHZW5ldGlj
PC9rZXl3b3JkPjxrZXl3b3JkPlRyYW5zZmVjdGlvbjwva2V5d29yZD48a2V5d29yZD5UcmVhdG1l
bnQgT3V0Y29tZTwva2V5d29yZD48a2V5d29yZD5YZW5vZ3JhZnQgTW9kZWwgQW50aXR1bW9yIEFz
c2F5czwva2V5d29yZD48L2tleXdvcmRzPjxkYXRlcz48eWVhcj4yMDE1PC95ZWFyPjxwdWItZGF0
ZXM+PGRhdGU+SnVuIDE1PC9kYXRlPjwvcHViLWRhdGVzPjwvZGF0ZXM+PGlzYm4+MTA3OC0wNDMy
IChQcmludCkmI3hEOzEwNzgtMDQzMiAoTGlua2luZyk8L2lzYm4+PGFjY2Vzc2lvbi1udW0+MjU3
NjIzNDM8L2FjY2Vzc2lvbi1udW0+PHVybHM+PHJlbGF0ZWQtdXJscz48dXJsPmh0dHBzOi8vd3d3
Lm5jYmkubmxtLm5paC5nb3YvcHVibWVkLzI1NzYyMzQzPC91cmw+PC9yZWxhdGVkLXVybHM+PC91
cmxzPjxlbGVjdHJvbmljLXJlc291cmNlLW51bT4xMC4xMTU4LzEwNzgtMDQzMi5DQ1ItMTQtMjE0
MTwvZWxlY3Ryb25pYy1yZXNvdXJjZS1udW0+PC9yZWNvcmQ+PC9DaXRlPjxDaXRlPjxBdXRob3I+
V2VpZ2FuZDwvQXV0aG9yPjxZZWFyPjIwMTI8L1llYXI+PFJlY051bT45MjwvUmVjTnVtPjxyZWNv
cmQ+PHJlYy1udW1iZXI+OTI8L3JlYy1udW1iZXI+PGZvcmVpZ24ta2V5cz48a2V5IGFwcD0iRU4i
IGRiLWlkPSJhcHZlZXZ4NW9zcjVwMGV4cHBlNWV0eDd2ZGZhZnh2cDJkdnAiIHRpbWVzdGFtcD0i
MTU1MTA5MzY5MiI+OTI8L2tleT48L2ZvcmVpZ24ta2V5cz48cmVmLXR5cGUgbmFtZT0iSm91cm5h
bCBBcnRpY2xlIj4xNzwvcmVmLXR5cGU+PGNvbnRyaWJ1dG9ycz48YXV0aG9ycz48YXV0aG9yPldl
aWdhbmQsIFMuPC9hdXRob3I+PGF1dGhvcj5IZXJ0aW5nLCBGLjwvYXV0aG9yPjxhdXRob3I+TWFp
c2VsLCBELjwvYXV0aG9yPjxhdXRob3I+Tm9wb3JhLCBBLjwvYXV0aG9yPjxhdXRob3I+Vm9zcywg
RS48L2F1dGhvcj48YXV0aG9yPlNjaGFhYiwgQy48L2F1dGhvcj48YXV0aG9yPktsYW1tZXIsIE0u
PC9hdXRob3I+PGF1dGhvcj5UZWJiZSwgQS48L2F1dGhvcj48L2F1dGhvcnM+PC9jb250cmlidXRv
cnM+PGF1dGgtYWRkcmVzcz5EaXNjb3ZlcnkgT25jb2xvZ3ksIFBoYXJtYSBSZXNlYXJjaCBhbmQg
RWFybHkgRGV2ZWxvcG1lbnQsIFJvY2hlIERpYWdub3N0aWNzIEdtYkgsIFBlbnpiZXJnLCBHZXJt
YW55LiBTdGVmYW4ud2VpZ2FuZEByb2NoZS5jb208L2F1dGgtYWRkcmVzcz48dGl0bGVzPjx0aXRs
ZT5HbG9iYWwgcXVhbnRpdGF0aXZlIHBob3NwaG9wcm90ZW9tZSBhbmFseXNpcyBvZiBodW1hbiB0
dW1vciB4ZW5vZ3JhZnRzIHRyZWF0ZWQgd2l0aCBhIENENDQgYW50YWdvbmlzdDwvdGl0bGU+PHNl
Y29uZGFyeS10aXRsZT5DYW5jZXIgUmVzPC9zZWNvbmRhcnktdGl0bGU+PC90aXRsZXM+PHBlcmlv
ZGljYWw+PGZ1bGwtdGl0bGU+Q2FuY2VyIFJlczwvZnVsbC10aXRsZT48L3BlcmlvZGljYWw+PHBh
Z2VzPjQzMjktMzk8L3BhZ2VzPjx2b2x1bWU+NzI8L3ZvbHVtZT48bnVtYmVyPjE3PC9udW1iZXI+
PGVkaXRpb24+MjAxMi8wNy8xMTwvZWRpdGlvbj48a2V5d29yZHM+PGtleXdvcmQ+QW5pbWFsczwv
a2V5d29yZD48a2V5d29yZD5BbnRpYm9kaWVzLCBNb25vY2xvbmFsL2FkbWluaXN0cmF0aW9uICZh
bXA7IGRvc2FnZS8qcGhhcm1hY29sb2d5PC9rZXl3b3JkPjxrZXl3b3JkPkFudGlib2RpZXMsIE1v
bm9jbG9uYWwsIEh1bWFuaXplZC9hZG1pbmlzdHJhdGlvbiAmYW1wOyBkb3NhZ2UvKnBoYXJtYWNv
bG9neTwva2V5d29yZD48a2V5d29yZD5BbnRpbmVvcGxhc3RpYyBBZ2VudHMvYWRtaW5pc3RyYXRp
b24gJmFtcDsgZG9zYWdlLypwaGFybWFjb2xvZ3k8L2tleXdvcmQ+PGtleXdvcmQ+Q29tcHV0YXRp
b25hbCBCaW9sb2d5L21ldGhvZHM8L2tleXdvcmQ+PGtleXdvcmQ+RmVtYWxlPC9rZXl3b3JkPjxr
ZXl3b3JkPkh1bWFuczwva2V5d29yZD48a2V5d29yZD5IeWFsdXJvbmFuIFJlY2VwdG9ycy8qbWV0
YWJvbGlzbTwva2V5d29yZD48a2V5d29yZD5NQVAgS2luYXNlIFNpZ25hbGluZyBTeXN0ZW0vZHJ1
ZyBlZmZlY3RzPC9rZXl3b3JkPjxrZXl3b3JkPk1pY2U8L2tleXdvcmQ+PGtleXdvcmQ+TWljZSwg
U0NJRDwva2V5d29yZD48a2V5d29yZD5OZW9wbGFzbXMvZHJ1ZyB0aGVyYXB5LyptZXRhYm9saXNt
PC9rZXl3b3JkPjxrZXl3b3JkPlBob3NwaG9wcm90ZWlucy8qbWV0YWJvbGlzbTwva2V5d29yZD48
a2V5d29yZD5Qcm90ZW9tZS8qbWV0YWJvbGlzbTwva2V5d29yZD48a2V5d29yZD5Qcm90ZW9taWNz
PC9rZXl3b3JkPjxrZXl3b3JkPlhlbm9ncmFmdCBNb2RlbCBBbnRpdHVtb3IgQXNzYXlzPC9rZXl3
b3JkPjwva2V5d29yZHM+PGRhdGVzPjx5ZWFyPjIwMTI8L3llYXI+PHB1Yi1kYXRlcz48ZGF0ZT5T
ZXAgMTwvZGF0ZT48L3B1Yi1kYXRlcz48L2RhdGVzPjxpc2JuPjE1MzgtNzQ0NSAoRWxlY3Ryb25p
YykmI3hEOzAwMDgtNTQ3MiAoTGlua2luZyk8L2lzYm4+PGFjY2Vzc2lvbi1udW0+MjI3Nzc4MjQ8
L2FjY2Vzc2lvbi1udW0+PHVybHM+PHJlbGF0ZWQtdXJscz48dXJsPmh0dHBzOi8vd3d3Lm5jYmku
bmxtLm5paC5nb3YvcHVibWVkLzIyNzc3ODI0PC91cmw+PC9yZWxhdGVkLXVybHM+PC91cmxzPjxl
bGVjdHJvbmljLXJlc291cmNlLW51bT4xMC4xMTU4LzAwMDgtNTQ3Mi5DQU4tMTItMDEzNjwvZWxl
Y3Ryb25pYy1yZXNvdXJjZS1udW0+PC9yZWNvcmQ+PC9DaXRlPjxDaXRlPjxBdXRob3I+TWFpc2Vs
PC9BdXRob3I+PFllYXI+MjAxNjwvWWVhcj48UmVjTnVtPjkzPC9SZWNOdW0+PHJlY29yZD48cmVj
LW51bWJlcj45MzwvcmVjLW51bWJlcj48Zm9yZWlnbi1rZXlzPjxrZXkgYXBwPSJFTiIgZGItaWQ9
ImFwdmVldng1b3NyNXAwZXhwcGU1ZXR4N3ZkZmFmeHZwMmR2cCIgdGltZXN0YW1wPSIxNTUxMDkz
NjkyIj45Mzwva2V5PjwvZm9yZWlnbi1rZXlzPjxyZWYtdHlwZSBuYW1lPSJKb3VybmFsIEFydGlj
bGUiPjE3PC9yZWYtdHlwZT48Y29udHJpYnV0b3JzPjxhdXRob3JzPjxhdXRob3I+TWFpc2VsLCBE
LjwvYXV0aG9yPjxhdXRob3I+QmlyemVsZSwgRi48L2F1dGhvcj48YXV0aG9yPlZvc3MsIEUuPC9h
dXRob3I+PGF1dGhvcj5Ob3BvcmEsIEEuPC9hdXRob3I+PGF1dGhvcj5CYWRlciwgUy48L2F1dGhv
cj48YXV0aG9yPkZyaWVzcywgVC48L2F1dGhvcj48YXV0aG9yPkdvbGxlciwgQi48L2F1dGhvcj48
YXV0aG9yPkxhaWZlbmZlbGQsIEQuPC9hdXRob3I+PGF1dGhvcj5XZWlnYW5kLCBTLjwvYXV0aG9y
PjxhdXRob3I+UnVuemEsIFYuPC9hdXRob3I+PC9hdXRob3JzPjwvY29udHJpYnV0b3JzPjxhdXRo
LWFkZHJlc3M+VHJhbnNsYXRpb25hbCBUZWNobm9sb2dpZXMgYW5kIEJpb2luZm9ybWF0aWNzLCBQ
aGFybWFjZXV0aWNhbCBTY2llbmNlcywgUm9jaGUgSW5ub3ZhdGlvbiBDZW50ZXIgTXVuaWNoLCBQ
ZW56YmVyZywgR2VybWFueS4mI3hEO0Rpc2NvdmVyeSBPbmNvbG9neSwgUm9jaGUgSW5ub3ZhdGlv
biBDZW50ZXIgTXVuaWNoLCBQZW56YmVyZywgR2VybWFueS4mI3hEO1NlbHZlbnRhIEluYy4sIENh
bWJyaWRnZSwgTWFzc2FjaHVzZXR0cywgMDIxNDAsIFVuaXRlZCBTdGF0ZXMgb2YgQW1lcmljYS4m
I3hEO0xhcmdlIE1vbGVjdWxlIFJlc2VhcmNoLCBSb2NoZSBJbm5vdmF0aW9uIENlbnRlciBCYXNl
bCwgQmFzZWwsIFN3aXR6ZXJsYW5kLjwvYXV0aC1hZGRyZXNzPjx0aXRsZXM+PHRpdGxlPlRhcmdl
dGluZyBUdW1vciBDZWxscyB3aXRoIEFudGktQ0Q0NCBBbnRpYm9keSBUcmlnZ2VycyBNYWNyb3Bo
YWdlLU1lZGlhdGVkIEltbXVuZSBNb2R1bGF0b3J5IEVmZmVjdHMgaW4gYSBDYW5jZXIgWGVub2dy
YWZ0IE1vZGVsPC90aXRsZT48c2Vjb25kYXJ5LXRpdGxlPlBMb1MgT25lPC9zZWNvbmRhcnktdGl0
bGU+PC90aXRsZXM+PHBlcmlvZGljYWw+PGZ1bGwtdGl0bGU+UExvUyBPbmU8L2Z1bGwtdGl0bGU+
PC9wZXJpb2RpY2FsPjxwYWdlcz5lMDE1OTcxNjwvcGFnZXM+PHZvbHVtZT4xMTwvdm9sdW1lPjxu
dW1iZXI+NzwvbnVtYmVyPjxlZGl0aW9uPjIwMTYvMDcvMjg8L2VkaXRpb24+PGtleXdvcmRzPjxr
ZXl3b3JkPkFuaW1hbHM8L2tleXdvcmQ+PGtleXdvcmQ+QW50aWJvZGllcywgTW9ub2Nsb25hbCwg
SHVtYW5pemVkLyppbW11bm9sb2d5PC9rZXl3b3JkPjxrZXl3b3JkPkNlbGwgTGluZSwgVHVtb3I8
L2tleXdvcmQ+PGtleXdvcmQ+Q3l0b2tpbmVzL2dlbmV0aWNzL21ldGFib2xpc208L2tleXdvcmQ+
PGtleXdvcmQ+SHVtYW5zPC9rZXl3b3JkPjxrZXl3b3JkPkh5YWx1cm9uYW4gUmVjZXB0b3JzLypp
bW11bm9sb2d5PC9rZXl3b3JkPjxrZXl3b3JkPk1hY3JvcGhhZ2VzLyppbW11bm9sb2d5PC9rZXl3
b3JkPjxrZXl3b3JkPk1pY2U8L2tleXdvcmQ+PGtleXdvcmQ+TWljZSwgU0NJRDwva2V5d29yZD48
a2V5d29yZD5OZW9wbGFzbXMsIEV4cGVyaW1lbnRhbC9nZW5ldGljcy9pbW11bm9sb2d5PC9rZXl3
b3JkPjxrZXl3b3JkPlBoYWdvY3l0b3Npczwva2V5d29yZD48L2tleXdvcmRzPjxkYXRlcz48eWVh
cj4yMDE2PC95ZWFyPjwvZGF0ZXM+PGlzYm4+MTkzMi02MjAzIChFbGVjdHJvbmljKSYjeEQ7MTkz
Mi02MjAzIChMaW5raW5nKTwvaXNibj48YWNjZXNzaW9uLW51bT4yNzQ2MzM3MjwvYWNjZXNzaW9u
LW51bT48dXJscz48cmVsYXRlZC11cmxzPjx1cmw+aHR0cHM6Ly93d3cubmNiaS5ubG0ubmloLmdv
di9wdWJtZWQvMjc0NjMzNzI8L3VybD48L3JlbGF0ZWQtdXJscz48L3VybHM+PGN1c3RvbTI+UE1D
NDk2MzAyMzwvY3VzdG9tMj48ZWxlY3Ryb25pYy1yZXNvdXJjZS1udW0+MTAuMTM3MS9qb3VybmFs
LnBvbmUuMDE1OTcxNjwvZWxlY3Ryb25pYy1yZXNvdXJjZS1udW0+PC9yZWNvcmQ+PC9DaXRlPjwv
RW5kTm90ZT4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23-25]</w:t>
      </w:r>
      <w:r>
        <w:rPr>
          <w:rFonts w:ascii="Book Antiqua" w:hAnsi="Book Antiqua" w:cs="Book Antiqua"/>
        </w:rPr>
        <w:fldChar w:fldCharType="end"/>
      </w:r>
      <w:r>
        <w:rPr>
          <w:rFonts w:ascii="Book Antiqua" w:eastAsia="Times New Roman" w:hAnsi="Book Antiqua" w:cs="Book Antiqua"/>
          <w:lang w:eastAsia="ro-RO"/>
        </w:rPr>
        <w:t>. However, only</w:t>
      </w:r>
      <w:r>
        <w:rPr>
          <w:rFonts w:ascii="Book Antiqua" w:hAnsi="Book Antiqua" w:cs="Book Antiqua"/>
        </w:rPr>
        <w:t xml:space="preserve"> a modest clinical efficacy was observed in patients with metastatic or locally advanced CD44-expressing solid malignancies (including breast cancer, melanoma, renal and lung cancer) treated with RG7356 (phase I clinical trial)</w:t>
      </w:r>
      <w:r>
        <w:rPr>
          <w:rFonts w:ascii="Book Antiqua" w:hAnsi="Book Antiqua" w:cs="Book Antiqua"/>
        </w:rPr>
        <w:fldChar w:fldCharType="begin">
          <w:fldData xml:space="preserve">PEVuZE5vdGU+PENpdGU+PEF1dGhvcj5NZW5rZS12YW4gZGVyIEhvdXZlbiB2YW4gT29yZHQ8L0F1
dGhvcj48WWVhcj4yMDE2PC9ZZWFyPjxSZWNOdW0+OTU8L1JlY051bT48RGlzcGxheVRleHQ+PHN0
eWxlIGZhY2U9InN1cGVyc2NyaXB0Ij5bMjldPC9zdHlsZT48L0Rpc3BsYXlUZXh0PjxyZWNvcmQ+
PHJlYy1udW1iZXI+OTU8L3JlYy1udW1iZXI+PGZvcmVpZ24ta2V5cz48a2V5IGFwcD0iRU4iIGRi
LWlkPSJhcHZlZXZ4NW9zcjVwMGV4cHBlNWV0eDd2ZGZhZnh2cDJkdnAiIHRpbWVzdGFtcD0iMTU1
MTA5MzY5MiI+OTU8L2tleT48L2ZvcmVpZ24ta2V5cz48cmVmLXR5cGUgbmFtZT0iSm91cm5hbCBB
cnRpY2xlIj4xNzwvcmVmLXR5cGU+PGNvbnRyaWJ1dG9ycz48YXV0aG9ycz48YXV0aG9yPk1lbmtl
LXZhbiBkZXIgSG91dmVuIHZhbiBPb3JkdCwgQy4gVy48L2F1dGhvcj48YXV0aG9yPkdvbWV6LVJv
Y2EsIEMuPC9hdXRob3I+PGF1dGhvcj52YW4gSGVycGVuLCBDLjwvYXV0aG9yPjxhdXRob3I+Q292
ZWxlciwgQS4gTC48L2F1dGhvcj48YXV0aG9yPk1haGFsaW5nYW0sIEQuPC9hdXRob3I+PGF1dGhv
cj5WZXJoZXVsLCBILiBNLjwvYXV0aG9yPjxhdXRob3I+dmFuIGRlciBHcmFhZiwgVy4gVC48L2F1
dGhvcj48YXV0aG9yPkNocmlzdGVuLCBSLjwvYXV0aG9yPjxhdXRob3I+UnV0dGluZ2VyLCBELjwv
YXV0aG9yPjxhdXRob3I+V2VpZ2FuZCwgUy48L2F1dGhvcj48YXV0aG9yPkNhbm5hcmlsZSwgTS4g
QS48L2F1dGhvcj48YXV0aG9yPkhlaWwsIEYuPC9hdXRob3I+PGF1dGhvcj5CcmV3c3RlciwgTS48
L2F1dGhvcj48YXV0aG9yPldhbHosIEEuIEMuPC9hdXRob3I+PGF1dGhvcj5OYXlhaywgVC4gSy48
L2F1dGhvcj48YXV0aG9yPkd1YXJpbiwgRS48L2F1dGhvcj48YXV0aG9yPk1lcmVzc2UsIFYuPC9h
dXRob3I+PGF1dGhvcj5MZSBUb3VybmVhdSwgQy48L2F1dGhvcj48L2F1dGhvcnM+PC9jb250cmli
dXRvcnM+PGF1dGgtYWRkcmVzcz5EZXBhcnRtZW50IG9mIE1lZGljYWwgT25jb2xvZ3ksIFZVIFVu
aXZlcnNpdHkgTWVkaWNhbCBDZW50ZXIsIEFtc3RlcmRhbSwgVGhlIE5ldGhlcmxhbmRzLiYjeEQ7
Q2xpbmljYWwgUmVzZWFyY2ggVW5pdCwgRGVwYXJ0bWVudCBvZiBNZWRpY2FsIE9uY29sb2d5LCBJ
bnN0aXR1dCBDbGF1ZGl1cyBSZWdhdWQsIEluc3RpdHV0IFVuaXZlcnNpdGFpcmUgZHUgQ2FuY2Vy
IGRlIFRvdWxvdXNlIC0gT25jb3BvbGUsIFRvdWxvdXNlLCBGcmFuY2UuJiN4RDtSYWRib3VkIFVu
aXZlcnNpdHkgTWVkaWNhbCBDZW50ZXIsIE5pam1lZ2VuLCBUaGUgTmV0aGVybGFuZHMuJiN4RDtE
ZXBhcnRtZW50IG9mIE1lZGljaW5lLCBEaXZpc2lvbiBvZiBPbmNvbG9neSwgVW5pdmVyc2l0eSBv
ZiBXYXNoaW5ndG9uLCBTZWF0dGxlLCBXQSwgVVNBLiYjeEQ7Q2FuY2VyIFRoZXJhcHkgYW5kIFJl
c2VhcmNoIENlbnRlciwgVW5pdmVyc2l0eSBvZiBUZXhhcyBIZWFsdGggU2NpZW5jZSBDZW50ZXIs
IFNhbiBBbnRvbmlvLCBUWCwgVVNBLiYjeEQ7UHJvZHVjdCBEZXZlbG9wbWVudCwgU2FmZXR5IFJp
c2sgTWFuYWdlbWVudCwgUm9jaGUsIEJhc2VsLCBTd2l0emVybGFuZC4mI3hEO1BoYXJtYSBSZXNl
YXJjaCAmYW1wOyBFYXJseSBEZXZlbG9wbWVudCwgUm9jaGUgSW5ub3ZhdGlvbiBDZW50ZXIsIFBl
bnpiZXJnLCBHZXJtYW55LiYjeEQ7UGhhcm1hIFJlc2VhcmNoICZhbXA7IEVhcmx5IERldmVsb3Bt
ZW50LCBSb2NoZSBJbm5vdmF0aW9uIENlbnRyZSwgV2Vsd3luLCBVSy4mI3hEO1BoYXJtYSBSZXNl
YXJjaCAmYW1wOyBFYXJseSBEZXZlbG9wbWVudCwgUm9jaGUgSW5ub3ZhdGlvbiBDZW50ZXIgQmFz
ZWwsIEJhc2VsLCBTd2l0emVybGFuZC4mI3hEO0RlcGFydG1lbnQgb2YgTWVkaWNhbCBPbmNvbG9n
eSwgSW5zdGl0dXQgQ3VyaWUsIFNhaW50LUNsb3VkICZhbXA7IFBhcmlzLCBGcmFuY2UuJiN4RDtW
ZXJzYWlsbGVzLVNhaW50LVF1ZW50aW4tZW4tWXZlbGluZXMgVW5pdmVyc2l0eSwgVmVyc2FpbGxl
cywgRnJhbmNlLjwvYXV0aC1hZGRyZXNzPjx0aXRsZXM+PHRpdGxlPkZpcnN0LWluLWh1bWFuIHBo
YXNlIEkgY2xpbmljYWwgdHJpYWwgb2YgUkc3MzU2LCBhbiBhbnRpLUNENDQgaHVtYW5pemVkIGFu
dGlib2R5LCBpbiBwYXRpZW50cyB3aXRoIGFkdmFuY2VkLCBDRDQ0LWV4cHJlc3Npbmcgc29saWQg
dHVtb3JzPC90aXRsZT48c2Vjb25kYXJ5LXRpdGxlPk9uY290YXJnZXQ8L3NlY29uZGFyeS10aXRs
ZT48L3RpdGxlcz48cGVyaW9kaWNhbD48ZnVsbC10aXRsZT5PbmNvdGFyZ2V0PC9mdWxsLXRpdGxl
PjwvcGVyaW9kaWNhbD48cGFnZXM+ODAwNDYtODAwNTg8L3BhZ2VzPjx2b2x1bWU+Nzwvdm9sdW1l
PjxudW1iZXI+NDg8L251bWJlcj48ZWRpdGlvbj4yMDE2LzA4LzExPC9lZGl0aW9uPjxrZXl3b3Jk
cz48a2V5d29yZD5BZHVsdDwva2V5d29yZD48a2V5d29yZD5BZ2VkPC9rZXl3b3JkPjxrZXl3b3Jk
PkFnZWQsIDgwIGFuZCBvdmVyPC9rZXl3b3JkPjxrZXl3b3JkPkFudGlib2RpZXMsIE1vbm9jbG9u
YWwsIEh1bWFuaXplZC9hZHZlcnNlIGVmZmVjdHMvcGhhcm1hY29raW5ldGljcy8qdGhlcmFwZXV0
aWM8L2tleXdvcmQ+PGtleXdvcmQ+dXNlPC9rZXl3b3JkPjxrZXl3b3JkPkFudGluZW9wbGFzdGlj
IEFnZW50cywgSW1tdW5vbG9naWNhbC9hZHZlcnNlPC9rZXl3b3JkPjxrZXl3b3JkPmVmZmVjdHMv
cGhhcm1hY29raW5ldGljcy8qdGhlcmFwZXV0aWMgdXNlPC9rZXl3b3JkPjxrZXl3b3JkPkRpc2Vh
c2UgUHJvZ3Jlc3Npb248L2tleXdvcmQ+PGtleXdvcmQ+RmVtYWxlPC9rZXl3b3JkPjxrZXl3b3Jk
Pkh1bWFuczwva2V5d29yZD48a2V5d29yZD5IeWFsdXJvbmFuIFJlY2VwdG9ycy8qZ2VuZXRpY3Mv
aW1tdW5vbG9neS9tZXRhYm9saXNtPC9rZXl3b3JkPjxrZXl3b3JkPk1hbGU8L2tleXdvcmQ+PGtl
eXdvcmQ+TWF4aW11bSBUb2xlcmF0ZWQgRG9zZTwva2V5d29yZD48a2V5d29yZD5NaWRkbGUgQWdl
ZDwva2V5d29yZD48a2V5d29yZD5OZW9wbGFzbXMvKmRydWcgdGhlcmFweS9nZW5ldGljcy9tZXRh
Ym9saXNtL3BhdGhvbG9neTwva2V5d29yZD48a2V5d29yZD5QaWxvdCBQcm9qZWN0czwva2V5d29y
ZD48a2V5d29yZD5Qb3NpdHJvbi1FbWlzc2lvbiBUb21vZ3JhcGh5PC9rZXl3b3JkPjxrZXl3b3Jk
PlJhZGlvcGhhcm1hY2V1dGljYWxzL3BoYXJtYWNva2luZXRpY3M8L2tleXdvcmQ+PGtleXdvcmQ+
VGlzc3VlIERpc3RyaWJ1dGlvbjwva2V5d29yZD48a2V5d29yZD5aaXJjb25pdW0vcGhhcm1hY29r
aW5ldGljczwva2V5d29yZD48a2V5d29yZD5SZzczNTY8L2tleXdvcmQ+PGtleXdvcmQ+YWR2YW5j
ZWQgQ0Q0NC1leHByZXNzaW5nIHNvbGlkIG1hbGlnbmFuY2llczwva2V5d29yZD48a2V5d29yZD5h
ZHZhbmNlZCBzb2xpZCB0dW1vcnM8L2tleXdvcmQ+PGtleXdvcmQ+YW50aS1DRDQ0IGh1bWFuaXpl
ZCBhbnRpYm9keTwva2V5d29yZD48a2V5d29yZD5waGFzZSBJIHRyaWFsPC9rZXl3b3JkPjwva2V5
d29yZHM+PGRhdGVzPjx5ZWFyPjIwMTY8L3llYXI+PHB1Yi1kYXRlcz48ZGF0ZT5Ob3YgMjk8L2Rh
dGU+PC9wdWItZGF0ZXM+PC9kYXRlcz48aXNibj4xOTQ5LTI1NTMgKEVsZWN0cm9uaWMpJiN4RDsx
OTQ5LTI1NTMgKExpbmtpbmcpPC9pc2JuPjxhY2Nlc3Npb24tbnVtPjI3NTA3MDU2PC9hY2Nlc3Np
b24tbnVtPjx1cmxzPjxyZWxhdGVkLXVybHM+PHVybD5odHRwczovL3d3dy5uY2JpLm5sbS5uaWgu
Z292L3B1Ym1lZC8yNzUwNzA1NjwvdXJsPjwvcmVsYXRlZC11cmxzPjwvdXJscz48Y3VzdG9tMj5Q
TUM1MzQ2NzcwPC9jdXN0b20yPjxlbGVjdHJvbmljLXJlc291cmNlLW51bT4xMC4xODYzMi9vbmNv
dGFyZ2V0LjExMDk4PC9lbGVjdHJvbmljLXJlc291cmNlLW51bT48L3JlY29yZD48L0NpdGU+PC9F
bmROb3RlPgBAA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NZW5rZS12YW4gZGVyIEhvdXZlbiB2YW4gT29yZHQ8L0F1
dGhvcj48WWVhcj4yMDE2PC9ZZWFyPjxSZWNOdW0+OTU8L1JlY051bT48RGlzcGxheVRleHQ+PHN0
eWxlIGZhY2U9InN1cGVyc2NyaXB0Ij5bMjldPC9zdHlsZT48L0Rpc3BsYXlUZXh0PjxyZWNvcmQ+
PHJlYy1udW1iZXI+OTU8L3JlYy1udW1iZXI+PGZvcmVpZ24ta2V5cz48a2V5IGFwcD0iRU4iIGRi
LWlkPSJhcHZlZXZ4NW9zcjVwMGV4cHBlNWV0eDd2ZGZhZnh2cDJkdnAiIHRpbWVzdGFtcD0iMTU1
MTA5MzY5MiI+OTU8L2tleT48L2ZvcmVpZ24ta2V5cz48cmVmLXR5cGUgbmFtZT0iSm91cm5hbCBB
cnRpY2xlIj4xNzwvcmVmLXR5cGU+PGNvbnRyaWJ1dG9ycz48YXV0aG9ycz48YXV0aG9yPk1lbmtl
LXZhbiBkZXIgSG91dmVuIHZhbiBPb3JkdCwgQy4gVy48L2F1dGhvcj48YXV0aG9yPkdvbWV6LVJv
Y2EsIEMuPC9hdXRob3I+PGF1dGhvcj52YW4gSGVycGVuLCBDLjwvYXV0aG9yPjxhdXRob3I+Q292
ZWxlciwgQS4gTC48L2F1dGhvcj48YXV0aG9yPk1haGFsaW5nYW0sIEQuPC9hdXRob3I+PGF1dGhv
cj5WZXJoZXVsLCBILiBNLjwvYXV0aG9yPjxhdXRob3I+dmFuIGRlciBHcmFhZiwgVy4gVC48L2F1
dGhvcj48YXV0aG9yPkNocmlzdGVuLCBSLjwvYXV0aG9yPjxhdXRob3I+UnV0dGluZ2VyLCBELjwv
YXV0aG9yPjxhdXRob3I+V2VpZ2FuZCwgUy48L2F1dGhvcj48YXV0aG9yPkNhbm5hcmlsZSwgTS4g
QS48L2F1dGhvcj48YXV0aG9yPkhlaWwsIEYuPC9hdXRob3I+PGF1dGhvcj5CcmV3c3RlciwgTS48
L2F1dGhvcj48YXV0aG9yPldhbHosIEEuIEMuPC9hdXRob3I+PGF1dGhvcj5OYXlhaywgVC4gSy48
L2F1dGhvcj48YXV0aG9yPkd1YXJpbiwgRS48L2F1dGhvcj48YXV0aG9yPk1lcmVzc2UsIFYuPC9h
dXRob3I+PGF1dGhvcj5MZSBUb3VybmVhdSwgQy48L2F1dGhvcj48L2F1dGhvcnM+PC9jb250cmli
dXRvcnM+PGF1dGgtYWRkcmVzcz5EZXBhcnRtZW50IG9mIE1lZGljYWwgT25jb2xvZ3ksIFZVIFVu
aXZlcnNpdHkgTWVkaWNhbCBDZW50ZXIsIEFtc3RlcmRhbSwgVGhlIE5ldGhlcmxhbmRzLiYjeEQ7
Q2xpbmljYWwgUmVzZWFyY2ggVW5pdCwgRGVwYXJ0bWVudCBvZiBNZWRpY2FsIE9uY29sb2d5LCBJ
bnN0aXR1dCBDbGF1ZGl1cyBSZWdhdWQsIEluc3RpdHV0IFVuaXZlcnNpdGFpcmUgZHUgQ2FuY2Vy
IGRlIFRvdWxvdXNlIC0gT25jb3BvbGUsIFRvdWxvdXNlLCBGcmFuY2UuJiN4RDtSYWRib3VkIFVu
aXZlcnNpdHkgTWVkaWNhbCBDZW50ZXIsIE5pam1lZ2VuLCBUaGUgTmV0aGVybGFuZHMuJiN4RDtE
ZXBhcnRtZW50IG9mIE1lZGljaW5lLCBEaXZpc2lvbiBvZiBPbmNvbG9neSwgVW5pdmVyc2l0eSBv
ZiBXYXNoaW5ndG9uLCBTZWF0dGxlLCBXQSwgVVNBLiYjeEQ7Q2FuY2VyIFRoZXJhcHkgYW5kIFJl
c2VhcmNoIENlbnRlciwgVW5pdmVyc2l0eSBvZiBUZXhhcyBIZWFsdGggU2NpZW5jZSBDZW50ZXIs
IFNhbiBBbnRvbmlvLCBUWCwgVVNBLiYjeEQ7UHJvZHVjdCBEZXZlbG9wbWVudCwgU2FmZXR5IFJp
c2sgTWFuYWdlbWVudCwgUm9jaGUsIEJhc2VsLCBTd2l0emVybGFuZC4mI3hEO1BoYXJtYSBSZXNl
YXJjaCAmYW1wOyBFYXJseSBEZXZlbG9wbWVudCwgUm9jaGUgSW5ub3ZhdGlvbiBDZW50ZXIsIFBl
bnpiZXJnLCBHZXJtYW55LiYjeEQ7UGhhcm1hIFJlc2VhcmNoICZhbXA7IEVhcmx5IERldmVsb3Bt
ZW50LCBSb2NoZSBJbm5vdmF0aW9uIENlbnRyZSwgV2Vsd3luLCBVSy4mI3hEO1BoYXJtYSBSZXNl
YXJjaCAmYW1wOyBFYXJseSBEZXZlbG9wbWVudCwgUm9jaGUgSW5ub3ZhdGlvbiBDZW50ZXIgQmFz
ZWwsIEJhc2VsLCBTd2l0emVybGFuZC4mI3hEO0RlcGFydG1lbnQgb2YgTWVkaWNhbCBPbmNvbG9n
eSwgSW5zdGl0dXQgQ3VyaWUsIFNhaW50LUNsb3VkICZhbXA7IFBhcmlzLCBGcmFuY2UuJiN4RDtW
ZXJzYWlsbGVzLVNhaW50LVF1ZW50aW4tZW4tWXZlbGluZXMgVW5pdmVyc2l0eSwgVmVyc2FpbGxl
cywgRnJhbmNlLjwvYXV0aC1hZGRyZXNzPjx0aXRsZXM+PHRpdGxlPkZpcnN0LWluLWh1bWFuIHBo
YXNlIEkgY2xpbmljYWwgdHJpYWwgb2YgUkc3MzU2LCBhbiBhbnRpLUNENDQgaHVtYW5pemVkIGFu
dGlib2R5LCBpbiBwYXRpZW50cyB3aXRoIGFkdmFuY2VkLCBDRDQ0LWV4cHJlc3Npbmcgc29saWQg
dHVtb3JzPC90aXRsZT48c2Vjb25kYXJ5LXRpdGxlPk9uY290YXJnZXQ8L3NlY29uZGFyeS10aXRs
ZT48L3RpdGxlcz48cGVyaW9kaWNhbD48ZnVsbC10aXRsZT5PbmNvdGFyZ2V0PC9mdWxsLXRpdGxl
PjwvcGVyaW9kaWNhbD48cGFnZXM+ODAwNDYtODAwNTg8L3BhZ2VzPjx2b2x1bWU+Nzwvdm9sdW1l
PjxudW1iZXI+NDg8L251bWJlcj48ZWRpdGlvbj4yMDE2LzA4LzExPC9lZGl0aW9uPjxrZXl3b3Jk
cz48a2V5d29yZD5BZHVsdDwva2V5d29yZD48a2V5d29yZD5BZ2VkPC9rZXl3b3JkPjxrZXl3b3Jk
PkFnZWQsIDgwIGFuZCBvdmVyPC9rZXl3b3JkPjxrZXl3b3JkPkFudGlib2RpZXMsIE1vbm9jbG9u
YWwsIEh1bWFuaXplZC9hZHZlcnNlIGVmZmVjdHMvcGhhcm1hY29raW5ldGljcy8qdGhlcmFwZXV0
aWM8L2tleXdvcmQ+PGtleXdvcmQ+dXNlPC9rZXl3b3JkPjxrZXl3b3JkPkFudGluZW9wbGFzdGlj
IEFnZW50cywgSW1tdW5vbG9naWNhbC9hZHZlcnNlPC9rZXl3b3JkPjxrZXl3b3JkPmVmZmVjdHMv
cGhhcm1hY29raW5ldGljcy8qdGhlcmFwZXV0aWMgdXNlPC9rZXl3b3JkPjxrZXl3b3JkPkRpc2Vh
c2UgUHJvZ3Jlc3Npb248L2tleXdvcmQ+PGtleXdvcmQ+RmVtYWxlPC9rZXl3b3JkPjxrZXl3b3Jk
Pkh1bWFuczwva2V5d29yZD48a2V5d29yZD5IeWFsdXJvbmFuIFJlY2VwdG9ycy8qZ2VuZXRpY3Mv
aW1tdW5vbG9neS9tZXRhYm9saXNtPC9rZXl3b3JkPjxrZXl3b3JkPk1hbGU8L2tleXdvcmQ+PGtl
eXdvcmQ+TWF4aW11bSBUb2xlcmF0ZWQgRG9zZTwva2V5d29yZD48a2V5d29yZD5NaWRkbGUgQWdl
ZDwva2V5d29yZD48a2V5d29yZD5OZW9wbGFzbXMvKmRydWcgdGhlcmFweS9nZW5ldGljcy9tZXRh
Ym9saXNtL3BhdGhvbG9neTwva2V5d29yZD48a2V5d29yZD5QaWxvdCBQcm9qZWN0czwva2V5d29y
ZD48a2V5d29yZD5Qb3NpdHJvbi1FbWlzc2lvbiBUb21vZ3JhcGh5PC9rZXl3b3JkPjxrZXl3b3Jk
PlJhZGlvcGhhcm1hY2V1dGljYWxzL3BoYXJtYWNva2luZXRpY3M8L2tleXdvcmQ+PGtleXdvcmQ+
VGlzc3VlIERpc3RyaWJ1dGlvbjwva2V5d29yZD48a2V5d29yZD5aaXJjb25pdW0vcGhhcm1hY29r
aW5ldGljczwva2V5d29yZD48a2V5d29yZD5SZzczNTY8L2tleXdvcmQ+PGtleXdvcmQ+YWR2YW5j
ZWQgQ0Q0NC1leHByZXNzaW5nIHNvbGlkIG1hbGlnbmFuY2llczwva2V5d29yZD48a2V5d29yZD5h
ZHZhbmNlZCBzb2xpZCB0dW1vcnM8L2tleXdvcmQ+PGtleXdvcmQ+YW50aS1DRDQ0IGh1bWFuaXpl
ZCBhbnRpYm9keTwva2V5d29yZD48a2V5d29yZD5waGFzZSBJIHRyaWFsPC9rZXl3b3JkPjwva2V5
d29yZHM+PGRhdGVzPjx5ZWFyPjIwMTY8L3llYXI+PHB1Yi1kYXRlcz48ZGF0ZT5Ob3YgMjk8L2Rh
dGU+PC9wdWItZGF0ZXM+PC9kYXRlcz48aXNibj4xOTQ5LTI1NTMgKEVsZWN0cm9uaWMpJiN4RDsx
OTQ5LTI1NTMgKExpbmtpbmcpPC9pc2JuPjxhY2Nlc3Npb24tbnVtPjI3NTA3MDU2PC9hY2Nlc3Np
b24tbnVtPjx1cmxzPjxyZWxhdGVkLXVybHM+PHVybD5odHRwczovL3d3dy5uY2JpLm5sbS5uaWgu
Z292L3B1Ym1lZC8yNzUwNzA1NjwvdXJsPjwvcmVsYXRlZC11cmxzPjwvdXJscz48Y3VzdG9tMj5Q
TUM1MzQ2NzcwPC9jdXN0b20yPjxlbGVjdHJvbmljLXJlc291cmNlLW51bT4xMC4xODYzMi9vbmNv
dGFyZ2V0LjExMDk4PC9lbGVjdHJvbmljLXJlc291cmNlLW51bT48L3JlY29yZD48L0NpdGU+PC9F
bmROb3RlPgBAA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26]</w:t>
      </w:r>
      <w:r>
        <w:rPr>
          <w:rFonts w:ascii="Book Antiqua" w:hAnsi="Book Antiqua" w:cs="Book Antiqua"/>
        </w:rPr>
        <w:fldChar w:fldCharType="end"/>
      </w:r>
      <w:r>
        <w:rPr>
          <w:rFonts w:ascii="Book Antiqua" w:hAnsi="Book Antiqua" w:cs="Book Antiqua"/>
        </w:rPr>
        <w:t>.</w:t>
      </w:r>
    </w:p>
    <w:p w14:paraId="3D914DDF" w14:textId="77777777" w:rsidR="00231361" w:rsidRDefault="00C823EC">
      <w:pPr>
        <w:shd w:val="clear" w:color="auto" w:fill="FFFFFF"/>
        <w:adjustRightInd w:val="0"/>
        <w:snapToGrid w:val="0"/>
        <w:spacing w:after="0" w:line="360" w:lineRule="auto"/>
        <w:ind w:firstLineChars="200" w:firstLine="480"/>
        <w:jc w:val="both"/>
        <w:rPr>
          <w:rFonts w:ascii="Book Antiqua" w:eastAsia="Times New Roman" w:hAnsi="Book Antiqua" w:cs="Book Antiqua"/>
        </w:rPr>
      </w:pPr>
      <w:r>
        <w:rPr>
          <w:rFonts w:ascii="Book Antiqua" w:hAnsi="Book Antiqua" w:cs="Book Antiqua"/>
          <w:bCs/>
        </w:rPr>
        <w:t xml:space="preserve">CD24 </w:t>
      </w:r>
      <w:r>
        <w:rPr>
          <w:rFonts w:ascii="Book Antiqua" w:hAnsi="Book Antiqua" w:cs="Book Antiqua"/>
        </w:rPr>
        <w:t>is a highly glycosylated protein localized in the membrane of many type of CSCs. Some CD24 monoclonal antibodies (</w:t>
      </w:r>
      <w:proofErr w:type="spellStart"/>
      <w:r>
        <w:rPr>
          <w:rFonts w:ascii="Book Antiqua" w:hAnsi="Book Antiqua" w:cs="Book Antiqua"/>
        </w:rPr>
        <w:t>mAb</w:t>
      </w:r>
      <w:proofErr w:type="spellEnd"/>
      <w:r>
        <w:rPr>
          <w:rFonts w:ascii="Book Antiqua" w:hAnsi="Book Antiqua" w:cs="Book Antiqua"/>
        </w:rPr>
        <w:t>), such as SWA11</w:t>
      </w:r>
      <w:r>
        <w:rPr>
          <w:rFonts w:ascii="Book Antiqua" w:hAnsi="Book Antiqua" w:cs="Book Antiqua"/>
          <w:shd w:val="clear" w:color="auto" w:fill="FFFFFF"/>
        </w:rPr>
        <w:t>and</w:t>
      </w:r>
      <w:r>
        <w:rPr>
          <w:rFonts w:ascii="Book Antiqua" w:hAnsi="Book Antiqua" w:cs="Book Antiqua"/>
        </w:rPr>
        <w:t xml:space="preserve"> G7 </w:t>
      </w:r>
      <w:proofErr w:type="spellStart"/>
      <w:r>
        <w:rPr>
          <w:rFonts w:ascii="Book Antiqua" w:hAnsi="Book Antiqua" w:cs="Book Antiqua"/>
        </w:rPr>
        <w:t>mAbs</w:t>
      </w:r>
      <w:proofErr w:type="spellEnd"/>
      <w:r>
        <w:rPr>
          <w:rFonts w:ascii="Book Antiqua" w:hAnsi="Book Antiqua" w:cs="Book Antiqua"/>
        </w:rPr>
        <w:t xml:space="preserve">, were developed for therapeutic purpose, demonstrating a good efficiency in human cancer xenograft models. A potent anti-tumor activity of SWA11 </w:t>
      </w:r>
      <w:proofErr w:type="spellStart"/>
      <w:r>
        <w:rPr>
          <w:rFonts w:ascii="Book Antiqua" w:hAnsi="Book Antiqua" w:cs="Book Antiqua"/>
        </w:rPr>
        <w:t>mAb</w:t>
      </w:r>
      <w:proofErr w:type="spellEnd"/>
      <w:r>
        <w:rPr>
          <w:rFonts w:ascii="Book Antiqua" w:hAnsi="Book Antiqua" w:cs="Book Antiqua"/>
          <w:shd w:val="clear" w:color="auto" w:fill="FFFFFF"/>
        </w:rPr>
        <w:fldChar w:fldCharType="begin">
          <w:fldData xml:space="preserve">PEVuZE5vdGU+PENpdGU+PEF1dGhvcj5TYWxuaWtvdjwvQXV0aG9yPjxZZWFyPjIwMTM8L1llYXI+
PFJlY051bT45NjwvUmVjTnVtPjxEaXNwbGF5VGV4dD48c3R5bGUgZmFjZT0ic3VwZXJzY3JpcHQi
PlszMF08L3N0eWxlPjwvRGlzcGxheVRleHQ+PHJlY29yZD48cmVjLW51bWJlcj45NjwvcmVjLW51
bWJlcj48Zm9yZWlnbi1rZXlzPjxrZXkgYXBwPSJFTiIgZGItaWQ9ImFwdmVldng1b3NyNXAwZXhw
cGU1ZXR4N3ZkZmFmeHZwMmR2cCIgdGltZXN0YW1wPSIxNTUxMDkzNjkyIj45Njwva2V5PjwvZm9y
ZWlnbi1rZXlzPjxyZWYtdHlwZSBuYW1lPSJKb3VybmFsIEFydGljbGUiPjE3PC9yZWYtdHlwZT48
Y29udHJpYnV0b3JzPjxhdXRob3JzPjxhdXRob3I+U2Fsbmlrb3YsIEEuIFYuPC9hdXRob3I+PGF1
dGhvcj5CcmV0eiwgTi4gUC48L2F1dGhvcj48YXV0aG9yPlBlcm5lLCBDLjwvYXV0aG9yPjxhdXRo
b3I+SGF6aW4sIEouPC9hdXRob3I+PGF1dGhvcj5LZWxsZXIsIFMuPC9hdXRob3I+PGF1dGhvcj5G
b2dlbCwgTS48L2F1dGhvcj48YXV0aG9yPkhlcnIsIEkuPC9hdXRob3I+PGF1dGhvcj5TY2hsYW5n
ZSwgVC48L2F1dGhvcj48YXV0aG9yPk1vbGRlbmhhdWVyLCBHLjwvYXV0aG9yPjxhdXRob3I+QWx0
ZXZvZ3QsIFAuPC9hdXRob3I+PC9hdXRob3JzPjwvY29udHJpYnV0b3JzPjxhdXRoLWFkZHJlc3M+
RGVwYXJ0bWVudCBvZiBUcmFuc2xhdGlvbmFsIEltbXVub2xvZ3ksIEdlcm1hbiBDYW5jZXIgUmVz
ZWFyY2ggQ2VudGVyIGFuZCBOYXRpb25hbCBDZW50ZXIgZm9yIFR1bW9yIERpc2Vhc2VzLCBIZWlk
ZWxiZXJnLCBHZXJtYW55LjwvYXV0aC1hZGRyZXNzPjx0aXRsZXM+PHRpdGxlPkFudGlib2R5IHRh
cmdldGluZyBvZiBDRDI0IGVmZmljaWVudGx5IHJldGFyZHMgZ3Jvd3RoIGFuZCBpbmZsdWVuY2Vz
IGN5dG9raW5lIG1pbGlldSBpbiBleHBlcmltZW50YWwgY2FyY2lub21hczwvdGl0bGU+PHNlY29u
ZGFyeS10aXRsZT5CciBKIENhbmNlcjwvc2Vjb25kYXJ5LXRpdGxlPjwvdGl0bGVzPjxwZXJpb2Rp
Y2FsPjxmdWxsLXRpdGxlPkJyIEogQ2FuY2VyPC9mdWxsLXRpdGxlPjwvcGVyaW9kaWNhbD48cGFn
ZXM+MTQ0OS01OTwvcGFnZXM+PHZvbHVtZT4xMDg8L3ZvbHVtZT48bnVtYmVyPjc8L251bWJlcj48
ZWRpdGlvbj4yMDEzLzAzLzIxPC9lZGl0aW9uPjxrZXl3b3Jkcz48a2V5d29yZD5BbmltYWxzPC9r
ZXl3b3JkPjxrZXl3b3JkPkFudGlib2RpZXMsIE1vbm9jbG9uYWwvYWRtaW5pc3RyYXRpb24gJmFt
cDsgZG9zYWdlL2ltbXVub2xvZ3kvKnBoYXJtYWNvbG9neTwva2V5d29yZD48a2V5d29yZD5BbnRp
bmVvcGxhc3RpYyBDb21iaW5lZCBDaGVtb3RoZXJhcHkgUHJvdG9jb2xzL3BoYXJtYWNvbG9neTwv
a2V5d29yZD48a2V5d29yZD5DRDI0IEFudGlnZW4vKmltbXVub2xvZ3kvbWV0YWJvbGlzbTwva2V5
d29yZD48a2V5d29yZD5DYXJjaW5vbWEsIE92YXJpYW4gRXBpdGhlbGlhbDwva2V5d29yZD48a2V5
d29yZD5DZWxsIEdyb3d0aCBQcm9jZXNzZXMvZHJ1ZyBlZmZlY3RzPC9rZXl3b3JkPjxrZXl3b3Jk
PkNlbGwgTGluZSwgVHVtb3I8L2tleXdvcmQ+PGtleXdvcmQ+Q2VsbCBQcm9saWZlcmF0aW9uPC9r
ZXl3b3JkPjxrZXl3b3JkPkN5dG9raW5lcy8qaW1tdW5vbG9neTwva2V5d29yZD48a2V5d29yZD5E
ZW94eWN5dGlkaW5lL2FkbWluaXN0cmF0aW9uICZhbXA7IGRvc2FnZS9hbmFsb2dzICZhbXA7IGRl
cml2YXRpdmVzPC9rZXl3b3JkPjxrZXl3b3JkPkRpc2Vhc2UgTW9kZWxzLCBBbmltYWw8L2tleXdv
cmQ+PGtleXdvcmQ+RmVtYWxlPC9rZXl3b3JkPjxrZXl3b3JkPkh1bWFuczwva2V5d29yZD48a2V5
d29yZD5JbW11bm9oaXN0b2NoZW1pc3RyeTwva2V5d29yZD48a2V5d29yZD5MdW5nIE5lb3BsYXNt
cy9kcnVnIHRoZXJhcHkvaW1tdW5vbG9neS9wYXRob2xvZ3k8L2tleXdvcmQ+PGtleXdvcmQ+TWFj
cm9waGFnZXMvaW1tdW5vbG9neTwva2V5d29yZD48a2V5d29yZD5NaWNlPC9rZXl3b3JkPjxrZXl3
b3JkPk1pY2UsIFNDSUQ8L2tleXdvcmQ+PGtleXdvcmQ+TmVvcGxhc21zLCBHbGFuZHVsYXIgYW5k
IEVwaXRoZWxpYWwvKmRydWcgdGhlcmFweS9pbW11bm9sb2d5L3BhdGhvbG9neTwva2V5d29yZD48
a2V5d29yZD5PdmFyaWFuIE5lb3BsYXNtcy8qZHJ1ZyB0aGVyYXB5L2ltbXVub2xvZ3kvcGF0aG9s
b2d5PC9rZXl3b3JkPjxrZXl3b3JkPlRyYW5zcGxhbnRhdGlvbiwgSGV0ZXJvbG9nb3VzPC9rZXl3
b3JkPjxrZXl3b3JkPlhlbm9ncmFmdCBNb2RlbCBBbnRpdHVtb3IgQXNzYXlzPC9rZXl3b3JkPjwv
a2V5d29yZHM+PGRhdGVzPjx5ZWFyPjIwMTM8L3llYXI+PHB1Yi1kYXRlcz48ZGF0ZT5BcHIgMTY8
L2RhdGU+PC9wdWItZGF0ZXM+PC9kYXRlcz48aXNibj4xNTMyLTE4MjcgKEVsZWN0cm9uaWMpJiN4
RDswMDA3LTA5MjAgKExpbmtpbmcpPC9pc2JuPjxhY2Nlc3Npb24tbnVtPjIzNTExNTYzPC9hY2Nl
c3Npb24tbnVtPjx1cmxzPjxyZWxhdGVkLXVybHM+PHVybD5odHRwczovL3d3dy5uY2JpLm5sbS5u
aWguZ292L3B1Ym1lZC8yMzUxMTU2MzwvdXJsPjwvcmVsYXRlZC11cmxzPjwvdXJscz48Y3VzdG9t
Mj5QTUMzNjI5NDE3PC9jdXN0b20yPjxlbGVjdHJvbmljLXJlc291cmNlLW51bT4xMC4xMDM4L2Jq
Yy4yMDEzLjEwMjwvZWxlY3Ryb25pYy1yZXNvdXJjZS1udW0+PC9yZWNvcmQ+PC9DaXRlPjwvRW5k
Tm90ZT5AAD==
</w:fldData>
        </w:fldChar>
      </w:r>
      <w:r>
        <w:rPr>
          <w:rFonts w:ascii="Book Antiqua" w:hAnsi="Book Antiqua" w:cs="Book Antiqua"/>
          <w:shd w:val="clear" w:color="auto" w:fill="FFFFFF"/>
        </w:rPr>
        <w:instrText xml:space="preserve"> ADDIN EN.CITE </w:instrText>
      </w:r>
      <w:r>
        <w:rPr>
          <w:rFonts w:ascii="Book Antiqua" w:hAnsi="Book Antiqua" w:cs="Book Antiqua"/>
          <w:shd w:val="clear" w:color="auto" w:fill="FFFFFF"/>
        </w:rPr>
        <w:fldChar w:fldCharType="begin">
          <w:fldData xml:space="preserve">PEVuZE5vdGU+PENpdGU+PEF1dGhvcj5TYWxuaWtvdjwvQXV0aG9yPjxZZWFyPjIwMTM8L1llYXI+
PFJlY051bT45NjwvUmVjTnVtPjxEaXNwbGF5VGV4dD48c3R5bGUgZmFjZT0ic3VwZXJzY3JpcHQi
PlszMF08L3N0eWxlPjwvRGlzcGxheVRleHQ+PHJlY29yZD48cmVjLW51bWJlcj45NjwvcmVjLW51
bWJlcj48Zm9yZWlnbi1rZXlzPjxrZXkgYXBwPSJFTiIgZGItaWQ9ImFwdmVldng1b3NyNXAwZXhw
cGU1ZXR4N3ZkZmFmeHZwMmR2cCIgdGltZXN0YW1wPSIxNTUxMDkzNjkyIj45Njwva2V5PjwvZm9y
ZWlnbi1rZXlzPjxyZWYtdHlwZSBuYW1lPSJKb3VybmFsIEFydGljbGUiPjE3PC9yZWYtdHlwZT48
Y29udHJpYnV0b3JzPjxhdXRob3JzPjxhdXRob3I+U2Fsbmlrb3YsIEEuIFYuPC9hdXRob3I+PGF1
dGhvcj5CcmV0eiwgTi4gUC48L2F1dGhvcj48YXV0aG9yPlBlcm5lLCBDLjwvYXV0aG9yPjxhdXRo
b3I+SGF6aW4sIEouPC9hdXRob3I+PGF1dGhvcj5LZWxsZXIsIFMuPC9hdXRob3I+PGF1dGhvcj5G
b2dlbCwgTS48L2F1dGhvcj48YXV0aG9yPkhlcnIsIEkuPC9hdXRob3I+PGF1dGhvcj5TY2hsYW5n
ZSwgVC48L2F1dGhvcj48YXV0aG9yPk1vbGRlbmhhdWVyLCBHLjwvYXV0aG9yPjxhdXRob3I+QWx0
ZXZvZ3QsIFAuPC9hdXRob3I+PC9hdXRob3JzPjwvY29udHJpYnV0b3JzPjxhdXRoLWFkZHJlc3M+
RGVwYXJ0bWVudCBvZiBUcmFuc2xhdGlvbmFsIEltbXVub2xvZ3ksIEdlcm1hbiBDYW5jZXIgUmVz
ZWFyY2ggQ2VudGVyIGFuZCBOYXRpb25hbCBDZW50ZXIgZm9yIFR1bW9yIERpc2Vhc2VzLCBIZWlk
ZWxiZXJnLCBHZXJtYW55LjwvYXV0aC1hZGRyZXNzPjx0aXRsZXM+PHRpdGxlPkFudGlib2R5IHRh
cmdldGluZyBvZiBDRDI0IGVmZmljaWVudGx5IHJldGFyZHMgZ3Jvd3RoIGFuZCBpbmZsdWVuY2Vz
IGN5dG9raW5lIG1pbGlldSBpbiBleHBlcmltZW50YWwgY2FyY2lub21hczwvdGl0bGU+PHNlY29u
ZGFyeS10aXRsZT5CciBKIENhbmNlcjwvc2Vjb25kYXJ5LXRpdGxlPjwvdGl0bGVzPjxwZXJpb2Rp
Y2FsPjxmdWxsLXRpdGxlPkJyIEogQ2FuY2VyPC9mdWxsLXRpdGxlPjwvcGVyaW9kaWNhbD48cGFn
ZXM+MTQ0OS01OTwvcGFnZXM+PHZvbHVtZT4xMDg8L3ZvbHVtZT48bnVtYmVyPjc8L251bWJlcj48
ZWRpdGlvbj4yMDEzLzAzLzIxPC9lZGl0aW9uPjxrZXl3b3Jkcz48a2V5d29yZD5BbmltYWxzPC9r
ZXl3b3JkPjxrZXl3b3JkPkFudGlib2RpZXMsIE1vbm9jbG9uYWwvYWRtaW5pc3RyYXRpb24gJmFt
cDsgZG9zYWdlL2ltbXVub2xvZ3kvKnBoYXJtYWNvbG9neTwva2V5d29yZD48a2V5d29yZD5BbnRp
bmVvcGxhc3RpYyBDb21iaW5lZCBDaGVtb3RoZXJhcHkgUHJvdG9jb2xzL3BoYXJtYWNvbG9neTwv
a2V5d29yZD48a2V5d29yZD5DRDI0IEFudGlnZW4vKmltbXVub2xvZ3kvbWV0YWJvbGlzbTwva2V5
d29yZD48a2V5d29yZD5DYXJjaW5vbWEsIE92YXJpYW4gRXBpdGhlbGlhbDwva2V5d29yZD48a2V5
d29yZD5DZWxsIEdyb3d0aCBQcm9jZXNzZXMvZHJ1ZyBlZmZlY3RzPC9rZXl3b3JkPjxrZXl3b3Jk
PkNlbGwgTGluZSwgVHVtb3I8L2tleXdvcmQ+PGtleXdvcmQ+Q2VsbCBQcm9saWZlcmF0aW9uPC9r
ZXl3b3JkPjxrZXl3b3JkPkN5dG9raW5lcy8qaW1tdW5vbG9neTwva2V5d29yZD48a2V5d29yZD5E
ZW94eWN5dGlkaW5lL2FkbWluaXN0cmF0aW9uICZhbXA7IGRvc2FnZS9hbmFsb2dzICZhbXA7IGRl
cml2YXRpdmVzPC9rZXl3b3JkPjxrZXl3b3JkPkRpc2Vhc2UgTW9kZWxzLCBBbmltYWw8L2tleXdv
cmQ+PGtleXdvcmQ+RmVtYWxlPC9rZXl3b3JkPjxrZXl3b3JkPkh1bWFuczwva2V5d29yZD48a2V5
d29yZD5JbW11bm9oaXN0b2NoZW1pc3RyeTwva2V5d29yZD48a2V5d29yZD5MdW5nIE5lb3BsYXNt
cy9kcnVnIHRoZXJhcHkvaW1tdW5vbG9neS9wYXRob2xvZ3k8L2tleXdvcmQ+PGtleXdvcmQ+TWFj
cm9waGFnZXMvaW1tdW5vbG9neTwva2V5d29yZD48a2V5d29yZD5NaWNlPC9rZXl3b3JkPjxrZXl3
b3JkPk1pY2UsIFNDSUQ8L2tleXdvcmQ+PGtleXdvcmQ+TmVvcGxhc21zLCBHbGFuZHVsYXIgYW5k
IEVwaXRoZWxpYWwvKmRydWcgdGhlcmFweS9pbW11bm9sb2d5L3BhdGhvbG9neTwva2V5d29yZD48
a2V5d29yZD5PdmFyaWFuIE5lb3BsYXNtcy8qZHJ1ZyB0aGVyYXB5L2ltbXVub2xvZ3kvcGF0aG9s
b2d5PC9rZXl3b3JkPjxrZXl3b3JkPlRyYW5zcGxhbnRhdGlvbiwgSGV0ZXJvbG9nb3VzPC9rZXl3
b3JkPjxrZXl3b3JkPlhlbm9ncmFmdCBNb2RlbCBBbnRpdHVtb3IgQXNzYXlzPC9rZXl3b3JkPjwv
a2V5d29yZHM+PGRhdGVzPjx5ZWFyPjIwMTM8L3llYXI+PHB1Yi1kYXRlcz48ZGF0ZT5BcHIgMTY8
L2RhdGU+PC9wdWItZGF0ZXM+PC9kYXRlcz48aXNibj4xNTMyLTE4MjcgKEVsZWN0cm9uaWMpJiN4
RDswMDA3LTA5MjAgKExpbmtpbmcpPC9pc2JuPjxhY2Nlc3Npb24tbnVtPjIzNTExNTYzPC9hY2Nl
c3Npb24tbnVtPjx1cmxzPjxyZWxhdGVkLXVybHM+PHVybD5odHRwczovL3d3dy5uY2JpLm5sbS5u
aWguZ292L3B1Ym1lZC8yMzUxMTU2MzwvdXJsPjwvcmVsYXRlZC11cmxzPjwvdXJscz48Y3VzdG9t
Mj5QTUMzNjI5NDE3PC9jdXN0b20yPjxlbGVjdHJvbmljLXJlc291cmNlLW51bT4xMC4xMDM4L2Jq
Yy4yMDEzLjEwMjwvZWxlY3Ryb25pYy1yZXNvdXJjZS1udW0+PC9yZWNvcmQ+PC9DaXRlPjwvRW5k
Tm90ZT5AAD==
</w:fldData>
        </w:fldChar>
      </w:r>
      <w:r>
        <w:rPr>
          <w:rFonts w:ascii="Book Antiqua" w:hAnsi="Book Antiqua" w:cs="Book Antiqua"/>
          <w:shd w:val="clear" w:color="auto" w:fill="FFFFFF"/>
        </w:rPr>
        <w:instrText xml:space="preserve"> ADDIN EN.CITE.DATA </w:instrText>
      </w:r>
      <w:r>
        <w:rPr>
          <w:rFonts w:ascii="Book Antiqua" w:hAnsi="Book Antiqua" w:cs="Book Antiqua"/>
          <w:shd w:val="clear" w:color="auto" w:fill="FFFFFF"/>
        </w:rPr>
      </w:r>
      <w:r>
        <w:rPr>
          <w:rFonts w:ascii="Book Antiqua" w:hAnsi="Book Antiqua" w:cs="Book Antiqua"/>
          <w:shd w:val="clear" w:color="auto" w:fill="FFFFFF"/>
        </w:rPr>
        <w:fldChar w:fldCharType="end"/>
      </w:r>
      <w:r>
        <w:rPr>
          <w:rFonts w:ascii="Book Antiqua" w:hAnsi="Book Antiqua" w:cs="Book Antiqua"/>
          <w:shd w:val="clear" w:color="auto" w:fill="FFFFFF"/>
        </w:rPr>
      </w:r>
      <w:r>
        <w:rPr>
          <w:rFonts w:ascii="Book Antiqua" w:hAnsi="Book Antiqua" w:cs="Book Antiqua"/>
          <w:shd w:val="clear" w:color="auto" w:fill="FFFFFF"/>
        </w:rPr>
        <w:fldChar w:fldCharType="separate"/>
      </w:r>
      <w:r>
        <w:rPr>
          <w:rFonts w:ascii="Book Antiqua" w:hAnsi="Book Antiqua" w:cs="Book Antiqua"/>
          <w:shd w:val="clear" w:color="auto" w:fill="FFFFFF"/>
          <w:vertAlign w:val="superscript"/>
        </w:rPr>
        <w:t>[27]</w:t>
      </w:r>
      <w:r>
        <w:rPr>
          <w:rFonts w:ascii="Book Antiqua" w:hAnsi="Book Antiqua" w:cs="Book Antiqua"/>
          <w:shd w:val="clear" w:color="auto" w:fill="FFFFFF"/>
        </w:rPr>
        <w:fldChar w:fldCharType="end"/>
      </w:r>
      <w:r>
        <w:rPr>
          <w:rFonts w:ascii="Book Antiqua" w:hAnsi="Book Antiqua" w:cs="Book Antiqua"/>
          <w:shd w:val="clear" w:color="auto" w:fill="FFFFFF"/>
        </w:rPr>
        <w:t xml:space="preserve"> </w:t>
      </w:r>
      <w:r>
        <w:rPr>
          <w:rFonts w:ascii="Book Antiqua" w:hAnsi="Book Antiqua" w:cs="Book Antiqua"/>
        </w:rPr>
        <w:t xml:space="preserve">has been demonstrated in human colorectal cancer models, reducing </w:t>
      </w:r>
      <w:r>
        <w:rPr>
          <w:rFonts w:ascii="Book Antiqua" w:hAnsi="Book Antiqua" w:cs="Book Antiqua"/>
          <w:shd w:val="clear" w:color="auto" w:fill="FFFFFF"/>
        </w:rPr>
        <w:t xml:space="preserve">tumor cell proliferation </w:t>
      </w:r>
      <w:r>
        <w:rPr>
          <w:rFonts w:ascii="Book Antiqua" w:hAnsi="Book Antiqua" w:cs="Book Antiqua"/>
          <w:shd w:val="clear" w:color="auto" w:fill="FFFFFF"/>
        </w:rPr>
        <w:lastRenderedPageBreak/>
        <w:t>and angiogenesis</w:t>
      </w:r>
      <w:r>
        <w:rPr>
          <w:rFonts w:ascii="Book Antiqua" w:hAnsi="Book Antiqua" w:cs="Book Antiqua"/>
          <w:shd w:val="clear" w:color="auto" w:fill="FFFFFF"/>
        </w:rPr>
        <w:fldChar w:fldCharType="begin">
          <w:fldData xml:space="preserve">PEVuZE5vdGU+PENpdGU+PEF1dGhvcj5TYWxuaWtvdjwvQXV0aG9yPjxZZWFyPjIwMTM8L1llYXI+
PFJlY051bT45NjwvUmVjTnVtPjxEaXNwbGF5VGV4dD48c3R5bGUgZmFjZT0ic3VwZXJzY3JpcHQi
PlszMF08L3N0eWxlPjwvRGlzcGxheVRleHQ+PHJlY29yZD48cmVjLW51bWJlcj45NjwvcmVjLW51
bWJlcj48Zm9yZWlnbi1rZXlzPjxrZXkgYXBwPSJFTiIgZGItaWQ9ImFwdmVldng1b3NyNXAwZXhw
cGU1ZXR4N3ZkZmFmeHZwMmR2cCIgdGltZXN0YW1wPSIxNTUxMDkzNjkyIj45Njwva2V5PjwvZm9y
ZWlnbi1rZXlzPjxyZWYtdHlwZSBuYW1lPSJKb3VybmFsIEFydGljbGUiPjE3PC9yZWYtdHlwZT48
Y29udHJpYnV0b3JzPjxhdXRob3JzPjxhdXRob3I+U2Fsbmlrb3YsIEEuIFYuPC9hdXRob3I+PGF1
dGhvcj5CcmV0eiwgTi4gUC48L2F1dGhvcj48YXV0aG9yPlBlcm5lLCBDLjwvYXV0aG9yPjxhdXRo
b3I+SGF6aW4sIEouPC9hdXRob3I+PGF1dGhvcj5LZWxsZXIsIFMuPC9hdXRob3I+PGF1dGhvcj5G
b2dlbCwgTS48L2F1dGhvcj48YXV0aG9yPkhlcnIsIEkuPC9hdXRob3I+PGF1dGhvcj5TY2hsYW5n
ZSwgVC48L2F1dGhvcj48YXV0aG9yPk1vbGRlbmhhdWVyLCBHLjwvYXV0aG9yPjxhdXRob3I+QWx0
ZXZvZ3QsIFAuPC9hdXRob3I+PC9hdXRob3JzPjwvY29udHJpYnV0b3JzPjxhdXRoLWFkZHJlc3M+
RGVwYXJ0bWVudCBvZiBUcmFuc2xhdGlvbmFsIEltbXVub2xvZ3ksIEdlcm1hbiBDYW5jZXIgUmVz
ZWFyY2ggQ2VudGVyIGFuZCBOYXRpb25hbCBDZW50ZXIgZm9yIFR1bW9yIERpc2Vhc2VzLCBIZWlk
ZWxiZXJnLCBHZXJtYW55LjwvYXV0aC1hZGRyZXNzPjx0aXRsZXM+PHRpdGxlPkFudGlib2R5IHRh
cmdldGluZyBvZiBDRDI0IGVmZmljaWVudGx5IHJldGFyZHMgZ3Jvd3RoIGFuZCBpbmZsdWVuY2Vz
IGN5dG9raW5lIG1pbGlldSBpbiBleHBlcmltZW50YWwgY2FyY2lub21hczwvdGl0bGU+PHNlY29u
ZGFyeS10aXRsZT5CciBKIENhbmNlcjwvc2Vjb25kYXJ5LXRpdGxlPjwvdGl0bGVzPjxwZXJpb2Rp
Y2FsPjxmdWxsLXRpdGxlPkJyIEogQ2FuY2VyPC9mdWxsLXRpdGxlPjwvcGVyaW9kaWNhbD48cGFn
ZXM+MTQ0OS01OTwvcGFnZXM+PHZvbHVtZT4xMDg8L3ZvbHVtZT48bnVtYmVyPjc8L251bWJlcj48
ZWRpdGlvbj4yMDEzLzAzLzIxPC9lZGl0aW9uPjxrZXl3b3Jkcz48a2V5d29yZD5BbmltYWxzPC9r
ZXl3b3JkPjxrZXl3b3JkPkFudGlib2RpZXMsIE1vbm9jbG9uYWwvYWRtaW5pc3RyYXRpb24gJmFt
cDsgZG9zYWdlL2ltbXVub2xvZ3kvKnBoYXJtYWNvbG9neTwva2V5d29yZD48a2V5d29yZD5BbnRp
bmVvcGxhc3RpYyBDb21iaW5lZCBDaGVtb3RoZXJhcHkgUHJvdG9jb2xzL3BoYXJtYWNvbG9neTwv
a2V5d29yZD48a2V5d29yZD5DRDI0IEFudGlnZW4vKmltbXVub2xvZ3kvbWV0YWJvbGlzbTwva2V5
d29yZD48a2V5d29yZD5DYXJjaW5vbWEsIE92YXJpYW4gRXBpdGhlbGlhbDwva2V5d29yZD48a2V5
d29yZD5DZWxsIEdyb3d0aCBQcm9jZXNzZXMvZHJ1ZyBlZmZlY3RzPC9rZXl3b3JkPjxrZXl3b3Jk
PkNlbGwgTGluZSwgVHVtb3I8L2tleXdvcmQ+PGtleXdvcmQ+Q2VsbCBQcm9saWZlcmF0aW9uPC9r
ZXl3b3JkPjxrZXl3b3JkPkN5dG9raW5lcy8qaW1tdW5vbG9neTwva2V5d29yZD48a2V5d29yZD5E
ZW94eWN5dGlkaW5lL2FkbWluaXN0cmF0aW9uICZhbXA7IGRvc2FnZS9hbmFsb2dzICZhbXA7IGRl
cml2YXRpdmVzPC9rZXl3b3JkPjxrZXl3b3JkPkRpc2Vhc2UgTW9kZWxzLCBBbmltYWw8L2tleXdv
cmQ+PGtleXdvcmQ+RmVtYWxlPC9rZXl3b3JkPjxrZXl3b3JkPkh1bWFuczwva2V5d29yZD48a2V5
d29yZD5JbW11bm9oaXN0b2NoZW1pc3RyeTwva2V5d29yZD48a2V5d29yZD5MdW5nIE5lb3BsYXNt
cy9kcnVnIHRoZXJhcHkvaW1tdW5vbG9neS9wYXRob2xvZ3k8L2tleXdvcmQ+PGtleXdvcmQ+TWFj
cm9waGFnZXMvaW1tdW5vbG9neTwva2V5d29yZD48a2V5d29yZD5NaWNlPC9rZXl3b3JkPjxrZXl3
b3JkPk1pY2UsIFNDSUQ8L2tleXdvcmQ+PGtleXdvcmQ+TmVvcGxhc21zLCBHbGFuZHVsYXIgYW5k
IEVwaXRoZWxpYWwvKmRydWcgdGhlcmFweS9pbW11bm9sb2d5L3BhdGhvbG9neTwva2V5d29yZD48
a2V5d29yZD5PdmFyaWFuIE5lb3BsYXNtcy8qZHJ1ZyB0aGVyYXB5L2ltbXVub2xvZ3kvcGF0aG9s
b2d5PC9rZXl3b3JkPjxrZXl3b3JkPlRyYW5zcGxhbnRhdGlvbiwgSGV0ZXJvbG9nb3VzPC9rZXl3
b3JkPjxrZXl3b3JkPlhlbm9ncmFmdCBNb2RlbCBBbnRpdHVtb3IgQXNzYXlzPC9rZXl3b3JkPjwv
a2V5d29yZHM+PGRhdGVzPjx5ZWFyPjIwMTM8L3llYXI+PHB1Yi1kYXRlcz48ZGF0ZT5BcHIgMTY8
L2RhdGU+PC9wdWItZGF0ZXM+PC9kYXRlcz48aXNibj4xNTMyLTE4MjcgKEVsZWN0cm9uaWMpJiN4
RDswMDA3LTA5MjAgKExpbmtpbmcpPC9pc2JuPjxhY2Nlc3Npb24tbnVtPjIzNTExNTYzPC9hY2Nl
c3Npb24tbnVtPjx1cmxzPjxyZWxhdGVkLXVybHM+PHVybD5odHRwczovL3d3dy5uY2JpLm5sbS5u
aWguZ292L3B1Ym1lZC8yMzUxMTU2MzwvdXJsPjwvcmVsYXRlZC11cmxzPjwvdXJscz48Y3VzdG9t
Mj5QTUMzNjI5NDE3PC9jdXN0b20yPjxlbGVjdHJvbmljLXJlc291cmNlLW51bT4xMC4xMDM4L2Jq
Yy4yMDEzLjEwMjwvZWxlY3Ryb25pYy1yZXNvdXJjZS1udW0+PC9yZWNvcmQ+PC9DaXRlPjwvRW5k
Tm90ZT5AAD==
</w:fldData>
        </w:fldChar>
      </w:r>
      <w:r>
        <w:rPr>
          <w:rFonts w:ascii="Book Antiqua" w:hAnsi="Book Antiqua" w:cs="Book Antiqua"/>
          <w:shd w:val="clear" w:color="auto" w:fill="FFFFFF"/>
        </w:rPr>
        <w:instrText xml:space="preserve"> ADDIN EN.CITE </w:instrText>
      </w:r>
      <w:r>
        <w:rPr>
          <w:rFonts w:ascii="Book Antiqua" w:hAnsi="Book Antiqua" w:cs="Book Antiqua"/>
          <w:shd w:val="clear" w:color="auto" w:fill="FFFFFF"/>
        </w:rPr>
        <w:fldChar w:fldCharType="begin">
          <w:fldData xml:space="preserve">PEVuZE5vdGU+PENpdGU+PEF1dGhvcj5TYWxuaWtvdjwvQXV0aG9yPjxZZWFyPjIwMTM8L1llYXI+
PFJlY051bT45NjwvUmVjTnVtPjxEaXNwbGF5VGV4dD48c3R5bGUgZmFjZT0ic3VwZXJzY3JpcHQi
PlszMF08L3N0eWxlPjwvRGlzcGxheVRleHQ+PHJlY29yZD48cmVjLW51bWJlcj45NjwvcmVjLW51
bWJlcj48Zm9yZWlnbi1rZXlzPjxrZXkgYXBwPSJFTiIgZGItaWQ9ImFwdmVldng1b3NyNXAwZXhw
cGU1ZXR4N3ZkZmFmeHZwMmR2cCIgdGltZXN0YW1wPSIxNTUxMDkzNjkyIj45Njwva2V5PjwvZm9y
ZWlnbi1rZXlzPjxyZWYtdHlwZSBuYW1lPSJKb3VybmFsIEFydGljbGUiPjE3PC9yZWYtdHlwZT48
Y29udHJpYnV0b3JzPjxhdXRob3JzPjxhdXRob3I+U2Fsbmlrb3YsIEEuIFYuPC9hdXRob3I+PGF1
dGhvcj5CcmV0eiwgTi4gUC48L2F1dGhvcj48YXV0aG9yPlBlcm5lLCBDLjwvYXV0aG9yPjxhdXRo
b3I+SGF6aW4sIEouPC9hdXRob3I+PGF1dGhvcj5LZWxsZXIsIFMuPC9hdXRob3I+PGF1dGhvcj5G
b2dlbCwgTS48L2F1dGhvcj48YXV0aG9yPkhlcnIsIEkuPC9hdXRob3I+PGF1dGhvcj5TY2hsYW5n
ZSwgVC48L2F1dGhvcj48YXV0aG9yPk1vbGRlbmhhdWVyLCBHLjwvYXV0aG9yPjxhdXRob3I+QWx0
ZXZvZ3QsIFAuPC9hdXRob3I+PC9hdXRob3JzPjwvY29udHJpYnV0b3JzPjxhdXRoLWFkZHJlc3M+
RGVwYXJ0bWVudCBvZiBUcmFuc2xhdGlvbmFsIEltbXVub2xvZ3ksIEdlcm1hbiBDYW5jZXIgUmVz
ZWFyY2ggQ2VudGVyIGFuZCBOYXRpb25hbCBDZW50ZXIgZm9yIFR1bW9yIERpc2Vhc2VzLCBIZWlk
ZWxiZXJnLCBHZXJtYW55LjwvYXV0aC1hZGRyZXNzPjx0aXRsZXM+PHRpdGxlPkFudGlib2R5IHRh
cmdldGluZyBvZiBDRDI0IGVmZmljaWVudGx5IHJldGFyZHMgZ3Jvd3RoIGFuZCBpbmZsdWVuY2Vz
IGN5dG9raW5lIG1pbGlldSBpbiBleHBlcmltZW50YWwgY2FyY2lub21hczwvdGl0bGU+PHNlY29u
ZGFyeS10aXRsZT5CciBKIENhbmNlcjwvc2Vjb25kYXJ5LXRpdGxlPjwvdGl0bGVzPjxwZXJpb2Rp
Y2FsPjxmdWxsLXRpdGxlPkJyIEogQ2FuY2VyPC9mdWxsLXRpdGxlPjwvcGVyaW9kaWNhbD48cGFn
ZXM+MTQ0OS01OTwvcGFnZXM+PHZvbHVtZT4xMDg8L3ZvbHVtZT48bnVtYmVyPjc8L251bWJlcj48
ZWRpdGlvbj4yMDEzLzAzLzIxPC9lZGl0aW9uPjxrZXl3b3Jkcz48a2V5d29yZD5BbmltYWxzPC9r
ZXl3b3JkPjxrZXl3b3JkPkFudGlib2RpZXMsIE1vbm9jbG9uYWwvYWRtaW5pc3RyYXRpb24gJmFt
cDsgZG9zYWdlL2ltbXVub2xvZ3kvKnBoYXJtYWNvbG9neTwva2V5d29yZD48a2V5d29yZD5BbnRp
bmVvcGxhc3RpYyBDb21iaW5lZCBDaGVtb3RoZXJhcHkgUHJvdG9jb2xzL3BoYXJtYWNvbG9neTwv
a2V5d29yZD48a2V5d29yZD5DRDI0IEFudGlnZW4vKmltbXVub2xvZ3kvbWV0YWJvbGlzbTwva2V5
d29yZD48a2V5d29yZD5DYXJjaW5vbWEsIE92YXJpYW4gRXBpdGhlbGlhbDwva2V5d29yZD48a2V5
d29yZD5DZWxsIEdyb3d0aCBQcm9jZXNzZXMvZHJ1ZyBlZmZlY3RzPC9rZXl3b3JkPjxrZXl3b3Jk
PkNlbGwgTGluZSwgVHVtb3I8L2tleXdvcmQ+PGtleXdvcmQ+Q2VsbCBQcm9saWZlcmF0aW9uPC9r
ZXl3b3JkPjxrZXl3b3JkPkN5dG9raW5lcy8qaW1tdW5vbG9neTwva2V5d29yZD48a2V5d29yZD5E
ZW94eWN5dGlkaW5lL2FkbWluaXN0cmF0aW9uICZhbXA7IGRvc2FnZS9hbmFsb2dzICZhbXA7IGRl
cml2YXRpdmVzPC9rZXl3b3JkPjxrZXl3b3JkPkRpc2Vhc2UgTW9kZWxzLCBBbmltYWw8L2tleXdv
cmQ+PGtleXdvcmQ+RmVtYWxlPC9rZXl3b3JkPjxrZXl3b3JkPkh1bWFuczwva2V5d29yZD48a2V5
d29yZD5JbW11bm9oaXN0b2NoZW1pc3RyeTwva2V5d29yZD48a2V5d29yZD5MdW5nIE5lb3BsYXNt
cy9kcnVnIHRoZXJhcHkvaW1tdW5vbG9neS9wYXRob2xvZ3k8L2tleXdvcmQ+PGtleXdvcmQ+TWFj
cm9waGFnZXMvaW1tdW5vbG9neTwva2V5d29yZD48a2V5d29yZD5NaWNlPC9rZXl3b3JkPjxrZXl3
b3JkPk1pY2UsIFNDSUQ8L2tleXdvcmQ+PGtleXdvcmQ+TmVvcGxhc21zLCBHbGFuZHVsYXIgYW5k
IEVwaXRoZWxpYWwvKmRydWcgdGhlcmFweS9pbW11bm9sb2d5L3BhdGhvbG9neTwva2V5d29yZD48
a2V5d29yZD5PdmFyaWFuIE5lb3BsYXNtcy8qZHJ1ZyB0aGVyYXB5L2ltbXVub2xvZ3kvcGF0aG9s
b2d5PC9rZXl3b3JkPjxrZXl3b3JkPlRyYW5zcGxhbnRhdGlvbiwgSGV0ZXJvbG9nb3VzPC9rZXl3
b3JkPjxrZXl3b3JkPlhlbm9ncmFmdCBNb2RlbCBBbnRpdHVtb3IgQXNzYXlzPC9rZXl3b3JkPjwv
a2V5d29yZHM+PGRhdGVzPjx5ZWFyPjIwMTM8L3llYXI+PHB1Yi1kYXRlcz48ZGF0ZT5BcHIgMTY8
L2RhdGU+PC9wdWItZGF0ZXM+PC9kYXRlcz48aXNibj4xNTMyLTE4MjcgKEVsZWN0cm9uaWMpJiN4
RDswMDA3LTA5MjAgKExpbmtpbmcpPC9pc2JuPjxhY2Nlc3Npb24tbnVtPjIzNTExNTYzPC9hY2Nl
c3Npb24tbnVtPjx1cmxzPjxyZWxhdGVkLXVybHM+PHVybD5odHRwczovL3d3dy5uY2JpLm5sbS5u
aWguZ292L3B1Ym1lZC8yMzUxMTU2MzwvdXJsPjwvcmVsYXRlZC11cmxzPjwvdXJscz48Y3VzdG9t
Mj5QTUMzNjI5NDE3PC9jdXN0b20yPjxlbGVjdHJvbmljLXJlc291cmNlLW51bT4xMC4xMDM4L2Jq
Yy4yMDEzLjEwMjwvZWxlY3Ryb25pYy1yZXNvdXJjZS1udW0+PC9yZWNvcmQ+PC9DaXRlPjwvRW5k
Tm90ZT5AAD==
</w:fldData>
        </w:fldChar>
      </w:r>
      <w:r>
        <w:rPr>
          <w:rFonts w:ascii="Book Antiqua" w:hAnsi="Book Antiqua" w:cs="Book Antiqua"/>
          <w:shd w:val="clear" w:color="auto" w:fill="FFFFFF"/>
        </w:rPr>
        <w:instrText xml:space="preserve"> ADDIN EN.CITE.DATA </w:instrText>
      </w:r>
      <w:r>
        <w:rPr>
          <w:rFonts w:ascii="Book Antiqua" w:hAnsi="Book Antiqua" w:cs="Book Antiqua"/>
          <w:shd w:val="clear" w:color="auto" w:fill="FFFFFF"/>
        </w:rPr>
      </w:r>
      <w:r>
        <w:rPr>
          <w:rFonts w:ascii="Book Antiqua" w:hAnsi="Book Antiqua" w:cs="Book Antiqua"/>
          <w:shd w:val="clear" w:color="auto" w:fill="FFFFFF"/>
        </w:rPr>
        <w:fldChar w:fldCharType="end"/>
      </w:r>
      <w:r>
        <w:rPr>
          <w:rFonts w:ascii="Book Antiqua" w:hAnsi="Book Antiqua" w:cs="Book Antiqua"/>
          <w:shd w:val="clear" w:color="auto" w:fill="FFFFFF"/>
        </w:rPr>
      </w:r>
      <w:r>
        <w:rPr>
          <w:rFonts w:ascii="Book Antiqua" w:hAnsi="Book Antiqua" w:cs="Book Antiqua"/>
          <w:shd w:val="clear" w:color="auto" w:fill="FFFFFF"/>
        </w:rPr>
        <w:fldChar w:fldCharType="separate"/>
      </w:r>
      <w:r>
        <w:rPr>
          <w:rFonts w:ascii="Book Antiqua" w:hAnsi="Book Antiqua" w:cs="Book Antiqua"/>
          <w:shd w:val="clear" w:color="auto" w:fill="FFFFFF"/>
          <w:vertAlign w:val="superscript"/>
        </w:rPr>
        <w:t>[28]</w:t>
      </w:r>
      <w:r>
        <w:rPr>
          <w:rFonts w:ascii="Book Antiqua" w:hAnsi="Book Antiqua" w:cs="Book Antiqua"/>
          <w:shd w:val="clear" w:color="auto" w:fill="FFFFFF"/>
        </w:rPr>
        <w:fldChar w:fldCharType="end"/>
      </w:r>
      <w:r>
        <w:rPr>
          <w:rFonts w:ascii="Book Antiqua" w:hAnsi="Book Antiqua" w:cs="Book Antiqua"/>
        </w:rPr>
        <w:t xml:space="preserve">. Other anti-CD24 </w:t>
      </w:r>
      <w:r>
        <w:rPr>
          <w:rStyle w:val="highlight"/>
          <w:rFonts w:ascii="Book Antiqua" w:hAnsi="Book Antiqua" w:cs="Book Antiqua"/>
        </w:rPr>
        <w:t xml:space="preserve">monoclonal antibody, </w:t>
      </w:r>
      <w:r>
        <w:rPr>
          <w:rFonts w:ascii="Book Antiqua" w:hAnsi="Book Antiqua" w:cs="Book Antiqua"/>
        </w:rPr>
        <w:t>G7</w:t>
      </w:r>
      <w:r>
        <w:rPr>
          <w:rFonts w:ascii="Book Antiqua" w:eastAsia="宋体" w:hAnsi="Book Antiqua" w:cs="Book Antiqua" w:hint="eastAsia"/>
          <w:lang w:eastAsia="zh-CN"/>
        </w:rPr>
        <w:t xml:space="preserve"> </w:t>
      </w:r>
      <w:proofErr w:type="spellStart"/>
      <w:r>
        <w:rPr>
          <w:rFonts w:ascii="Book Antiqua" w:hAnsi="Book Antiqua" w:cs="Book Antiqua"/>
        </w:rPr>
        <w:t>mAb</w:t>
      </w:r>
      <w:proofErr w:type="spellEnd"/>
      <w:r>
        <w:rPr>
          <w:rFonts w:ascii="Book Antiqua" w:hAnsi="Book Antiqua" w:cs="Book Antiqua"/>
        </w:rPr>
        <w:t xml:space="preserve"> was used in liver cancer xenograft models</w:t>
      </w:r>
      <w:r>
        <w:rPr>
          <w:rFonts w:ascii="Book Antiqua" w:hAnsi="Book Antiqua" w:cs="Book Antiqua"/>
        </w:rPr>
        <w:fldChar w:fldCharType="begin">
          <w:fldData xml:space="preserve">PEVuZE5vdGU+PENpdGU+PEF1dGhvcj5IZTwvQXV0aG9yPjxZZWFyPjIwMTU8L1llYXI+PFJlY051
bT4xMDA8L1JlY051bT48RGlzcGxheVRleHQ+PHN0eWxlIGZhY2U9InN1cGVyc2NyaXB0Ij5bMzNd
PC9zdHlsZT48L0Rpc3BsYXlUZXh0PjxyZWNvcmQ+PHJlYy1udW1iZXI+MTAwPC9yZWMtbnVtYmVy
Pjxmb3JlaWduLWtleXM+PGtleSBhcHA9IkVOIiBkYi1pZD0iYXB2ZWV2eDVvc3I1cDBleHBwZTVl
dHg3dmRmYWZ4dnAyZHZwIiB0aW1lc3RhbXA9IjE1NTEwOTM2OTMiPjEwMDwva2V5PjwvZm9yZWln
bi1rZXlzPjxyZWYtdHlwZSBuYW1lPSJKb3VybmFsIEFydGljbGUiPjE3PC9yZWYtdHlwZT48Y29u
dHJpYnV0b3JzPjxhdXRob3JzPjxhdXRob3I+SGUsIEguPC9hdXRob3I+PGF1dGhvcj5UdSwgWC48
L2F1dGhvcj48YXV0aG9yPlpoYW5nLCBKLjwvYXV0aG9yPjxhdXRob3I+QWNoZWFtcG9uZywgRC4g
Ty48L2F1dGhvcj48YXV0aG9yPkRpbmcsIEwuPC9hdXRob3I+PGF1dGhvcj5NYSwgWi48L2F1dGhv
cj48YXV0aG9yPlJlbiwgWC48L2F1dGhvcj48YXV0aG9yPkx1bywgQy48L2F1dGhvcj48YXV0aG9y
PkNoZW4sIFouPC9hdXRob3I+PGF1dGhvcj5XYW5nLCBULjwvYXV0aG9yPjxhdXRob3I+WGllLCBX
LjwvYXV0aG9yPjxhdXRob3I+V2FuZywgTS48L2F1dGhvcj48L2F1dGhvcnM+PC9jb250cmlidXRv
cnM+PGF1dGgtYWRkcmVzcz5TdGF0ZSBLZXkgTGFib3JhdG9yeSBvZiBOYXR1cmFsIE1lZGljaW5l
cyAoQ2hpbmEgUGhhcm1hY2V1dGljYWwgVW5pdmVyc2l0eSksIFNjaG9vbCBvZiBMaWZlIFNjaWVu
Y2UgJmFtcDsgVGVjaG5vbG9neSwgQ2hpbmEgUGhhcm1hY2V1dGljYWwgVW5pdmVyc2l0eSwgTmFu
amluZyAyMTAwMDksIFBSIENoaW5hLiYjeEQ7U3RhdGUgS2V5IExhYm9yYXRvcnkgb2YgTmF0dXJh
bCBNZWRpY2luZXMgKENoaW5hIFBoYXJtYWNldXRpY2FsIFVuaXZlcnNpdHkpLCBTY2hvb2wgb2Yg
TGlmZSBTY2llbmNlICZhbXA7IFRlY2hub2xvZ3ksIENoaW5hIFBoYXJtYWNldXRpY2FsIFVuaXZl
cnNpdHksIE5hbmppbmcgMjEwMDA5LCBQUiBDaGluYS4gRWxlY3Ryb25pYyBhZGRyZXNzOiBqdWFu
Y3B1QDEyNi5jb20uJiN4RDtTdGF0ZSBLZXkgTGFib3JhdG9yeSBvZiBOYXR1cmFsIE1lZGljaW5l
cyAoQ2hpbmEgUGhhcm1hY2V1dGljYWwgVW5pdmVyc2l0eSksIFNjaG9vbCBvZiBMaWZlIFNjaWVu
Y2UgJmFtcDsgVGVjaG5vbG9neSwgQ2hpbmEgUGhhcm1hY2V1dGljYWwgVW5pdmVyc2l0eSwgTmFu
amluZyAyMTAwMDksIFBSIENoaW5hLiBFbGVjdHJvbmljIGFkZHJlc3M6IG1pbndhbmdAY3B1LmVk
dS5jbi48L2F1dGgtYWRkcmVzcz48dGl0bGVzPjx0aXRsZT5BIG5vdmVsIGFudGlib2R5IHRhcmdl
dGluZyBDRDI0IGFuZCBoZXBhdG9jZWxsdWxhciBjYXJjaW5vbWEgaW4gdml2byBieSBuZWFyLWlu
ZnJhcmVkIGZsdW9yZXNjZW5jZSBpbWFnaW5nPC90aXRsZT48c2Vjb25kYXJ5LXRpdGxlPkltbXVu
b2Jpb2xvZ3k8L3NlY29uZGFyeS10aXRsZT48L3RpdGxlcz48cGVyaW9kaWNhbD48ZnVsbC10aXRs
ZT5JbW11bm9iaW9sb2d5PC9mdWxsLXRpdGxlPjwvcGVyaW9kaWNhbD48cGFnZXM+MTMyOC0zNjwv
cGFnZXM+PHZvbHVtZT4yMjA8L3ZvbHVtZT48bnVtYmVyPjEyPC9udW1iZXI+PGVkaXRpb24+MjAx
NS8wOC8xMDwvZWRpdGlvbj48a2V5d29yZHM+PGtleXdvcmQ+QW5pbWFsczwva2V5d29yZD48a2V5
d29yZD5BbnRpYm9kaWVzLCBNb25vY2xvbmFsLyphZG1pbmlzdHJhdGlvbiAmYW1wOyBkb3NhZ2Uv
Z2VuZXRpY3MvaW1tdW5vbG9neTwva2V5d29yZD48a2V5d29yZD5BbnRpYm9keSBBZmZpbml0eS9p
bW11bm9sb2d5PC9rZXl3b3JkPjxrZXl3b3JkPkFudGlib2R5IFNwZWNpZmljaXR5L2ltbXVub2xv
Z3k8L2tleXdvcmQ+PGtleXdvcmQ+Q0QyNCBBbnRpZ2VuL2dlbmV0aWNzL2ltbXVub2xvZ3kvKm1l
dGFib2xpc208L2tleXdvcmQ+PGtleXdvcmQ+Q2FyY2lub21hLCBIZXBhdG9jZWxsdWxhci8qZGlh
Z25vc2lzL2dlbmV0aWNzLyptZXRhYm9saXNtPC9rZXl3b3JkPjxrZXl3b3JkPkNlbGwgTGluZSwg
VHVtb3I8L2tleXdvcmQ+PGtleXdvcmQ+RGlzZWFzZSBNb2RlbHMsIEFuaW1hbDwva2V5d29yZD48
a2V5d29yZD5Fbnp5bWUtTGlua2VkIEltbXVub3NvcmJlbnQgQXNzYXk8L2tleXdvcmQ+PGtleXdv
cmQ+RmxvdyBDeXRvbWV0cnk8L2tleXdvcmQ+PGtleXdvcmQ+R2VuZSBFeHByZXNzaW9uPC9rZXl3
b3JkPjxrZXl3b3JkPkdlbmUgT3JkZXI8L2tleXdvcmQ+PGtleXdvcmQ+SGV0ZXJvZ3JhZnRzPC9r
ZXl3b3JkPjxrZXl3b3JkPkh1bWFuczwva2V5d29yZD48a2V5d29yZD5JbW11bm9oaXN0b2NoZW1p
c3RyeTwva2V5d29yZD48a2V5d29yZD5MaXZlciBOZW9wbGFzbXMvKmRpYWdub3Npcy9nZW5ldGlj
cy8qbWV0YWJvbGlzbTwva2V5d29yZD48a2V5d29yZD5NaWNlPC9rZXl3b3JkPjxrZXl3b3JkPk1v
bGVjdWxhciBJbWFnaW5nLyptZXRob2RzPC9rZXl3b3JkPjxrZXl3b3JkPlBsYXNtaWRzL2dlbmV0
aWNzPC9rZXl3b3JkPjxrZXl3b3JkPlNpbmdsZS1DaGFpbiBBbnRpYm9kaWVzL2FkbWluaXN0cmF0
aW9uICZhbXA7IGRvc2FnZS9nZW5ldGljcy9pbW11bm9sb2d5PC9rZXl3b3JkPjxrZXl3b3JkPkNk
MjQ8L2tleXdvcmQ+PGtleXdvcmQ+TW9ub2Nsb25hbCBhbnRpYm9keTwva2V5d29yZD48a2V5d29y
ZD5OZWFyLWluZnJhcmVkIGZsIHVvcmVzY2VuY2UgaW1hZ2luZzwva2V5d29yZD48a2V5d29yZD5U
dW1vciB0YXJnZXRpbmc8L2tleXdvcmQ+PGtleXdvcmQ+c2NGdjwva2V5d29yZD48L2tleXdvcmRz
PjxkYXRlcz48eWVhcj4yMDE1PC95ZWFyPjxwdWItZGF0ZXM+PGRhdGU+RGVjPC9kYXRlPjwvcHVi
LWRhdGVzPjwvZGF0ZXM+PGlzYm4+MTg3OC0zMjc5IChFbGVjdHJvbmljKSYjeEQ7MDE3MS0yOTg1
IChMaW5raW5nKTwvaXNibj48YWNjZXNzaW9uLW51bT4yNjI1NTA4OTwvYWNjZXNzaW9uLW51bT48
dXJscz48cmVsYXRlZC11cmxzPjx1cmw+aHR0cHM6Ly93d3cubmNiaS5ubG0ubmloLmdvdi9wdWJt
ZWQvMjYyNTUwODk8L3VybD48L3JlbGF0ZWQtdXJscz48L3VybHM+PGVsZWN0cm9uaWMtcmVzb3Vy
Y2UtbnVtPjEwLjEwMTYvai5pbWJpby4yMDE1LjA3LjAxMDwvZWxlY3Ryb25pYy1yZXNvdXJjZS1u
dW0+PC9yZWNvcmQ+PC9DaXRlPjwvRW5kTm90ZT5AAD==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IZTwvQXV0aG9yPjxZZWFyPjIwMTU8L1llYXI+PFJlY051
bT4xMDA8L1JlY051bT48RGlzcGxheVRleHQ+PHN0eWxlIGZhY2U9InN1cGVyc2NyaXB0Ij5bMzNd
PC9zdHlsZT48L0Rpc3BsYXlUZXh0PjxyZWNvcmQ+PHJlYy1udW1iZXI+MTAwPC9yZWMtbnVtYmVy
Pjxmb3JlaWduLWtleXM+PGtleSBhcHA9IkVOIiBkYi1pZD0iYXB2ZWV2eDVvc3I1cDBleHBwZTVl
dHg3dmRmYWZ4dnAyZHZwIiB0aW1lc3RhbXA9IjE1NTEwOTM2OTMiPjEwMDwva2V5PjwvZm9yZWln
bi1rZXlzPjxyZWYtdHlwZSBuYW1lPSJKb3VybmFsIEFydGljbGUiPjE3PC9yZWYtdHlwZT48Y29u
dHJpYnV0b3JzPjxhdXRob3JzPjxhdXRob3I+SGUsIEguPC9hdXRob3I+PGF1dGhvcj5UdSwgWC48
L2F1dGhvcj48YXV0aG9yPlpoYW5nLCBKLjwvYXV0aG9yPjxhdXRob3I+QWNoZWFtcG9uZywgRC4g
Ty48L2F1dGhvcj48YXV0aG9yPkRpbmcsIEwuPC9hdXRob3I+PGF1dGhvcj5NYSwgWi48L2F1dGhv
cj48YXV0aG9yPlJlbiwgWC48L2F1dGhvcj48YXV0aG9yPkx1bywgQy48L2F1dGhvcj48YXV0aG9y
PkNoZW4sIFouPC9hdXRob3I+PGF1dGhvcj5XYW5nLCBULjwvYXV0aG9yPjxhdXRob3I+WGllLCBX
LjwvYXV0aG9yPjxhdXRob3I+V2FuZywgTS48L2F1dGhvcj48L2F1dGhvcnM+PC9jb250cmlidXRv
cnM+PGF1dGgtYWRkcmVzcz5TdGF0ZSBLZXkgTGFib3JhdG9yeSBvZiBOYXR1cmFsIE1lZGljaW5l
cyAoQ2hpbmEgUGhhcm1hY2V1dGljYWwgVW5pdmVyc2l0eSksIFNjaG9vbCBvZiBMaWZlIFNjaWVu
Y2UgJmFtcDsgVGVjaG5vbG9neSwgQ2hpbmEgUGhhcm1hY2V1dGljYWwgVW5pdmVyc2l0eSwgTmFu
amluZyAyMTAwMDksIFBSIENoaW5hLiYjeEQ7U3RhdGUgS2V5IExhYm9yYXRvcnkgb2YgTmF0dXJh
bCBNZWRpY2luZXMgKENoaW5hIFBoYXJtYWNldXRpY2FsIFVuaXZlcnNpdHkpLCBTY2hvb2wgb2Yg
TGlmZSBTY2llbmNlICZhbXA7IFRlY2hub2xvZ3ksIENoaW5hIFBoYXJtYWNldXRpY2FsIFVuaXZl
cnNpdHksIE5hbmppbmcgMjEwMDA5LCBQUiBDaGluYS4gRWxlY3Ryb25pYyBhZGRyZXNzOiBqdWFu
Y3B1QDEyNi5jb20uJiN4RDtTdGF0ZSBLZXkgTGFib3JhdG9yeSBvZiBOYXR1cmFsIE1lZGljaW5l
cyAoQ2hpbmEgUGhhcm1hY2V1dGljYWwgVW5pdmVyc2l0eSksIFNjaG9vbCBvZiBMaWZlIFNjaWVu
Y2UgJmFtcDsgVGVjaG5vbG9neSwgQ2hpbmEgUGhhcm1hY2V1dGljYWwgVW5pdmVyc2l0eSwgTmFu
amluZyAyMTAwMDksIFBSIENoaW5hLiBFbGVjdHJvbmljIGFkZHJlc3M6IG1pbndhbmdAY3B1LmVk
dS5jbi48L2F1dGgtYWRkcmVzcz48dGl0bGVzPjx0aXRsZT5BIG5vdmVsIGFudGlib2R5IHRhcmdl
dGluZyBDRDI0IGFuZCBoZXBhdG9jZWxsdWxhciBjYXJjaW5vbWEgaW4gdml2byBieSBuZWFyLWlu
ZnJhcmVkIGZsdW9yZXNjZW5jZSBpbWFnaW5nPC90aXRsZT48c2Vjb25kYXJ5LXRpdGxlPkltbXVu
b2Jpb2xvZ3k8L3NlY29uZGFyeS10aXRsZT48L3RpdGxlcz48cGVyaW9kaWNhbD48ZnVsbC10aXRs
ZT5JbW11bm9iaW9sb2d5PC9mdWxsLXRpdGxlPjwvcGVyaW9kaWNhbD48cGFnZXM+MTMyOC0zNjwv
cGFnZXM+PHZvbHVtZT4yMjA8L3ZvbHVtZT48bnVtYmVyPjEyPC9udW1iZXI+PGVkaXRpb24+MjAx
NS8wOC8xMDwvZWRpdGlvbj48a2V5d29yZHM+PGtleXdvcmQ+QW5pbWFsczwva2V5d29yZD48a2V5
d29yZD5BbnRpYm9kaWVzLCBNb25vY2xvbmFsLyphZG1pbmlzdHJhdGlvbiAmYW1wOyBkb3NhZ2Uv
Z2VuZXRpY3MvaW1tdW5vbG9neTwva2V5d29yZD48a2V5d29yZD5BbnRpYm9keSBBZmZpbml0eS9p
bW11bm9sb2d5PC9rZXl3b3JkPjxrZXl3b3JkPkFudGlib2R5IFNwZWNpZmljaXR5L2ltbXVub2xv
Z3k8L2tleXdvcmQ+PGtleXdvcmQ+Q0QyNCBBbnRpZ2VuL2dlbmV0aWNzL2ltbXVub2xvZ3kvKm1l
dGFib2xpc208L2tleXdvcmQ+PGtleXdvcmQ+Q2FyY2lub21hLCBIZXBhdG9jZWxsdWxhci8qZGlh
Z25vc2lzL2dlbmV0aWNzLyptZXRhYm9saXNtPC9rZXl3b3JkPjxrZXl3b3JkPkNlbGwgTGluZSwg
VHVtb3I8L2tleXdvcmQ+PGtleXdvcmQ+RGlzZWFzZSBNb2RlbHMsIEFuaW1hbDwva2V5d29yZD48
a2V5d29yZD5Fbnp5bWUtTGlua2VkIEltbXVub3NvcmJlbnQgQXNzYXk8L2tleXdvcmQ+PGtleXdv
cmQ+RmxvdyBDeXRvbWV0cnk8L2tleXdvcmQ+PGtleXdvcmQ+R2VuZSBFeHByZXNzaW9uPC9rZXl3
b3JkPjxrZXl3b3JkPkdlbmUgT3JkZXI8L2tleXdvcmQ+PGtleXdvcmQ+SGV0ZXJvZ3JhZnRzPC9r
ZXl3b3JkPjxrZXl3b3JkPkh1bWFuczwva2V5d29yZD48a2V5d29yZD5JbW11bm9oaXN0b2NoZW1p
c3RyeTwva2V5d29yZD48a2V5d29yZD5MaXZlciBOZW9wbGFzbXMvKmRpYWdub3Npcy9nZW5ldGlj
cy8qbWV0YWJvbGlzbTwva2V5d29yZD48a2V5d29yZD5NaWNlPC9rZXl3b3JkPjxrZXl3b3JkPk1v
bGVjdWxhciBJbWFnaW5nLyptZXRob2RzPC9rZXl3b3JkPjxrZXl3b3JkPlBsYXNtaWRzL2dlbmV0
aWNzPC9rZXl3b3JkPjxrZXl3b3JkPlNpbmdsZS1DaGFpbiBBbnRpYm9kaWVzL2FkbWluaXN0cmF0
aW9uICZhbXA7IGRvc2FnZS9nZW5ldGljcy9pbW11bm9sb2d5PC9rZXl3b3JkPjxrZXl3b3JkPkNk
MjQ8L2tleXdvcmQ+PGtleXdvcmQ+TW9ub2Nsb25hbCBhbnRpYm9keTwva2V5d29yZD48a2V5d29y
ZD5OZWFyLWluZnJhcmVkIGZsIHVvcmVzY2VuY2UgaW1hZ2luZzwva2V5d29yZD48a2V5d29yZD5U
dW1vciB0YXJnZXRpbmc8L2tleXdvcmQ+PGtleXdvcmQ+c2NGdjwva2V5d29yZD48L2tleXdvcmRz
PjxkYXRlcz48eWVhcj4yMDE1PC95ZWFyPjxwdWItZGF0ZXM+PGRhdGU+RGVjPC9kYXRlPjwvcHVi
LWRhdGVzPjwvZGF0ZXM+PGlzYm4+MTg3OC0zMjc5IChFbGVjdHJvbmljKSYjeEQ7MDE3MS0yOTg1
IChMaW5raW5nKTwvaXNibj48YWNjZXNzaW9uLW51bT4yNjI1NTA4OTwvYWNjZXNzaW9uLW51bT48
dXJscz48cmVsYXRlZC11cmxzPjx1cmw+aHR0cHM6Ly93d3cubmNiaS5ubG0ubmloLmdvdi9wdWJt
ZWQvMjYyNTUwODk8L3VybD48L3JlbGF0ZWQtdXJscz48L3VybHM+PGVsZWN0cm9uaWMtcmVzb3Vy
Y2UtbnVtPjEwLjEwMTYvai5pbWJpby4yMDE1LjA3LjAxMDwvZWxlY3Ryb25pYy1yZXNvdXJjZS1u
dW0+PC9yZWNvcmQ+PC9DaXRlPjwvRW5kTm90ZT5AAD==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w:t>
      </w:r>
      <w:r>
        <w:rPr>
          <w:rFonts w:ascii="Book Antiqua" w:eastAsia="宋体" w:hAnsi="Book Antiqua" w:cs="Book Antiqua" w:hint="eastAsia"/>
          <w:vertAlign w:val="superscript"/>
          <w:lang w:eastAsia="zh-CN"/>
        </w:rPr>
        <w:t>29,</w:t>
      </w:r>
      <w:r>
        <w:rPr>
          <w:rFonts w:ascii="Book Antiqua" w:hAnsi="Book Antiqua" w:cs="Book Antiqua"/>
          <w:vertAlign w:val="superscript"/>
        </w:rPr>
        <w:t>30]</w:t>
      </w:r>
      <w:r>
        <w:rPr>
          <w:rFonts w:ascii="Book Antiqua" w:hAnsi="Book Antiqua" w:cs="Book Antiqua"/>
        </w:rPr>
        <w:fldChar w:fldCharType="end"/>
      </w:r>
      <w:r>
        <w:rPr>
          <w:rFonts w:ascii="Book Antiqua" w:hAnsi="Book Antiqua" w:cs="Book Antiqua"/>
        </w:rPr>
        <w:t xml:space="preserve"> </w:t>
      </w:r>
      <w:r>
        <w:rPr>
          <w:rFonts w:ascii="Book Antiqua" w:eastAsia="Times New Roman" w:hAnsi="Book Antiqua" w:cs="Book Antiqua"/>
        </w:rPr>
        <w:t xml:space="preserve">demonstrating specificity for tumor tissue and efficacy in suppressing tumor growth, as </w:t>
      </w:r>
      <w:r>
        <w:rPr>
          <w:rFonts w:ascii="Book Antiqua" w:hAnsi="Book Antiqua" w:cs="Book Antiqua"/>
          <w:shd w:val="clear" w:color="auto" w:fill="FFFFFF"/>
        </w:rPr>
        <w:t>single-agent treatment or in combination with doxorubicin</w:t>
      </w:r>
      <w:r>
        <w:rPr>
          <w:rFonts w:ascii="Book Antiqua" w:hAnsi="Book Antiqua" w:cs="Book Antiqua"/>
          <w:shd w:val="clear" w:color="auto" w:fill="FFFFFF"/>
        </w:rPr>
        <w:fldChar w:fldCharType="begin">
          <w:fldData xml:space="preserve">PEVuZE5vdGU+PENpdGU+PEF1dGhvcj5NYTwvQXV0aG9yPjxZZWFyPjIwMTc8L1llYXI+PFJlY051
bT4xMDE8L1JlY051bT48RGlzcGxheVRleHQ+PHN0eWxlIGZhY2U9InN1cGVyc2NyaXB0Ij5bMzRd
PC9zdHlsZT48L0Rpc3BsYXlUZXh0PjxyZWNvcmQ+PHJlYy1udW1iZXI+MTAxPC9yZWMtbnVtYmVy
Pjxmb3JlaWduLWtleXM+PGtleSBhcHA9IkVOIiBkYi1pZD0iYXB2ZWV2eDVvc3I1cDBleHBwZTVl
dHg3dmRmYWZ4dnAyZHZwIiB0aW1lc3RhbXA9IjE1NTEwOTM2OTMiPjEwMTwva2V5PjwvZm9yZWln
bi1rZXlzPjxyZWYtdHlwZSBuYW1lPSJKb3VybmFsIEFydGljbGUiPjE3PC9yZWYtdHlwZT48Y29u
dHJpYnV0b3JzPjxhdXRob3JzPjxhdXRob3I+TWEsIFouPC9hdXRob3I+PGF1dGhvcj5IZSwgSC48
L2F1dGhvcj48YXV0aG9yPlN1biwgRi48L2F1dGhvcj48YXV0aG9yPlh1LCBZLjwvYXV0aG9yPjxh
dXRob3I+SHVhbmcsIFguPC9hdXRob3I+PGF1dGhvcj5NYSwgWS48L2F1dGhvcj48YXV0aG9yPlpo
YW8sIEguPC9hdXRob3I+PGF1dGhvcj5XYW5nLCBZLjwvYXV0aG9yPjxhdXRob3I+V2FuZywgTS48
L2F1dGhvcj48YXV0aG9yPlpoYW5nLCBKLjwvYXV0aG9yPjwvYXV0aG9ycz48L2NvbnRyaWJ1dG9y
cz48YXV0aC1hZGRyZXNzPkFudGlib2R5IEVuZ2luZWVyaW5nIExhYm9yYXRvcnksIFN0YXRlIEtl
eSBMYWJvcmF0b3J5IG9mIE5hdHVyYWwgTWVkaWNpbmVzLCBTY2hvb2wgb2YgTGlmZSBTY2llbmNl
IGFuZCBUZWNobm9sb2d5LCBDaGluYSBQaGFybWFjZXV0aWNhbCBVbml2ZXJzaXR5LCAxNTQjLCBU
b25nIEppYSBYaWFuZyAyNCwgTmFuamluZywgMjEwMDA5LCBQZW9wbGUmYXBvcztzIFJlcHVibGlj
IG9mIENoaW5hLiYjeEQ7Rmlyc3QgQWZmaWxpYXRlIEhvc3BpdGFsIG9mIFpoZWppYW5nIENoaW5l
c2UgTWVkaWNpbmUgVW5pdmVyc2l0eSwgSGFuZ3pob3UsIDMxMDAwNiwgQ2hpbmEuJiN4RDtBbnRp
Ym9keSBFbmdpbmVlcmluZyBMYWJvcmF0b3J5LCBTdGF0ZSBLZXkgTGFib3JhdG9yeSBvZiBOYXR1
cmFsIE1lZGljaW5lcywgU2Nob29sIG9mIExpZmUgU2NpZW5jZSBhbmQgVGVjaG5vbG9neSwgQ2hp
bmEgUGhhcm1hY2V1dGljYWwgVW5pdmVyc2l0eSwgMTU0IywgVG9uZyBKaWEgWGlhbmcgMjQsIE5h
bmppbmcsIDIxMDAwOSwgUGVvcGxlJmFwb3M7cyBSZXB1YmxpYyBvZiBDaGluYS4gbWlud2FuZ0Bj
cHUuZWR1LmNuLiYjeEQ7QW50aWJvZHkgRW5naW5lZXJpbmcgTGFib3JhdG9yeSwgU3RhdGUgS2V5
IExhYm9yYXRvcnkgb2YgTmF0dXJhbCBNZWRpY2luZXMsIFNjaG9vbCBvZiBMaWZlIFNjaWVuY2Ug
YW5kIFRlY2hub2xvZ3ksIENoaW5hIFBoYXJtYWNldXRpY2FsIFVuaXZlcnNpdHksIDE1NCMsIFRv
bmcgSmlhIFhpYW5nIDI0LCBOYW5qaW5nLCAyMTAwMDksIFBlb3BsZSZhcG9zO3MgUmVwdWJsaWMg
b2YgQ2hpbmEuIGp1YW5jcHVAMTI2LmNvbS48L2F1dGgtYWRkcmVzcz48dGl0bGVzPjx0aXRsZT5T
ZWxlY3RpdmUgdGFyZ2V0ZWQgZGVsaXZlcnkgb2YgZG94b3J1YmljaW4gdmlhIGNvbmp1Z2F0aW5n
IHRvIGFudGktQ0QyNCBhbnRpYm9keSByZXN1bHRzIGluIGVuaGFuY2VkIGFudGl0dW1vciBwb3Rl
bmN5IGZvciBoZXBhdG9jZWxsdWxhciBjYXJjaW5vbWEgYm90aCBpbiB2aXRybyBhbmQgaW4gdml2
bzwvdGl0bGU+PHNlY29uZGFyeS10aXRsZT5KIENhbmNlciBSZXMgQ2xpbiBPbmNvbDwvc2Vjb25k
YXJ5LXRpdGxlPjwvdGl0bGVzPjxwZXJpb2RpY2FsPjxmdWxsLXRpdGxlPkogQ2FuY2VyIFJlcyBD
bGluIE9uY29sPC9mdWxsLXRpdGxlPjwvcGVyaW9kaWNhbD48cGFnZXM+MTkyOS0xOTQwPC9wYWdl
cz48dm9sdW1lPjE0Mzwvdm9sdW1lPjxudW1iZXI+MTA8L251bWJlcj48ZWRpdGlvbj4yMDE3LzA1
LzI2PC9lZGl0aW9uPjxrZXl3b3Jkcz48a2V5d29yZD5BbmltYWxzPC9rZXl3b3JkPjxrZXl3b3Jk
PkFudGlib2RpZXMsIE1vbm9jbG9uYWwvYWRtaW5pc3RyYXRpb24gJmFtcDsgZG9zYWdlL2NoZW1p
c3RyeS9pbW11bm9sb2d5PC9rZXl3b3JkPjxrZXl3b3JkPkFudGlib2R5LURlcGVuZGVudCBDZWxs
IEN5dG90b3hpY2l0eTwva2V5d29yZD48a2V5d29yZD5DRDI0IEFudGlnZW4vYmlvc3ludGhlc2lz
LyppbW11bm9sb2d5PC9rZXl3b3JkPjxrZXl3b3JkPkNhcmNpbm9tYSwgSGVwYXRvY2VsbHVsYXIv
KmRydWcgdGhlcmFweS9pbW11bm9sb2d5PC9rZXl3b3JkPjxrZXl3b3JkPkRveG9ydWJpY2luLyph
ZG1pbmlzdHJhdGlvbiAmYW1wOyBkb3NhZ2UvY2hlbWlzdHJ5PC9rZXl3b3JkPjxrZXl3b3JkPkRy
dWcgRGVsaXZlcnkgU3lzdGVtcy9tZXRob2RzPC9rZXl3b3JkPjxrZXl3b3JkPkZlbWFsZTwva2V5
d29yZD48a2V5d29yZD5IQ1QxMTYgQ2VsbHM8L2tleXdvcmQ+PGtleXdvcmQ+SFQyOSBDZWxsczwv
a2V5d29yZD48a2V5d29yZD5IdW1hbnM8L2tleXdvcmQ+PGtleXdvcmQ+SW1tdW5vdG94aW5zLyph
ZG1pbmlzdHJhdGlvbiAmYW1wOyBkb3NhZ2UvY2hlbWlzdHJ5L2ltbXVub2xvZ3k8L2tleXdvcmQ+
PGtleXdvcmQ+TGl2ZXIgTmVvcGxhc21zLypkcnVnIHRoZXJhcHkvaW1tdW5vbG9neTwva2V5d29y
ZD48a2V5d29yZD5NaWNlLCBJbmJyZWQgQkFMQiBDPC9rZXl3b3JkPjxrZXl3b3JkPk1pY2UsIE51
ZGU8L2tleXdvcmQ+PGtleXdvcmQ+TW9sZWN1bGFyIFRhcmdldGVkIFRoZXJhcHk8L2tleXdvcmQ+
PGtleXdvcmQ+UmFuZG9tIEFsbG9jYXRpb248L2tleXdvcmQ+PGtleXdvcmQ+WGVub2dyYWZ0IE1v
ZGVsIEFudGl0dW1vciBBc3NheXM8L2tleXdvcmQ+PGtleXdvcmQ+QW50aWJvZHktZHJ1ZyBjb25q
dWdhdGVzIChBRENzKTwva2V5d29yZD48a2V5d29yZD5DZDI0PC9rZXl3b3JkPjxrZXl3b3JkPkRv
eG9ydWJpY2luIChET1gpPC9rZXl3b3JkPjxrZXl3b3JkPkc3bUFiPC9rZXl3b3JkPjxrZXl3b3Jk
PkhlcGF0b2NlbGx1bGFyIGNhcmNpbm9tYTwva2V5d29yZD48L2tleXdvcmRzPjxkYXRlcz48eWVh
cj4yMDE3PC95ZWFyPjxwdWItZGF0ZXM+PGRhdGU+T2N0PC9kYXRlPjwvcHViLWRhdGVzPjwvZGF0
ZXM+PGlzYm4+MTQzMi0xMzM1IChFbGVjdHJvbmljKSYjeEQ7MDE3MS01MjE2IChMaW5raW5nKTwv
aXNibj48YWNjZXNzaW9uLW51bT4yODUzNjczODwvYWNjZXNzaW9uLW51bT48dXJscz48cmVsYXRl
ZC11cmxzPjx1cmw+aHR0cHM6Ly93d3cubmNiaS5ubG0ubmloLmdvdi9wdWJtZWQvMjg1MzY3Mzg8
L3VybD48L3JlbGF0ZWQtdXJscz48L3VybHM+PGVsZWN0cm9uaWMtcmVzb3VyY2UtbnVtPjEwLjEw
MDcvczAwNDMyLTAxNy0yNDM2LTA8L2VsZWN0cm9uaWMtcmVzb3VyY2UtbnVtPjwvcmVjb3JkPjwv
Q2l0ZT48L0VuZE5vdGU+AGAA
</w:fldData>
        </w:fldChar>
      </w:r>
      <w:r>
        <w:rPr>
          <w:rFonts w:ascii="Book Antiqua" w:hAnsi="Book Antiqua" w:cs="Book Antiqua"/>
          <w:shd w:val="clear" w:color="auto" w:fill="FFFFFF"/>
        </w:rPr>
        <w:instrText xml:space="preserve"> ADDIN EN.CITE </w:instrText>
      </w:r>
      <w:r>
        <w:rPr>
          <w:rFonts w:ascii="Book Antiqua" w:hAnsi="Book Antiqua" w:cs="Book Antiqua"/>
          <w:shd w:val="clear" w:color="auto" w:fill="FFFFFF"/>
        </w:rPr>
        <w:fldChar w:fldCharType="begin">
          <w:fldData xml:space="preserve">PEVuZE5vdGU+PENpdGU+PEF1dGhvcj5NYTwvQXV0aG9yPjxZZWFyPjIwMTc8L1llYXI+PFJlY051
bT4xMDE8L1JlY051bT48RGlzcGxheVRleHQ+PHN0eWxlIGZhY2U9InN1cGVyc2NyaXB0Ij5bMzRd
PC9zdHlsZT48L0Rpc3BsYXlUZXh0PjxyZWNvcmQ+PHJlYy1udW1iZXI+MTAxPC9yZWMtbnVtYmVy
Pjxmb3JlaWduLWtleXM+PGtleSBhcHA9IkVOIiBkYi1pZD0iYXB2ZWV2eDVvc3I1cDBleHBwZTVl
dHg3dmRmYWZ4dnAyZHZwIiB0aW1lc3RhbXA9IjE1NTEwOTM2OTMiPjEwMTwva2V5PjwvZm9yZWln
bi1rZXlzPjxyZWYtdHlwZSBuYW1lPSJKb3VybmFsIEFydGljbGUiPjE3PC9yZWYtdHlwZT48Y29u
dHJpYnV0b3JzPjxhdXRob3JzPjxhdXRob3I+TWEsIFouPC9hdXRob3I+PGF1dGhvcj5IZSwgSC48
L2F1dGhvcj48YXV0aG9yPlN1biwgRi48L2F1dGhvcj48YXV0aG9yPlh1LCBZLjwvYXV0aG9yPjxh
dXRob3I+SHVhbmcsIFguPC9hdXRob3I+PGF1dGhvcj5NYSwgWS48L2F1dGhvcj48YXV0aG9yPlpo
YW8sIEguPC9hdXRob3I+PGF1dGhvcj5XYW5nLCBZLjwvYXV0aG9yPjxhdXRob3I+V2FuZywgTS48
L2F1dGhvcj48YXV0aG9yPlpoYW5nLCBKLjwvYXV0aG9yPjwvYXV0aG9ycz48L2NvbnRyaWJ1dG9y
cz48YXV0aC1hZGRyZXNzPkFudGlib2R5IEVuZ2luZWVyaW5nIExhYm9yYXRvcnksIFN0YXRlIEtl
eSBMYWJvcmF0b3J5IG9mIE5hdHVyYWwgTWVkaWNpbmVzLCBTY2hvb2wgb2YgTGlmZSBTY2llbmNl
IGFuZCBUZWNobm9sb2d5LCBDaGluYSBQaGFybWFjZXV0aWNhbCBVbml2ZXJzaXR5LCAxNTQjLCBU
b25nIEppYSBYaWFuZyAyNCwgTmFuamluZywgMjEwMDA5LCBQZW9wbGUmYXBvcztzIFJlcHVibGlj
IG9mIENoaW5hLiYjeEQ7Rmlyc3QgQWZmaWxpYXRlIEhvc3BpdGFsIG9mIFpoZWppYW5nIENoaW5l
c2UgTWVkaWNpbmUgVW5pdmVyc2l0eSwgSGFuZ3pob3UsIDMxMDAwNiwgQ2hpbmEuJiN4RDtBbnRp
Ym9keSBFbmdpbmVlcmluZyBMYWJvcmF0b3J5LCBTdGF0ZSBLZXkgTGFib3JhdG9yeSBvZiBOYXR1
cmFsIE1lZGljaW5lcywgU2Nob29sIG9mIExpZmUgU2NpZW5jZSBhbmQgVGVjaG5vbG9neSwgQ2hp
bmEgUGhhcm1hY2V1dGljYWwgVW5pdmVyc2l0eSwgMTU0IywgVG9uZyBKaWEgWGlhbmcgMjQsIE5h
bmppbmcsIDIxMDAwOSwgUGVvcGxlJmFwb3M7cyBSZXB1YmxpYyBvZiBDaGluYS4gbWlud2FuZ0Bj
cHUuZWR1LmNuLiYjeEQ7QW50aWJvZHkgRW5naW5lZXJpbmcgTGFib3JhdG9yeSwgU3RhdGUgS2V5
IExhYm9yYXRvcnkgb2YgTmF0dXJhbCBNZWRpY2luZXMsIFNjaG9vbCBvZiBMaWZlIFNjaWVuY2Ug
YW5kIFRlY2hub2xvZ3ksIENoaW5hIFBoYXJtYWNldXRpY2FsIFVuaXZlcnNpdHksIDE1NCMsIFRv
bmcgSmlhIFhpYW5nIDI0LCBOYW5qaW5nLCAyMTAwMDksIFBlb3BsZSZhcG9zO3MgUmVwdWJsaWMg
b2YgQ2hpbmEuIGp1YW5jcHVAMTI2LmNvbS48L2F1dGgtYWRkcmVzcz48dGl0bGVzPjx0aXRsZT5T
ZWxlY3RpdmUgdGFyZ2V0ZWQgZGVsaXZlcnkgb2YgZG94b3J1YmljaW4gdmlhIGNvbmp1Z2F0aW5n
IHRvIGFudGktQ0QyNCBhbnRpYm9keSByZXN1bHRzIGluIGVuaGFuY2VkIGFudGl0dW1vciBwb3Rl
bmN5IGZvciBoZXBhdG9jZWxsdWxhciBjYXJjaW5vbWEgYm90aCBpbiB2aXRybyBhbmQgaW4gdml2
bzwvdGl0bGU+PHNlY29uZGFyeS10aXRsZT5KIENhbmNlciBSZXMgQ2xpbiBPbmNvbDwvc2Vjb25k
YXJ5LXRpdGxlPjwvdGl0bGVzPjxwZXJpb2RpY2FsPjxmdWxsLXRpdGxlPkogQ2FuY2VyIFJlcyBD
bGluIE9uY29sPC9mdWxsLXRpdGxlPjwvcGVyaW9kaWNhbD48cGFnZXM+MTkyOS0xOTQwPC9wYWdl
cz48dm9sdW1lPjE0Mzwvdm9sdW1lPjxudW1iZXI+MTA8L251bWJlcj48ZWRpdGlvbj4yMDE3LzA1
LzI2PC9lZGl0aW9uPjxrZXl3b3Jkcz48a2V5d29yZD5BbmltYWxzPC9rZXl3b3JkPjxrZXl3b3Jk
PkFudGlib2RpZXMsIE1vbm9jbG9uYWwvYWRtaW5pc3RyYXRpb24gJmFtcDsgZG9zYWdlL2NoZW1p
c3RyeS9pbW11bm9sb2d5PC9rZXl3b3JkPjxrZXl3b3JkPkFudGlib2R5LURlcGVuZGVudCBDZWxs
IEN5dG90b3hpY2l0eTwva2V5d29yZD48a2V5d29yZD5DRDI0IEFudGlnZW4vYmlvc3ludGhlc2lz
LyppbW11bm9sb2d5PC9rZXl3b3JkPjxrZXl3b3JkPkNhcmNpbm9tYSwgSGVwYXRvY2VsbHVsYXIv
KmRydWcgdGhlcmFweS9pbW11bm9sb2d5PC9rZXl3b3JkPjxrZXl3b3JkPkRveG9ydWJpY2luLyph
ZG1pbmlzdHJhdGlvbiAmYW1wOyBkb3NhZ2UvY2hlbWlzdHJ5PC9rZXl3b3JkPjxrZXl3b3JkPkRy
dWcgRGVsaXZlcnkgU3lzdGVtcy9tZXRob2RzPC9rZXl3b3JkPjxrZXl3b3JkPkZlbWFsZTwva2V5
d29yZD48a2V5d29yZD5IQ1QxMTYgQ2VsbHM8L2tleXdvcmQ+PGtleXdvcmQ+SFQyOSBDZWxsczwv
a2V5d29yZD48a2V5d29yZD5IdW1hbnM8L2tleXdvcmQ+PGtleXdvcmQ+SW1tdW5vdG94aW5zLyph
ZG1pbmlzdHJhdGlvbiAmYW1wOyBkb3NhZ2UvY2hlbWlzdHJ5L2ltbXVub2xvZ3k8L2tleXdvcmQ+
PGtleXdvcmQ+TGl2ZXIgTmVvcGxhc21zLypkcnVnIHRoZXJhcHkvaW1tdW5vbG9neTwva2V5d29y
ZD48a2V5d29yZD5NaWNlLCBJbmJyZWQgQkFMQiBDPC9rZXl3b3JkPjxrZXl3b3JkPk1pY2UsIE51
ZGU8L2tleXdvcmQ+PGtleXdvcmQ+TW9sZWN1bGFyIFRhcmdldGVkIFRoZXJhcHk8L2tleXdvcmQ+
PGtleXdvcmQ+UmFuZG9tIEFsbG9jYXRpb248L2tleXdvcmQ+PGtleXdvcmQ+WGVub2dyYWZ0IE1v
ZGVsIEFudGl0dW1vciBBc3NheXM8L2tleXdvcmQ+PGtleXdvcmQ+QW50aWJvZHktZHJ1ZyBjb25q
dWdhdGVzIChBRENzKTwva2V5d29yZD48a2V5d29yZD5DZDI0PC9rZXl3b3JkPjxrZXl3b3JkPkRv
eG9ydWJpY2luIChET1gpPC9rZXl3b3JkPjxrZXl3b3JkPkc3bUFiPC9rZXl3b3JkPjxrZXl3b3Jk
PkhlcGF0b2NlbGx1bGFyIGNhcmNpbm9tYTwva2V5d29yZD48L2tleXdvcmRzPjxkYXRlcz48eWVh
cj4yMDE3PC95ZWFyPjxwdWItZGF0ZXM+PGRhdGU+T2N0PC9kYXRlPjwvcHViLWRhdGVzPjwvZGF0
ZXM+PGlzYm4+MTQzMi0xMzM1IChFbGVjdHJvbmljKSYjeEQ7MDE3MS01MjE2IChMaW5raW5nKTwv
aXNibj48YWNjZXNzaW9uLW51bT4yODUzNjczODwvYWNjZXNzaW9uLW51bT48dXJscz48cmVsYXRl
ZC11cmxzPjx1cmw+aHR0cHM6Ly93d3cubmNiaS5ubG0ubmloLmdvdi9wdWJtZWQvMjg1MzY3Mzg8
L3VybD48L3JlbGF0ZWQtdXJscz48L3VybHM+PGVsZWN0cm9uaWMtcmVzb3VyY2UtbnVtPjEwLjEw
MDcvczAwNDMyLTAxNy0yNDM2LTA8L2VsZWN0cm9uaWMtcmVzb3VyY2UtbnVtPjwvcmVjb3JkPjwv
Q2l0ZT48L0VuZE5vdGU+AGAA
</w:fldData>
        </w:fldChar>
      </w:r>
      <w:r>
        <w:rPr>
          <w:rFonts w:ascii="Book Antiqua" w:hAnsi="Book Antiqua" w:cs="Book Antiqua"/>
          <w:shd w:val="clear" w:color="auto" w:fill="FFFFFF"/>
        </w:rPr>
        <w:instrText xml:space="preserve"> ADDIN EN.CITE.DATA </w:instrText>
      </w:r>
      <w:r>
        <w:rPr>
          <w:rFonts w:ascii="Book Antiqua" w:hAnsi="Book Antiqua" w:cs="Book Antiqua"/>
          <w:shd w:val="clear" w:color="auto" w:fill="FFFFFF"/>
        </w:rPr>
      </w:r>
      <w:r>
        <w:rPr>
          <w:rFonts w:ascii="Book Antiqua" w:hAnsi="Book Antiqua" w:cs="Book Antiqua"/>
          <w:shd w:val="clear" w:color="auto" w:fill="FFFFFF"/>
        </w:rPr>
        <w:fldChar w:fldCharType="end"/>
      </w:r>
      <w:r>
        <w:rPr>
          <w:rFonts w:ascii="Book Antiqua" w:hAnsi="Book Antiqua" w:cs="Book Antiqua"/>
          <w:shd w:val="clear" w:color="auto" w:fill="FFFFFF"/>
        </w:rPr>
      </w:r>
      <w:r>
        <w:rPr>
          <w:rFonts w:ascii="Book Antiqua" w:hAnsi="Book Antiqua" w:cs="Book Antiqua"/>
          <w:shd w:val="clear" w:color="auto" w:fill="FFFFFF"/>
        </w:rPr>
        <w:fldChar w:fldCharType="separate"/>
      </w:r>
      <w:r>
        <w:rPr>
          <w:rFonts w:ascii="Book Antiqua" w:hAnsi="Book Antiqua" w:cs="Book Antiqua"/>
          <w:shd w:val="clear" w:color="auto" w:fill="FFFFFF"/>
          <w:vertAlign w:val="superscript"/>
        </w:rPr>
        <w:t>[31]</w:t>
      </w:r>
      <w:r>
        <w:rPr>
          <w:rFonts w:ascii="Book Antiqua" w:hAnsi="Book Antiqua" w:cs="Book Antiqua"/>
          <w:shd w:val="clear" w:color="auto" w:fill="FFFFFF"/>
        </w:rPr>
        <w:fldChar w:fldCharType="end"/>
      </w:r>
      <w:r>
        <w:rPr>
          <w:rFonts w:ascii="Book Antiqua" w:eastAsia="Times New Roman" w:hAnsi="Book Antiqua" w:cs="Book Antiqua"/>
        </w:rPr>
        <w:t xml:space="preserve">, or </w:t>
      </w:r>
      <w:r>
        <w:rPr>
          <w:rFonts w:ascii="Book Antiqua" w:hAnsi="Book Antiqua" w:cs="Book Antiqua"/>
          <w:shd w:val="clear" w:color="auto" w:fill="FFFFFF"/>
        </w:rPr>
        <w:t>cetuximab, a chimerical monoclonal anti-EGFR antibody</w:t>
      </w:r>
      <w:r>
        <w:rPr>
          <w:rFonts w:ascii="Book Antiqua" w:hAnsi="Book Antiqua" w:cs="Book Antiqua"/>
          <w:shd w:val="clear" w:color="auto" w:fill="FFFFFF"/>
        </w:rPr>
        <w:fldChar w:fldCharType="begin">
          <w:fldData xml:space="preserve">PEVuZE5vdGU+PENpdGU+PEF1dGhvcj5DaGVuPC9BdXRob3I+PFllYXI+MjAxNzwvWWVhcj48UmVj
TnVtPjk3PC9SZWNOdW0+PERpc3BsYXlUZXh0PjxzdHlsZSBmYWNlPSJzdXBlcnNjcmlwdCI+WzMx
XTwvc3R5bGU+PC9EaXNwbGF5VGV4dD48cmVjb3JkPjxyZWMtbnVtYmVyPjk3PC9yZWMtbnVtYmVy
Pjxmb3JlaWduLWtleXM+PGtleSBhcHA9IkVOIiBkYi1pZD0iYXB2ZWV2eDVvc3I1cDBleHBwZTVl
dHg3dmRmYWZ4dnAyZHZwIiB0aW1lc3RhbXA9IjE1NTEwOTM2OTIiPjk3PC9rZXk+PC9mb3JlaWdu
LWtleXM+PHJlZi10eXBlIG5hbWU9IkpvdXJuYWwgQXJ0aWNsZSI+MTc8L3JlZi10eXBlPjxjb250
cmlidXRvcnM+PGF1dGhvcnM+PGF1dGhvcj5DaGVuLCBaLjwvYXV0aG9yPjxhdXRob3I+V2FuZywg
VC48L2F1dGhvcj48YXV0aG9yPlR1LCBYLjwvYXV0aG9yPjxhdXRob3I+WGllLCBXLjwvYXV0aG9y
PjxhdXRob3I+SGUsIEguPC9hdXRob3I+PGF1dGhvcj5XYW5nLCBNLjwvYXV0aG9yPjxhdXRob3I+
WmhhbmcsIEouPC9hdXRob3I+PC9hdXRob3JzPjwvY29udHJpYnV0b3JzPjxhdXRoLWFkZHJlc3M+
U3RhdGUgS2V5IExhYm9yYXRvcnkgb2YgTmF0dXJhbCBNZWRpY2luZXMsIExpZmUgU2NpZW5jZSAm
YW1wOyBUZWNobm9sb2d5LCBDaGluYSBQaGFybWFjZXV0aWNhbCBVbml2ZXJzaXR5LCBQUiBDaGlu
YS4mI3hEO1N0YXRlIEtleSBMYWJvcmF0b3J5IG9mIE5hdHVyYWwgTWVkaWNpbmVzLCBMaWZlIFNj
aWVuY2UgJmFtcDsgVGVjaG5vbG9neSwgQ2hpbmEgUGhhcm1hY2V1dGljYWwgVW5pdmVyc2l0eSwg
UFIgQ2hpbmEuIEVsZWN0cm9uaWMgYWRkcmVzczogbWlud2FuZ0BjcHUuZWR1LmNuLiYjeEQ7U3Rh
dGUgS2V5IExhYm9yYXRvcnkgb2YgTmF0dXJhbCBNZWRpY2luZXMsIExpZmUgU2NpZW5jZSAmYW1w
OyBUZWNobm9sb2d5LCBDaGluYSBQaGFybWFjZXV0aWNhbCBVbml2ZXJzaXR5LCBQUiBDaGluYS4g
RWxlY3Ryb25pYyBhZGRyZXNzOiBqdWFuY3B1QDEyNi5jb20uPC9hdXRoLWFkZHJlc3M+PHRpdGxl
cz48dGl0bGU+QW50aWJvZHktYmFzZWQgdGFyZ2V0aW5nIG9mIENEMjQgZW5oYW5jZXMgYW50aXR1
bW9yIGVmZmVjdCBvZiBjZXR1eGltYWIgdmlhIGF0dGVudWF0aW5nIHBob3NwaG9yeWxhdGlvbiBv
ZiBTcmMvU1RBVDM8L3RpdGxlPjxzZWNvbmRhcnktdGl0bGU+QmlvbWVkIFBoYXJtYWNvdGhlcjwv
c2Vjb25kYXJ5LXRpdGxlPjwvdGl0bGVzPjxwZXJpb2RpY2FsPjxmdWxsLXRpdGxlPkJpb21lZCBQ
aGFybWFjb3RoZXI8L2Z1bGwtdGl0bGU+PC9wZXJpb2RpY2FsPjxwYWdlcz40MjctNDM2PC9wYWdl
cz48dm9sdW1lPjkwPC92b2x1bWU+PGVkaXRpb24+MjAxNy8wNC8xMDwvZWRpdGlvbj48a2V5d29y
ZHM+PGtleXdvcmQ+QTU0OSBDZWxsczwva2V5d29yZD48a2V5d29yZD5BbmltYWxzPC9rZXl3b3Jk
PjxrZXl3b3JkPkFudGlib2RpZXMsIE1vbm9jbG9uYWwvKnBoYXJtYWNvbG9neTwva2V5d29yZD48
a2V5d29yZD5BbnRpbmVvcGxhc3RpYyBBZ2VudHMvKnBoYXJtYWNvbG9neTwva2V5d29yZD48a2V5
d29yZD5DRDI0IEFudGlnZW4vKm1ldGFib2xpc208L2tleXdvcmQ+PGtleXdvcmQ+Q2VsbCBEaWZm
ZXJlbnRpYXRpb24vZHJ1ZyBlZmZlY3RzPC9rZXl3b3JkPjxrZXl3b3JkPkNlbGwgTGluZSwgVHVt
b3I8L2tleXdvcmQ+PGtleXdvcmQ+Q2VsbCBQcm9saWZlcmF0aW9uL2RydWcgZWZmZWN0czwva2V5
d29yZD48a2V5d29yZD5DZXR1eGltYWIvKnBoYXJtYWNvbG9neTwva2V5d29yZD48a2V5d29yZD5F
cmJCIFJlY2VwdG9ycy9tZXRhYm9saXNtPC9rZXl3b3JkPjxrZXl3b3JkPkhDVDExNiBDZWxsczwv
a2V5d29yZD48a2V5d29yZD5IVDI5IENlbGxzPC9rZXl3b3JkPjxrZXl3b3JkPkhlcCBHMiBDZWxs
czwva2V5d29yZD48a2V5d29yZD5IdW1hbnM8L2tleXdvcmQ+PGtleXdvcmQ+TUNGLTcgQ2VsbHM8
L2tleXdvcmQ+PGtleXdvcmQ+TWljZTwva2V5d29yZD48a2V5d29yZD5NaWNlLCBOdWRlPC9rZXl3
b3JkPjxrZXl3b3JkPlBob3NwaG9yeWxhdGlvbi8qZHJ1ZyBlZmZlY3RzPC9rZXl3b3JkPjxrZXl3
b3JkPlNUQVQzIFRyYW5zY3JpcHRpb24gRmFjdG9yLyptZXRhYm9saXNtPC9rZXl3b3JkPjxrZXl3
b3JkPlhlbm9ncmFmdCBNb2RlbCBBbnRpdHVtb3IgQXNzYXlzL21ldGhvZHM8L2tleXdvcmQ+PGtl
eXdvcmQ+c3JjLUZhbWlseSBLaW5hc2VzLyptZXRhYm9saXNtPC9rZXl3b3JkPjxrZXl3b3JkPkFu
dGlib2R5PC9rZXl3b3JkPjxrZXl3b3JkPkNkMjQ8L2tleXdvcmQ+PGtleXdvcmQ+Q29tYmluZWQg
dGhlcmFwZXV0aWM8L2tleXdvcmQ+PGtleXdvcmQ+RWdmcjwva2V5d29yZD48a2V5d29yZD5OZW9w
bGFzbTwva2V5d29yZD48a2V5d29yZD5TdGF0Mzwva2V5d29yZD48L2tleXdvcmRzPjxkYXRlcz48
eWVhcj4yMDE3PC95ZWFyPjxwdWItZGF0ZXM+PGRhdGU+SnVuPC9kYXRlPjwvcHViLWRhdGVzPjwv
ZGF0ZXM+PGlzYm4+MTk1MC02MDA3IChFbGVjdHJvbmljKSYjeEQ7MDc1My0zMzIyIChMaW5raW5n
KTwvaXNibj48YWNjZXNzaW9uLW51bT4yODM5MTE2NDwvYWNjZXNzaW9uLW51bT48dXJscz48cmVs
YXRlZC11cmxzPjx1cmw+aHR0cHM6Ly93d3cubmNiaS5ubG0ubmloLmdvdi9wdWJtZWQvMjgzOTEx
NjQ8L3VybD48L3JlbGF0ZWQtdXJscz48L3VybHM+PGVsZWN0cm9uaWMtcmVzb3VyY2UtbnVtPjEw
LjEwMTYvai5iaW9waGEuMjAxNy4wMy4wOTQ8L2VsZWN0cm9uaWMtcmVzb3VyY2UtbnVtPjwvcmVj
b3JkPjwvQ2l0ZT48L0VuZE5vdGU+AGAA
</w:fldData>
        </w:fldChar>
      </w:r>
      <w:r>
        <w:rPr>
          <w:rFonts w:ascii="Book Antiqua" w:hAnsi="Book Antiqua" w:cs="Book Antiqua"/>
          <w:shd w:val="clear" w:color="auto" w:fill="FFFFFF"/>
        </w:rPr>
        <w:instrText xml:space="preserve"> ADDIN EN.CITE </w:instrText>
      </w:r>
      <w:r>
        <w:rPr>
          <w:rFonts w:ascii="Book Antiqua" w:hAnsi="Book Antiqua" w:cs="Book Antiqua"/>
          <w:shd w:val="clear" w:color="auto" w:fill="FFFFFF"/>
        </w:rPr>
        <w:fldChar w:fldCharType="begin">
          <w:fldData xml:space="preserve">PEVuZE5vdGU+PENpdGU+PEF1dGhvcj5DaGVuPC9BdXRob3I+PFllYXI+MjAxNzwvWWVhcj48UmVj
TnVtPjk3PC9SZWNOdW0+PERpc3BsYXlUZXh0PjxzdHlsZSBmYWNlPSJzdXBlcnNjcmlwdCI+WzMx
XTwvc3R5bGU+PC9EaXNwbGF5VGV4dD48cmVjb3JkPjxyZWMtbnVtYmVyPjk3PC9yZWMtbnVtYmVy
Pjxmb3JlaWduLWtleXM+PGtleSBhcHA9IkVOIiBkYi1pZD0iYXB2ZWV2eDVvc3I1cDBleHBwZTVl
dHg3dmRmYWZ4dnAyZHZwIiB0aW1lc3RhbXA9IjE1NTEwOTM2OTIiPjk3PC9rZXk+PC9mb3JlaWdu
LWtleXM+PHJlZi10eXBlIG5hbWU9IkpvdXJuYWwgQXJ0aWNsZSI+MTc8L3JlZi10eXBlPjxjb250
cmlidXRvcnM+PGF1dGhvcnM+PGF1dGhvcj5DaGVuLCBaLjwvYXV0aG9yPjxhdXRob3I+V2FuZywg
VC48L2F1dGhvcj48YXV0aG9yPlR1LCBYLjwvYXV0aG9yPjxhdXRob3I+WGllLCBXLjwvYXV0aG9y
PjxhdXRob3I+SGUsIEguPC9hdXRob3I+PGF1dGhvcj5XYW5nLCBNLjwvYXV0aG9yPjxhdXRob3I+
WmhhbmcsIEouPC9hdXRob3I+PC9hdXRob3JzPjwvY29udHJpYnV0b3JzPjxhdXRoLWFkZHJlc3M+
U3RhdGUgS2V5IExhYm9yYXRvcnkgb2YgTmF0dXJhbCBNZWRpY2luZXMsIExpZmUgU2NpZW5jZSAm
YW1wOyBUZWNobm9sb2d5LCBDaGluYSBQaGFybWFjZXV0aWNhbCBVbml2ZXJzaXR5LCBQUiBDaGlu
YS4mI3hEO1N0YXRlIEtleSBMYWJvcmF0b3J5IG9mIE5hdHVyYWwgTWVkaWNpbmVzLCBMaWZlIFNj
aWVuY2UgJmFtcDsgVGVjaG5vbG9neSwgQ2hpbmEgUGhhcm1hY2V1dGljYWwgVW5pdmVyc2l0eSwg
UFIgQ2hpbmEuIEVsZWN0cm9uaWMgYWRkcmVzczogbWlud2FuZ0BjcHUuZWR1LmNuLiYjeEQ7U3Rh
dGUgS2V5IExhYm9yYXRvcnkgb2YgTmF0dXJhbCBNZWRpY2luZXMsIExpZmUgU2NpZW5jZSAmYW1w
OyBUZWNobm9sb2d5LCBDaGluYSBQaGFybWFjZXV0aWNhbCBVbml2ZXJzaXR5LCBQUiBDaGluYS4g
RWxlY3Ryb25pYyBhZGRyZXNzOiBqdWFuY3B1QDEyNi5jb20uPC9hdXRoLWFkZHJlc3M+PHRpdGxl
cz48dGl0bGU+QW50aWJvZHktYmFzZWQgdGFyZ2V0aW5nIG9mIENEMjQgZW5oYW5jZXMgYW50aXR1
bW9yIGVmZmVjdCBvZiBjZXR1eGltYWIgdmlhIGF0dGVudWF0aW5nIHBob3NwaG9yeWxhdGlvbiBv
ZiBTcmMvU1RBVDM8L3RpdGxlPjxzZWNvbmRhcnktdGl0bGU+QmlvbWVkIFBoYXJtYWNvdGhlcjwv
c2Vjb25kYXJ5LXRpdGxlPjwvdGl0bGVzPjxwZXJpb2RpY2FsPjxmdWxsLXRpdGxlPkJpb21lZCBQ
aGFybWFjb3RoZXI8L2Z1bGwtdGl0bGU+PC9wZXJpb2RpY2FsPjxwYWdlcz40MjctNDM2PC9wYWdl
cz48dm9sdW1lPjkwPC92b2x1bWU+PGVkaXRpb24+MjAxNy8wNC8xMDwvZWRpdGlvbj48a2V5d29y
ZHM+PGtleXdvcmQ+QTU0OSBDZWxsczwva2V5d29yZD48a2V5d29yZD5BbmltYWxzPC9rZXl3b3Jk
PjxrZXl3b3JkPkFudGlib2RpZXMsIE1vbm9jbG9uYWwvKnBoYXJtYWNvbG9neTwva2V5d29yZD48
a2V5d29yZD5BbnRpbmVvcGxhc3RpYyBBZ2VudHMvKnBoYXJtYWNvbG9neTwva2V5d29yZD48a2V5
d29yZD5DRDI0IEFudGlnZW4vKm1ldGFib2xpc208L2tleXdvcmQ+PGtleXdvcmQ+Q2VsbCBEaWZm
ZXJlbnRpYXRpb24vZHJ1ZyBlZmZlY3RzPC9rZXl3b3JkPjxrZXl3b3JkPkNlbGwgTGluZSwgVHVt
b3I8L2tleXdvcmQ+PGtleXdvcmQ+Q2VsbCBQcm9saWZlcmF0aW9uL2RydWcgZWZmZWN0czwva2V5
d29yZD48a2V5d29yZD5DZXR1eGltYWIvKnBoYXJtYWNvbG9neTwva2V5d29yZD48a2V5d29yZD5F
cmJCIFJlY2VwdG9ycy9tZXRhYm9saXNtPC9rZXl3b3JkPjxrZXl3b3JkPkhDVDExNiBDZWxsczwv
a2V5d29yZD48a2V5d29yZD5IVDI5IENlbGxzPC9rZXl3b3JkPjxrZXl3b3JkPkhlcCBHMiBDZWxs
czwva2V5d29yZD48a2V5d29yZD5IdW1hbnM8L2tleXdvcmQ+PGtleXdvcmQ+TUNGLTcgQ2VsbHM8
L2tleXdvcmQ+PGtleXdvcmQ+TWljZTwva2V5d29yZD48a2V5d29yZD5NaWNlLCBOdWRlPC9rZXl3
b3JkPjxrZXl3b3JkPlBob3NwaG9yeWxhdGlvbi8qZHJ1ZyBlZmZlY3RzPC9rZXl3b3JkPjxrZXl3
b3JkPlNUQVQzIFRyYW5zY3JpcHRpb24gRmFjdG9yLyptZXRhYm9saXNtPC9rZXl3b3JkPjxrZXl3
b3JkPlhlbm9ncmFmdCBNb2RlbCBBbnRpdHVtb3IgQXNzYXlzL21ldGhvZHM8L2tleXdvcmQ+PGtl
eXdvcmQ+c3JjLUZhbWlseSBLaW5hc2VzLyptZXRhYm9saXNtPC9rZXl3b3JkPjxrZXl3b3JkPkFu
dGlib2R5PC9rZXl3b3JkPjxrZXl3b3JkPkNkMjQ8L2tleXdvcmQ+PGtleXdvcmQ+Q29tYmluZWQg
dGhlcmFwZXV0aWM8L2tleXdvcmQ+PGtleXdvcmQ+RWdmcjwva2V5d29yZD48a2V5d29yZD5OZW9w
bGFzbTwva2V5d29yZD48a2V5d29yZD5TdGF0Mzwva2V5d29yZD48L2tleXdvcmRzPjxkYXRlcz48
eWVhcj4yMDE3PC95ZWFyPjxwdWItZGF0ZXM+PGRhdGU+SnVuPC9kYXRlPjwvcHViLWRhdGVzPjwv
ZGF0ZXM+PGlzYm4+MTk1MC02MDA3IChFbGVjdHJvbmljKSYjeEQ7MDc1My0zMzIyIChMaW5raW5n
KTwvaXNibj48YWNjZXNzaW9uLW51bT4yODM5MTE2NDwvYWNjZXNzaW9uLW51bT48dXJscz48cmVs
YXRlZC11cmxzPjx1cmw+aHR0cHM6Ly93d3cubmNiaS5ubG0ubmloLmdvdi9wdWJtZWQvMjgzOTEx
NjQ8L3VybD48L3JlbGF0ZWQtdXJscz48L3VybHM+PGVsZWN0cm9uaWMtcmVzb3VyY2UtbnVtPjEw
LjEwMTYvai5iaW9waGEuMjAxNy4wMy4wOTQ8L2VsZWN0cm9uaWMtcmVzb3VyY2UtbnVtPjwvcmVj
b3JkPjwvQ2l0ZT48L0VuZE5vdGU+AGAA
</w:fldData>
        </w:fldChar>
      </w:r>
      <w:r>
        <w:rPr>
          <w:rFonts w:ascii="Book Antiqua" w:hAnsi="Book Antiqua" w:cs="Book Antiqua"/>
          <w:shd w:val="clear" w:color="auto" w:fill="FFFFFF"/>
        </w:rPr>
        <w:instrText xml:space="preserve"> ADDIN EN.CITE.DATA </w:instrText>
      </w:r>
      <w:r>
        <w:rPr>
          <w:rFonts w:ascii="Book Antiqua" w:hAnsi="Book Antiqua" w:cs="Book Antiqua"/>
          <w:shd w:val="clear" w:color="auto" w:fill="FFFFFF"/>
        </w:rPr>
      </w:r>
      <w:r>
        <w:rPr>
          <w:rFonts w:ascii="Book Antiqua" w:hAnsi="Book Antiqua" w:cs="Book Antiqua"/>
          <w:shd w:val="clear" w:color="auto" w:fill="FFFFFF"/>
        </w:rPr>
        <w:fldChar w:fldCharType="end"/>
      </w:r>
      <w:r>
        <w:rPr>
          <w:rFonts w:ascii="Book Antiqua" w:hAnsi="Book Antiqua" w:cs="Book Antiqua"/>
          <w:shd w:val="clear" w:color="auto" w:fill="FFFFFF"/>
        </w:rPr>
      </w:r>
      <w:r>
        <w:rPr>
          <w:rFonts w:ascii="Book Antiqua" w:hAnsi="Book Antiqua" w:cs="Book Antiqua"/>
          <w:shd w:val="clear" w:color="auto" w:fill="FFFFFF"/>
        </w:rPr>
        <w:fldChar w:fldCharType="separate"/>
      </w:r>
      <w:r>
        <w:rPr>
          <w:rFonts w:ascii="Book Antiqua" w:hAnsi="Book Antiqua" w:cs="Book Antiqua"/>
          <w:shd w:val="clear" w:color="auto" w:fill="FFFFFF"/>
          <w:vertAlign w:val="superscript"/>
        </w:rPr>
        <w:t>[31]</w:t>
      </w:r>
      <w:r>
        <w:rPr>
          <w:rFonts w:ascii="Book Antiqua" w:hAnsi="Book Antiqua" w:cs="Book Antiqua"/>
          <w:shd w:val="clear" w:color="auto" w:fill="FFFFFF"/>
        </w:rPr>
        <w:fldChar w:fldCharType="end"/>
      </w:r>
      <w:r>
        <w:rPr>
          <w:rFonts w:ascii="Book Antiqua" w:eastAsia="Times New Roman" w:hAnsi="Book Antiqua" w:cs="Book Antiqua"/>
        </w:rPr>
        <w:t>.</w:t>
      </w:r>
    </w:p>
    <w:p w14:paraId="0A654A98" w14:textId="77777777" w:rsidR="00231361" w:rsidRDefault="00C823EC">
      <w:pPr>
        <w:adjustRightInd w:val="0"/>
        <w:snapToGrid w:val="0"/>
        <w:spacing w:after="0" w:line="360" w:lineRule="auto"/>
        <w:ind w:firstLineChars="200" w:firstLine="480"/>
        <w:jc w:val="both"/>
        <w:rPr>
          <w:rFonts w:ascii="Book Antiqua" w:eastAsia="Times New Roman" w:hAnsi="Book Antiqua" w:cs="Book Antiqua"/>
          <w:lang w:eastAsia="ro-RO"/>
        </w:rPr>
      </w:pPr>
      <w:r>
        <w:rPr>
          <w:rFonts w:ascii="Book Antiqua" w:hAnsi="Book Antiqua" w:cs="Book Antiqua"/>
          <w:bCs/>
        </w:rPr>
        <w:t>CD326 (</w:t>
      </w:r>
      <w:proofErr w:type="spellStart"/>
      <w:r>
        <w:rPr>
          <w:rFonts w:ascii="Book Antiqua" w:hAnsi="Book Antiqua" w:cs="Book Antiqua"/>
          <w:bCs/>
        </w:rPr>
        <w:t>EpCAM</w:t>
      </w:r>
      <w:proofErr w:type="spellEnd"/>
      <w:r>
        <w:rPr>
          <w:rFonts w:ascii="Book Antiqua" w:hAnsi="Book Antiqua" w:cs="Book Antiqua"/>
          <w:bCs/>
        </w:rPr>
        <w:t>)</w:t>
      </w:r>
      <w:r>
        <w:rPr>
          <w:rFonts w:ascii="Book Antiqua" w:hAnsi="Book Antiqua" w:cs="Book Antiqua"/>
          <w:b/>
        </w:rPr>
        <w:t xml:space="preserve"> </w:t>
      </w:r>
      <w:r>
        <w:rPr>
          <w:rFonts w:ascii="Book Antiqua" w:hAnsi="Book Antiqua" w:cs="Book Antiqua"/>
        </w:rPr>
        <w:t xml:space="preserve">is a </w:t>
      </w:r>
      <w:proofErr w:type="spellStart"/>
      <w:r>
        <w:rPr>
          <w:rFonts w:ascii="Book Antiqua" w:hAnsi="Book Antiqua" w:cs="Book Antiqua"/>
        </w:rPr>
        <w:t>transmembrane</w:t>
      </w:r>
      <w:proofErr w:type="spellEnd"/>
      <w:r>
        <w:rPr>
          <w:rFonts w:ascii="Book Antiqua" w:hAnsi="Book Antiqua" w:cs="Book Antiqua"/>
        </w:rPr>
        <w:t xml:space="preserve"> glycoprotein mediating intercellular cell-adhesion in epithelial tissues being involved in cell signaling, proliferation, differentiation, invasion, metastasis, and chemo-/</w:t>
      </w:r>
      <w:proofErr w:type="spellStart"/>
      <w:r>
        <w:rPr>
          <w:rFonts w:ascii="Book Antiqua" w:hAnsi="Book Antiqua" w:cs="Book Antiqua"/>
        </w:rPr>
        <w:t>radioresistance</w:t>
      </w:r>
      <w:proofErr w:type="spellEnd"/>
      <w:r>
        <w:rPr>
          <w:rFonts w:ascii="Book Antiqua" w:hAnsi="Book Antiqua" w:cs="Book Antiqua"/>
        </w:rPr>
        <w:t xml:space="preserve">. </w:t>
      </w:r>
      <w:proofErr w:type="spellStart"/>
      <w:r>
        <w:rPr>
          <w:rFonts w:ascii="Book Antiqua" w:hAnsi="Book Antiqua" w:cs="Book Antiqua"/>
        </w:rPr>
        <w:t>EpCAM</w:t>
      </w:r>
      <w:proofErr w:type="spellEnd"/>
      <w:r>
        <w:rPr>
          <w:rFonts w:ascii="Book Antiqua" w:hAnsi="Book Antiqua" w:cs="Book Antiqua"/>
        </w:rPr>
        <w:t xml:space="preserve"> is a target for immunotherapeutic strategies in epithelial-derived neoplasms of </w:t>
      </w:r>
      <w:r>
        <w:rPr>
          <w:rFonts w:ascii="Book Antiqua" w:hAnsi="Book Antiqua" w:cs="Book Antiqua"/>
          <w:shd w:val="clear" w:color="auto" w:fill="FFFFFF"/>
        </w:rPr>
        <w:t xml:space="preserve">colon, stomach, pancreas </w:t>
      </w:r>
      <w:r>
        <w:rPr>
          <w:rFonts w:ascii="Book Antiqua" w:hAnsi="Book Antiqua" w:cs="Book Antiqua"/>
          <w:i/>
          <w:shd w:val="clear" w:color="auto" w:fill="FFFFFF"/>
        </w:rPr>
        <w:t>etc.</w:t>
      </w:r>
      <w:r>
        <w:rPr>
          <w:rFonts w:ascii="Book Antiqua" w:hAnsi="Book Antiqua" w:cs="Book Antiqua"/>
          <w:shd w:val="clear" w:color="auto" w:fill="FFFFFF"/>
        </w:rPr>
        <w:fldChar w:fldCharType="begin">
          <w:fldData xml:space="preserve">PEVuZE5vdGU+PENpdGU+PEF1dGhvcj5XZW50PC9BdXRob3I+PFllYXI+MjAwNjwvWWVhcj48UmVj
TnVtPjEwMjwvUmVjTnVtPjxEaXNwbGF5VGV4dD48c3R5bGUgZmFjZT0ic3VwZXJzY3JpcHQiPlsz
NSwgMzZdPC9zdHlsZT48L0Rpc3BsYXlUZXh0PjxyZWNvcmQ+PHJlYy1udW1iZXI+MTAyPC9yZWMt
bnVtYmVyPjxmb3JlaWduLWtleXM+PGtleSBhcHA9IkVOIiBkYi1pZD0iYXB2ZWV2eDVvc3I1cDBl
eHBwZTVldHg3dmRmYWZ4dnAyZHZwIiB0aW1lc3RhbXA9IjE1NTEwOTM2OTMiPjEwMjwva2V5Pjwv
Zm9yZWlnbi1rZXlzPjxyZWYtdHlwZSBuYW1lPSJKb3VybmFsIEFydGljbGUiPjE3PC9yZWYtdHlw
ZT48Y29udHJpYnV0b3JzPjxhdXRob3JzPjxhdXRob3I+V2VudCwgUC48L2F1dGhvcj48YXV0aG9y
PlZhc2VpLCBNLjwvYXV0aG9yPjxhdXRob3I+QnViZW5kb3JmLCBMLjwvYXV0aG9yPjxhdXRob3I+
VGVycmFjY2lhbm8sIEwuPC9hdXRob3I+PGF1dGhvcj5Ub3JuaWxsbywgTC48L2F1dGhvcj48YXV0
aG9yPlJpZWRlLCBVLjwvYXV0aG9yPjxhdXRob3I+S29ub25lbiwgSi48L2F1dGhvcj48YXV0aG9y
PlNpbW9uLCBSLjwvYXV0aG9yPjxhdXRob3I+U2F1dGVyLCBHLjwvYXV0aG9yPjxhdXRob3I+QmFl
dWVybGUsIFAuIEEuPC9hdXRob3I+PC9hdXRob3JzPjwvY29udHJpYnV0b3JzPjxhdXRoLWFkZHJl
c3M+SW5zdGl0dXRlIG9mIFBhdGhvbG9neSwgVW5pdmVyc2l0eSBIb3NwaXRhbCBCYXNlbCwgU2No
b25iZWluc3RyYXNzZSA0MCwgNDAwMyBCYXNlbCwgU3dpdHplcmxhbmQuIHB3ZW50QHVoYnMuY2g8
L2F1dGgtYWRkcmVzcz48dGl0bGVzPjx0aXRsZT5GcmVxdWVudCBoaWdoLWxldmVsIGV4cHJlc3Np
b24gb2YgdGhlIGltbXVub3RoZXJhcGV1dGljIHRhcmdldCBFcC1DQU0gaW4gY29sb24sIHN0b21h
Y2gsIHByb3N0YXRlIGFuZCBsdW5nIGNhbmNlcnM8L3RpdGxlPjxzZWNvbmRhcnktdGl0bGU+QnIg
SiBDYW5jZXI8L3NlY29uZGFyeS10aXRsZT48L3RpdGxlcz48cGVyaW9kaWNhbD48ZnVsbC10aXRs
ZT5CciBKIENhbmNlcjwvZnVsbC10aXRsZT48L3BlcmlvZGljYWw+PHBhZ2VzPjEyOC0zNTwvcGFn
ZXM+PHZvbHVtZT45NDwvdm9sdW1lPjxudW1iZXI+MTwvbnVtYmVyPjxlZGl0aW9uPjIwMDYvMDEv
MTM8L2VkaXRpb24+PGtleXdvcmRzPjxrZXl3b3JkPkFkdWx0PC9rZXl3b3JkPjxrZXl3b3JkPkFn
ZWQ8L2tleXdvcmQ+PGtleXdvcmQ+QWdlZCwgODAgYW5kIG92ZXI8L2tleXdvcmQ+PGtleXdvcmQ+
QW50aWdlbnMsIE5lb3BsYXNtLypiaW9zeW50aGVzaXMvcGh5c2lvbG9neTwva2V5d29yZD48a2V5
d29yZD5CaW9tYXJrZXJzLCBUdW1vcjwva2V5d29yZD48a2V5d29yZD5DZWxsIEFkaGVzaW9uIE1v
bGVjdWxlcy8qYmlvc3ludGhlc2lzL3BoeXNpb2xvZ3k8L2tleXdvcmQ+PGtleXdvcmQ+Q29sb25p
YyBOZW9wbGFzbXMvKmdlbmV0aWNzL3BhdGhvbG9neTwva2V5d29yZD48a2V5d29yZD5FcGl0aGVs
aWFsIENlbGwgQWRoZXNpb24gTW9sZWN1bGU8L2tleXdvcmQ+PGtleXdvcmQ+RmVtYWxlPC9rZXl3
b3JkPjxrZXl3b3JkPkdlbmUgRXhwcmVzc2lvbiBQcm9maWxpbmc8L2tleXdvcmQ+PGtleXdvcmQ+
SHVtYW5zPC9rZXl3b3JkPjxrZXl3b3JkPkltbXVub2hpc3RvY2hlbWlzdHJ5PC9rZXl3b3JkPjxr
ZXl3b3JkPkltbXVub3RoZXJhcHk8L2tleXdvcmQ+PGtleXdvcmQ+THVuZyBOZW9wbGFzbXMvKmdl
bmV0aWNzL3BhdGhvbG9neTwva2V5d29yZD48a2V5d29yZD5NYWxlPC9rZXl3b3JkPjxrZXl3b3Jk
Pk1pZGRsZSBBZ2VkPC9rZXl3b3JkPjxrZXl3b3JkPipOZW9wbGFzbSBTdGFnaW5nPC9rZXl3b3Jk
PjxrZXl3b3JkPlByb2dub3Npczwva2V5d29yZD48a2V5d29yZD5Qcm9zdGF0aWMgTmVvcGxhc21z
LypnZW5ldGljcy9wYXRob2xvZ3k8L2tleXdvcmQ+PGtleXdvcmQ+UHJvdGVpbiBBcnJheSBBbmFs
eXNpczwva2V5d29yZD48a2V5d29yZD5SZXRyb3NwZWN0aXZlIFN0dWRpZXM8L2tleXdvcmQ+PGtl
eXdvcmQ+U3RvbWFjaCBOZW9wbGFzbXMvKmdlbmV0aWNzL3BhdGhvbG9neTwva2V5d29yZD48a2V5
d29yZD5TdXJ2aXZhbCBBbmFseXNpczwva2V5d29yZD48L2tleXdvcmRzPjxkYXRlcz48eWVhcj4y
MDA2PC95ZWFyPjxwdWItZGF0ZXM+PGRhdGU+SmFuIDE2PC9kYXRlPjwvcHViLWRhdGVzPjwvZGF0
ZXM+PGlzYm4+MDAwNy0wOTIwIChQcmludCkmI3hEOzAwMDctMDkyMCAoTGlua2luZyk8L2lzYm4+
PGFjY2Vzc2lvbi1udW0+MTY0MDQzNjY8L2FjY2Vzc2lvbi1udW0+PHVybHM+PHJlbGF0ZWQtdXJs
cz48dXJsPmh0dHBzOi8vd3d3Lm5jYmkubmxtLm5paC5nb3YvcHVibWVkLzE2NDA0MzY2PC91cmw+
PC9yZWxhdGVkLXVybHM+PC91cmxzPjxjdXN0b20yPlBNQzIzNjEwODM8L2N1c3RvbTI+PGVsZWN0
cm9uaWMtcmVzb3VyY2UtbnVtPjEwLjEwMzgvc2ouYmpjLjY2MDI5MjQ8L2VsZWN0cm9uaWMtcmVz
b3VyY2UtbnVtPjwvcmVjb3JkPjwvQ2l0ZT48Q2l0ZT48QXV0aG9yPlBhdHJpYXJjYTwvQXV0aG9y
PjxZZWFyPjIwMTI8L1llYXI+PFJlY051bT4xMDM8L1JlY051bT48cmVjb3JkPjxyZWMtbnVtYmVy
PjEwMzwvcmVjLW51bWJlcj48Zm9yZWlnbi1rZXlzPjxrZXkgYXBwPSJFTiIgZGItaWQ9ImFwdmVl
dng1b3NyNXAwZXhwcGU1ZXR4N3ZkZmFmeHZwMmR2cCIgdGltZXN0YW1wPSIxNTUxMDkzNjkzIj4x
MDM8L2tleT48L2ZvcmVpZ24ta2V5cz48cmVmLXR5cGUgbmFtZT0iSm91cm5hbCBBcnRpY2xlIj4x
NzwvcmVmLXR5cGU+PGNvbnRyaWJ1dG9ycz48YXV0aG9ycz48YXV0aG9yPlBhdHJpYXJjYSwgQy48
L2F1dGhvcj48YXV0aG9yPk1hY2NoaSwgUi4gTS48L2F1dGhvcj48YXV0aG9yPk1hcnNjaG5lciwg
QS4gSy48L2F1dGhvcj48YXV0aG9yPk1lbGxzdGVkdCwgSC48L2F1dGhvcj48L2F1dGhvcnM+PC9j
b250cmlidXRvcnM+PGF1dGgtYWRkcmVzcz5EZXB0LiBvZiBQYXRob2xvZ3ksIEF6aWVuZGEgT3Nw
ZWRhbGllcmEgZGkgTWVsZWduYW5vLCBNaWxhbiwgSXRhbHkuIGNhcmxvLnBhdHJpYXJjYUB1bmlt
aS5pdDwvYXV0aC1hZGRyZXNzPjx0aXRsZXM+PHRpdGxlPkVwaXRoZWxpYWwgY2VsbCBhZGhlc2lv
biBtb2xlY3VsZSBleHByZXNzaW9uIChDRDMyNikgaW4gY2FuY2VyOiBhIHNob3J0IHJldmlldzwv
dGl0bGU+PHNlY29uZGFyeS10aXRsZT5DYW5jZXIgVHJlYXQgUmV2PC9zZWNvbmRhcnktdGl0bGU+
PC90aXRsZXM+PHBlcmlvZGljYWw+PGZ1bGwtdGl0bGU+Q2FuY2VyIFRyZWF0IFJldjwvZnVsbC10
aXRsZT48L3BlcmlvZGljYWw+PHBhZ2VzPjY4LTc1PC9wYWdlcz48dm9sdW1lPjM4PC92b2x1bWU+
PG51bWJlcj4xPC9udW1iZXI+PGVkaXRpb24+MjAxMS8wNS8xODwvZWRpdGlvbj48a2V5d29yZHM+
PGtleXdvcmQ+QW50aWJvZGllcy90aGVyYXBldXRpYyB1c2U8L2tleXdvcmQ+PGtleXdvcmQ+QW50
aWdlbnMsIE5lb3BsYXNtL2ltbXVub2xvZ3kvKm1ldGFib2xpc208L2tleXdvcmQ+PGtleXdvcmQ+
QW50aW5lb3BsYXN0aWMgQWdlbnRzL3RoZXJhcGV1dGljIHVzZTwva2V5d29yZD48a2V5d29yZD5C
aW9tYXJrZXJzLCBUdW1vci9pbW11bm9sb2d5LyptZXRhYm9saXNtPC9rZXl3b3JkPjxrZXl3b3Jk
PkNhcmNpbm9tYS9kcnVnIHRoZXJhcHkvKm1ldGFib2xpc20vc2Vjb25kYXJ5PC9rZXl3b3JkPjxr
ZXl3b3JkPkNlbGwgQWRoZXNpb24gTW9sZWN1bGVzL2ltbXVub2xvZ3kvKm1ldGFib2xpc208L2tl
eXdvcmQ+PGtleXdvcmQ+RXBpdGhlbGlhbCBDZWxsIEFkaGVzaW9uIE1vbGVjdWxlPC9rZXl3b3Jk
PjxrZXl3b3JkPkVwaXRoZWxpYWwgQ2VsbHMvKm1ldGFib2xpc208L2tleXdvcmQ+PGtleXdvcmQ+
SHVtYW5zPC9rZXl3b3JkPjxrZXl3b3JkPk1vbGVjdWxhciBUYXJnZXRlZCBUaGVyYXB5PC9rZXl3
b3JkPjxrZXl3b3JkPk5lb3BsYXNtIFN0YWdpbmc8L2tleXdvcmQ+PGtleXdvcmQ+TmVvcGxhc21z
L2RydWcgdGhlcmFweS8qbWV0YWJvbGlzbS9wYXRob2xvZ3k8L2tleXdvcmQ+PGtleXdvcmQ+UHJv
Z25vc2lzPC9rZXl3b3JkPjwva2V5d29yZHM+PGRhdGVzPjx5ZWFyPjIwMTI8L3llYXI+PHB1Yi1k
YXRlcz48ZGF0ZT5GZWI8L2RhdGU+PC9wdWItZGF0ZXM+PC9kYXRlcz48aXNibj4xNTMyLTE5Njcg
KEVsZWN0cm9uaWMpJiN4RDswMzA1LTczNzIgKExpbmtpbmcpPC9pc2JuPjxhY2Nlc3Npb24tbnVt
PjIxNTc2MDAyPC9hY2Nlc3Npb24tbnVtPjx1cmxzPjxyZWxhdGVkLXVybHM+PHVybD5odHRwczov
L3d3dy5uY2JpLm5sbS5uaWguZ292L3B1Ym1lZC8yMTU3NjAwMjwvdXJsPjwvcmVsYXRlZC11cmxz
PjwvdXJscz48ZWxlY3Ryb25pYy1yZXNvdXJjZS1udW0+MTAuMTAxNi9qLmN0cnYuMjAxMS4wNC4w
MDI8L2VsZWN0cm9uaWMtcmVzb3VyY2UtbnVtPjwvcmVjb3JkPjwvQ2l0ZT48L0VuZE5vdGU+
</w:fldData>
        </w:fldChar>
      </w:r>
      <w:r>
        <w:rPr>
          <w:rFonts w:ascii="Book Antiqua" w:hAnsi="Book Antiqua" w:cs="Book Antiqua"/>
          <w:shd w:val="clear" w:color="auto" w:fill="FFFFFF"/>
        </w:rPr>
        <w:instrText xml:space="preserve"> ADDIN EN.CITE </w:instrText>
      </w:r>
      <w:r>
        <w:rPr>
          <w:rFonts w:ascii="Book Antiqua" w:hAnsi="Book Antiqua" w:cs="Book Antiqua"/>
          <w:shd w:val="clear" w:color="auto" w:fill="FFFFFF"/>
        </w:rPr>
        <w:fldChar w:fldCharType="begin">
          <w:fldData xml:space="preserve">PEVuZE5vdGU+PENpdGU+PEF1dGhvcj5XZW50PC9BdXRob3I+PFllYXI+MjAwNjwvWWVhcj48UmVj
TnVtPjEwMjwvUmVjTnVtPjxEaXNwbGF5VGV4dD48c3R5bGUgZmFjZT0ic3VwZXJzY3JpcHQiPlsz
NSwgMzZdPC9zdHlsZT48L0Rpc3BsYXlUZXh0PjxyZWNvcmQ+PHJlYy1udW1iZXI+MTAyPC9yZWMt
bnVtYmVyPjxmb3JlaWduLWtleXM+PGtleSBhcHA9IkVOIiBkYi1pZD0iYXB2ZWV2eDVvc3I1cDBl
eHBwZTVldHg3dmRmYWZ4dnAyZHZwIiB0aW1lc3RhbXA9IjE1NTEwOTM2OTMiPjEwMjwva2V5Pjwv
Zm9yZWlnbi1rZXlzPjxyZWYtdHlwZSBuYW1lPSJKb3VybmFsIEFydGljbGUiPjE3PC9yZWYtdHlw
ZT48Y29udHJpYnV0b3JzPjxhdXRob3JzPjxhdXRob3I+V2VudCwgUC48L2F1dGhvcj48YXV0aG9y
PlZhc2VpLCBNLjwvYXV0aG9yPjxhdXRob3I+QnViZW5kb3JmLCBMLjwvYXV0aG9yPjxhdXRob3I+
VGVycmFjY2lhbm8sIEwuPC9hdXRob3I+PGF1dGhvcj5Ub3JuaWxsbywgTC48L2F1dGhvcj48YXV0
aG9yPlJpZWRlLCBVLjwvYXV0aG9yPjxhdXRob3I+S29ub25lbiwgSi48L2F1dGhvcj48YXV0aG9y
PlNpbW9uLCBSLjwvYXV0aG9yPjxhdXRob3I+U2F1dGVyLCBHLjwvYXV0aG9yPjxhdXRob3I+QmFl
dWVybGUsIFAuIEEuPC9hdXRob3I+PC9hdXRob3JzPjwvY29udHJpYnV0b3JzPjxhdXRoLWFkZHJl
c3M+SW5zdGl0dXRlIG9mIFBhdGhvbG9neSwgVW5pdmVyc2l0eSBIb3NwaXRhbCBCYXNlbCwgU2No
b25iZWluc3RyYXNzZSA0MCwgNDAwMyBCYXNlbCwgU3dpdHplcmxhbmQuIHB3ZW50QHVoYnMuY2g8
L2F1dGgtYWRkcmVzcz48dGl0bGVzPjx0aXRsZT5GcmVxdWVudCBoaWdoLWxldmVsIGV4cHJlc3Np
b24gb2YgdGhlIGltbXVub3RoZXJhcGV1dGljIHRhcmdldCBFcC1DQU0gaW4gY29sb24sIHN0b21h
Y2gsIHByb3N0YXRlIGFuZCBsdW5nIGNhbmNlcnM8L3RpdGxlPjxzZWNvbmRhcnktdGl0bGU+QnIg
SiBDYW5jZXI8L3NlY29uZGFyeS10aXRsZT48L3RpdGxlcz48cGVyaW9kaWNhbD48ZnVsbC10aXRs
ZT5CciBKIENhbmNlcjwvZnVsbC10aXRsZT48L3BlcmlvZGljYWw+PHBhZ2VzPjEyOC0zNTwvcGFn
ZXM+PHZvbHVtZT45NDwvdm9sdW1lPjxudW1iZXI+MTwvbnVtYmVyPjxlZGl0aW9uPjIwMDYvMDEv
MTM8L2VkaXRpb24+PGtleXdvcmRzPjxrZXl3b3JkPkFkdWx0PC9rZXl3b3JkPjxrZXl3b3JkPkFn
ZWQ8L2tleXdvcmQ+PGtleXdvcmQ+QWdlZCwgODAgYW5kIG92ZXI8L2tleXdvcmQ+PGtleXdvcmQ+
QW50aWdlbnMsIE5lb3BsYXNtLypiaW9zeW50aGVzaXMvcGh5c2lvbG9neTwva2V5d29yZD48a2V5
d29yZD5CaW9tYXJrZXJzLCBUdW1vcjwva2V5d29yZD48a2V5d29yZD5DZWxsIEFkaGVzaW9uIE1v
bGVjdWxlcy8qYmlvc3ludGhlc2lzL3BoeXNpb2xvZ3k8L2tleXdvcmQ+PGtleXdvcmQ+Q29sb25p
YyBOZW9wbGFzbXMvKmdlbmV0aWNzL3BhdGhvbG9neTwva2V5d29yZD48a2V5d29yZD5FcGl0aGVs
aWFsIENlbGwgQWRoZXNpb24gTW9sZWN1bGU8L2tleXdvcmQ+PGtleXdvcmQ+RmVtYWxlPC9rZXl3
b3JkPjxrZXl3b3JkPkdlbmUgRXhwcmVzc2lvbiBQcm9maWxpbmc8L2tleXdvcmQ+PGtleXdvcmQ+
SHVtYW5zPC9rZXl3b3JkPjxrZXl3b3JkPkltbXVub2hpc3RvY2hlbWlzdHJ5PC9rZXl3b3JkPjxr
ZXl3b3JkPkltbXVub3RoZXJhcHk8L2tleXdvcmQ+PGtleXdvcmQ+THVuZyBOZW9wbGFzbXMvKmdl
bmV0aWNzL3BhdGhvbG9neTwva2V5d29yZD48a2V5d29yZD5NYWxlPC9rZXl3b3JkPjxrZXl3b3Jk
Pk1pZGRsZSBBZ2VkPC9rZXl3b3JkPjxrZXl3b3JkPipOZW9wbGFzbSBTdGFnaW5nPC9rZXl3b3Jk
PjxrZXl3b3JkPlByb2dub3Npczwva2V5d29yZD48a2V5d29yZD5Qcm9zdGF0aWMgTmVvcGxhc21z
LypnZW5ldGljcy9wYXRob2xvZ3k8L2tleXdvcmQ+PGtleXdvcmQ+UHJvdGVpbiBBcnJheSBBbmFs
eXNpczwva2V5d29yZD48a2V5d29yZD5SZXRyb3NwZWN0aXZlIFN0dWRpZXM8L2tleXdvcmQ+PGtl
eXdvcmQ+U3RvbWFjaCBOZW9wbGFzbXMvKmdlbmV0aWNzL3BhdGhvbG9neTwva2V5d29yZD48a2V5
d29yZD5TdXJ2aXZhbCBBbmFseXNpczwva2V5d29yZD48L2tleXdvcmRzPjxkYXRlcz48eWVhcj4y
MDA2PC95ZWFyPjxwdWItZGF0ZXM+PGRhdGU+SmFuIDE2PC9kYXRlPjwvcHViLWRhdGVzPjwvZGF0
ZXM+PGlzYm4+MDAwNy0wOTIwIChQcmludCkmI3hEOzAwMDctMDkyMCAoTGlua2luZyk8L2lzYm4+
PGFjY2Vzc2lvbi1udW0+MTY0MDQzNjY8L2FjY2Vzc2lvbi1udW0+PHVybHM+PHJlbGF0ZWQtdXJs
cz48dXJsPmh0dHBzOi8vd3d3Lm5jYmkubmxtLm5paC5nb3YvcHVibWVkLzE2NDA0MzY2PC91cmw+
PC9yZWxhdGVkLXVybHM+PC91cmxzPjxjdXN0b20yPlBNQzIzNjEwODM8L2N1c3RvbTI+PGVsZWN0
cm9uaWMtcmVzb3VyY2UtbnVtPjEwLjEwMzgvc2ouYmpjLjY2MDI5MjQ8L2VsZWN0cm9uaWMtcmVz
b3VyY2UtbnVtPjwvcmVjb3JkPjwvQ2l0ZT48Q2l0ZT48QXV0aG9yPlBhdHJpYXJjYTwvQXV0aG9y
PjxZZWFyPjIwMTI8L1llYXI+PFJlY051bT4xMDM8L1JlY051bT48cmVjb3JkPjxyZWMtbnVtYmVy
PjEwMzwvcmVjLW51bWJlcj48Zm9yZWlnbi1rZXlzPjxrZXkgYXBwPSJFTiIgZGItaWQ9ImFwdmVl
dng1b3NyNXAwZXhwcGU1ZXR4N3ZkZmFmeHZwMmR2cCIgdGltZXN0YW1wPSIxNTUxMDkzNjkzIj4x
MDM8L2tleT48L2ZvcmVpZ24ta2V5cz48cmVmLXR5cGUgbmFtZT0iSm91cm5hbCBBcnRpY2xlIj4x
NzwvcmVmLXR5cGU+PGNvbnRyaWJ1dG9ycz48YXV0aG9ycz48YXV0aG9yPlBhdHJpYXJjYSwgQy48
L2F1dGhvcj48YXV0aG9yPk1hY2NoaSwgUi4gTS48L2F1dGhvcj48YXV0aG9yPk1hcnNjaG5lciwg
QS4gSy48L2F1dGhvcj48YXV0aG9yPk1lbGxzdGVkdCwgSC48L2F1dGhvcj48L2F1dGhvcnM+PC9j
b250cmlidXRvcnM+PGF1dGgtYWRkcmVzcz5EZXB0LiBvZiBQYXRob2xvZ3ksIEF6aWVuZGEgT3Nw
ZWRhbGllcmEgZGkgTWVsZWduYW5vLCBNaWxhbiwgSXRhbHkuIGNhcmxvLnBhdHJpYXJjYUB1bmlt
aS5pdDwvYXV0aC1hZGRyZXNzPjx0aXRsZXM+PHRpdGxlPkVwaXRoZWxpYWwgY2VsbCBhZGhlc2lv
biBtb2xlY3VsZSBleHByZXNzaW9uIChDRDMyNikgaW4gY2FuY2VyOiBhIHNob3J0IHJldmlldzwv
dGl0bGU+PHNlY29uZGFyeS10aXRsZT5DYW5jZXIgVHJlYXQgUmV2PC9zZWNvbmRhcnktdGl0bGU+
PC90aXRsZXM+PHBlcmlvZGljYWw+PGZ1bGwtdGl0bGU+Q2FuY2VyIFRyZWF0IFJldjwvZnVsbC10
aXRsZT48L3BlcmlvZGljYWw+PHBhZ2VzPjY4LTc1PC9wYWdlcz48dm9sdW1lPjM4PC92b2x1bWU+
PG51bWJlcj4xPC9udW1iZXI+PGVkaXRpb24+MjAxMS8wNS8xODwvZWRpdGlvbj48a2V5d29yZHM+
PGtleXdvcmQ+QW50aWJvZGllcy90aGVyYXBldXRpYyB1c2U8L2tleXdvcmQ+PGtleXdvcmQ+QW50
aWdlbnMsIE5lb3BsYXNtL2ltbXVub2xvZ3kvKm1ldGFib2xpc208L2tleXdvcmQ+PGtleXdvcmQ+
QW50aW5lb3BsYXN0aWMgQWdlbnRzL3RoZXJhcGV1dGljIHVzZTwva2V5d29yZD48a2V5d29yZD5C
aW9tYXJrZXJzLCBUdW1vci9pbW11bm9sb2d5LyptZXRhYm9saXNtPC9rZXl3b3JkPjxrZXl3b3Jk
PkNhcmNpbm9tYS9kcnVnIHRoZXJhcHkvKm1ldGFib2xpc20vc2Vjb25kYXJ5PC9rZXl3b3JkPjxr
ZXl3b3JkPkNlbGwgQWRoZXNpb24gTW9sZWN1bGVzL2ltbXVub2xvZ3kvKm1ldGFib2xpc208L2tl
eXdvcmQ+PGtleXdvcmQ+RXBpdGhlbGlhbCBDZWxsIEFkaGVzaW9uIE1vbGVjdWxlPC9rZXl3b3Jk
PjxrZXl3b3JkPkVwaXRoZWxpYWwgQ2VsbHMvKm1ldGFib2xpc208L2tleXdvcmQ+PGtleXdvcmQ+
SHVtYW5zPC9rZXl3b3JkPjxrZXl3b3JkPk1vbGVjdWxhciBUYXJnZXRlZCBUaGVyYXB5PC9rZXl3
b3JkPjxrZXl3b3JkPk5lb3BsYXNtIFN0YWdpbmc8L2tleXdvcmQ+PGtleXdvcmQ+TmVvcGxhc21z
L2RydWcgdGhlcmFweS8qbWV0YWJvbGlzbS9wYXRob2xvZ3k8L2tleXdvcmQ+PGtleXdvcmQ+UHJv
Z25vc2lzPC9rZXl3b3JkPjwva2V5d29yZHM+PGRhdGVzPjx5ZWFyPjIwMTI8L3llYXI+PHB1Yi1k
YXRlcz48ZGF0ZT5GZWI8L2RhdGU+PC9wdWItZGF0ZXM+PC9kYXRlcz48aXNibj4xNTMyLTE5Njcg
KEVsZWN0cm9uaWMpJiN4RDswMzA1LTczNzIgKExpbmtpbmcpPC9pc2JuPjxhY2Nlc3Npb24tbnVt
PjIxNTc2MDAyPC9hY2Nlc3Npb24tbnVtPjx1cmxzPjxyZWxhdGVkLXVybHM+PHVybD5odHRwczov
L3d3dy5uY2JpLm5sbS5uaWguZ292L3B1Ym1lZC8yMTU3NjAwMjwvdXJsPjwvcmVsYXRlZC11cmxz
PjwvdXJscz48ZWxlY3Ryb25pYy1yZXNvdXJjZS1udW0+MTAuMTAxNi9qLmN0cnYuMjAxMS4wNC4w
MDI8L2VsZWN0cm9uaWMtcmVzb3VyY2UtbnVtPjwvcmVjb3JkPjwvQ2l0ZT48L0VuZE5vdGU+
</w:fldData>
        </w:fldChar>
      </w:r>
      <w:r>
        <w:rPr>
          <w:rFonts w:ascii="Book Antiqua" w:hAnsi="Book Antiqua" w:cs="Book Antiqua"/>
          <w:shd w:val="clear" w:color="auto" w:fill="FFFFFF"/>
        </w:rPr>
        <w:instrText xml:space="preserve"> ADDIN EN.CITE.DATA </w:instrText>
      </w:r>
      <w:r>
        <w:rPr>
          <w:rFonts w:ascii="Book Antiqua" w:hAnsi="Book Antiqua" w:cs="Book Antiqua"/>
          <w:shd w:val="clear" w:color="auto" w:fill="FFFFFF"/>
        </w:rPr>
      </w:r>
      <w:r>
        <w:rPr>
          <w:rFonts w:ascii="Book Antiqua" w:hAnsi="Book Antiqua" w:cs="Book Antiqua"/>
          <w:shd w:val="clear" w:color="auto" w:fill="FFFFFF"/>
        </w:rPr>
        <w:fldChar w:fldCharType="end"/>
      </w:r>
      <w:r>
        <w:rPr>
          <w:rFonts w:ascii="Book Antiqua" w:hAnsi="Book Antiqua" w:cs="Book Antiqua"/>
          <w:shd w:val="clear" w:color="auto" w:fill="FFFFFF"/>
        </w:rPr>
      </w:r>
      <w:r>
        <w:rPr>
          <w:rFonts w:ascii="Book Antiqua" w:hAnsi="Book Antiqua" w:cs="Book Antiqua"/>
          <w:shd w:val="clear" w:color="auto" w:fill="FFFFFF"/>
        </w:rPr>
        <w:fldChar w:fldCharType="separate"/>
      </w:r>
      <w:r>
        <w:rPr>
          <w:rFonts w:ascii="Book Antiqua" w:hAnsi="Book Antiqua" w:cs="Book Antiqua"/>
          <w:shd w:val="clear" w:color="auto" w:fill="FFFFFF"/>
          <w:vertAlign w:val="superscript"/>
        </w:rPr>
        <w:t>[32,33]</w:t>
      </w:r>
      <w:r>
        <w:rPr>
          <w:rFonts w:ascii="Book Antiqua" w:hAnsi="Book Antiqua" w:cs="Book Antiqua"/>
          <w:shd w:val="clear" w:color="auto" w:fill="FFFFFF"/>
        </w:rPr>
        <w:fldChar w:fldCharType="end"/>
      </w:r>
      <w:r>
        <w:rPr>
          <w:rFonts w:ascii="Book Antiqua" w:eastAsia="Times New Roman" w:hAnsi="Book Antiqua" w:cs="Book Antiqua"/>
        </w:rPr>
        <w:t xml:space="preserve">. </w:t>
      </w:r>
      <w:r>
        <w:rPr>
          <w:rFonts w:ascii="Book Antiqua" w:hAnsi="Book Antiqua" w:cs="Book Antiqua"/>
        </w:rPr>
        <w:t xml:space="preserve">The antibody </w:t>
      </w:r>
      <w:proofErr w:type="spellStart"/>
      <w:r>
        <w:rPr>
          <w:rFonts w:ascii="Book Antiqua" w:hAnsi="Book Antiqua" w:cs="Book Antiqua"/>
        </w:rPr>
        <w:t>Catumaxomab</w:t>
      </w:r>
      <w:proofErr w:type="spellEnd"/>
      <w:r>
        <w:rPr>
          <w:rFonts w:ascii="Book Antiqua" w:hAnsi="Book Antiqua" w:cs="Book Antiqua"/>
        </w:rPr>
        <w:t xml:space="preserve"> (</w:t>
      </w:r>
      <w:proofErr w:type="spellStart"/>
      <w:r>
        <w:rPr>
          <w:rFonts w:ascii="Book Antiqua" w:hAnsi="Book Antiqua" w:cs="Book Antiqua"/>
        </w:rPr>
        <w:t>Removab</w:t>
      </w:r>
      <w:proofErr w:type="spellEnd"/>
      <w:r>
        <w:rPr>
          <w:rFonts w:ascii="Book Antiqua" w:hAnsi="Book Antiqua" w:cs="Book Antiqua"/>
          <w:vertAlign w:val="superscript"/>
        </w:rPr>
        <w:t>®</w:t>
      </w:r>
      <w:r>
        <w:rPr>
          <w:rFonts w:ascii="Book Antiqua" w:hAnsi="Book Antiqua" w:cs="Book Antiqua"/>
        </w:rPr>
        <w:t xml:space="preserve">) targeting </w:t>
      </w:r>
      <w:proofErr w:type="spellStart"/>
      <w:r>
        <w:rPr>
          <w:rFonts w:ascii="Book Antiqua" w:hAnsi="Book Antiqua" w:cs="Book Antiqua"/>
        </w:rPr>
        <w:t>EpCAM</w:t>
      </w:r>
      <w:proofErr w:type="spellEnd"/>
      <w:r>
        <w:rPr>
          <w:rFonts w:ascii="Book Antiqua" w:hAnsi="Book Antiqua" w:cs="Book Antiqua"/>
        </w:rPr>
        <w:t xml:space="preserve"> was used in clinical trials on patients with o</w:t>
      </w:r>
      <w:r>
        <w:rPr>
          <w:rFonts w:ascii="Book Antiqua" w:hAnsi="Book Antiqua" w:cs="Book Antiqua"/>
          <w:shd w:val="clear" w:color="auto" w:fill="F9F9F9"/>
        </w:rPr>
        <w:t>varian, gastric, colon, breast cancers and malignant ascites (</w:t>
      </w:r>
      <w:r>
        <w:rPr>
          <w:rFonts w:ascii="Book Antiqua" w:hAnsi="Book Antiqua" w:cs="Book Antiqua"/>
        </w:rPr>
        <w:t xml:space="preserve">NCT00836654) </w:t>
      </w:r>
      <w:r>
        <w:rPr>
          <w:rFonts w:ascii="Book Antiqua" w:hAnsi="Book Antiqua" w:cs="Book Antiqua"/>
          <w:shd w:val="clear" w:color="auto" w:fill="FFFFFF"/>
        </w:rPr>
        <w:t>delaying deterioration in quality of life for a prolonged survival period</w:t>
      </w:r>
      <w:r>
        <w:rPr>
          <w:rFonts w:ascii="Book Antiqua" w:hAnsi="Book Antiqua" w:cs="Book Antiqua"/>
          <w:shd w:val="clear" w:color="auto" w:fill="FFFFFF"/>
        </w:rPr>
        <w:fldChar w:fldCharType="begin">
          <w:fldData xml:space="preserve">PEVuZE5vdGU+PENpdGU+PEF1dGhvcj5XaW1iZXJnZXI8L0F1dGhvcj48WWVhcj4yMDEyPC9ZZWFy
PjxSZWNOdW0+MTA0PC9SZWNOdW0+PERpc3BsYXlUZXh0PjxzdHlsZSBmYWNlPSJzdXBlcnNjcmlw
dCI+WzM3XTwvc3R5bGU+PC9EaXNwbGF5VGV4dD48cmVjb3JkPjxyZWMtbnVtYmVyPjEwNDwvcmVj
LW51bWJlcj48Zm9yZWlnbi1rZXlzPjxrZXkgYXBwPSJFTiIgZGItaWQ9ImFwdmVldng1b3NyNXAw
ZXhwcGU1ZXR4N3ZkZmFmeHZwMmR2cCIgdGltZXN0YW1wPSIxNTUxMDkzNjkzIj4xMDQ8L2tleT48
L2ZvcmVpZ24ta2V5cz48cmVmLXR5cGUgbmFtZT0iSm91cm5hbCBBcnRpY2xlIj4xNzwvcmVmLXR5
cGU+PGNvbnRyaWJ1dG9ycz48YXV0aG9ycz48YXV0aG9yPldpbWJlcmdlciwgUC48L2F1dGhvcj48
YXV0aG9yPkdpbGV0LCBILjwvYXV0aG9yPjxhdXRob3I+R29uc2NoaW9yLCBBLiBLLjwvYXV0aG9y
PjxhdXRob3I+SGVpc3MsIE0uIE0uPC9hdXRob3I+PGF1dGhvcj5Nb2VobGVyLCBNLjwvYXV0aG9y
PjxhdXRob3I+T3NrYXktT2V6Y2VsaWssIEcuPC9hdXRob3I+PGF1dGhvcj5BbC1CYXRyYW4sIFMu
IEUuPC9hdXRob3I+PGF1dGhvcj5TY2htYWxmZWxkdCwgQi48L2F1dGhvcj48YXV0aG9yPlNjaG1p
dHRlbCwgQS48L2F1dGhvcj48YXV0aG9yPlNjaHVsemUsIEUuPC9hdXRob3I+PGF1dGhvcj5QYXJz
b25zLCBTLiBMLjwvYXV0aG9yPjwvYXV0aG9ycz48L2NvbnRyaWJ1dG9ycz48YXV0aC1hZGRyZXNz
Pkd5bmFlY29sb2d5IGFuZCBPYnN0ZXRyaWNzIENsaW5pYywgVW5pdmVyc2l0eSBvZiBEdWlzYnVy
Zy1Fc3NlbiwgRXNzZW4sIEdlcm1hbnkuPC9hdXRoLWFkZHJlc3M+PHRpdGxlcz48dGl0bGU+RGV0
ZXJpb3JhdGlvbiBpbiBxdWFsaXR5IG9mIGxpZmUgKFFvTCkgaW4gcGF0aWVudHMgd2l0aCBtYWxp
Z25hbnQgYXNjaXRlczogcmVzdWx0cyBmcm9tIGEgcGhhc2UgSUkvSUlJIHN0dWR5IGNvbXBhcmlu
ZyBwYXJhY2VudGVzaXMgcGx1cyBjYXR1bWF4b21hYiB3aXRoIHBhcmFjZW50ZXNpcyBhbG9uZTwv
dGl0bGU+PHNlY29uZGFyeS10aXRsZT5Bbm4gT25jb2w8L3NlY29uZGFyeS10aXRsZT48L3RpdGxl
cz48cGVyaW9kaWNhbD48ZnVsbC10aXRsZT5Bbm4gT25jb2w8L2Z1bGwtdGl0bGU+PC9wZXJpb2Rp
Y2FsPjxwYWdlcz4xOTc5LTg1PC9wYWdlcz48dm9sdW1lPjIzPC92b2x1bWU+PG51bWJlcj44PC9u
dW1iZXI+PGVkaXRpb24+MjAxMi8wNi8yNzwvZWRpdGlvbj48a2V5d29yZHM+PGtleXdvcmQ+QWR1
bHQ8L2tleXdvcmQ+PGtleXdvcmQ+QWdlZDwva2V5d29yZD48a2V5d29yZD5BZ2VkLCA4MCBhbmQg
b3Zlcjwva2V5d29yZD48a2V5d29yZD5BbnRpYm9kaWVzLCBCaXNwZWNpZmljLyp0aGVyYXBldXRp
YyB1c2U8L2tleXdvcmQ+PGtleXdvcmQ+QW50aWdlbnMsIE5lb3BsYXNtL21ldGFib2xpc208L2tl
eXdvcmQ+PGtleXdvcmQ+QXNjaXRlcy9tZXRhYm9saXNtLypwYXRob2xvZ3kvKnRoZXJhcHk8L2tl
eXdvcmQ+PGtleXdvcmQ+Q2VsbCBBZGhlc2lvbiBNb2xlY3VsZXMvbWV0YWJvbGlzbTwva2V5d29y
ZD48a2V5d29yZD5Db21iaW5lZCBNb2RhbGl0eSBUaGVyYXB5PC9rZXl3b3JkPjxrZXl3b3JkPkVw
aXRoZWxpYWwgQ2VsbCBBZGhlc2lvbiBNb2xlY3VsZTwva2V5d29yZD48a2V5d29yZD5GZW1hbGU8
L2tleXdvcmQ+PGtleXdvcmQ+SHVtYW5zPC9rZXl3b3JkPjxrZXl3b3JkPk1hbGU8L2tleXdvcmQ+
PGtleXdvcmQ+TWlkZGxlIEFnZWQ8L2tleXdvcmQ+PGtleXdvcmQ+TmVvcGxhc21zL21ldGFib2xp
c20vKnBhdGhvbG9neS8qdGhlcmFweTwva2V5d29yZD48a2V5d29yZD5PdmFyaWFuIE5lb3BsYXNt
cy9tZXRhYm9saXNtL3BhdGhvbG9neS90aGVyYXB5PC9rZXl3b3JkPjxrZXl3b3JkPlBhcmFjZW50
ZXNpcy8qbWV0aG9kczwva2V5d29yZD48a2V5d29yZD5Qcm9wb3J0aW9uYWwgSGF6YXJkcyBNb2Rl
bHM8L2tleXdvcmQ+PGtleXdvcmQ+UXVhbGl0eSBvZiBMaWZlPC9rZXl3b3JkPjxrZXl3b3JkPllv
dW5nIEFkdWx0PC9rZXl3b3JkPjwva2V5d29yZHM+PGRhdGVzPjx5ZWFyPjIwMTI8L3llYXI+PHB1
Yi1kYXRlcz48ZGF0ZT5BdWc8L2RhdGU+PC9wdWItZGF0ZXM+PC9kYXRlcz48aXNibj4xNTY5LTgw
NDEgKEVsZWN0cm9uaWMpJiN4RDswOTIzLTc1MzQgKExpbmtpbmcpPC9pc2JuPjxhY2Nlc3Npb24t
bnVtPjIyNzM0MDEzPC9hY2Nlc3Npb24tbnVtPjx1cmxzPjxyZWxhdGVkLXVybHM+PHVybD5odHRw
czovL3d3dy5uY2JpLm5sbS5uaWguZ292L3B1Ym1lZC8yMjczNDAxMzwvdXJsPjwvcmVsYXRlZC11
cmxzPjwvdXJscz48Y3VzdG9tMj5QTUMzNDAzNzMwPC9jdXN0b20yPjxlbGVjdHJvbmljLXJlc291
cmNlLW51bT4xMC4xMDkzL2Fubm9uYy9tZHMxNzg8L2VsZWN0cm9uaWMtcmVzb3VyY2UtbnVtPjwv
cmVjb3JkPjwvQ2l0ZT48L0VuZE5vdGU+
</w:fldData>
        </w:fldChar>
      </w:r>
      <w:r>
        <w:rPr>
          <w:rFonts w:ascii="Book Antiqua" w:hAnsi="Book Antiqua" w:cs="Book Antiqua"/>
          <w:shd w:val="clear" w:color="auto" w:fill="FFFFFF"/>
        </w:rPr>
        <w:instrText xml:space="preserve"> ADDIN EN.CITE </w:instrText>
      </w:r>
      <w:r>
        <w:rPr>
          <w:rFonts w:ascii="Book Antiqua" w:hAnsi="Book Antiqua" w:cs="Book Antiqua"/>
          <w:shd w:val="clear" w:color="auto" w:fill="FFFFFF"/>
        </w:rPr>
        <w:fldChar w:fldCharType="begin">
          <w:fldData xml:space="preserve">PEVuZE5vdGU+PENpdGU+PEF1dGhvcj5XaW1iZXJnZXI8L0F1dGhvcj48WWVhcj4yMDEyPC9ZZWFy
PjxSZWNOdW0+MTA0PC9SZWNOdW0+PERpc3BsYXlUZXh0PjxzdHlsZSBmYWNlPSJzdXBlcnNjcmlw
dCI+WzM3XTwvc3R5bGU+PC9EaXNwbGF5VGV4dD48cmVjb3JkPjxyZWMtbnVtYmVyPjEwNDwvcmVj
LW51bWJlcj48Zm9yZWlnbi1rZXlzPjxrZXkgYXBwPSJFTiIgZGItaWQ9ImFwdmVldng1b3NyNXAw
ZXhwcGU1ZXR4N3ZkZmFmeHZwMmR2cCIgdGltZXN0YW1wPSIxNTUxMDkzNjkzIj4xMDQ8L2tleT48
L2ZvcmVpZ24ta2V5cz48cmVmLXR5cGUgbmFtZT0iSm91cm5hbCBBcnRpY2xlIj4xNzwvcmVmLXR5
cGU+PGNvbnRyaWJ1dG9ycz48YXV0aG9ycz48YXV0aG9yPldpbWJlcmdlciwgUC48L2F1dGhvcj48
YXV0aG9yPkdpbGV0LCBILjwvYXV0aG9yPjxhdXRob3I+R29uc2NoaW9yLCBBLiBLLjwvYXV0aG9y
PjxhdXRob3I+SGVpc3MsIE0uIE0uPC9hdXRob3I+PGF1dGhvcj5Nb2VobGVyLCBNLjwvYXV0aG9y
PjxhdXRob3I+T3NrYXktT2V6Y2VsaWssIEcuPC9hdXRob3I+PGF1dGhvcj5BbC1CYXRyYW4sIFMu
IEUuPC9hdXRob3I+PGF1dGhvcj5TY2htYWxmZWxkdCwgQi48L2F1dGhvcj48YXV0aG9yPlNjaG1p
dHRlbCwgQS48L2F1dGhvcj48YXV0aG9yPlNjaHVsemUsIEUuPC9hdXRob3I+PGF1dGhvcj5QYXJz
b25zLCBTLiBMLjwvYXV0aG9yPjwvYXV0aG9ycz48L2NvbnRyaWJ1dG9ycz48YXV0aC1hZGRyZXNz
Pkd5bmFlY29sb2d5IGFuZCBPYnN0ZXRyaWNzIENsaW5pYywgVW5pdmVyc2l0eSBvZiBEdWlzYnVy
Zy1Fc3NlbiwgRXNzZW4sIEdlcm1hbnkuPC9hdXRoLWFkZHJlc3M+PHRpdGxlcz48dGl0bGU+RGV0
ZXJpb3JhdGlvbiBpbiBxdWFsaXR5IG9mIGxpZmUgKFFvTCkgaW4gcGF0aWVudHMgd2l0aCBtYWxp
Z25hbnQgYXNjaXRlczogcmVzdWx0cyBmcm9tIGEgcGhhc2UgSUkvSUlJIHN0dWR5IGNvbXBhcmlu
ZyBwYXJhY2VudGVzaXMgcGx1cyBjYXR1bWF4b21hYiB3aXRoIHBhcmFjZW50ZXNpcyBhbG9uZTwv
dGl0bGU+PHNlY29uZGFyeS10aXRsZT5Bbm4gT25jb2w8L3NlY29uZGFyeS10aXRsZT48L3RpdGxl
cz48cGVyaW9kaWNhbD48ZnVsbC10aXRsZT5Bbm4gT25jb2w8L2Z1bGwtdGl0bGU+PC9wZXJpb2Rp
Y2FsPjxwYWdlcz4xOTc5LTg1PC9wYWdlcz48dm9sdW1lPjIzPC92b2x1bWU+PG51bWJlcj44PC9u
dW1iZXI+PGVkaXRpb24+MjAxMi8wNi8yNzwvZWRpdGlvbj48a2V5d29yZHM+PGtleXdvcmQ+QWR1
bHQ8L2tleXdvcmQ+PGtleXdvcmQ+QWdlZDwva2V5d29yZD48a2V5d29yZD5BZ2VkLCA4MCBhbmQg
b3Zlcjwva2V5d29yZD48a2V5d29yZD5BbnRpYm9kaWVzLCBCaXNwZWNpZmljLyp0aGVyYXBldXRp
YyB1c2U8L2tleXdvcmQ+PGtleXdvcmQ+QW50aWdlbnMsIE5lb3BsYXNtL21ldGFib2xpc208L2tl
eXdvcmQ+PGtleXdvcmQ+QXNjaXRlcy9tZXRhYm9saXNtLypwYXRob2xvZ3kvKnRoZXJhcHk8L2tl
eXdvcmQ+PGtleXdvcmQ+Q2VsbCBBZGhlc2lvbiBNb2xlY3VsZXMvbWV0YWJvbGlzbTwva2V5d29y
ZD48a2V5d29yZD5Db21iaW5lZCBNb2RhbGl0eSBUaGVyYXB5PC9rZXl3b3JkPjxrZXl3b3JkPkVw
aXRoZWxpYWwgQ2VsbCBBZGhlc2lvbiBNb2xlY3VsZTwva2V5d29yZD48a2V5d29yZD5GZW1hbGU8
L2tleXdvcmQ+PGtleXdvcmQ+SHVtYW5zPC9rZXl3b3JkPjxrZXl3b3JkPk1hbGU8L2tleXdvcmQ+
PGtleXdvcmQ+TWlkZGxlIEFnZWQ8L2tleXdvcmQ+PGtleXdvcmQ+TmVvcGxhc21zL21ldGFib2xp
c20vKnBhdGhvbG9neS8qdGhlcmFweTwva2V5d29yZD48a2V5d29yZD5PdmFyaWFuIE5lb3BsYXNt
cy9tZXRhYm9saXNtL3BhdGhvbG9neS90aGVyYXB5PC9rZXl3b3JkPjxrZXl3b3JkPlBhcmFjZW50
ZXNpcy8qbWV0aG9kczwva2V5d29yZD48a2V5d29yZD5Qcm9wb3J0aW9uYWwgSGF6YXJkcyBNb2Rl
bHM8L2tleXdvcmQ+PGtleXdvcmQ+UXVhbGl0eSBvZiBMaWZlPC9rZXl3b3JkPjxrZXl3b3JkPllv
dW5nIEFkdWx0PC9rZXl3b3JkPjwva2V5d29yZHM+PGRhdGVzPjx5ZWFyPjIwMTI8L3llYXI+PHB1
Yi1kYXRlcz48ZGF0ZT5BdWc8L2RhdGU+PC9wdWItZGF0ZXM+PC9kYXRlcz48aXNibj4xNTY5LTgw
NDEgKEVsZWN0cm9uaWMpJiN4RDswOTIzLTc1MzQgKExpbmtpbmcpPC9pc2JuPjxhY2Nlc3Npb24t
bnVtPjIyNzM0MDEzPC9hY2Nlc3Npb24tbnVtPjx1cmxzPjxyZWxhdGVkLXVybHM+PHVybD5odHRw
czovL3d3dy5uY2JpLm5sbS5uaWguZ292L3B1Ym1lZC8yMjczNDAxMzwvdXJsPjwvcmVsYXRlZC11
cmxzPjwvdXJscz48Y3VzdG9tMj5QTUMzNDAzNzMwPC9jdXN0b20yPjxlbGVjdHJvbmljLXJlc291
cmNlLW51bT4xMC4xMDkzL2Fubm9uYy9tZHMxNzg8L2VsZWN0cm9uaWMtcmVzb3VyY2UtbnVtPjwv
cmVjb3JkPjwvQ2l0ZT48L0VuZE5vdGU+
</w:fldData>
        </w:fldChar>
      </w:r>
      <w:r>
        <w:rPr>
          <w:rFonts w:ascii="Book Antiqua" w:hAnsi="Book Antiqua" w:cs="Book Antiqua"/>
          <w:shd w:val="clear" w:color="auto" w:fill="FFFFFF"/>
        </w:rPr>
        <w:instrText xml:space="preserve"> ADDIN EN.CITE.DATA </w:instrText>
      </w:r>
      <w:r>
        <w:rPr>
          <w:rFonts w:ascii="Book Antiqua" w:hAnsi="Book Antiqua" w:cs="Book Antiqua"/>
          <w:shd w:val="clear" w:color="auto" w:fill="FFFFFF"/>
        </w:rPr>
      </w:r>
      <w:r>
        <w:rPr>
          <w:rFonts w:ascii="Book Antiqua" w:hAnsi="Book Antiqua" w:cs="Book Antiqua"/>
          <w:shd w:val="clear" w:color="auto" w:fill="FFFFFF"/>
        </w:rPr>
        <w:fldChar w:fldCharType="end"/>
      </w:r>
      <w:r>
        <w:rPr>
          <w:rFonts w:ascii="Book Antiqua" w:hAnsi="Book Antiqua" w:cs="Book Antiqua"/>
          <w:shd w:val="clear" w:color="auto" w:fill="FFFFFF"/>
        </w:rPr>
      </w:r>
      <w:r>
        <w:rPr>
          <w:rFonts w:ascii="Book Antiqua" w:hAnsi="Book Antiqua" w:cs="Book Antiqua"/>
          <w:shd w:val="clear" w:color="auto" w:fill="FFFFFF"/>
        </w:rPr>
        <w:fldChar w:fldCharType="separate"/>
      </w:r>
      <w:r>
        <w:rPr>
          <w:rFonts w:ascii="Book Antiqua" w:hAnsi="Book Antiqua" w:cs="Book Antiqua"/>
          <w:shd w:val="clear" w:color="auto" w:fill="FFFFFF"/>
          <w:vertAlign w:val="superscript"/>
        </w:rPr>
        <w:t>[34]</w:t>
      </w:r>
      <w:r>
        <w:rPr>
          <w:rFonts w:ascii="Book Antiqua" w:hAnsi="Book Antiqua" w:cs="Book Antiqua"/>
          <w:shd w:val="clear" w:color="auto" w:fill="FFFFFF"/>
        </w:rPr>
        <w:fldChar w:fldCharType="end"/>
      </w:r>
      <w:r>
        <w:rPr>
          <w:rFonts w:ascii="Book Antiqua" w:hAnsi="Book Antiqua" w:cs="Book Antiqua"/>
        </w:rPr>
        <w:t>. Moreover, o</w:t>
      </w:r>
      <w:r>
        <w:rPr>
          <w:rFonts w:ascii="Book Antiqua" w:hAnsi="Book Antiqua" w:cs="Book Antiqua"/>
          <w:shd w:val="clear" w:color="auto" w:fill="FFFFFF"/>
        </w:rPr>
        <w:t>ne phase III clinical trial (</w:t>
      </w:r>
      <w:hyperlink r:id="rId8" w:tooltip="See in ClinicalTrials.gov" w:history="1">
        <w:r>
          <w:rPr>
            <w:rStyle w:val="af0"/>
            <w:rFonts w:ascii="Book Antiqua" w:hAnsi="Book Antiqua" w:cs="Book Antiqua"/>
            <w:color w:val="auto"/>
            <w:u w:val="none"/>
          </w:rPr>
          <w:t>NCT00822809</w:t>
        </w:r>
      </w:hyperlink>
      <w:r>
        <w:rPr>
          <w:rFonts w:ascii="Book Antiqua" w:hAnsi="Book Antiqua" w:cs="Book Antiqua"/>
        </w:rPr>
        <w:t xml:space="preserve">) </w:t>
      </w:r>
      <w:r>
        <w:rPr>
          <w:rFonts w:ascii="Book Antiqua" w:hAnsi="Book Antiqua" w:cs="Book Antiqua"/>
          <w:shd w:val="clear" w:color="auto" w:fill="FFFFFF"/>
        </w:rPr>
        <w:t xml:space="preserve">demonstrated that intraperitoneal infusion of </w:t>
      </w:r>
      <w:r>
        <w:rPr>
          <w:rFonts w:ascii="Book Antiqua" w:hAnsi="Book Antiqua" w:cs="Book Antiqua"/>
        </w:rPr>
        <w:t xml:space="preserve">catumaxomab activates immune cells such as </w:t>
      </w:r>
      <w:r>
        <w:rPr>
          <w:rFonts w:ascii="Book Antiqua" w:eastAsia="宋体" w:hAnsi="Book Antiqua" w:cs="Times New Roman" w:hint="eastAsia"/>
          <w:lang w:eastAsia="zh-CN"/>
        </w:rPr>
        <w:t>NK</w:t>
      </w:r>
      <w:r>
        <w:rPr>
          <w:rFonts w:ascii="Book Antiqua" w:hAnsi="Book Antiqua" w:cs="Book Antiqua"/>
        </w:rPr>
        <w:t xml:space="preserve"> cells, macrophages and T cells in ascites, and favors CD8+T cell accumulation into the peritoneal cavity showing a clinical benefits in treatment of malignant ascites associated with </w:t>
      </w:r>
      <w:proofErr w:type="spellStart"/>
      <w:r>
        <w:rPr>
          <w:rFonts w:ascii="Book Antiqua" w:hAnsi="Book Antiqua" w:cs="Book Antiqua"/>
        </w:rPr>
        <w:t>EpCAM</w:t>
      </w:r>
      <w:proofErr w:type="spellEnd"/>
      <w:r>
        <w:rPr>
          <w:rFonts w:ascii="Book Antiqua" w:hAnsi="Book Antiqua" w:cs="Book Antiqua"/>
        </w:rPr>
        <w:t xml:space="preserve"> positive carcinomas</w:t>
      </w:r>
      <w:r>
        <w:rPr>
          <w:rFonts w:ascii="Book Antiqua" w:hAnsi="Book Antiqua" w:cs="Book Antiqua"/>
        </w:rPr>
        <w:fldChar w:fldCharType="begin">
          <w:fldData xml:space="preserve">PEVuZE5vdGU+PENpdGU+PEF1dGhvcj5QYXRyaWFyY2E8L0F1dGhvcj48WWVhcj4yMDEyPC9ZZWFy
PjxSZWNOdW0+MTAzPC9SZWNOdW0+PERpc3BsYXlUZXh0PjxzdHlsZSBmYWNlPSJzdXBlcnNjcmlw
dCI+WzM2LCAzOF08L3N0eWxlPjwvRGlzcGxheVRleHQ+PHJlY29yZD48cmVjLW51bWJlcj4xMDM8
L3JlYy1udW1iZXI+PGZvcmVpZ24ta2V5cz48a2V5IGFwcD0iRU4iIGRiLWlkPSJhcHZlZXZ4NW9z
cjVwMGV4cHBlNWV0eDd2ZGZhZnh2cDJkdnAiIHRpbWVzdGFtcD0iMTU1MTA5MzY5MyI+MTAzPC9r
ZXk+PC9mb3JlaWduLWtleXM+PHJlZi10eXBlIG5hbWU9IkpvdXJuYWwgQXJ0aWNsZSI+MTc8L3Jl
Zi10eXBlPjxjb250cmlidXRvcnM+PGF1dGhvcnM+PGF1dGhvcj5QYXRyaWFyY2EsIEMuPC9hdXRo
b3I+PGF1dGhvcj5NYWNjaGksIFIuIE0uPC9hdXRob3I+PGF1dGhvcj5NYXJzY2huZXIsIEEuIEsu
PC9hdXRob3I+PGF1dGhvcj5NZWxsc3RlZHQsIEguPC9hdXRob3I+PC9hdXRob3JzPjwvY29udHJp
YnV0b3JzPjxhdXRoLWFkZHJlc3M+RGVwdC4gb2YgUGF0aG9sb2d5LCBBemllbmRhIE9zcGVkYWxp
ZXJhIGRpIE1lbGVnbmFubywgTWlsYW4sIEl0YWx5LiBjYXJsby5wYXRyaWFyY2FAdW5pbWkuaXQ8
L2F1dGgtYWRkcmVzcz48dGl0bGVzPjx0aXRsZT5FcGl0aGVsaWFsIGNlbGwgYWRoZXNpb24gbW9s
ZWN1bGUgZXhwcmVzc2lvbiAoQ0QzMjYpIGluIGNhbmNlcjogYSBzaG9ydCByZXZpZXc8L3RpdGxl
PjxzZWNvbmRhcnktdGl0bGU+Q2FuY2VyIFRyZWF0IFJldjwvc2Vjb25kYXJ5LXRpdGxlPjwvdGl0
bGVzPjxwZXJpb2RpY2FsPjxmdWxsLXRpdGxlPkNhbmNlciBUcmVhdCBSZXY8L2Z1bGwtdGl0bGU+
PC9wZXJpb2RpY2FsPjxwYWdlcz42OC03NTwvcGFnZXM+PHZvbHVtZT4zODwvdm9sdW1lPjxudW1i
ZXI+MTwvbnVtYmVyPjxlZGl0aW9uPjIwMTEvMDUvMTg8L2VkaXRpb24+PGtleXdvcmRzPjxrZXl3
b3JkPkFudGlib2RpZXMvdGhlcmFwZXV0aWMgdXNlPC9rZXl3b3JkPjxrZXl3b3JkPkFudGlnZW5z
LCBOZW9wbGFzbS9pbW11bm9sb2d5LyptZXRhYm9saXNtPC9rZXl3b3JkPjxrZXl3b3JkPkFudGlu
ZW9wbGFzdGljIEFnZW50cy90aGVyYXBldXRpYyB1c2U8L2tleXdvcmQ+PGtleXdvcmQ+QmlvbWFy
a2VycywgVHVtb3IvaW1tdW5vbG9neS8qbWV0YWJvbGlzbTwva2V5d29yZD48a2V5d29yZD5DYXJj
aW5vbWEvZHJ1ZyB0aGVyYXB5LyptZXRhYm9saXNtL3NlY29uZGFyeTwva2V5d29yZD48a2V5d29y
ZD5DZWxsIEFkaGVzaW9uIE1vbGVjdWxlcy9pbW11bm9sb2d5LyptZXRhYm9saXNtPC9rZXl3b3Jk
PjxrZXl3b3JkPkVwaXRoZWxpYWwgQ2VsbCBBZGhlc2lvbiBNb2xlY3VsZTwva2V5d29yZD48a2V5
d29yZD5FcGl0aGVsaWFsIENlbGxzLyptZXRhYm9saXNtPC9rZXl3b3JkPjxrZXl3b3JkPkh1bWFu
czwva2V5d29yZD48a2V5d29yZD5Nb2xlY3VsYXIgVGFyZ2V0ZWQgVGhlcmFweTwva2V5d29yZD48
a2V5d29yZD5OZW9wbGFzbSBTdGFnaW5nPC9rZXl3b3JkPjxrZXl3b3JkPk5lb3BsYXNtcy9kcnVn
IHRoZXJhcHkvKm1ldGFib2xpc20vcGF0aG9sb2d5PC9rZXl3b3JkPjxrZXl3b3JkPlByb2dub3Np
czwva2V5d29yZD48L2tleXdvcmRzPjxkYXRlcz48eWVhcj4yMDEyPC95ZWFyPjxwdWItZGF0ZXM+
PGRhdGU+RmViPC9kYXRlPjwvcHViLWRhdGVzPjwvZGF0ZXM+PGlzYm4+MTUzMi0xOTY3IChFbGVj
dHJvbmljKSYjeEQ7MDMwNS03MzcyIChMaW5raW5nKTwvaXNibj48YWNjZXNzaW9uLW51bT4yMTU3
NjAwMjwvYWNjZXNzaW9uLW51bT48dXJscz48cmVsYXRlZC11cmxzPjx1cmw+aHR0cHM6Ly93d3cu
bmNiaS5ubG0ubmloLmdvdi9wdWJtZWQvMjE1NzYwMDI8L3VybD48L3JlbGF0ZWQtdXJscz48L3Vy
bHM+PGVsZWN0cm9uaWMtcmVzb3VyY2UtbnVtPjEwLjEwMTYvai5jdHJ2LjIwMTEuMDQuMDAyPC9l
bGVjdHJvbmljLXJlc291cmNlLW51bT48L3JlY29yZD48L0NpdGU+PENpdGU+PEF1dGhvcj5Gb3Nz
YXRpPC9BdXRob3I+PFllYXI+MjAxNTwvWWVhcj48UmVjTnVtPjEwNTwvUmVjTnVtPjxyZWNvcmQ+
PHJlYy1udW1iZXI+MTA1PC9yZWMtbnVtYmVyPjxmb3JlaWduLWtleXM+PGtleSBhcHA9IkVOIiBk
Yi1pZD0iYXB2ZWV2eDVvc3I1cDBleHBwZTVldHg3dmRmYWZ4dnAyZHZwIiB0aW1lc3RhbXA9IjE1
NTEwOTM2OTMiPjEwNTwva2V5PjwvZm9yZWlnbi1rZXlzPjxyZWYtdHlwZSBuYW1lPSJKb3VybmFs
IEFydGljbGUiPjE3PC9yZWYtdHlwZT48Y29udHJpYnV0b3JzPjxhdXRob3JzPjxhdXRob3I+Rm9z
c2F0aSwgTS48L2F1dGhvcj48YXV0aG9yPkJ1enpvbmV0dGksIEEuPC9hdXRob3I+PGF1dGhvcj5N
b25lZ28sIEcuPC9hdXRob3I+PGF1dGhvcj5DYXR6b2xhLCBWLjwvYXV0aG9yPjxhdXRob3I+U2Nh
bWJpYSwgRy48L2F1dGhvcj48YXV0aG9yPkZhdHRvcm9zc2ksIEEuPC9hdXRob3I+PGF1dGhvcj5C
YXR0YWdsaWEsIEEuPC9hdXRob3I+PC9hdXRob3JzPjwvY29udHJpYnV0b3JzPjxhdXRoLWFkZHJl
c3M+TGFib3JhdG9yeSBvZiBJbW11bm9sb2d5LCBEZXBhcnRtZW50IG9mIEd5bmVjb2xvZ3kgT25j
b2xvZ3ksIFVuaXZlcnNpdGEgQ2F0dG9saWNhIFMuIEN1b3JlLCBSb21lLCBJdGFseS4mI3hEO0Rl
cGFydG1lbnQgb2YgSHVtYW4gQW5hdG9teSBhbmQgQ2VsbCBCaW9sb2d5LCBVbml2ZXJzaXRhIENh
dHRvbGljYSBTLiBDdW9yZSwgUm9tZSwgSXRhbHkuJiN4RDtMYWJvcmF0b3J5IG9mIEltbXVub2xv
Z3ksIERlcGFydG1lbnQgb2YgR3luZWNvbG9neSBPbmNvbG9neSwgVW5pdmVyc2l0YSBDYXR0b2xp
Y2EgUy4gQ3VvcmUsIFJvbWUsIEl0YWx5LiBFbGVjdHJvbmljIGFkZHJlc3M6IGFiYXR0YWdsaWFA
cm0udW5pY2F0dC5pdC48L2F1dGgtYWRkcmVzcz48dGl0bGVzPjx0aXRsZT5JbW11bm9sb2dpY2Fs
IGNoYW5nZXMgaW4gdGhlIGFzY2l0ZXMgb2YgY2FuY2VyIHBhdGllbnRzIGFmdGVyIGludHJhcGVy
aXRvbmVhbCBhZG1pbmlzdHJhdGlvbiBvZiB0aGUgYmlzcGVjaWZpYyBhbnRpYm9keSBjYXR1bWF4
b21hYiAoYW50aS1FcENBTXhhbnRpLUNEMyk8L3RpdGxlPjxzZWNvbmRhcnktdGl0bGU+R3luZWNv
bCBPbmNvbDwvc2Vjb25kYXJ5LXRpdGxlPjwvdGl0bGVzPjxwZXJpb2RpY2FsPjxmdWxsLXRpdGxl
Pkd5bmVjb2wgT25jb2w8L2Z1bGwtdGl0bGU+PC9wZXJpb2RpY2FsPjxwYWdlcz4zNDMtNTE8L3Bh
Z2VzPjx2b2x1bWU+MTM4PC92b2x1bWU+PG51bWJlcj4yPC9udW1iZXI+PGVkaXRpb24+MjAxNS8w
Ni8wNzwvZWRpdGlvbj48a2V5d29yZHM+PGtleXdvcmQ+QW50aWJvZGllcywgQmlzcGVjaWZpYy8q
YWRtaW5pc3RyYXRpb24gJmFtcDsgZG9zYWdlPC9rZXl3b3JkPjxrZXl3b3JkPkFudGluZW9wbGFz
dGljIENvbWJpbmVkIENoZW1vdGhlcmFweSBQcm90b2NvbHMvYWRtaW5pc3RyYXRpb24gJmFtcDsg
ZG9zYWdlPC9rZXl3b3JkPjxrZXl3b3JkPkFzY2l0ZXMvKmRydWcgdGhlcmFweS8qaW1tdW5vbG9n
eS9wYXRob2xvZ3k8L2tleXdvcmQ+PGtleXdvcmQ+Q2VsbCBMaW5lLCBUdW1vcjwva2V5d29yZD48
a2V5d29yZD5GZW1hbGU8L2tleXdvcmQ+PGtleXdvcmQ+SHVtYW5zPC9rZXl3b3JkPjxrZXl3b3Jk
PklsZWFsIE5lb3BsYXNtcy9kcnVnIHRoZXJhcHkvaW1tdW5vbG9neS9wYXRob2xvZ3k8L2tleXdv
cmQ+PGtleXdvcmQ+SWxlb2NlY2FsIFZhbHZlL3BhdGhvbG9neTwva2V5d29yZD48a2V5d29yZD5J
bmZ1c2lvbnMsIFBhcmVudGVyYWw8L2tleXdvcmQ+PGtleXdvcmQ+S2lsbGVyIENlbGxzLCBOYXR1
cmFsL2RydWcgZWZmZWN0cy9pbW11bm9sb2d5PC9rZXl3b3JkPjxrZXl3b3JkPkx5bXBob2N5dGUg
QWN0aXZhdGlvbi9kcnVnIGVmZmVjdHMvaW1tdW5vbG9neTwva2V5d29yZD48a2V5d29yZD5MeW1w
aG9jeXRlcy8qZHJ1ZyBlZmZlY3RzLyppbW11bm9sb2d5PC9rZXl3b3JkPjxrZXl3b3JkPk1hY3Jv
cGhhZ2UgQWN0aXZhdGlvbi9kcnVnIGVmZmVjdHMvaW1tdW5vbG9neTwva2V5d29yZD48a2V5d29y
ZD5NYWNyb3BoYWdlcy9kcnVnIGVmZmVjdHMvaW1tdW5vbG9neTwva2V5d29yZD48a2V5d29yZD5P
dmFyaWFuIE5lb3BsYXNtcy9kcnVnIHRoZXJhcHkvaW1tdW5vbG9neS9wYXRob2xvZ3k8L2tleXdv
cmQ+PGtleXdvcmQ+UHJlZG5pc29sb25lL2FkbWluaXN0cmF0aW9uICZhbXA7IGRvc2FnZTwva2V5
d29yZD48a2V5d29yZD5ULUx5bXBob2N5dGVzL2RydWcgZWZmZWN0cy9pbW11bm9sb2d5PC9rZXl3
b3JkPjxrZXl3b3JkPkJpc3BlY2lmaWMgbW9ub2Nsb25hbCBhbnRpYm9keTwva2V5d29yZD48a2V5
d29yZD5DYXR1bWF4b21hYjwva2V5d29yZD48a2V5d29yZD5JbW11bm9tb2R1bGF0b3J5IGFjdGl2
aXR5PC9rZXl3b3JkPjxrZXl3b3JkPk1hbGlnbmFudCBhc2NpdGVzPC9rZXl3b3JkPjwva2V5d29y
ZHM+PGRhdGVzPjx5ZWFyPjIwMTU8L3llYXI+PHB1Yi1kYXRlcz48ZGF0ZT5BdWc8L2RhdGU+PC9w
dWItZGF0ZXM+PC9kYXRlcz48aXNibj4xMDk1LTY4NTkgKEVsZWN0cm9uaWMpJiN4RDswMDkwLTgy
NTggKExpbmtpbmcpPC9pc2JuPjxhY2Nlc3Npb24tbnVtPjI2MDQ5MTIxPC9hY2Nlc3Npb24tbnVt
Pjx1cmxzPjxyZWxhdGVkLXVybHM+PHVybD5odHRwczovL3d3dy5uY2JpLm5sbS5uaWguZ292L3B1
Ym1lZC8yNjA0OTEyMTwvdXJsPjwvcmVsYXRlZC11cmxzPjwvdXJscz48ZWxlY3Ryb25pYy1yZXNv
dXJjZS1udW0+MTAuMTAxNi9qLnlneW5vLjIwMTUuMDYuMDAzPC9lbGVjdHJvbmljLXJlc291cmNl
LW51bT48L3JlY29yZD48L0NpdGU+PC9FbmROb3RlPnA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QYXRyaWFyY2E8L0F1dGhvcj48WWVhcj4yMDEyPC9ZZWFy
PjxSZWNOdW0+MTAzPC9SZWNOdW0+PERpc3BsYXlUZXh0PjxzdHlsZSBmYWNlPSJzdXBlcnNjcmlw
dCI+WzM2LCAzOF08L3N0eWxlPjwvRGlzcGxheVRleHQ+PHJlY29yZD48cmVjLW51bWJlcj4xMDM8
L3JlYy1udW1iZXI+PGZvcmVpZ24ta2V5cz48a2V5IGFwcD0iRU4iIGRiLWlkPSJhcHZlZXZ4NW9z
cjVwMGV4cHBlNWV0eDd2ZGZhZnh2cDJkdnAiIHRpbWVzdGFtcD0iMTU1MTA5MzY5MyI+MTAzPC9r
ZXk+PC9mb3JlaWduLWtleXM+PHJlZi10eXBlIG5hbWU9IkpvdXJuYWwgQXJ0aWNsZSI+MTc8L3Jl
Zi10eXBlPjxjb250cmlidXRvcnM+PGF1dGhvcnM+PGF1dGhvcj5QYXRyaWFyY2EsIEMuPC9hdXRo
b3I+PGF1dGhvcj5NYWNjaGksIFIuIE0uPC9hdXRob3I+PGF1dGhvcj5NYXJzY2huZXIsIEEuIEsu
PC9hdXRob3I+PGF1dGhvcj5NZWxsc3RlZHQsIEguPC9hdXRob3I+PC9hdXRob3JzPjwvY29udHJp
YnV0b3JzPjxhdXRoLWFkZHJlc3M+RGVwdC4gb2YgUGF0aG9sb2d5LCBBemllbmRhIE9zcGVkYWxp
ZXJhIGRpIE1lbGVnbmFubywgTWlsYW4sIEl0YWx5LiBjYXJsby5wYXRyaWFyY2FAdW5pbWkuaXQ8
L2F1dGgtYWRkcmVzcz48dGl0bGVzPjx0aXRsZT5FcGl0aGVsaWFsIGNlbGwgYWRoZXNpb24gbW9s
ZWN1bGUgZXhwcmVzc2lvbiAoQ0QzMjYpIGluIGNhbmNlcjogYSBzaG9ydCByZXZpZXc8L3RpdGxl
PjxzZWNvbmRhcnktdGl0bGU+Q2FuY2VyIFRyZWF0IFJldjwvc2Vjb25kYXJ5LXRpdGxlPjwvdGl0
bGVzPjxwZXJpb2RpY2FsPjxmdWxsLXRpdGxlPkNhbmNlciBUcmVhdCBSZXY8L2Z1bGwtdGl0bGU+
PC9wZXJpb2RpY2FsPjxwYWdlcz42OC03NTwvcGFnZXM+PHZvbHVtZT4zODwvdm9sdW1lPjxudW1i
ZXI+MTwvbnVtYmVyPjxlZGl0aW9uPjIwMTEvMDUvMTg8L2VkaXRpb24+PGtleXdvcmRzPjxrZXl3
b3JkPkFudGlib2RpZXMvdGhlcmFwZXV0aWMgdXNlPC9rZXl3b3JkPjxrZXl3b3JkPkFudGlnZW5z
LCBOZW9wbGFzbS9pbW11bm9sb2d5LyptZXRhYm9saXNtPC9rZXl3b3JkPjxrZXl3b3JkPkFudGlu
ZW9wbGFzdGljIEFnZW50cy90aGVyYXBldXRpYyB1c2U8L2tleXdvcmQ+PGtleXdvcmQ+QmlvbWFy
a2VycywgVHVtb3IvaW1tdW5vbG9neS8qbWV0YWJvbGlzbTwva2V5d29yZD48a2V5d29yZD5DYXJj
aW5vbWEvZHJ1ZyB0aGVyYXB5LyptZXRhYm9saXNtL3NlY29uZGFyeTwva2V5d29yZD48a2V5d29y
ZD5DZWxsIEFkaGVzaW9uIE1vbGVjdWxlcy9pbW11bm9sb2d5LyptZXRhYm9saXNtPC9rZXl3b3Jk
PjxrZXl3b3JkPkVwaXRoZWxpYWwgQ2VsbCBBZGhlc2lvbiBNb2xlY3VsZTwva2V5d29yZD48a2V5
d29yZD5FcGl0aGVsaWFsIENlbGxzLyptZXRhYm9saXNtPC9rZXl3b3JkPjxrZXl3b3JkPkh1bWFu
czwva2V5d29yZD48a2V5d29yZD5Nb2xlY3VsYXIgVGFyZ2V0ZWQgVGhlcmFweTwva2V5d29yZD48
a2V5d29yZD5OZW9wbGFzbSBTdGFnaW5nPC9rZXl3b3JkPjxrZXl3b3JkPk5lb3BsYXNtcy9kcnVn
IHRoZXJhcHkvKm1ldGFib2xpc20vcGF0aG9sb2d5PC9rZXl3b3JkPjxrZXl3b3JkPlByb2dub3Np
czwva2V5d29yZD48L2tleXdvcmRzPjxkYXRlcz48eWVhcj4yMDEyPC95ZWFyPjxwdWItZGF0ZXM+
PGRhdGU+RmViPC9kYXRlPjwvcHViLWRhdGVzPjwvZGF0ZXM+PGlzYm4+MTUzMi0xOTY3IChFbGVj
dHJvbmljKSYjeEQ7MDMwNS03MzcyIChMaW5raW5nKTwvaXNibj48YWNjZXNzaW9uLW51bT4yMTU3
NjAwMjwvYWNjZXNzaW9uLW51bT48dXJscz48cmVsYXRlZC11cmxzPjx1cmw+aHR0cHM6Ly93d3cu
bmNiaS5ubG0ubmloLmdvdi9wdWJtZWQvMjE1NzYwMDI8L3VybD48L3JlbGF0ZWQtdXJscz48L3Vy
bHM+PGVsZWN0cm9uaWMtcmVzb3VyY2UtbnVtPjEwLjEwMTYvai5jdHJ2LjIwMTEuMDQuMDAyPC9l
bGVjdHJvbmljLXJlc291cmNlLW51bT48L3JlY29yZD48L0NpdGU+PENpdGU+PEF1dGhvcj5Gb3Nz
YXRpPC9BdXRob3I+PFllYXI+MjAxNTwvWWVhcj48UmVjTnVtPjEwNTwvUmVjTnVtPjxyZWNvcmQ+
PHJlYy1udW1iZXI+MTA1PC9yZWMtbnVtYmVyPjxmb3JlaWduLWtleXM+PGtleSBhcHA9IkVOIiBk
Yi1pZD0iYXB2ZWV2eDVvc3I1cDBleHBwZTVldHg3dmRmYWZ4dnAyZHZwIiB0aW1lc3RhbXA9IjE1
NTEwOTM2OTMiPjEwNTwva2V5PjwvZm9yZWlnbi1rZXlzPjxyZWYtdHlwZSBuYW1lPSJKb3VybmFs
IEFydGljbGUiPjE3PC9yZWYtdHlwZT48Y29udHJpYnV0b3JzPjxhdXRob3JzPjxhdXRob3I+Rm9z
c2F0aSwgTS48L2F1dGhvcj48YXV0aG9yPkJ1enpvbmV0dGksIEEuPC9hdXRob3I+PGF1dGhvcj5N
b25lZ28sIEcuPC9hdXRob3I+PGF1dGhvcj5DYXR6b2xhLCBWLjwvYXV0aG9yPjxhdXRob3I+U2Nh
bWJpYSwgRy48L2F1dGhvcj48YXV0aG9yPkZhdHRvcm9zc2ksIEEuPC9hdXRob3I+PGF1dGhvcj5C
YXR0YWdsaWEsIEEuPC9hdXRob3I+PC9hdXRob3JzPjwvY29udHJpYnV0b3JzPjxhdXRoLWFkZHJl
c3M+TGFib3JhdG9yeSBvZiBJbW11bm9sb2d5LCBEZXBhcnRtZW50IG9mIEd5bmVjb2xvZ3kgT25j
b2xvZ3ksIFVuaXZlcnNpdGEgQ2F0dG9saWNhIFMuIEN1b3JlLCBSb21lLCBJdGFseS4mI3hEO0Rl
cGFydG1lbnQgb2YgSHVtYW4gQW5hdG9teSBhbmQgQ2VsbCBCaW9sb2d5LCBVbml2ZXJzaXRhIENh
dHRvbGljYSBTLiBDdW9yZSwgUm9tZSwgSXRhbHkuJiN4RDtMYWJvcmF0b3J5IG9mIEltbXVub2xv
Z3ksIERlcGFydG1lbnQgb2YgR3luZWNvbG9neSBPbmNvbG9neSwgVW5pdmVyc2l0YSBDYXR0b2xp
Y2EgUy4gQ3VvcmUsIFJvbWUsIEl0YWx5LiBFbGVjdHJvbmljIGFkZHJlc3M6IGFiYXR0YWdsaWFA
cm0udW5pY2F0dC5pdC48L2F1dGgtYWRkcmVzcz48dGl0bGVzPjx0aXRsZT5JbW11bm9sb2dpY2Fs
IGNoYW5nZXMgaW4gdGhlIGFzY2l0ZXMgb2YgY2FuY2VyIHBhdGllbnRzIGFmdGVyIGludHJhcGVy
aXRvbmVhbCBhZG1pbmlzdHJhdGlvbiBvZiB0aGUgYmlzcGVjaWZpYyBhbnRpYm9keSBjYXR1bWF4
b21hYiAoYW50aS1FcENBTXhhbnRpLUNEMyk8L3RpdGxlPjxzZWNvbmRhcnktdGl0bGU+R3luZWNv
bCBPbmNvbDwvc2Vjb25kYXJ5LXRpdGxlPjwvdGl0bGVzPjxwZXJpb2RpY2FsPjxmdWxsLXRpdGxl
Pkd5bmVjb2wgT25jb2w8L2Z1bGwtdGl0bGU+PC9wZXJpb2RpY2FsPjxwYWdlcz4zNDMtNTE8L3Bh
Z2VzPjx2b2x1bWU+MTM4PC92b2x1bWU+PG51bWJlcj4yPC9udW1iZXI+PGVkaXRpb24+MjAxNS8w
Ni8wNzwvZWRpdGlvbj48a2V5d29yZHM+PGtleXdvcmQ+QW50aWJvZGllcywgQmlzcGVjaWZpYy8q
YWRtaW5pc3RyYXRpb24gJmFtcDsgZG9zYWdlPC9rZXl3b3JkPjxrZXl3b3JkPkFudGluZW9wbGFz
dGljIENvbWJpbmVkIENoZW1vdGhlcmFweSBQcm90b2NvbHMvYWRtaW5pc3RyYXRpb24gJmFtcDsg
ZG9zYWdlPC9rZXl3b3JkPjxrZXl3b3JkPkFzY2l0ZXMvKmRydWcgdGhlcmFweS8qaW1tdW5vbG9n
eS9wYXRob2xvZ3k8L2tleXdvcmQ+PGtleXdvcmQ+Q2VsbCBMaW5lLCBUdW1vcjwva2V5d29yZD48
a2V5d29yZD5GZW1hbGU8L2tleXdvcmQ+PGtleXdvcmQ+SHVtYW5zPC9rZXl3b3JkPjxrZXl3b3Jk
PklsZWFsIE5lb3BsYXNtcy9kcnVnIHRoZXJhcHkvaW1tdW5vbG9neS9wYXRob2xvZ3k8L2tleXdv
cmQ+PGtleXdvcmQ+SWxlb2NlY2FsIFZhbHZlL3BhdGhvbG9neTwva2V5d29yZD48a2V5d29yZD5J
bmZ1c2lvbnMsIFBhcmVudGVyYWw8L2tleXdvcmQ+PGtleXdvcmQ+S2lsbGVyIENlbGxzLCBOYXR1
cmFsL2RydWcgZWZmZWN0cy9pbW11bm9sb2d5PC9rZXl3b3JkPjxrZXl3b3JkPkx5bXBob2N5dGUg
QWN0aXZhdGlvbi9kcnVnIGVmZmVjdHMvaW1tdW5vbG9neTwva2V5d29yZD48a2V5d29yZD5MeW1w
aG9jeXRlcy8qZHJ1ZyBlZmZlY3RzLyppbW11bm9sb2d5PC9rZXl3b3JkPjxrZXl3b3JkPk1hY3Jv
cGhhZ2UgQWN0aXZhdGlvbi9kcnVnIGVmZmVjdHMvaW1tdW5vbG9neTwva2V5d29yZD48a2V5d29y
ZD5NYWNyb3BoYWdlcy9kcnVnIGVmZmVjdHMvaW1tdW5vbG9neTwva2V5d29yZD48a2V5d29yZD5P
dmFyaWFuIE5lb3BsYXNtcy9kcnVnIHRoZXJhcHkvaW1tdW5vbG9neS9wYXRob2xvZ3k8L2tleXdv
cmQ+PGtleXdvcmQ+UHJlZG5pc29sb25lL2FkbWluaXN0cmF0aW9uICZhbXA7IGRvc2FnZTwva2V5
d29yZD48a2V5d29yZD5ULUx5bXBob2N5dGVzL2RydWcgZWZmZWN0cy9pbW11bm9sb2d5PC9rZXl3
b3JkPjxrZXl3b3JkPkJpc3BlY2lmaWMgbW9ub2Nsb25hbCBhbnRpYm9keTwva2V5d29yZD48a2V5
d29yZD5DYXR1bWF4b21hYjwva2V5d29yZD48a2V5d29yZD5JbW11bm9tb2R1bGF0b3J5IGFjdGl2
aXR5PC9rZXl3b3JkPjxrZXl3b3JkPk1hbGlnbmFudCBhc2NpdGVzPC9rZXl3b3JkPjwva2V5d29y
ZHM+PGRhdGVzPjx5ZWFyPjIwMTU8L3llYXI+PHB1Yi1kYXRlcz48ZGF0ZT5BdWc8L2RhdGU+PC9w
dWItZGF0ZXM+PC9kYXRlcz48aXNibj4xMDk1LTY4NTkgKEVsZWN0cm9uaWMpJiN4RDswMDkwLTgy
NTggKExpbmtpbmcpPC9pc2JuPjxhY2Nlc3Npb24tbnVtPjI2MDQ5MTIxPC9hY2Nlc3Npb24tbnVt
Pjx1cmxzPjxyZWxhdGVkLXVybHM+PHVybD5odHRwczovL3d3dy5uY2JpLm5sbS5uaWguZ292L3B1
Ym1lZC8yNjA0OTEyMTwvdXJsPjwvcmVsYXRlZC11cmxzPjwvdXJscz48ZWxlY3Ryb25pYy1yZXNv
dXJjZS1udW0+MTAuMTAxNi9qLnlneW5vLjIwMTUuMDYuMDAzPC9lbGVjdHJvbmljLXJlc291cmNl
LW51bT48L3JlY29yZD48L0NpdGU+PC9FbmROb3RlPnA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33,35]</w:t>
      </w:r>
      <w:r>
        <w:rPr>
          <w:rFonts w:ascii="Book Antiqua" w:hAnsi="Book Antiqua" w:cs="Book Antiqua"/>
        </w:rPr>
        <w:fldChar w:fldCharType="end"/>
      </w:r>
      <w:r>
        <w:rPr>
          <w:rFonts w:ascii="Book Antiqua" w:hAnsi="Book Antiqua" w:cs="Book Antiqua"/>
        </w:rPr>
        <w:t>.</w:t>
      </w:r>
    </w:p>
    <w:p w14:paraId="6AEB4FE1" w14:textId="77777777" w:rsidR="00231361" w:rsidRDefault="00C823EC">
      <w:pPr>
        <w:autoSpaceDE w:val="0"/>
        <w:autoSpaceDN w:val="0"/>
        <w:adjustRightInd w:val="0"/>
        <w:snapToGrid w:val="0"/>
        <w:spacing w:after="0" w:line="360" w:lineRule="auto"/>
        <w:ind w:firstLineChars="200" w:firstLine="480"/>
        <w:jc w:val="both"/>
        <w:rPr>
          <w:rFonts w:ascii="Book Antiqua" w:hAnsi="Book Antiqua" w:cs="Book Antiqua"/>
        </w:rPr>
      </w:pPr>
      <w:r>
        <w:rPr>
          <w:rFonts w:ascii="Book Antiqua" w:hAnsi="Book Antiqua" w:cs="Book Antiqua"/>
        </w:rPr>
        <w:t>However, precise targeting with monoclonal antibodies seems difficult, since most GCSCs are identified based on a combination of surface markers, often unspecific</w:t>
      </w:r>
      <w:r>
        <w:rPr>
          <w:rFonts w:ascii="Book Antiqua" w:hAnsi="Book Antiqua" w:cs="Book Antiqua"/>
        </w:rPr>
        <w:fldChar w:fldCharType="begin"/>
      </w:r>
      <w:r>
        <w:rPr>
          <w:rFonts w:ascii="Book Antiqua" w:hAnsi="Book Antiqua" w:cs="Book Antiqua"/>
        </w:rPr>
        <w:instrText xml:space="preserve"> ADDIN EN.CITE &lt;EndNote&gt;&lt;Cite&gt;&lt;Author&gt;Dragu&lt;/Author&gt;&lt;Year&gt;2019&lt;/Year&gt;&lt;RecNum&gt;232&lt;/RecNum&gt;&lt;DisplayText&gt;&lt;style face="superscript"&gt;[36]&lt;/style&gt;&lt;/DisplayText&gt;&lt;record&gt;&lt;rec-number&gt;232&lt;/rec-number&gt;&lt;foreign-keys&gt;&lt;key app="EN" db-id="vpsdz00zks0rzne02065z25xd5zetrdr220z" timestamp="1579525274"&gt;232&lt;/key&gt;&lt;/foreign-keys&gt;&lt;ref-type name="Journal Article"&gt;17&lt;/ref-type&gt;&lt;contributors&gt;&lt;authors&gt;&lt;author&gt;Dragu, Denisa L&lt;/author&gt;&lt;author&gt;Chivu-Economescu, Mihaela&lt;/author&gt;&lt;author&gt;Bleotu, Coralia&lt;/author&gt;&lt;author&gt;Necula, Laura G&lt;/author&gt;&lt;author&gt;Matei, Lilia&lt;/author&gt;&lt;author&gt;Stoian, Mihai&lt;/author&gt;&lt;author&gt;Diaconu, Carmen C&lt;/author&gt;&lt;/authors&gt;&lt;/contributors&gt;&lt;titles&gt;&lt;title&gt;Establishing a mouse disease model for future studies regarding gastric anti-cancer therapies&lt;/title&gt;&lt;secondary-title&gt;&lt;style face="italic" font="default" size="100%"&gt;Romanian Biotechnological Letters&lt;/style&gt;&lt;/secondary-title&gt;&lt;/titles&gt;&lt;periodical&gt;&lt;full-title&gt;ROMANIAN BIOTECHNOLOGICAL LETTERS&lt;/full-title&gt;&lt;/periodical&gt;&lt;pages&gt;874-882&lt;/pages&gt;&lt;volume&gt;24&lt;/volume&gt;&lt;number&gt;5&lt;/number&gt;&lt;dates&gt;&lt;year&gt;2019&lt;/year&gt;&lt;/dates&gt;&lt;isbn&gt;1224-5984&lt;/isbn&gt;&lt;urls&gt;&lt;/urls&gt;&lt;electronic-resource-num&gt;10.25083/RBL/24.5/874.882&lt;/electronic-resource-num&gt;&lt;/record&gt;&lt;/Cite&gt;&lt;/EndNote&gt;</w:instrText>
      </w:r>
      <w:r>
        <w:rPr>
          <w:rFonts w:ascii="Book Antiqua" w:hAnsi="Book Antiqua" w:cs="Book Antiqua"/>
        </w:rPr>
        <w:fldChar w:fldCharType="separate"/>
      </w:r>
      <w:r>
        <w:rPr>
          <w:rFonts w:ascii="Book Antiqua" w:hAnsi="Book Antiqua" w:cs="Book Antiqua"/>
          <w:vertAlign w:val="superscript"/>
        </w:rPr>
        <w:t>[36]</w:t>
      </w:r>
      <w:r>
        <w:rPr>
          <w:rFonts w:ascii="Book Antiqua" w:hAnsi="Book Antiqua" w:cs="Book Antiqua"/>
        </w:rPr>
        <w:fldChar w:fldCharType="end"/>
      </w:r>
      <w:r>
        <w:rPr>
          <w:rFonts w:ascii="Book Antiqua" w:hAnsi="Book Antiqua" w:cs="Book Antiqua"/>
        </w:rPr>
        <w:t>. S</w:t>
      </w:r>
      <w:r>
        <w:rPr>
          <w:rStyle w:val="gt-baf-back"/>
          <w:rFonts w:ascii="Book Antiqua" w:hAnsi="Book Antiqua" w:cs="Book Antiqua"/>
          <w:shd w:val="clear" w:color="auto" w:fill="FFFFFF"/>
        </w:rPr>
        <w:t>ince</w:t>
      </w:r>
      <w:r>
        <w:rPr>
          <w:rFonts w:ascii="Book Antiqua" w:hAnsi="Book Antiqua" w:cs="Book Antiqua"/>
        </w:rPr>
        <w:t xml:space="preserve"> none of these markers is unique for GCSCs, additionally features of stem cells are such as ALDH activity, side population phenotype, the expression of pluripotency genes (OCT4, SOX2, and NANOG), and aberrant expression of ABC transporters</w:t>
      </w:r>
      <w:r>
        <w:rPr>
          <w:rFonts w:ascii="Book Antiqua" w:hAnsi="Book Antiqua" w:cs="Book Antiqua"/>
        </w:rPr>
        <w:fldChar w:fldCharType="begin"/>
      </w:r>
      <w:r>
        <w:rPr>
          <w:rFonts w:ascii="Book Antiqua" w:hAnsi="Book Antiqua" w:cs="Book Antiqua"/>
        </w:rPr>
        <w:instrText xml:space="preserve"> ADDIN EN.CITE &lt;EndNote&gt;&lt;Cite&gt;&lt;Author&gt;Abdullah&lt;/Author&gt;&lt;Year&gt;2013&lt;/Year&gt;&lt;RecNum&gt;28&lt;/RecNum&gt;&lt;DisplayText&gt;&lt;style face="superscript"&gt;[37]&lt;/style&gt;&lt;/DisplayText&gt;&lt;record&gt;&lt;rec-number&gt;28&lt;/rec-number&gt;&lt;foreign-keys&gt;&lt;key app="EN" db-id="vpsdz00zks0rzne02065z25xd5zetrdr220z" timestamp="0"&gt;28&lt;/key&gt;&lt;/foreign-keys&gt;&lt;ref-type name="Journal Article"&gt;17&lt;/ref-type&gt;&lt;contributors&gt;&lt;authors&gt;&lt;author&gt;Abdullah, L. N.&lt;/author&gt;&lt;author&gt;Chow, E. K.&lt;/author&gt;&lt;/authors&gt;&lt;/contributors&gt;&lt;auth-address&gt;Cancer Science Institute of Singapore, National University of Singapore, 14 Medical Drive #12-01, Singapore, 117599, Singapore. csikce@nus.edu.sg.&lt;/auth-address&gt;&lt;titles&gt;&lt;title&gt;Mechanisms of chemoresistance in cancer stem cells&lt;/title&gt;&lt;secondary-title&gt;Clin Transl Med&lt;/secondary-title&gt;&lt;/titles&gt;&lt;pages&gt;3&lt;/pages&gt;&lt;volume&gt;2&lt;/volume&gt;&lt;number&gt;1&lt;/number&gt;&lt;edition&gt;2013/02/02&lt;/edition&gt;&lt;dates&gt;&lt;year&gt;2013&lt;/year&gt;&lt;pub-dates&gt;&lt;date&gt;Jan 17&lt;/date&gt;&lt;/pub-dates&gt;&lt;/dates&gt;&lt;isbn&gt;2001-1326 (Print)&lt;/isbn&gt;&lt;accession-num&gt;23369605&lt;/accession-num&gt;&lt;urls&gt;&lt;related-urls&gt;&lt;url&gt;https://www.ncbi.nlm.nih.gov/pubmed/23369605&lt;/url&gt;&lt;/related-urls&gt;&lt;/urls&gt;&lt;custom2&gt;PMC3565873&lt;/custom2&gt;&lt;electronic-resource-num&gt;10.1186/2001-1326-2-3&lt;/electronic-resource-num&gt;&lt;/record&gt;&lt;/Cite&gt;&lt;/EndNote&gt;</w:instrText>
      </w:r>
      <w:r>
        <w:rPr>
          <w:rFonts w:ascii="Book Antiqua" w:hAnsi="Book Antiqua" w:cs="Book Antiqua"/>
        </w:rPr>
        <w:fldChar w:fldCharType="separate"/>
      </w:r>
      <w:r>
        <w:rPr>
          <w:rFonts w:ascii="Book Antiqua" w:hAnsi="Book Antiqua" w:cs="Book Antiqua"/>
          <w:vertAlign w:val="superscript"/>
        </w:rPr>
        <w:t>[37]</w:t>
      </w:r>
      <w:r>
        <w:rPr>
          <w:rFonts w:ascii="Book Antiqua" w:hAnsi="Book Antiqua" w:cs="Book Antiqua"/>
        </w:rPr>
        <w:fldChar w:fldCharType="end"/>
      </w:r>
      <w:r>
        <w:rPr>
          <w:rFonts w:ascii="Book Antiqua" w:hAnsi="Book Antiqua" w:cs="Book Antiqua"/>
        </w:rPr>
        <w:t xml:space="preserve"> are analyzed in order to permit a more reliable identification and targeting of the cancer cells with stem properties</w:t>
      </w:r>
      <w:r>
        <w:rPr>
          <w:rFonts w:ascii="Book Antiqua" w:hAnsi="Book Antiqua" w:cs="Book Antiqua"/>
        </w:rPr>
        <w:fldChar w:fldCharType="begin">
          <w:fldData xml:space="preserve">PEVuZE5vdGU+PENpdGU+PEF1dGhvcj5MaXU8L0F1dGhvcj48WWVhcj4yMDExPC9ZZWFyPjxSZWNO
dW0+MjU8L1JlY051bT48RGlzcGxheVRleHQ+PHN0eWxlIGZhY2U9InN1cGVyc2NyaXB0Ij5bMzgs
IDM5XTwvc3R5bGU+PC9EaXNwbGF5VGV4dD48cmVjb3JkPjxyZWMtbnVtYmVyPjI1PC9yZWMtbnVt
YmVyPjxmb3JlaWduLWtleXM+PGtleSBhcHA9IkVOIiBkYi1pZD0idnBzZHowMHprczByem5lMDIw
NjV6MjV4ZDV6ZXRyZHIyMjB6IiB0aW1lc3RhbXA9IjAiPjI1PC9rZXk+PC9mb3JlaWduLWtleXM+
PHJlZi10eXBlIG5hbWU9IkpvdXJuYWwgQXJ0aWNsZSI+MTc8L3JlZi10eXBlPjxjb250cmlidXRv
cnM+PGF1dGhvcnM+PGF1dGhvcj5MaXUsIEwuIEwuPC9hdXRob3I+PGF1dGhvcj5GdSwgRC48L2F1
dGhvcj48YXV0aG9yPk1hLCBZLjwvYXV0aG9yPjxhdXRob3I+U2hlbiwgWC4gWi48L2F1dGhvcj48
L2F1dGhvcnM+PC9jb250cmlidXRvcnM+PGF1dGgtYWRkcmVzcz5EZXBhcnRtZW50IG9mIEdhc3Ry
b2VudGVyb2xvZ3ksIFpob25nc2hhbiBIb3NwaXRhbCwgRnVkYW4gVW5pdmVyc2l0eSwgU2hhbmdo
YWksIFBlb3BsZSZhcG9zO3MgUmVwdWJsaWMgb2YgQ2hpbmEuPC9hdXRoLWFkZHJlc3M+PHRpdGxl
cz48dGl0bGU+VGhlIHBvd2VyIGFuZCB0aGUgcHJvbWlzZSBvZiBsaXZlciBjYW5jZXIgc3RlbSBj
ZWxsIG1hcmtlcnM8L3RpdGxlPjxzZWNvbmRhcnktdGl0bGU+U3RlbSBDZWxscyBEZXY8L3NlY29u
ZGFyeS10aXRsZT48L3RpdGxlcz48cGFnZXM+MjAyMy0zMDwvcGFnZXM+PHZvbHVtZT4yMDwvdm9s
dW1lPjxudW1iZXI+MTI8L251bWJlcj48ZWRpdGlvbj4yMDExLzA2LzEwPC9lZGl0aW9uPjxrZXl3
b3Jkcz48a2V5d29yZD5CaW9tYXJrZXJzLCBUdW1vci8qbWV0YWJvbGlzbTwva2V5d29yZD48a2V5
d29yZD5IdW1hbnM8L2tleXdvcmQ+PGtleXdvcmQ+TGl2ZXIgTmVvcGxhc21zLyptZXRhYm9saXNt
LypwYXRob2xvZ3k8L2tleXdvcmQ+PGtleXdvcmQ+TW9kZWxzLCBCaW9sb2dpY2FsPC9rZXl3b3Jk
PjxrZXl3b3JkPk5lb3BsYXN0aWMgU3RlbSBDZWxscy8qbWV0YWJvbGlzbTwva2V5d29yZD48a2V5
d29yZD5Qcm9nbm9zaXM8L2tleXdvcmQ+PC9rZXl3b3Jkcz48ZGF0ZXM+PHllYXI+MjAxMTwveWVh
cj48cHViLWRhdGVzPjxkYXRlPkRlYzwvZGF0ZT48L3B1Yi1kYXRlcz48L2RhdGVzPjxpc2JuPjE1
NTctODUzNCAoRWxlY3Ryb25pYykmI3hEOzE1NDctMzI4NyAoTGlua2luZyk8L2lzYm4+PGFjY2Vz
c2lvbi1udW0+MjE2NTEzODE8L2FjY2Vzc2lvbi1udW0+PHVybHM+PHJlbGF0ZWQtdXJscz48dXJs
Pmh0dHBzOi8vd3d3Lm5jYmkubmxtLm5paC5nb3YvcHVibWVkLzIxNjUxMzgxPC91cmw+PC9yZWxh
dGVkLXVybHM+PC91cmxzPjxlbGVjdHJvbmljLXJlc291cmNlLW51bT4xMC4xMDg5L3NjZC4yMDEx
LjAwMTI8L2VsZWN0cm9uaWMtcmVzb3VyY2UtbnVtPjwvcmVjb3JkPjwvQ2l0ZT48Q2l0ZT48QXV0
aG9yPkdyZXZlPC9BdXRob3I+PFllYXI+MjAxMjwvWWVhcj48UmVjTnVtPjI2PC9SZWNOdW0+PHJl
Y29yZD48cmVjLW51bWJlcj4yNjwvcmVjLW51bWJlcj48Zm9yZWlnbi1rZXlzPjxrZXkgYXBwPSJF
TiIgZGItaWQ9InZwc2R6MDB6a3MwcnpuZTAyMDY1ejI1eGQ1emV0cmRyMjIweiIgdGltZXN0YW1w
PSIwIj4yNjwva2V5PjwvZm9yZWlnbi1rZXlzPjxyZWYtdHlwZSBuYW1lPSJKb3VybmFsIEFydGlj
bGUiPjE3PC9yZWYtdHlwZT48Y29udHJpYnV0b3JzPjxhdXRob3JzPjxhdXRob3I+R3JldmUsIEIu
PC9hdXRob3I+PGF1dGhvcj5LZWxzY2gsIFIuPC9hdXRob3I+PGF1dGhvcj5TcGFuaW9sLCBLLjwv
YXV0aG9yPjxhdXRob3I+RWljaCwgSC4gVC48L2F1dGhvcj48YXV0aG9yPkdvdHRlLCBNLjwvYXV0
aG9yPjwvYXV0aG9ycz48L2NvbnRyaWJ1dG9ycz48YXV0aC1hZGRyZXNzPkRlcGFydG1lbnQgb2Yg
UmFkaW90aGVyYXB5LCBVbml2ZXJzaXR5IEhvc3BpdGFsLCA0ODE0OSBNdW5zdGVyLCBHZXJtYW55
LiBncmV2ZWJAdW5pLW11ZW5zdGVyLmRlPC9hdXRoLWFkZHJlc3M+PHRpdGxlcz48dGl0bGU+Rmxv
dyBjeXRvbWV0cnkgaW4gY2FuY2VyIHN0ZW0gY2VsbCBhbmFseXNpcyBhbmQgc2VwYXJhdGlvbjwv
dGl0bGU+PHNlY29uZGFyeS10aXRsZT5DeXRvbWV0cnkgQTwvc2Vjb25kYXJ5LXRpdGxlPjwvdGl0
bGVzPjxwYWdlcz4yODQtOTM8L3BhZ2VzPjx2b2x1bWU+ODE8L3ZvbHVtZT48bnVtYmVyPjQ8L251
bWJlcj48ZWRpdGlvbj4yMDEyLzAyLzA5PC9lZGl0aW9uPjxrZXl3b3Jkcz48a2V5d29yZD5BVFAt
QmluZGluZyBDYXNzZXR0ZSBUcmFuc3BvcnRlcnMvbWV0YWJvbGlzbTwva2V5d29yZD48a2V5d29y
ZD5BbGRlaHlkZSBEZWh5ZHJvZ2VuYXNlL21ldGFib2xpc208L2tleXdvcmQ+PGtleXdvcmQ+QW5p
bWFsczwva2V5d29yZD48a2V5d29yZD5BbnRpZ2VucywgU3VyZmFjZS9tZXRhYm9saXNtPC9rZXl3
b3JkPjxrZXl3b3JkPkZsb3cgQ3l0b21ldHJ5LyptZXRob2RzPC9rZXl3b3JkPjxrZXl3b3JkPkh1
bWFuczwva2V5d29yZD48a2V5d29yZD5OZW9wbGFzdGljIFN0ZW0gQ2VsbHMvKmN5dG9sb2d5L21l
dGFib2xpc208L2tleXdvcmQ+PC9rZXl3b3Jkcz48ZGF0ZXM+PHllYXI+MjAxMjwveWVhcj48cHVi
LWRhdGVzPjxkYXRlPkFwcjwvZGF0ZT48L3B1Yi1kYXRlcz48L2RhdGVzPjxpc2JuPjE1NTItNDkz
MCAoRWxlY3Ryb25pYykmI3hEOzE1NTItNDkyMiAoTGlua2luZyk8L2lzYm4+PGFjY2Vzc2lvbi1u
dW0+MjIzMTE3NDI8L2FjY2Vzc2lvbi1udW0+PHVybHM+PHJlbGF0ZWQtdXJscz48dXJsPmh0dHBz
Oi8vd3d3Lm5jYmkubmxtLm5paC5nb3YvcHVibWVkLzIyMzExNzQyPC91cmw+PC9yZWxhdGVkLXVy
bHM+PC91cmxzPjxlbGVjdHJvbmljLXJlc291cmNlLW51bT4xMC4xMDAyL2N5dG8uYS4yMjAyMjwv
ZWxlY3Ryb25pYy1yZXNvdXJjZS1udW0+PC9yZWNvcmQ+PC9DaXRlPjwvRW5kTm90ZT4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MaXU8L0F1dGhvcj48WWVhcj4yMDExPC9ZZWFyPjxSZWNO
dW0+MjU8L1JlY051bT48RGlzcGxheVRleHQ+PHN0eWxlIGZhY2U9InN1cGVyc2NyaXB0Ij5bMzgs
IDM5XTwvc3R5bGU+PC9EaXNwbGF5VGV4dD48cmVjb3JkPjxyZWMtbnVtYmVyPjI1PC9yZWMtbnVt
YmVyPjxmb3JlaWduLWtleXM+PGtleSBhcHA9IkVOIiBkYi1pZD0idnBzZHowMHprczByem5lMDIw
NjV6MjV4ZDV6ZXRyZHIyMjB6IiB0aW1lc3RhbXA9IjAiPjI1PC9rZXk+PC9mb3JlaWduLWtleXM+
PHJlZi10eXBlIG5hbWU9IkpvdXJuYWwgQXJ0aWNsZSI+MTc8L3JlZi10eXBlPjxjb250cmlidXRv
cnM+PGF1dGhvcnM+PGF1dGhvcj5MaXUsIEwuIEwuPC9hdXRob3I+PGF1dGhvcj5GdSwgRC48L2F1
dGhvcj48YXV0aG9yPk1hLCBZLjwvYXV0aG9yPjxhdXRob3I+U2hlbiwgWC4gWi48L2F1dGhvcj48
L2F1dGhvcnM+PC9jb250cmlidXRvcnM+PGF1dGgtYWRkcmVzcz5EZXBhcnRtZW50IG9mIEdhc3Ry
b2VudGVyb2xvZ3ksIFpob25nc2hhbiBIb3NwaXRhbCwgRnVkYW4gVW5pdmVyc2l0eSwgU2hhbmdo
YWksIFBlb3BsZSZhcG9zO3MgUmVwdWJsaWMgb2YgQ2hpbmEuPC9hdXRoLWFkZHJlc3M+PHRpdGxl
cz48dGl0bGU+VGhlIHBvd2VyIGFuZCB0aGUgcHJvbWlzZSBvZiBsaXZlciBjYW5jZXIgc3RlbSBj
ZWxsIG1hcmtlcnM8L3RpdGxlPjxzZWNvbmRhcnktdGl0bGU+U3RlbSBDZWxscyBEZXY8L3NlY29u
ZGFyeS10aXRsZT48L3RpdGxlcz48cGFnZXM+MjAyMy0zMDwvcGFnZXM+PHZvbHVtZT4yMDwvdm9s
dW1lPjxudW1iZXI+MTI8L251bWJlcj48ZWRpdGlvbj4yMDExLzA2LzEwPC9lZGl0aW9uPjxrZXl3
b3Jkcz48a2V5d29yZD5CaW9tYXJrZXJzLCBUdW1vci8qbWV0YWJvbGlzbTwva2V5d29yZD48a2V5
d29yZD5IdW1hbnM8L2tleXdvcmQ+PGtleXdvcmQ+TGl2ZXIgTmVvcGxhc21zLyptZXRhYm9saXNt
LypwYXRob2xvZ3k8L2tleXdvcmQ+PGtleXdvcmQ+TW9kZWxzLCBCaW9sb2dpY2FsPC9rZXl3b3Jk
PjxrZXl3b3JkPk5lb3BsYXN0aWMgU3RlbSBDZWxscy8qbWV0YWJvbGlzbTwva2V5d29yZD48a2V5
d29yZD5Qcm9nbm9zaXM8L2tleXdvcmQ+PC9rZXl3b3Jkcz48ZGF0ZXM+PHllYXI+MjAxMTwveWVh
cj48cHViLWRhdGVzPjxkYXRlPkRlYzwvZGF0ZT48L3B1Yi1kYXRlcz48L2RhdGVzPjxpc2JuPjE1
NTctODUzNCAoRWxlY3Ryb25pYykmI3hEOzE1NDctMzI4NyAoTGlua2luZyk8L2lzYm4+PGFjY2Vz
c2lvbi1udW0+MjE2NTEzODE8L2FjY2Vzc2lvbi1udW0+PHVybHM+PHJlbGF0ZWQtdXJscz48dXJs
Pmh0dHBzOi8vd3d3Lm5jYmkubmxtLm5paC5nb3YvcHVibWVkLzIxNjUxMzgxPC91cmw+PC9yZWxh
dGVkLXVybHM+PC91cmxzPjxlbGVjdHJvbmljLXJlc291cmNlLW51bT4xMC4xMDg5L3NjZC4yMDEx
LjAwMTI8L2VsZWN0cm9uaWMtcmVzb3VyY2UtbnVtPjwvcmVjb3JkPjwvQ2l0ZT48Q2l0ZT48QXV0
aG9yPkdyZXZlPC9BdXRob3I+PFllYXI+MjAxMjwvWWVhcj48UmVjTnVtPjI2PC9SZWNOdW0+PHJl
Y29yZD48cmVjLW51bWJlcj4yNjwvcmVjLW51bWJlcj48Zm9yZWlnbi1rZXlzPjxrZXkgYXBwPSJF
TiIgZGItaWQ9InZwc2R6MDB6a3MwcnpuZTAyMDY1ejI1eGQ1emV0cmRyMjIweiIgdGltZXN0YW1w
PSIwIj4yNjwva2V5PjwvZm9yZWlnbi1rZXlzPjxyZWYtdHlwZSBuYW1lPSJKb3VybmFsIEFydGlj
bGUiPjE3PC9yZWYtdHlwZT48Y29udHJpYnV0b3JzPjxhdXRob3JzPjxhdXRob3I+R3JldmUsIEIu
PC9hdXRob3I+PGF1dGhvcj5LZWxzY2gsIFIuPC9hdXRob3I+PGF1dGhvcj5TcGFuaW9sLCBLLjwv
YXV0aG9yPjxhdXRob3I+RWljaCwgSC4gVC48L2F1dGhvcj48YXV0aG9yPkdvdHRlLCBNLjwvYXV0
aG9yPjwvYXV0aG9ycz48L2NvbnRyaWJ1dG9ycz48YXV0aC1hZGRyZXNzPkRlcGFydG1lbnQgb2Yg
UmFkaW90aGVyYXB5LCBVbml2ZXJzaXR5IEhvc3BpdGFsLCA0ODE0OSBNdW5zdGVyLCBHZXJtYW55
LiBncmV2ZWJAdW5pLW11ZW5zdGVyLmRlPC9hdXRoLWFkZHJlc3M+PHRpdGxlcz48dGl0bGU+Rmxv
dyBjeXRvbWV0cnkgaW4gY2FuY2VyIHN0ZW0gY2VsbCBhbmFseXNpcyBhbmQgc2VwYXJhdGlvbjwv
dGl0bGU+PHNlY29uZGFyeS10aXRsZT5DeXRvbWV0cnkgQTwvc2Vjb25kYXJ5LXRpdGxlPjwvdGl0
bGVzPjxwYWdlcz4yODQtOTM8L3BhZ2VzPjx2b2x1bWU+ODE8L3ZvbHVtZT48bnVtYmVyPjQ8L251
bWJlcj48ZWRpdGlvbj4yMDEyLzAyLzA5PC9lZGl0aW9uPjxrZXl3b3Jkcz48a2V5d29yZD5BVFAt
QmluZGluZyBDYXNzZXR0ZSBUcmFuc3BvcnRlcnMvbWV0YWJvbGlzbTwva2V5d29yZD48a2V5d29y
ZD5BbGRlaHlkZSBEZWh5ZHJvZ2VuYXNlL21ldGFib2xpc208L2tleXdvcmQ+PGtleXdvcmQ+QW5p
bWFsczwva2V5d29yZD48a2V5d29yZD5BbnRpZ2VucywgU3VyZmFjZS9tZXRhYm9saXNtPC9rZXl3
b3JkPjxrZXl3b3JkPkZsb3cgQ3l0b21ldHJ5LyptZXRob2RzPC9rZXl3b3JkPjxrZXl3b3JkPkh1
bWFuczwva2V5d29yZD48a2V5d29yZD5OZW9wbGFzdGljIFN0ZW0gQ2VsbHMvKmN5dG9sb2d5L21l
dGFib2xpc208L2tleXdvcmQ+PC9rZXl3b3Jkcz48ZGF0ZXM+PHllYXI+MjAxMjwveWVhcj48cHVi
LWRhdGVzPjxkYXRlPkFwcjwvZGF0ZT48L3B1Yi1kYXRlcz48L2RhdGVzPjxpc2JuPjE1NTItNDkz
MCAoRWxlY3Ryb25pYykmI3hEOzE1NTItNDkyMiAoTGlua2luZyk8L2lzYm4+PGFjY2Vzc2lvbi1u
dW0+MjIzMTE3NDI8L2FjY2Vzc2lvbi1udW0+PHVybHM+PHJlbGF0ZWQtdXJscz48dXJsPmh0dHBz
Oi8vd3d3Lm5jYmkubmxtLm5paC5nb3YvcHVibWVkLzIyMzExNzQyPC91cmw+PC9yZWxhdGVkLXVy
bHM+PC91cmxzPjxlbGVjdHJvbmljLXJlc291cmNlLW51bT4xMC4xMDAyL2N5dG8uYS4yMjAyMjwv
ZWxlY3Ryb25pYy1yZXNvdXJjZS1udW0+PC9yZWNvcmQ+PC9DaXRlPjwvRW5kTm90ZT4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38,39]</w:t>
      </w:r>
      <w:r>
        <w:rPr>
          <w:rFonts w:ascii="Book Antiqua" w:hAnsi="Book Antiqua" w:cs="Book Antiqua"/>
        </w:rPr>
        <w:fldChar w:fldCharType="end"/>
      </w:r>
      <w:r>
        <w:rPr>
          <w:rFonts w:ascii="Book Antiqua" w:hAnsi="Book Antiqua" w:cs="Book Antiqua"/>
        </w:rPr>
        <w:t>.</w:t>
      </w:r>
    </w:p>
    <w:p w14:paraId="60646073" w14:textId="77777777" w:rsidR="00231361" w:rsidRDefault="00C823EC">
      <w:pPr>
        <w:autoSpaceDE w:val="0"/>
        <w:autoSpaceDN w:val="0"/>
        <w:adjustRightInd w:val="0"/>
        <w:snapToGrid w:val="0"/>
        <w:spacing w:after="0" w:line="360" w:lineRule="auto"/>
        <w:ind w:firstLineChars="200" w:firstLine="480"/>
        <w:jc w:val="both"/>
        <w:rPr>
          <w:rFonts w:ascii="Book Antiqua" w:hAnsi="Book Antiqua" w:cs="Book Antiqua"/>
        </w:rPr>
      </w:pPr>
      <w:r>
        <w:rPr>
          <w:rFonts w:ascii="Book Antiqua" w:hAnsi="Book Antiqua" w:cs="Book Antiqua"/>
        </w:rPr>
        <w:t xml:space="preserve">Another widely used strategy against GCSC involved targeting of key signaling pathways like Notch, Hedgehog, </w:t>
      </w:r>
      <w:proofErr w:type="spellStart"/>
      <w:r>
        <w:rPr>
          <w:rFonts w:ascii="Book Antiqua" w:hAnsi="Book Antiqua" w:cs="Book Antiqua"/>
        </w:rPr>
        <w:t>Wnt</w:t>
      </w:r>
      <w:proofErr w:type="spellEnd"/>
      <w:r>
        <w:rPr>
          <w:rFonts w:ascii="Book Antiqua" w:hAnsi="Book Antiqua" w:cs="Book Antiqua"/>
        </w:rPr>
        <w:t>, and IL</w:t>
      </w:r>
      <w:r>
        <w:rPr>
          <w:rFonts w:ascii="Book Antiqua" w:eastAsia="宋体" w:hAnsi="Book Antiqua" w:cs="Book Antiqua" w:hint="eastAsia"/>
          <w:lang w:eastAsia="zh-CN"/>
        </w:rPr>
        <w:t>6</w:t>
      </w:r>
      <w:r>
        <w:rPr>
          <w:rFonts w:ascii="Book Antiqua" w:hAnsi="Book Antiqua" w:cs="Book Antiqua"/>
        </w:rPr>
        <w:t>. However, accumulating evidence pointed out that the inhibitors used to target self-renewal pathways might have off-target effects on immune cells, impairing T cell proliferation, function, and cytokine production</w:t>
      </w:r>
      <w:r>
        <w:rPr>
          <w:rFonts w:ascii="Book Antiqua" w:hAnsi="Book Antiqua" w:cs="Book Antiqua"/>
        </w:rPr>
        <w:fldChar w:fldCharType="begin">
          <w:fldData xml:space="preserve">PEVuZE5vdGU+PENpdGU+PEF1dGhvcj5Db2RkPC9BdXRob3I+PFllYXI+MjAxODwvWWVhcj48UmVj
TnVtPjI5PC9SZWNOdW0+PERpc3BsYXlUZXh0PjxzdHlsZSBmYWNlPSJzdXBlcnNjcmlwdCI+WzIy
LCA0MC00M108L3N0eWxlPjwvRGlzcGxheVRleHQ+PHJlY29yZD48cmVjLW51bWJlcj4yOTwvcmVj
LW51bWJlcj48Zm9yZWlnbi1rZXlzPjxrZXkgYXBwPSJFTiIgZGItaWQ9InZwc2R6MDB6a3Mwcnpu
ZTAyMDY1ejI1eGQ1emV0cmRyMjIweiIgdGltZXN0YW1wPSIwIj4yOTwva2V5PjwvZm9yZWlnbi1r
ZXlzPjxyZWYtdHlwZSBuYW1lPSJKb3VybmFsIEFydGljbGUiPjE3PC9yZWYtdHlwZT48Y29udHJp
YnV0b3JzPjxhdXRob3JzPjxhdXRob3I+Q29kZCwgQS4gUy48L2F1dGhvcj48YXV0aG9yPkthbmFz
ZWtpLCBULjwvYXV0aG9yPjxhdXRob3I+VG9yaWdvLCBULjwvYXV0aG9yPjxhdXRob3I+VGFiaSwg
Wi48L2F1dGhvcj48L2F1dGhvcnM+PC9jb250cmlidXRvcnM+PGF1dGgtYWRkcmVzcz5EaXZpc2lv
biBvZiBDYW5jZXIgYW5kIEdlbmV0aWNzLCBTY2hvb2wgb2YgTWVkaWNpbmUsIENhcmRpZmYgVW5p
dmVyc2l0eSwgQ2FyZGlmZiwgVUsuJiN4RDtEZXBhcnRtZW50IG9mIFBhdGhvbG9neSwgU2FwcG9y
byBNZWRpY2FsIFVuaXZlcnNpdHksIFNhcHBvcm8sIEphcGFuLjwvYXV0aC1hZGRyZXNzPjx0aXRs
ZXM+PHRpdGxlPkNhbmNlciBzdGVtIGNlbGxzIGFzIHRhcmdldHMgZm9yIGltbXVub3RoZXJhcHk8
L3RpdGxlPjxzZWNvbmRhcnktdGl0bGU+SW1tdW5vbG9neTwvc2Vjb25kYXJ5LXRpdGxlPjwvdGl0
bGVzPjxwYWdlcz4zMDQtMzE0PC9wYWdlcz48dm9sdW1lPjE1Mzwvdm9sdW1lPjxudW1iZXI+Mzwv
bnVtYmVyPjxlZGl0aW9uPjIwMTcvMTEvMTk8L2VkaXRpb24+PGtleXdvcmRzPjxrZXl3b3JkPkFu
aW1hbHM8L2tleXdvcmQ+PGtleXdvcmQ+QW50aWdlbnMvaW1tdW5vbG9neTwva2V5d29yZD48a2V5
d29yZD5IdW1hbnM8L2tleXdvcmQ+PGtleXdvcmQ+SW1tdW5vdGhlcmFweS9tZXRob2RzPC9rZXl3
b3JkPjxrZXl3b3JkPk5lb3BsYXNtcy8qaW1tdW5vbG9neS8qdGhlcmFweTwva2V5d29yZD48a2V5
d29yZD5OZW9wbGFzdGljIFN0ZW0gQ2VsbHMvKmltbXVub2xvZ3k8L2tleXdvcmQ+PGtleXdvcmQ+
KlQtY2VsbDwva2V5d29yZD48a2V5d29yZD4qYW50aWdlbnMvcGVwdGlkZXMvZXBpdG9wZXM8L2tl
eXdvcmQ+PGtleXdvcmQ+KmltbXVub3RoZXJhcHk8L2tleXdvcmQ+PGtleXdvcmQ+KnN0ZW0gY2Vs
bDwva2V5d29yZD48a2V5d29yZD4qdHVtb3VyIGltbXVub2xvZ3k8L2tleXdvcmQ+PC9rZXl3b3Jk
cz48ZGF0ZXM+PHllYXI+MjAxODwveWVhcj48cHViLWRhdGVzPjxkYXRlPk1hcjwvZGF0ZT48L3B1
Yi1kYXRlcz48L2RhdGVzPjxpc2JuPjEzNjUtMjU2NyAoRWxlY3Ryb25pYykmI3hEOzAwMTktMjgw
NSAoTGlua2luZyk8L2lzYm4+PGFjY2Vzc2lvbi1udW0+MjkxNTA4NDY8L2FjY2Vzc2lvbi1udW0+
PHVybHM+PHJlbGF0ZWQtdXJscz48dXJsPmh0dHBzOi8vd3d3Lm5jYmkubmxtLm5paC5nb3YvcHVi
bWVkLzI5MTUwODQ2PC91cmw+PC9yZWxhdGVkLXVybHM+PC91cmxzPjxjdXN0b20yPlBNQzU3OTUx
ODI8L2N1c3RvbTI+PGVsZWN0cm9uaWMtcmVzb3VyY2UtbnVtPjEwLjExMTEvaW1tLjEyODY2PC9l
bGVjdHJvbmljLXJlc291cmNlLW51bT48L3JlY29yZD48L0NpdGU+PENpdGU+PEF1dGhvcj5UYWtl
YmU8L0F1dGhvcj48WWVhcj4yMDE1PC9ZZWFyPjxSZWNOdW0+MzA8L1JlY051bT48cmVjb3JkPjxy
ZWMtbnVtYmVyPjMwPC9yZWMtbnVtYmVyPjxmb3JlaWduLWtleXM+PGtleSBhcHA9IkVOIiBkYi1p
ZD0idnBzZHowMHprczByem5lMDIwNjV6MjV4ZDV6ZXRyZHIyMjB6IiB0aW1lc3RhbXA9IjAiPjMw
PC9rZXk+PC9mb3JlaWduLWtleXM+PHJlZi10eXBlIG5hbWU9IkpvdXJuYWwgQXJ0aWNsZSI+MTc8
L3JlZi10eXBlPjxjb250cmlidXRvcnM+PGF1dGhvcnM+PGF1dGhvcj5UYWtlYmUsIE4uPC9hdXRo
b3I+PGF1dGhvcj5NaWVsZSwgTC48L2F1dGhvcj48YXV0aG9yPkhhcnJpcywgUC4gSi48L2F1dGhv
cj48YXV0aG9yPkplb25nLCBXLjwvYXV0aG9yPjxhdXRob3I+QmFuZG8sIEguPC9hdXRob3I+PGF1
dGhvcj5LYWhuLCBNLjwvYXV0aG9yPjxhdXRob3I+WWFuZywgUy4gWC48L2F1dGhvcj48YXV0aG9y
Pkl2eSwgUy4gUC48L2F1dGhvcj48L2F1dGhvcnM+PC9jb250cmlidXRvcnM+PGF1dGgtYWRkcmVz
cz5JbnZlc3RpZ2F0aW9uYWwgRHJ1ZyBCcmFuY2gsIENhbmNlciBUaGVyYXB5IEV2YWx1YXRpb24g
UHJvZ3JhbSwgRGl2aXNpb24gb2YgQ2FuY2VyIFRyZWF0bWVudCBhbmQgRGlhZ25vc2lzLCBOYXRp
b25hbCBDYW5jZXIgSW5zdGl0dXRlLCBOYXRpb25hbCBJbnN0aXR1dGUgb2YgSGVhbHRoLCA5NjA5
IE1lZGljYWwgQ2VudGVyIERyaXZlIE1TQzk3MzksIEJldGhlc2RhLCBNRCAyMDg1MiwgVVNBLiYj
eEQ7U3RhbmxleSBTY290dCBDYW5jZXIgQ2VudGVyLCBMb3Vpc2lhbmEgU3RhdGUgVW5pdmVyc2l0
eSBIZWFsdGggU2NpZW5jZXMgQ2VudGVyIGFuZCBMb3Vpc2lhbmEgQ2FuY2VyIFJlc2VhcmNoIENv
bnNvcnRpdW0sIFVTQS4mI3hEO0NhbmNlciBUaGVyYXB5IGFuZCBSZXNlYXJjaCBDZW50ZXIsIFVu
aXZlcnNpdHkgb2YgVGV4YXMsIFVTQS4mI3hEO0RlcGFydG1lbnQgb2YgR2FzdHJvZW50ZXJvbG9n
eSBhbmQgR2FzdHJvaW50ZXN0aW5hbCBPbmNvbG9neSwgTmF0aW9uYWwgQ2FuY2VyIENlbnRlciBI
b3NwaXRhbCBFYXN0LCBKYXBhbi4mI3hEO05vcnJpcyBDb21wcmVoZW5zaXZlIENhbmNlciBSZXNl
YXJjaCBDZW50ZXIsIFVuaXZlcnNpdHkgb2YgU291dGhlcm4gQ2FsaWZvcm5pYSwgVVNBLiYjeEQ7
TmF0aW9uYWwgQ2xpbmljYWwgVGFyZ2V0IFZhbGlkYXRpb24gTGFib3JhdG9yeSwgRGl2aXNpb24g
b2YgQ2FuY2VyIFRyZWF0bWVudCBhbmQgRGlhZ25vc2lzLCBOYXRpb25hbCBDYW5jZXIgSW5zdGl0
dXRlLCBVU0EuPC9hdXRoLWFkZHJlc3M+PHRpdGxlcz48dGl0bGU+VGFyZ2V0aW5nIE5vdGNoLCBI
ZWRnZWhvZywgYW5kIFdudCBwYXRod2F5cyBpbiBjYW5jZXIgc3RlbSBjZWxsczogY2xpbmljYWwg
dXBkYXRlPC90aXRsZT48c2Vjb25kYXJ5LXRpdGxlPk5hdCBSZXYgQ2xpbiBPbmNvbDwvc2Vjb25k
YXJ5LXRpdGxlPjwvdGl0bGVzPjxwYWdlcz40NDUtNjQ8L3BhZ2VzPjx2b2x1bWU+MTI8L3ZvbHVt
ZT48bnVtYmVyPjg8L251bWJlcj48ZWRpdGlvbj4yMDE1LzA0LzA5PC9lZGl0aW9uPjxrZXl3b3Jk
cz48a2V5d29yZD5BbnRpbmVvcGxhc3RpYyBDb21iaW5lZCBDaGVtb3RoZXJhcHkgUHJvdG9jb2xz
L3RoZXJhcGV1dGljIHVzZTwva2V5d29yZD48a2V5d29yZD5CaW9tYXJrZXJzLCBUdW1vci9tZXRh
Ym9saXNtPC9rZXl3b3JkPjxrZXl3b3JkPkNsaW5pY2FsIFRyaWFscyBhcyBUb3BpYzwva2V5d29y
ZD48a2V5d29yZD5EcnVnIERlc2lnbjwva2V5d29yZD48a2V5d29yZD5EcnVnIFJlc2lzdGFuY2Us
IE5lb3BsYXNtPC9rZXl3b3JkPjxrZXl3b3JkPkhlZGdlaG9nIFByb3RlaW5zLyphbnRhZ29uaXN0
cyAmYW1wOyBpbmhpYml0b3JzPC9rZXl3b3JkPjxrZXl3b3JkPkh1bWFuczwva2V5d29yZD48a2V5
d29yZD5Nb2xlY3VsYXIgVGFyZ2V0ZWQgVGhlcmFweS9tZXRob2RzL3RyZW5kczwva2V5d29yZD48
a2V5d29yZD5OZW9wbGFzbXMvcGF0aG9sb2d5Lyp0aGVyYXB5PC9rZXl3b3JkPjxrZXl3b3JkPk5l
b3BsYXN0aWMgU3RlbSBDZWxscy8qcGh5c2lvbG9neTwva2V5d29yZD48a2V5d29yZD5SZWNlcHRv
cnMsIE5vdGNoLyphbnRhZ29uaXN0cyAmYW1wOyBpbmhpYml0b3JzPC9rZXl3b3JkPjxrZXl3b3Jk
PlNpZ25hbCBUcmFuc2R1Y3Rpb24vZHJ1ZyBlZmZlY3RzPC9rZXl3b3JkPjxrZXl3b3JkPldudCBT
aWduYWxpbmcgUGF0aHdheS8qZHJ1ZyBlZmZlY3RzPC9rZXl3b3JkPjwva2V5d29yZHM+PGRhdGVz
Pjx5ZWFyPjIwMTU8L3llYXI+PHB1Yi1kYXRlcz48ZGF0ZT5BdWc8L2RhdGU+PC9wdWItZGF0ZXM+
PC9kYXRlcz48aXNibj4xNzU5LTQ3ODIgKEVsZWN0cm9uaWMpJiN4RDsxNzU5LTQ3NzQgKExpbmtp
bmcpPC9pc2JuPjxhY2Nlc3Npb24tbnVtPjI1ODUwNTUzPC9hY2Nlc3Npb24tbnVtPjx1cmxzPjxy
ZWxhdGVkLXVybHM+PHVybD5odHRwczovL3d3dy5uY2JpLm5sbS5uaWguZ292L3B1Ym1lZC8yNTg1
MDU1MzwvdXJsPjwvcmVsYXRlZC11cmxzPjwvdXJscz48Y3VzdG9tMj5QTUM0NTIwNzU1PC9jdXN0
b20yPjxlbGVjdHJvbmljLXJlc291cmNlLW51bT4xMC4xMDM4L25yY2xpbm9uYy4yMDE1LjYxPC9l
bGVjdHJvbmljLXJlc291cmNlLW51bT48L3JlY29yZD48L0NpdGU+PENpdGU+PEF1dGhvcj5Db2xv
bWJvPC9BdXRob3I+PFllYXI+MjAxODwvWWVhcj48UmVjTnVtPjE5MTwvUmVjTnVtPjxyZWNvcmQ+
PHJlYy1udW1iZXI+MTkxPC9yZWMtbnVtYmVyPjxmb3JlaWduLWtleXM+PGtleSBhcHA9IkVOIiBk
Yi1pZD0idnBzZHowMHprczByem5lMDIwNjV6MjV4ZDV6ZXRyZHIyMjB6IiB0aW1lc3RhbXA9IjAi
PjE5MTwva2V5PjwvZm9yZWlnbi1rZXlzPjxyZWYtdHlwZSBuYW1lPSJKb3VybmFsIEFydGljbGUi
PjE3PC9yZWYtdHlwZT48Y29udHJpYnV0b3JzPjxhdXRob3JzPjxhdXRob3I+Q29sb21ibyxNaWNo
ZWxhPC9hdXRob3I+PGF1dGhvcj5NaXJhbmRvbGEsTGVvbmFyZG88L2F1dGhvcj48YXV0aG9yPkNo
aXJpdmEtSW50ZXJuYXRpLE1hdXJpemlvPC9hdXRob3I+PGF1dGhvcj5CYXNpbGUsQW5kcmVhPC9h
dXRob3I+PGF1dGhvcj5Mb2NhdGksTWFzc2ltbzwvYXV0aG9yPjxhdXRob3I+TGVzbWEsRWxlbmE8
L2F1dGhvcj48YXV0aG9yPkNoaWFyYW1vbnRlLFJhZmZhZWxsYTwvYXV0aG9yPjxhdXRob3I+UGxh
dG9ub3ZhLE5hdGFsaWE8L2F1dGhvcj48L2F1dGhvcnM+PC9jb250cmlidXRvcnM+PHRpdGxlcz48
dGl0bGU+Q2FuY2VyIENlbGxzIEV4cGxvaXQgTm90Y2ggU2lnbmFsaW5nIHRvIFJlZGVmaW5lIGEg
U3VwcG9ydGl2ZSBDeXRva2luZSBNaWxpZXU8L3RpdGxlPjxzZWNvbmRhcnktdGl0bGU+RnJvbnRp
ZXJzIGluIEltbXVub2xvZ3k8L3NlY29uZGFyeS10aXRsZT48c2hvcnQtdGl0bGU+Tm90Y2ggJmFt
cDsgY3l0b2tpbmVzPC9zaG9ydC10aXRsZT48L3RpdGxlcz48dm9sdW1lPjk8L3ZvbHVtZT48bnVt
YmVyPjE4MjM8L251bWJlcj48a2V5d29yZHM+PGtleXdvcmQ+Tm90Y2gsY3l0b2tpbmUsY2hlbW9r
aW5lLENhbmNlcixpbW11bmUgcmVzcG9uc2UsVkVHRixJbmZsYW1tYXRpb24sc2VuZXNjZW5jZTwv
a2V5d29yZD48L2tleXdvcmRzPjxkYXRlcz48eWVhcj4yMDE4PC95ZWFyPjxwdWItZGF0ZXM+PGRh
dGU+MjAxOC1BdWd1c3QtMTQ8L2RhdGU+PC9wdWItZGF0ZXM+PC9kYXRlcz48aXNibj4xNjY0LTMy
MjQ8L2lzYm4+PHdvcmstdHlwZT5SZXZpZXc8L3dvcmstdHlwZT48dXJscz48cmVsYXRlZC11cmxz
Pjx1cmw+aHR0cHM6Ly93d3cuZnJvbnRpZXJzaW4ub3JnL2FydGljbGUvMTAuMzM4OS9maW1tdS4y
MDE4LjAxODIzPC91cmw+PC9yZWxhdGVkLXVybHM+PC91cmxzPjxlbGVjdHJvbmljLXJlc291cmNl
LW51bT4xMC4zMzg5L2ZpbW11LjIwMTguMDE4MjM8L2VsZWN0cm9uaWMtcmVzb3VyY2UtbnVtPjxs
YW5ndWFnZT5FbmdsaXNoPC9sYW5ndWFnZT48L3JlY29yZD48L0NpdGU+PENpdGU+PEF1dGhvcj5a
aGFuPC9BdXRob3I+PFllYXI+MjAxNzwvWWVhcj48UmVjTnVtPjM1PC9SZWNOdW0+PHJlY29yZD48
cmVjLW51bWJlcj4zNTwvcmVjLW51bWJlcj48Zm9yZWlnbi1rZXlzPjxrZXkgYXBwPSJFTiIgZGIt
aWQ9InZwc2R6MDB6a3MwcnpuZTAyMDY1ejI1eGQ1emV0cmRyMjIweiIgdGltZXN0YW1wPSIwIj4z
NTwva2V5PjwvZm9yZWlnbi1rZXlzPjxyZWYtdHlwZSBuYW1lPSJKb3VybmFsIEFydGljbGUiPjE3
PC9yZWYtdHlwZT48Y29udHJpYnV0b3JzPjxhdXRob3JzPjxhdXRob3I+WmhhbiwgVC48L2F1dGhv
cj48YXV0aG9yPlJpbmR0b3JmZiwgTi48L2F1dGhvcj48YXV0aG9yPkJvdXRyb3MsIE0uPC9hdXRo
b3I+PC9hdXRob3JzPjwvY29udHJpYnV0b3JzPjxhdXRoLWFkZHJlc3M+R2VybWFuIENhbmNlciBS
ZXNlYXJjaCBDZW50ZXIgKERLRlopLCBEaXZpc2lvbiBTaWduYWxpbmcgYW5kIEZ1bmN0aW9uYWwg
R2Vub21pY3MsIEhlaWRlbGJlcmcgVW5pdmVyc2l0eSwgRGVwYXJ0bWVudCBDZWxsIGFuZCBNb2xl
Y3VsYXIgQmlvbG9neSwgRmFjdWx0eSBvZiBNZWRpY2luZSBNYW5uaGVpbSwgSGVpZGVsYmVyZywg
R2VybWFueS4mI3hEO0hlaWRlbGJlcmcgVW5pdmVyc2l0eSwgRGVwYXJ0bWVudCBvZiBJbnRlcm5h
bCBNZWRpY2luZSBJSSwgTWVkaWNhbCBGYWN1bHR5IE1hbm5oZWltLCBNYW5uaGVpbSwgR2VybWFu
eS4mI3hEO0dlcm1hbiBDYW5jZXIgQ29uc29ydGl1bSAoREtUSyksIEhlaWRlbGJlcmcsIEdlcm1h
bnkuPC9hdXRoLWFkZHJlc3M+PHRpdGxlcz48dGl0bGU+V250IHNpZ25hbGluZyBpbiBjYW5jZXI8
L3RpdGxlPjxzZWNvbmRhcnktdGl0bGU+T25jb2dlbmU8L3NlY29uZGFyeS10aXRsZT48L3RpdGxl
cz48cGFnZXM+MTQ2MS0xNDczPC9wYWdlcz48dm9sdW1lPjM2PC92b2x1bWU+PG51bWJlcj4xMTwv
bnVtYmVyPjxlZGl0aW9uPjIwMTYvMDkvMTM8L2VkaXRpb24+PGtleXdvcmRzPjxrZXl3b3JkPkFu
aW1hbHM8L2tleXdvcmQ+PGtleXdvcmQ+QW50aW5lb3BsYXN0aWMgQWdlbnRzL3BoYXJtYWNvbG9n
eS90aGVyYXBldXRpYyB1c2U8L2tleXdvcmQ+PGtleXdvcmQ+Q2VsbCBUcmFuc2Zvcm1hdGlvbiwg
TmVvcGxhc3RpYy9nZW5ldGljcy9tZXRhYm9saXNtPC9rZXl3b3JkPjxrZXl3b3JkPkh1bWFuczwv
a2V5d29yZD48a2V5d29yZD5Nb2xlY3VsYXIgVGFyZ2V0ZWQgVGhlcmFweTwva2V5d29yZD48a2V5
d29yZD5NdXRhdGlvbjwva2V5d29yZD48a2V5d29yZD5OZW9wbGFzbSBNZXRhc3Rhc2lzPC9rZXl3
b3JkPjxrZXl3b3JkPk5lb3BsYXNtcy9kcnVnIHRoZXJhcHkvKmV0aW9sb2d5LyptZXRhYm9saXNt
L3BhdGhvbG9neTwva2V5d29yZD48a2V5d29yZD5OZW9wbGFzdGljIFN0ZW0gQ2VsbHMvZHJ1ZyBl
ZmZlY3RzL21ldGFib2xpc208L2tleXdvcmQ+PGtleXdvcmQ+UHJvdGVpbiBCaW5kaW5nPC9rZXl3
b3JkPjxrZXl3b3JkPlR1bW9yIEVzY2FwZS9pbW11bm9sb2d5PC9rZXl3b3JkPjxrZXl3b3JkPldu
dCBQcm90ZWlucy9tZXRhYm9saXNtPC9rZXl3b3JkPjxrZXl3b3JkPipXbnQgU2lnbmFsaW5nIFBh
dGh3YXkvZHJ1ZyBlZmZlY3RzPC9rZXl3b3JkPjxrZXl3b3JkPmJldGEgQ2F0ZW5pbi9tZXRhYm9s
aXNtPC9rZXl3b3JkPjwva2V5d29yZHM+PGRhdGVzPjx5ZWFyPjIwMTc8L3llYXI+PHB1Yi1kYXRl
cz48ZGF0ZT5NYXI8L2RhdGU+PC9wdWItZGF0ZXM+PC9kYXRlcz48aXNibj4xNDc2LTU1OTQgKEVs
ZWN0cm9uaWMpJiN4RDswOTUwLTkyMzIgKExpbmtpbmcpPC9pc2JuPjxhY2Nlc3Npb24tbnVtPjI3
NjE3NTc1PC9hY2Nlc3Npb24tbnVtPjx1cmxzPjxyZWxhdGVkLXVybHM+PHVybD5odHRwczovL3d3
dy5uY2JpLm5sbS5uaWguZ292L3B1Ym1lZC8yNzYxNzU3NTwvdXJsPjwvcmVsYXRlZC11cmxzPjwv
dXJscz48Y3VzdG9tMj5QTUM1MzU3NzYyPC9jdXN0b20yPjxlbGVjdHJvbmljLXJlc291cmNlLW51
bT4xMC4xMDM4L29uYy4yMDE2LjMwNDwvZWxlY3Ryb25pYy1yZXNvdXJjZS1udW0+PC9yZWNvcmQ+
PC9DaXRlPjxDaXRlPjxBdXRob3I+S2FobjwvQXV0aG9yPjxZZWFyPjIwMTQ8L1llYXI+PFJlY051
bT4zNjwvUmVjTnVtPjxyZWNvcmQ+PHJlYy1udW1iZXI+MzY8L3JlYy1udW1iZXI+PGZvcmVpZ24t
a2V5cz48a2V5IGFwcD0iRU4iIGRiLWlkPSJ2cHNkejAwemtzMHJ6bmUwMjA2NXoyNXhkNXpldHJk
cjIyMHoiIHRpbWVzdGFtcD0iMCI+MzY8L2tleT48L2ZvcmVpZ24ta2V5cz48cmVmLXR5cGUgbmFt
ZT0iSm91cm5hbCBBcnRpY2xlIj4xNzwvcmVmLXR5cGU+PGNvbnRyaWJ1dG9ycz48YXV0aG9ycz48
YXV0aG9yPkthaG4sIE0uPC9hdXRob3I+PC9hdXRob3JzPjwvY29udHJpYnV0b3JzPjxhdXRoLWFk
ZHJlc3M+VVNDIE5vcnJpcyBDb21wcmVoZW5zaXZlIENhbmNlciBDZW50ZXIsIFVTQyBDZW50ZXIg
Zm9yIE1vbGVjdWxhciBQYXRod2F5cyBhbmQgRHJ1ZyBEaXNjb3ZlcnksIFVuaXZlcnNpdHkgb2Yg
U291dGhlcm4gQ2FsaWZvcm5pYSwgTG9zIEFuZ2VsZXMsIENhbGlmb3JuaWEgOTAwMzMsIFVTQS48
L2F1dGgtYWRkcmVzcz48dGl0bGVzPjx0aXRsZT5DYW4gd2Ugc2FmZWx5IHRhcmdldCB0aGUgV05U
IHBhdGh3YXk/PC90aXRsZT48c2Vjb25kYXJ5LXRpdGxlPk5hdCBSZXYgRHJ1ZyBEaXNjb3Y8L3Nl
Y29uZGFyeS10aXRsZT48L3RpdGxlcz48cGFnZXM+NTEzLTMyPC9wYWdlcz48dm9sdW1lPjEzPC92
b2x1bWU+PG51bWJlcj43PC9udW1iZXI+PGVkaXRpb24+MjAxNC8wNy8wMjwvZWRpdGlvbj48a2V5
d29yZHM+PGtleXdvcmQ+QWR1bHQ8L2tleXdvcmQ+PGtleXdvcmQ+QW5pbWFsczwva2V5d29yZD48
a2V5d29yZD5BbnRpbmVvcGxhc3RpYyBBZ2VudHMvKnRoZXJhcGV1dGljIHVzZTwva2V5d29yZD48
a2V5d29yZD5IdW1hbnM8L2tleXdvcmQ+PGtleXdvcmQ+TmVvcGxhc21zLypkcnVnIHRoZXJhcHkv
bWV0YWJvbGlzbTwva2V5d29yZD48a2V5d29yZD5XbnQgUHJvdGVpbnMvKmFudGFnb25pc3RzICZh
bXA7IGluaGliaXRvcnM8L2tleXdvcmQ+PGtleXdvcmQ+V250IFNpZ25hbGluZyBQYXRod2F5Lypk
cnVnIGVmZmVjdHM8L2tleXdvcmQ+PC9rZXl3b3Jkcz48ZGF0ZXM+PHllYXI+MjAxNDwveWVhcj48
cHViLWRhdGVzPjxkYXRlPkp1bDwvZGF0ZT48L3B1Yi1kYXRlcz48L2RhdGVzPjxpc2JuPjE0NzQt
MTc4NCAoRWxlY3Ryb25pYykmI3hEOzE0NzQtMTc3NiAoTGlua2luZyk8L2lzYm4+PGFjY2Vzc2lv
bi1udW0+MjQ5ODEzNjQ8L2FjY2Vzc2lvbi1udW0+PHVybHM+PHJlbGF0ZWQtdXJscz48dXJsPmh0
dHBzOi8vd3d3Lm5jYmkubmxtLm5paC5nb3YvcHVibWVkLzI0OTgxMzY0PC91cmw+PC9yZWxhdGVk
LXVybHM+PC91cmxzPjxjdXN0b20yPlBNQzQ0MjY5NzY8L2N1c3RvbTI+PGVsZWN0cm9uaWMtcmVz
b3VyY2UtbnVtPjEwLjEwMzgvbnJkNDIzMzwvZWxlY3Ryb25pYy1yZXNvdXJjZS1udW0+PC9yZWNv
cmQ+PC9DaXRlPjwvRW5kTm90ZT4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Db2RkPC9BdXRob3I+PFllYXI+MjAxODwvWWVhcj48UmVj
TnVtPjI5PC9SZWNOdW0+PERpc3BsYXlUZXh0PjxzdHlsZSBmYWNlPSJzdXBlcnNjcmlwdCI+WzIy
LCA0MC00M108L3N0eWxlPjwvRGlzcGxheVRleHQ+PHJlY29yZD48cmVjLW51bWJlcj4yOTwvcmVj
LW51bWJlcj48Zm9yZWlnbi1rZXlzPjxrZXkgYXBwPSJFTiIgZGItaWQ9InZwc2R6MDB6a3Mwcnpu
ZTAyMDY1ejI1eGQ1emV0cmRyMjIweiIgdGltZXN0YW1wPSIwIj4yOTwva2V5PjwvZm9yZWlnbi1r
ZXlzPjxyZWYtdHlwZSBuYW1lPSJKb3VybmFsIEFydGljbGUiPjE3PC9yZWYtdHlwZT48Y29udHJp
YnV0b3JzPjxhdXRob3JzPjxhdXRob3I+Q29kZCwgQS4gUy48L2F1dGhvcj48YXV0aG9yPkthbmFz
ZWtpLCBULjwvYXV0aG9yPjxhdXRob3I+VG9yaWdvLCBULjwvYXV0aG9yPjxhdXRob3I+VGFiaSwg
Wi48L2F1dGhvcj48L2F1dGhvcnM+PC9jb250cmlidXRvcnM+PGF1dGgtYWRkcmVzcz5EaXZpc2lv
biBvZiBDYW5jZXIgYW5kIEdlbmV0aWNzLCBTY2hvb2wgb2YgTWVkaWNpbmUsIENhcmRpZmYgVW5p
dmVyc2l0eSwgQ2FyZGlmZiwgVUsuJiN4RDtEZXBhcnRtZW50IG9mIFBhdGhvbG9neSwgU2FwcG9y
byBNZWRpY2FsIFVuaXZlcnNpdHksIFNhcHBvcm8sIEphcGFuLjwvYXV0aC1hZGRyZXNzPjx0aXRs
ZXM+PHRpdGxlPkNhbmNlciBzdGVtIGNlbGxzIGFzIHRhcmdldHMgZm9yIGltbXVub3RoZXJhcHk8
L3RpdGxlPjxzZWNvbmRhcnktdGl0bGU+SW1tdW5vbG9neTwvc2Vjb25kYXJ5LXRpdGxlPjwvdGl0
bGVzPjxwYWdlcz4zMDQtMzE0PC9wYWdlcz48dm9sdW1lPjE1Mzwvdm9sdW1lPjxudW1iZXI+Mzwv
bnVtYmVyPjxlZGl0aW9uPjIwMTcvMTEvMTk8L2VkaXRpb24+PGtleXdvcmRzPjxrZXl3b3JkPkFu
aW1hbHM8L2tleXdvcmQ+PGtleXdvcmQ+QW50aWdlbnMvaW1tdW5vbG9neTwva2V5d29yZD48a2V5
d29yZD5IdW1hbnM8L2tleXdvcmQ+PGtleXdvcmQ+SW1tdW5vdGhlcmFweS9tZXRob2RzPC9rZXl3
b3JkPjxrZXl3b3JkPk5lb3BsYXNtcy8qaW1tdW5vbG9neS8qdGhlcmFweTwva2V5d29yZD48a2V5
d29yZD5OZW9wbGFzdGljIFN0ZW0gQ2VsbHMvKmltbXVub2xvZ3k8L2tleXdvcmQ+PGtleXdvcmQ+
KlQtY2VsbDwva2V5d29yZD48a2V5d29yZD4qYW50aWdlbnMvcGVwdGlkZXMvZXBpdG9wZXM8L2tl
eXdvcmQ+PGtleXdvcmQ+KmltbXVub3RoZXJhcHk8L2tleXdvcmQ+PGtleXdvcmQ+KnN0ZW0gY2Vs
bDwva2V5d29yZD48a2V5d29yZD4qdHVtb3VyIGltbXVub2xvZ3k8L2tleXdvcmQ+PC9rZXl3b3Jk
cz48ZGF0ZXM+PHllYXI+MjAxODwveWVhcj48cHViLWRhdGVzPjxkYXRlPk1hcjwvZGF0ZT48L3B1
Yi1kYXRlcz48L2RhdGVzPjxpc2JuPjEzNjUtMjU2NyAoRWxlY3Ryb25pYykmI3hEOzAwMTktMjgw
NSAoTGlua2luZyk8L2lzYm4+PGFjY2Vzc2lvbi1udW0+MjkxNTA4NDY8L2FjY2Vzc2lvbi1udW0+
PHVybHM+PHJlbGF0ZWQtdXJscz48dXJsPmh0dHBzOi8vd3d3Lm5jYmkubmxtLm5paC5nb3YvcHVi
bWVkLzI5MTUwODQ2PC91cmw+PC9yZWxhdGVkLXVybHM+PC91cmxzPjxjdXN0b20yPlBNQzU3OTUx
ODI8L2N1c3RvbTI+PGVsZWN0cm9uaWMtcmVzb3VyY2UtbnVtPjEwLjExMTEvaW1tLjEyODY2PC9l
bGVjdHJvbmljLXJlc291cmNlLW51bT48L3JlY29yZD48L0NpdGU+PENpdGU+PEF1dGhvcj5UYWtl
YmU8L0F1dGhvcj48WWVhcj4yMDE1PC9ZZWFyPjxSZWNOdW0+MzA8L1JlY051bT48cmVjb3JkPjxy
ZWMtbnVtYmVyPjMwPC9yZWMtbnVtYmVyPjxmb3JlaWduLWtleXM+PGtleSBhcHA9IkVOIiBkYi1p
ZD0idnBzZHowMHprczByem5lMDIwNjV6MjV4ZDV6ZXRyZHIyMjB6IiB0aW1lc3RhbXA9IjAiPjMw
PC9rZXk+PC9mb3JlaWduLWtleXM+PHJlZi10eXBlIG5hbWU9IkpvdXJuYWwgQXJ0aWNsZSI+MTc8
L3JlZi10eXBlPjxjb250cmlidXRvcnM+PGF1dGhvcnM+PGF1dGhvcj5UYWtlYmUsIE4uPC9hdXRo
b3I+PGF1dGhvcj5NaWVsZSwgTC48L2F1dGhvcj48YXV0aG9yPkhhcnJpcywgUC4gSi48L2F1dGhv
cj48YXV0aG9yPkplb25nLCBXLjwvYXV0aG9yPjxhdXRob3I+QmFuZG8sIEguPC9hdXRob3I+PGF1
dGhvcj5LYWhuLCBNLjwvYXV0aG9yPjxhdXRob3I+WWFuZywgUy4gWC48L2F1dGhvcj48YXV0aG9y
Pkl2eSwgUy4gUC48L2F1dGhvcj48L2F1dGhvcnM+PC9jb250cmlidXRvcnM+PGF1dGgtYWRkcmVz
cz5JbnZlc3RpZ2F0aW9uYWwgRHJ1ZyBCcmFuY2gsIENhbmNlciBUaGVyYXB5IEV2YWx1YXRpb24g
UHJvZ3JhbSwgRGl2aXNpb24gb2YgQ2FuY2VyIFRyZWF0bWVudCBhbmQgRGlhZ25vc2lzLCBOYXRp
b25hbCBDYW5jZXIgSW5zdGl0dXRlLCBOYXRpb25hbCBJbnN0aXR1dGUgb2YgSGVhbHRoLCA5NjA5
IE1lZGljYWwgQ2VudGVyIERyaXZlIE1TQzk3MzksIEJldGhlc2RhLCBNRCAyMDg1MiwgVVNBLiYj
eEQ7U3RhbmxleSBTY290dCBDYW5jZXIgQ2VudGVyLCBMb3Vpc2lhbmEgU3RhdGUgVW5pdmVyc2l0
eSBIZWFsdGggU2NpZW5jZXMgQ2VudGVyIGFuZCBMb3Vpc2lhbmEgQ2FuY2VyIFJlc2VhcmNoIENv
bnNvcnRpdW0sIFVTQS4mI3hEO0NhbmNlciBUaGVyYXB5IGFuZCBSZXNlYXJjaCBDZW50ZXIsIFVu
aXZlcnNpdHkgb2YgVGV4YXMsIFVTQS4mI3hEO0RlcGFydG1lbnQgb2YgR2FzdHJvZW50ZXJvbG9n
eSBhbmQgR2FzdHJvaW50ZXN0aW5hbCBPbmNvbG9neSwgTmF0aW9uYWwgQ2FuY2VyIENlbnRlciBI
b3NwaXRhbCBFYXN0LCBKYXBhbi4mI3hEO05vcnJpcyBDb21wcmVoZW5zaXZlIENhbmNlciBSZXNl
YXJjaCBDZW50ZXIsIFVuaXZlcnNpdHkgb2YgU291dGhlcm4gQ2FsaWZvcm5pYSwgVVNBLiYjeEQ7
TmF0aW9uYWwgQ2xpbmljYWwgVGFyZ2V0IFZhbGlkYXRpb24gTGFib3JhdG9yeSwgRGl2aXNpb24g
b2YgQ2FuY2VyIFRyZWF0bWVudCBhbmQgRGlhZ25vc2lzLCBOYXRpb25hbCBDYW5jZXIgSW5zdGl0
dXRlLCBVU0EuPC9hdXRoLWFkZHJlc3M+PHRpdGxlcz48dGl0bGU+VGFyZ2V0aW5nIE5vdGNoLCBI
ZWRnZWhvZywgYW5kIFdudCBwYXRod2F5cyBpbiBjYW5jZXIgc3RlbSBjZWxsczogY2xpbmljYWwg
dXBkYXRlPC90aXRsZT48c2Vjb25kYXJ5LXRpdGxlPk5hdCBSZXYgQ2xpbiBPbmNvbDwvc2Vjb25k
YXJ5LXRpdGxlPjwvdGl0bGVzPjxwYWdlcz40NDUtNjQ8L3BhZ2VzPjx2b2x1bWU+MTI8L3ZvbHVt
ZT48bnVtYmVyPjg8L251bWJlcj48ZWRpdGlvbj4yMDE1LzA0LzA5PC9lZGl0aW9uPjxrZXl3b3Jk
cz48a2V5d29yZD5BbnRpbmVvcGxhc3RpYyBDb21iaW5lZCBDaGVtb3RoZXJhcHkgUHJvdG9jb2xz
L3RoZXJhcGV1dGljIHVzZTwva2V5d29yZD48a2V5d29yZD5CaW9tYXJrZXJzLCBUdW1vci9tZXRh
Ym9saXNtPC9rZXl3b3JkPjxrZXl3b3JkPkNsaW5pY2FsIFRyaWFscyBhcyBUb3BpYzwva2V5d29y
ZD48a2V5d29yZD5EcnVnIERlc2lnbjwva2V5d29yZD48a2V5d29yZD5EcnVnIFJlc2lzdGFuY2Us
IE5lb3BsYXNtPC9rZXl3b3JkPjxrZXl3b3JkPkhlZGdlaG9nIFByb3RlaW5zLyphbnRhZ29uaXN0
cyAmYW1wOyBpbmhpYml0b3JzPC9rZXl3b3JkPjxrZXl3b3JkPkh1bWFuczwva2V5d29yZD48a2V5
d29yZD5Nb2xlY3VsYXIgVGFyZ2V0ZWQgVGhlcmFweS9tZXRob2RzL3RyZW5kczwva2V5d29yZD48
a2V5d29yZD5OZW9wbGFzbXMvcGF0aG9sb2d5Lyp0aGVyYXB5PC9rZXl3b3JkPjxrZXl3b3JkPk5l
b3BsYXN0aWMgU3RlbSBDZWxscy8qcGh5c2lvbG9neTwva2V5d29yZD48a2V5d29yZD5SZWNlcHRv
cnMsIE5vdGNoLyphbnRhZ29uaXN0cyAmYW1wOyBpbmhpYml0b3JzPC9rZXl3b3JkPjxrZXl3b3Jk
PlNpZ25hbCBUcmFuc2R1Y3Rpb24vZHJ1ZyBlZmZlY3RzPC9rZXl3b3JkPjxrZXl3b3JkPldudCBT
aWduYWxpbmcgUGF0aHdheS8qZHJ1ZyBlZmZlY3RzPC9rZXl3b3JkPjwva2V5d29yZHM+PGRhdGVz
Pjx5ZWFyPjIwMTU8L3llYXI+PHB1Yi1kYXRlcz48ZGF0ZT5BdWc8L2RhdGU+PC9wdWItZGF0ZXM+
PC9kYXRlcz48aXNibj4xNzU5LTQ3ODIgKEVsZWN0cm9uaWMpJiN4RDsxNzU5LTQ3NzQgKExpbmtp
bmcpPC9pc2JuPjxhY2Nlc3Npb24tbnVtPjI1ODUwNTUzPC9hY2Nlc3Npb24tbnVtPjx1cmxzPjxy
ZWxhdGVkLXVybHM+PHVybD5odHRwczovL3d3dy5uY2JpLm5sbS5uaWguZ292L3B1Ym1lZC8yNTg1
MDU1MzwvdXJsPjwvcmVsYXRlZC11cmxzPjwvdXJscz48Y3VzdG9tMj5QTUM0NTIwNzU1PC9jdXN0
b20yPjxlbGVjdHJvbmljLXJlc291cmNlLW51bT4xMC4xMDM4L25yY2xpbm9uYy4yMDE1LjYxPC9l
bGVjdHJvbmljLXJlc291cmNlLW51bT48L3JlY29yZD48L0NpdGU+PENpdGU+PEF1dGhvcj5Db2xv
bWJvPC9BdXRob3I+PFllYXI+MjAxODwvWWVhcj48UmVjTnVtPjE5MTwvUmVjTnVtPjxyZWNvcmQ+
PHJlYy1udW1iZXI+MTkxPC9yZWMtbnVtYmVyPjxmb3JlaWduLWtleXM+PGtleSBhcHA9IkVOIiBk
Yi1pZD0idnBzZHowMHprczByem5lMDIwNjV6MjV4ZDV6ZXRyZHIyMjB6IiB0aW1lc3RhbXA9IjAi
PjE5MTwva2V5PjwvZm9yZWlnbi1rZXlzPjxyZWYtdHlwZSBuYW1lPSJKb3VybmFsIEFydGljbGUi
PjE3PC9yZWYtdHlwZT48Y29udHJpYnV0b3JzPjxhdXRob3JzPjxhdXRob3I+Q29sb21ibyxNaWNo
ZWxhPC9hdXRob3I+PGF1dGhvcj5NaXJhbmRvbGEsTGVvbmFyZG88L2F1dGhvcj48YXV0aG9yPkNo
aXJpdmEtSW50ZXJuYXRpLE1hdXJpemlvPC9hdXRob3I+PGF1dGhvcj5CYXNpbGUsQW5kcmVhPC9h
dXRob3I+PGF1dGhvcj5Mb2NhdGksTWFzc2ltbzwvYXV0aG9yPjxhdXRob3I+TGVzbWEsRWxlbmE8
L2F1dGhvcj48YXV0aG9yPkNoaWFyYW1vbnRlLFJhZmZhZWxsYTwvYXV0aG9yPjxhdXRob3I+UGxh
dG9ub3ZhLE5hdGFsaWE8L2F1dGhvcj48L2F1dGhvcnM+PC9jb250cmlidXRvcnM+PHRpdGxlcz48
dGl0bGU+Q2FuY2VyIENlbGxzIEV4cGxvaXQgTm90Y2ggU2lnbmFsaW5nIHRvIFJlZGVmaW5lIGEg
U3VwcG9ydGl2ZSBDeXRva2luZSBNaWxpZXU8L3RpdGxlPjxzZWNvbmRhcnktdGl0bGU+RnJvbnRp
ZXJzIGluIEltbXVub2xvZ3k8L3NlY29uZGFyeS10aXRsZT48c2hvcnQtdGl0bGU+Tm90Y2ggJmFt
cDsgY3l0b2tpbmVzPC9zaG9ydC10aXRsZT48L3RpdGxlcz48dm9sdW1lPjk8L3ZvbHVtZT48bnVt
YmVyPjE4MjM8L251bWJlcj48a2V5d29yZHM+PGtleXdvcmQ+Tm90Y2gsY3l0b2tpbmUsY2hlbW9r
aW5lLENhbmNlcixpbW11bmUgcmVzcG9uc2UsVkVHRixJbmZsYW1tYXRpb24sc2VuZXNjZW5jZTwv
a2V5d29yZD48L2tleXdvcmRzPjxkYXRlcz48eWVhcj4yMDE4PC95ZWFyPjxwdWItZGF0ZXM+PGRh
dGU+MjAxOC1BdWd1c3QtMTQ8L2RhdGU+PC9wdWItZGF0ZXM+PC9kYXRlcz48aXNibj4xNjY0LTMy
MjQ8L2lzYm4+PHdvcmstdHlwZT5SZXZpZXc8L3dvcmstdHlwZT48dXJscz48cmVsYXRlZC11cmxz
Pjx1cmw+aHR0cHM6Ly93d3cuZnJvbnRpZXJzaW4ub3JnL2FydGljbGUvMTAuMzM4OS9maW1tdS4y
MDE4LjAxODIzPC91cmw+PC9yZWxhdGVkLXVybHM+PC91cmxzPjxlbGVjdHJvbmljLXJlc291cmNl
LW51bT4xMC4zMzg5L2ZpbW11LjIwMTguMDE4MjM8L2VsZWN0cm9uaWMtcmVzb3VyY2UtbnVtPjxs
YW5ndWFnZT5FbmdsaXNoPC9sYW5ndWFnZT48L3JlY29yZD48L0NpdGU+PENpdGU+PEF1dGhvcj5a
aGFuPC9BdXRob3I+PFllYXI+MjAxNzwvWWVhcj48UmVjTnVtPjM1PC9SZWNOdW0+PHJlY29yZD48
cmVjLW51bWJlcj4zNTwvcmVjLW51bWJlcj48Zm9yZWlnbi1rZXlzPjxrZXkgYXBwPSJFTiIgZGIt
aWQ9InZwc2R6MDB6a3MwcnpuZTAyMDY1ejI1eGQ1emV0cmRyMjIweiIgdGltZXN0YW1wPSIwIj4z
NTwva2V5PjwvZm9yZWlnbi1rZXlzPjxyZWYtdHlwZSBuYW1lPSJKb3VybmFsIEFydGljbGUiPjE3
PC9yZWYtdHlwZT48Y29udHJpYnV0b3JzPjxhdXRob3JzPjxhdXRob3I+WmhhbiwgVC48L2F1dGhv
cj48YXV0aG9yPlJpbmR0b3JmZiwgTi48L2F1dGhvcj48YXV0aG9yPkJvdXRyb3MsIE0uPC9hdXRo
b3I+PC9hdXRob3JzPjwvY29udHJpYnV0b3JzPjxhdXRoLWFkZHJlc3M+R2VybWFuIENhbmNlciBS
ZXNlYXJjaCBDZW50ZXIgKERLRlopLCBEaXZpc2lvbiBTaWduYWxpbmcgYW5kIEZ1bmN0aW9uYWwg
R2Vub21pY3MsIEhlaWRlbGJlcmcgVW5pdmVyc2l0eSwgRGVwYXJ0bWVudCBDZWxsIGFuZCBNb2xl
Y3VsYXIgQmlvbG9neSwgRmFjdWx0eSBvZiBNZWRpY2luZSBNYW5uaGVpbSwgSGVpZGVsYmVyZywg
R2VybWFueS4mI3hEO0hlaWRlbGJlcmcgVW5pdmVyc2l0eSwgRGVwYXJ0bWVudCBvZiBJbnRlcm5h
bCBNZWRpY2luZSBJSSwgTWVkaWNhbCBGYWN1bHR5IE1hbm5oZWltLCBNYW5uaGVpbSwgR2VybWFu
eS4mI3hEO0dlcm1hbiBDYW5jZXIgQ29uc29ydGl1bSAoREtUSyksIEhlaWRlbGJlcmcsIEdlcm1h
bnkuPC9hdXRoLWFkZHJlc3M+PHRpdGxlcz48dGl0bGU+V250IHNpZ25hbGluZyBpbiBjYW5jZXI8
L3RpdGxlPjxzZWNvbmRhcnktdGl0bGU+T25jb2dlbmU8L3NlY29uZGFyeS10aXRsZT48L3RpdGxl
cz48cGFnZXM+MTQ2MS0xNDczPC9wYWdlcz48dm9sdW1lPjM2PC92b2x1bWU+PG51bWJlcj4xMTwv
bnVtYmVyPjxlZGl0aW9uPjIwMTYvMDkvMTM8L2VkaXRpb24+PGtleXdvcmRzPjxrZXl3b3JkPkFu
aW1hbHM8L2tleXdvcmQ+PGtleXdvcmQ+QW50aW5lb3BsYXN0aWMgQWdlbnRzL3BoYXJtYWNvbG9n
eS90aGVyYXBldXRpYyB1c2U8L2tleXdvcmQ+PGtleXdvcmQ+Q2VsbCBUcmFuc2Zvcm1hdGlvbiwg
TmVvcGxhc3RpYy9nZW5ldGljcy9tZXRhYm9saXNtPC9rZXl3b3JkPjxrZXl3b3JkPkh1bWFuczwv
a2V5d29yZD48a2V5d29yZD5Nb2xlY3VsYXIgVGFyZ2V0ZWQgVGhlcmFweTwva2V5d29yZD48a2V5
d29yZD5NdXRhdGlvbjwva2V5d29yZD48a2V5d29yZD5OZW9wbGFzbSBNZXRhc3Rhc2lzPC9rZXl3
b3JkPjxrZXl3b3JkPk5lb3BsYXNtcy9kcnVnIHRoZXJhcHkvKmV0aW9sb2d5LyptZXRhYm9saXNt
L3BhdGhvbG9neTwva2V5d29yZD48a2V5d29yZD5OZW9wbGFzdGljIFN0ZW0gQ2VsbHMvZHJ1ZyBl
ZmZlY3RzL21ldGFib2xpc208L2tleXdvcmQ+PGtleXdvcmQ+UHJvdGVpbiBCaW5kaW5nPC9rZXl3
b3JkPjxrZXl3b3JkPlR1bW9yIEVzY2FwZS9pbW11bm9sb2d5PC9rZXl3b3JkPjxrZXl3b3JkPldu
dCBQcm90ZWlucy9tZXRhYm9saXNtPC9rZXl3b3JkPjxrZXl3b3JkPipXbnQgU2lnbmFsaW5nIFBh
dGh3YXkvZHJ1ZyBlZmZlY3RzPC9rZXl3b3JkPjxrZXl3b3JkPmJldGEgQ2F0ZW5pbi9tZXRhYm9s
aXNtPC9rZXl3b3JkPjwva2V5d29yZHM+PGRhdGVzPjx5ZWFyPjIwMTc8L3llYXI+PHB1Yi1kYXRl
cz48ZGF0ZT5NYXI8L2RhdGU+PC9wdWItZGF0ZXM+PC9kYXRlcz48aXNibj4xNDc2LTU1OTQgKEVs
ZWN0cm9uaWMpJiN4RDswOTUwLTkyMzIgKExpbmtpbmcpPC9pc2JuPjxhY2Nlc3Npb24tbnVtPjI3
NjE3NTc1PC9hY2Nlc3Npb24tbnVtPjx1cmxzPjxyZWxhdGVkLXVybHM+PHVybD5odHRwczovL3d3
dy5uY2JpLm5sbS5uaWguZ292L3B1Ym1lZC8yNzYxNzU3NTwvdXJsPjwvcmVsYXRlZC11cmxzPjwv
dXJscz48Y3VzdG9tMj5QTUM1MzU3NzYyPC9jdXN0b20yPjxlbGVjdHJvbmljLXJlc291cmNlLW51
bT4xMC4xMDM4L29uYy4yMDE2LjMwNDwvZWxlY3Ryb25pYy1yZXNvdXJjZS1udW0+PC9yZWNvcmQ+
PC9DaXRlPjxDaXRlPjxBdXRob3I+S2FobjwvQXV0aG9yPjxZZWFyPjIwMTQ8L1llYXI+PFJlY051
bT4zNjwvUmVjTnVtPjxyZWNvcmQ+PHJlYy1udW1iZXI+MzY8L3JlYy1udW1iZXI+PGZvcmVpZ24t
a2V5cz48a2V5IGFwcD0iRU4iIGRiLWlkPSJ2cHNkejAwemtzMHJ6bmUwMjA2NXoyNXhkNXpldHJk
cjIyMHoiIHRpbWVzdGFtcD0iMCI+MzY8L2tleT48L2ZvcmVpZ24ta2V5cz48cmVmLXR5cGUgbmFt
ZT0iSm91cm5hbCBBcnRpY2xlIj4xNzwvcmVmLXR5cGU+PGNvbnRyaWJ1dG9ycz48YXV0aG9ycz48
YXV0aG9yPkthaG4sIE0uPC9hdXRob3I+PC9hdXRob3JzPjwvY29udHJpYnV0b3JzPjxhdXRoLWFk
ZHJlc3M+VVNDIE5vcnJpcyBDb21wcmVoZW5zaXZlIENhbmNlciBDZW50ZXIsIFVTQyBDZW50ZXIg
Zm9yIE1vbGVjdWxhciBQYXRod2F5cyBhbmQgRHJ1ZyBEaXNjb3ZlcnksIFVuaXZlcnNpdHkgb2Yg
U291dGhlcm4gQ2FsaWZvcm5pYSwgTG9zIEFuZ2VsZXMsIENhbGlmb3JuaWEgOTAwMzMsIFVTQS48
L2F1dGgtYWRkcmVzcz48dGl0bGVzPjx0aXRsZT5DYW4gd2Ugc2FmZWx5IHRhcmdldCB0aGUgV05U
IHBhdGh3YXk/PC90aXRsZT48c2Vjb25kYXJ5LXRpdGxlPk5hdCBSZXYgRHJ1ZyBEaXNjb3Y8L3Nl
Y29uZGFyeS10aXRsZT48L3RpdGxlcz48cGFnZXM+NTEzLTMyPC9wYWdlcz48dm9sdW1lPjEzPC92
b2x1bWU+PG51bWJlcj43PC9udW1iZXI+PGVkaXRpb24+MjAxNC8wNy8wMjwvZWRpdGlvbj48a2V5
d29yZHM+PGtleXdvcmQ+QWR1bHQ8L2tleXdvcmQ+PGtleXdvcmQ+QW5pbWFsczwva2V5d29yZD48
a2V5d29yZD5BbnRpbmVvcGxhc3RpYyBBZ2VudHMvKnRoZXJhcGV1dGljIHVzZTwva2V5d29yZD48
a2V5d29yZD5IdW1hbnM8L2tleXdvcmQ+PGtleXdvcmQ+TmVvcGxhc21zLypkcnVnIHRoZXJhcHkv
bWV0YWJvbGlzbTwva2V5d29yZD48a2V5d29yZD5XbnQgUHJvdGVpbnMvKmFudGFnb25pc3RzICZh
bXA7IGluaGliaXRvcnM8L2tleXdvcmQ+PGtleXdvcmQ+V250IFNpZ25hbGluZyBQYXRod2F5Lypk
cnVnIGVmZmVjdHM8L2tleXdvcmQ+PC9rZXl3b3Jkcz48ZGF0ZXM+PHllYXI+MjAxNDwveWVhcj48
cHViLWRhdGVzPjxkYXRlPkp1bDwvZGF0ZT48L3B1Yi1kYXRlcz48L2RhdGVzPjxpc2JuPjE0NzQt
MTc4NCAoRWxlY3Ryb25pYykmI3hEOzE0NzQtMTc3NiAoTGlua2luZyk8L2lzYm4+PGFjY2Vzc2lv
bi1udW0+MjQ5ODEzNjQ8L2FjY2Vzc2lvbi1udW0+PHVybHM+PHJlbGF0ZWQtdXJscz48dXJsPmh0
dHBzOi8vd3d3Lm5jYmkubmxtLm5paC5nb3YvcHVibWVkLzI0OTgxMzY0PC91cmw+PC9yZWxhdGVk
LXVybHM+PC91cmxzPjxjdXN0b20yPlBNQzQ0MjY5NzY8L2N1c3RvbTI+PGVsZWN0cm9uaWMtcmVz
b3VyY2UtbnVtPjEwLjEwMzgvbnJkNDIzMzwvZWxlY3Ryb25pYy1yZXNvdXJjZS1udW0+PC9yZWNv
cmQ+PC9DaXRlPjwvRW5kTm90ZT4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22,40-43]</w:t>
      </w:r>
      <w:r>
        <w:rPr>
          <w:rFonts w:ascii="Book Antiqua" w:hAnsi="Book Antiqua" w:cs="Book Antiqua"/>
        </w:rPr>
        <w:fldChar w:fldCharType="end"/>
      </w:r>
      <w:r>
        <w:rPr>
          <w:rFonts w:ascii="Book Antiqua" w:hAnsi="Book Antiqua" w:cs="Book Antiqua"/>
        </w:rPr>
        <w:t>.</w:t>
      </w:r>
    </w:p>
    <w:p w14:paraId="05D50368" w14:textId="77777777" w:rsidR="00231361" w:rsidRDefault="00C823EC">
      <w:pPr>
        <w:autoSpaceDE w:val="0"/>
        <w:autoSpaceDN w:val="0"/>
        <w:adjustRightInd w:val="0"/>
        <w:snapToGrid w:val="0"/>
        <w:spacing w:after="0" w:line="360" w:lineRule="auto"/>
        <w:ind w:firstLineChars="200" w:firstLine="480"/>
        <w:jc w:val="both"/>
        <w:rPr>
          <w:rFonts w:ascii="Book Antiqua" w:hAnsi="Book Antiqua" w:cs="Book Antiqua"/>
        </w:rPr>
      </w:pPr>
      <w:r>
        <w:rPr>
          <w:rFonts w:ascii="Book Antiqua" w:hAnsi="Book Antiqua" w:cs="Book Antiqua"/>
        </w:rPr>
        <w:t>At this point, scientists consider that cancer immunotherapy represents a new approach, different from the conventional one that uses chemo and radiotherapy.</w:t>
      </w:r>
    </w:p>
    <w:p w14:paraId="57F06846" w14:textId="77777777" w:rsidR="00231361" w:rsidRDefault="00231361">
      <w:pPr>
        <w:autoSpaceDE w:val="0"/>
        <w:autoSpaceDN w:val="0"/>
        <w:adjustRightInd w:val="0"/>
        <w:snapToGrid w:val="0"/>
        <w:spacing w:after="0" w:line="360" w:lineRule="auto"/>
        <w:jc w:val="both"/>
        <w:rPr>
          <w:rFonts w:ascii="Book Antiqua" w:hAnsi="Book Antiqua" w:cs="Book Antiqua"/>
        </w:rPr>
      </w:pPr>
    </w:p>
    <w:p w14:paraId="3CDD27D0" w14:textId="77777777" w:rsidR="00231361" w:rsidRDefault="00C823EC">
      <w:pPr>
        <w:pStyle w:val="1"/>
        <w:snapToGrid w:val="0"/>
        <w:spacing w:before="0" w:beforeAutospacing="0" w:afterAutospacing="0" w:line="360" w:lineRule="auto"/>
        <w:jc w:val="both"/>
        <w:rPr>
          <w:rFonts w:ascii="Book Antiqua" w:hAnsi="Book Antiqua" w:cs="Book Antiqua"/>
          <w:sz w:val="24"/>
          <w:szCs w:val="24"/>
          <w:u w:val="single"/>
        </w:rPr>
      </w:pPr>
      <w:r>
        <w:rPr>
          <w:rFonts w:ascii="Book Antiqua" w:hAnsi="Book Antiqua" w:cs="Book Antiqua"/>
          <w:sz w:val="24"/>
          <w:szCs w:val="24"/>
          <w:u w:val="single"/>
        </w:rPr>
        <w:lastRenderedPageBreak/>
        <w:t>IMMUNOLOGICAL APPROACHES FOR GCSC TARGETING</w:t>
      </w:r>
    </w:p>
    <w:p w14:paraId="0B4D1D00" w14:textId="77777777" w:rsidR="00231361" w:rsidRDefault="00C823EC">
      <w:pPr>
        <w:adjustRightInd w:val="0"/>
        <w:snapToGrid w:val="0"/>
        <w:spacing w:after="0" w:line="360" w:lineRule="auto"/>
        <w:jc w:val="both"/>
        <w:rPr>
          <w:rFonts w:ascii="Book Antiqua" w:hAnsi="Book Antiqua" w:cs="Book Antiqua"/>
        </w:rPr>
      </w:pPr>
      <w:r>
        <w:rPr>
          <w:rFonts w:ascii="Book Antiqua" w:eastAsia="Times New Roman" w:hAnsi="Book Antiqua" w:cs="Book Antiqua"/>
        </w:rPr>
        <w:t>Cancer immunotherapy differs from classical anti-cancer therapy through its mechanism of action involving the activation and use of a functional immune system against tumor cells, instead of aiming physically destruction of cancer cells through radio- or chemotherapy</w:t>
      </w:r>
      <w:r>
        <w:rPr>
          <w:rFonts w:ascii="Book Antiqua" w:eastAsia="Times New Roman" w:hAnsi="Book Antiqua" w:cs="Book Antiqua"/>
        </w:rPr>
        <w:fldChar w:fldCharType="begin">
          <w:fldData xml:space="preserve">PEVuZE5vdGU+PENpdGU+PEF1dGhvcj5Db2dkaWxsPC9BdXRob3I+PFllYXI+MjAxNzwvWWVhcj48
UmVjTnVtPjU3PC9SZWNOdW0+PERpc3BsYXlUZXh0PjxzdHlsZSBmYWNlPSJzdXBlcnNjcmlwdCI+
WzQ0XTwvc3R5bGU+PC9EaXNwbGF5VGV4dD48cmVjb3JkPjxyZWMtbnVtYmVyPjU3PC9yZWMtbnVt
YmVyPjxmb3JlaWduLWtleXM+PGtleSBhcHA9IkVOIiBkYi1pZD0idnBzZHowMHprczByem5lMDIw
NjV6MjV4ZDV6ZXRyZHIyMjB6IiB0aW1lc3RhbXA9IjAiPjU3PC9rZXk+PC9mb3JlaWduLWtleXM+
PHJlZi10eXBlIG5hbWU9IkpvdXJuYWwgQXJ0aWNsZSI+MTc8L3JlZi10eXBlPjxjb250cmlidXRv
cnM+PGF1dGhvcnM+PGF1dGhvcj5Db2dkaWxsLCBBLiBQLjwvYXV0aG9yPjxhdXRob3I+QW5kcmV3
cywgTS4gQy48L2F1dGhvcj48YXV0aG9yPldhcmdvLCBKLiBBLjwvYXV0aG9yPjwvYXV0aG9ycz48
L2NvbnRyaWJ1dG9ycz48YXV0aC1hZGRyZXNzPkRlcGFydG1lbnQgb2YgU3VyZ2ljYWwgT25jb2xv
Z3ksIFRoZSBVbml2ZXJzaXR5IG9mIFRleGFzIE1EIEFuZGVyc29uIENhbmNlciBDZW50ZXIsIDE1
MTUgSG9sY29tYmUgQmx2ZCwgSG91c3RvbiwgVFggNzcwMzAsIFVTQS4mI3hEO0RlcGFydG1lbnQg
b2YgR2Vub21pYyBNZWRpY2luZSwgVGhlIFVuaXZlcnNpdHkgb2YgVGV4YXMgTUQgQW5kZXJzb24g
Q2FuY2VyIENlbnRlciwgMTUxNSBIb2xjb21iZSBCbHZkLCBIb3VzdG9uLCBUWCA3NzAzMCwgVVNB
LjwvYXV0aC1hZGRyZXNzPjx0aXRsZXM+PHRpdGxlPkhhbGxtYXJrcyBvZiByZXNwb25zZSB0byBp
bW11bmUgY2hlY2twb2ludCBibG9ja2FkZTwvdGl0bGU+PHNlY29uZGFyeS10aXRsZT5CciBKIENh
bmNlcjwvc2Vjb25kYXJ5LXRpdGxlPjwvdGl0bGVzPjxwYWdlcz4xLTc8L3BhZ2VzPjx2b2x1bWU+
MTE3PC92b2x1bWU+PG51bWJlcj4xPC9udW1iZXI+PGVkaXRpb24+MjAxNy8wNS8yMDwvZWRpdGlv
bj48a2V5d29yZHM+PGtleXdvcmQ+QW50aWJvZGllcywgTW9ub2Nsb25hbC90aGVyYXBldXRpYyB1
c2U8L2tleXdvcmQ+PGtleXdvcmQ+QW50aWJvZGllcywgTW9ub2Nsb25hbCwgSHVtYW5pemVkL3Ro
ZXJhcGV1dGljIHVzZTwva2V5d29yZD48a2V5d29yZD5BbnRpbmVvcGxhc3RpYyBBZ2VudHMvKnRo
ZXJhcGV1dGljIHVzZTwva2V5d29yZD48a2V5d29yZD5CNy1IMSBBbnRpZ2VuL2FudGFnb25pc3Rz
ICZhbXA7IGluaGliaXRvcnM8L2tleXdvcmQ+PGtleXdvcmQ+Q1RMQS00IEFudGlnZW4vYW50YWdv
bmlzdHMgJmFtcDsgaW5oaWJpdG9yczwva2V5d29yZD48a2V5d29yZD5ETkEsIE5lb3BsYXNtL2dl
bmV0aWNzPC9rZXl3b3JkPjxrZXl3b3JkPkRydWcgUmVzaXN0YW5jZSwgTmVvcGxhc208L2tleXdv
cmQ+PGtleXdvcmQ+RXBpZ2VuZXNpcywgR2VuZXRpYzwva2V5d29yZD48a2V5d29yZD4qR2VuZSBF
eHByZXNzaW9uIFJlZ3VsYXRpb24sIE5lb3BsYXN0aWM8L2tleXdvcmQ+PGtleXdvcmQ+SHVtYW5z
PC9rZXl3b3JkPjxrZXl3b3JkPkltbXVub3RoZXJhcHk8L2tleXdvcmQ+PGtleXdvcmQ+SXBpbGlt
dW1hYjwva2V5d29yZD48a2V5d29yZD5MeW1waG9jeXRlcywgVHVtb3ItSW5maWx0cmF0aW5nL2lt
bXVub2xvZ3k8L2tleXdvcmQ+PGtleXdvcmQ+TmVvcGxhc21zLypkcnVnIHRoZXJhcHkvZ2VuZXRp
Y3MvaW1tdW5vbG9neTwva2V5d29yZD48a2V5d29yZD5OaXZvbHVtYWI8L2tleXdvcmQ+PGtleXdv
cmQ+UHJlY2lzaW9uIE1lZGljaW5lPC9rZXl3b3JkPjxrZXl3b3JkPlByb2dyYW1tZWQgQ2VsbCBE
ZWF0aCAxIFJlY2VwdG9yL2FudGFnb25pc3RzICZhbXA7IGluaGliaXRvcnM8L2tleXdvcmQ+PGtl
eXdvcmQ+VHJlYXRtZW50IE91dGNvbWU8L2tleXdvcmQ+PGtleXdvcmQ+VHVtb3IgTWljcm9lbnZp
cm9ubWVudC8qaW1tdW5vbG9neTwva2V5d29yZD48L2tleXdvcmRzPjxkYXRlcz48eWVhcj4yMDE3
PC95ZWFyPjxwdWItZGF0ZXM+PGRhdGU+SnVuIDI3PC9kYXRlPjwvcHViLWRhdGVzPjwvZGF0ZXM+
PGlzYm4+MTUzMi0xODI3IChFbGVjdHJvbmljKSYjeEQ7MDAwNy0wOTIwIChMaW5raW5nKTwvaXNi
bj48YWNjZXNzaW9uLW51bT4yODUyNDE1OTwvYWNjZXNzaW9uLW51bT48dXJscz48cmVsYXRlZC11
cmxzPjx1cmw+aHR0cHM6Ly93d3cubmNiaS5ubG0ubmloLmdvdi9wdWJtZWQvMjg1MjQxNTk8L3Vy
bD48L3JlbGF0ZWQtdXJscz48L3VybHM+PGN1c3RvbTI+UE1DNTUyMDIwMTwvY3VzdG9tMj48ZWxl
Y3Ryb25pYy1yZXNvdXJjZS1udW0+MTAuMTAzOC9iamMuMjAxNy4xMzY8L2VsZWN0cm9uaWMtcmVz
b3VyY2UtbnVtPjwvcmVjb3JkPjwvQ2l0ZT48L0VuZE5vdGU+
</w:fldData>
        </w:fldChar>
      </w:r>
      <w:r>
        <w:rPr>
          <w:rFonts w:ascii="Book Antiqua" w:eastAsia="Times New Roman" w:hAnsi="Book Antiqua" w:cs="Book Antiqua"/>
        </w:rPr>
        <w:instrText xml:space="preserve"> ADDIN EN.CITE </w:instrText>
      </w:r>
      <w:r>
        <w:rPr>
          <w:rFonts w:ascii="Book Antiqua" w:eastAsia="Times New Roman" w:hAnsi="Book Antiqua" w:cs="Book Antiqua"/>
        </w:rPr>
        <w:fldChar w:fldCharType="begin">
          <w:fldData xml:space="preserve">PEVuZE5vdGU+PENpdGU+PEF1dGhvcj5Db2dkaWxsPC9BdXRob3I+PFllYXI+MjAxNzwvWWVhcj48
UmVjTnVtPjU3PC9SZWNOdW0+PERpc3BsYXlUZXh0PjxzdHlsZSBmYWNlPSJzdXBlcnNjcmlwdCI+
WzQ0XTwvc3R5bGU+PC9EaXNwbGF5VGV4dD48cmVjb3JkPjxyZWMtbnVtYmVyPjU3PC9yZWMtbnVt
YmVyPjxmb3JlaWduLWtleXM+PGtleSBhcHA9IkVOIiBkYi1pZD0idnBzZHowMHprczByem5lMDIw
NjV6MjV4ZDV6ZXRyZHIyMjB6IiB0aW1lc3RhbXA9IjAiPjU3PC9rZXk+PC9mb3JlaWduLWtleXM+
PHJlZi10eXBlIG5hbWU9IkpvdXJuYWwgQXJ0aWNsZSI+MTc8L3JlZi10eXBlPjxjb250cmlidXRv
cnM+PGF1dGhvcnM+PGF1dGhvcj5Db2dkaWxsLCBBLiBQLjwvYXV0aG9yPjxhdXRob3I+QW5kcmV3
cywgTS4gQy48L2F1dGhvcj48YXV0aG9yPldhcmdvLCBKLiBBLjwvYXV0aG9yPjwvYXV0aG9ycz48
L2NvbnRyaWJ1dG9ycz48YXV0aC1hZGRyZXNzPkRlcGFydG1lbnQgb2YgU3VyZ2ljYWwgT25jb2xv
Z3ksIFRoZSBVbml2ZXJzaXR5IG9mIFRleGFzIE1EIEFuZGVyc29uIENhbmNlciBDZW50ZXIsIDE1
MTUgSG9sY29tYmUgQmx2ZCwgSG91c3RvbiwgVFggNzcwMzAsIFVTQS4mI3hEO0RlcGFydG1lbnQg
b2YgR2Vub21pYyBNZWRpY2luZSwgVGhlIFVuaXZlcnNpdHkgb2YgVGV4YXMgTUQgQW5kZXJzb24g
Q2FuY2VyIENlbnRlciwgMTUxNSBIb2xjb21iZSBCbHZkLCBIb3VzdG9uLCBUWCA3NzAzMCwgVVNB
LjwvYXV0aC1hZGRyZXNzPjx0aXRsZXM+PHRpdGxlPkhhbGxtYXJrcyBvZiByZXNwb25zZSB0byBp
bW11bmUgY2hlY2twb2ludCBibG9ja2FkZTwvdGl0bGU+PHNlY29uZGFyeS10aXRsZT5CciBKIENh
bmNlcjwvc2Vjb25kYXJ5LXRpdGxlPjwvdGl0bGVzPjxwYWdlcz4xLTc8L3BhZ2VzPjx2b2x1bWU+
MTE3PC92b2x1bWU+PG51bWJlcj4xPC9udW1iZXI+PGVkaXRpb24+MjAxNy8wNS8yMDwvZWRpdGlv
bj48a2V5d29yZHM+PGtleXdvcmQ+QW50aWJvZGllcywgTW9ub2Nsb25hbC90aGVyYXBldXRpYyB1
c2U8L2tleXdvcmQ+PGtleXdvcmQ+QW50aWJvZGllcywgTW9ub2Nsb25hbCwgSHVtYW5pemVkL3Ro
ZXJhcGV1dGljIHVzZTwva2V5d29yZD48a2V5d29yZD5BbnRpbmVvcGxhc3RpYyBBZ2VudHMvKnRo
ZXJhcGV1dGljIHVzZTwva2V5d29yZD48a2V5d29yZD5CNy1IMSBBbnRpZ2VuL2FudGFnb25pc3Rz
ICZhbXA7IGluaGliaXRvcnM8L2tleXdvcmQ+PGtleXdvcmQ+Q1RMQS00IEFudGlnZW4vYW50YWdv
bmlzdHMgJmFtcDsgaW5oaWJpdG9yczwva2V5d29yZD48a2V5d29yZD5ETkEsIE5lb3BsYXNtL2dl
bmV0aWNzPC9rZXl3b3JkPjxrZXl3b3JkPkRydWcgUmVzaXN0YW5jZSwgTmVvcGxhc208L2tleXdv
cmQ+PGtleXdvcmQ+RXBpZ2VuZXNpcywgR2VuZXRpYzwva2V5d29yZD48a2V5d29yZD4qR2VuZSBF
eHByZXNzaW9uIFJlZ3VsYXRpb24sIE5lb3BsYXN0aWM8L2tleXdvcmQ+PGtleXdvcmQ+SHVtYW5z
PC9rZXl3b3JkPjxrZXl3b3JkPkltbXVub3RoZXJhcHk8L2tleXdvcmQ+PGtleXdvcmQ+SXBpbGlt
dW1hYjwva2V5d29yZD48a2V5d29yZD5MeW1waG9jeXRlcywgVHVtb3ItSW5maWx0cmF0aW5nL2lt
bXVub2xvZ3k8L2tleXdvcmQ+PGtleXdvcmQ+TmVvcGxhc21zLypkcnVnIHRoZXJhcHkvZ2VuZXRp
Y3MvaW1tdW5vbG9neTwva2V5d29yZD48a2V5d29yZD5OaXZvbHVtYWI8L2tleXdvcmQ+PGtleXdv
cmQ+UHJlY2lzaW9uIE1lZGljaW5lPC9rZXl3b3JkPjxrZXl3b3JkPlByb2dyYW1tZWQgQ2VsbCBE
ZWF0aCAxIFJlY2VwdG9yL2FudGFnb25pc3RzICZhbXA7IGluaGliaXRvcnM8L2tleXdvcmQ+PGtl
eXdvcmQ+VHJlYXRtZW50IE91dGNvbWU8L2tleXdvcmQ+PGtleXdvcmQ+VHVtb3IgTWljcm9lbnZp
cm9ubWVudC8qaW1tdW5vbG9neTwva2V5d29yZD48L2tleXdvcmRzPjxkYXRlcz48eWVhcj4yMDE3
PC95ZWFyPjxwdWItZGF0ZXM+PGRhdGU+SnVuIDI3PC9kYXRlPjwvcHViLWRhdGVzPjwvZGF0ZXM+
PGlzYm4+MTUzMi0xODI3IChFbGVjdHJvbmljKSYjeEQ7MDAwNy0wOTIwIChMaW5raW5nKTwvaXNi
bj48YWNjZXNzaW9uLW51bT4yODUyNDE1OTwvYWNjZXNzaW9uLW51bT48dXJscz48cmVsYXRlZC11
cmxzPjx1cmw+aHR0cHM6Ly93d3cubmNiaS5ubG0ubmloLmdvdi9wdWJtZWQvMjg1MjQxNTk8L3Vy
bD48L3JlbGF0ZWQtdXJscz48L3VybHM+PGN1c3RvbTI+UE1DNTUyMDIwMTwvY3VzdG9tMj48ZWxl
Y3Ryb25pYy1yZXNvdXJjZS1udW0+MTAuMTAzOC9iamMuMjAxNy4xMzY8L2VsZWN0cm9uaWMtcmVz
b3VyY2UtbnVtPjwvcmVjb3JkPjwvQ2l0ZT48L0VuZE5vdGU+
</w:fldData>
        </w:fldChar>
      </w:r>
      <w:r>
        <w:rPr>
          <w:rFonts w:ascii="Book Antiqua" w:eastAsia="Times New Roman" w:hAnsi="Book Antiqua" w:cs="Book Antiqua"/>
        </w:rPr>
        <w:instrText xml:space="preserve"> ADDIN EN.CITE.DATA </w:instrText>
      </w:r>
      <w:r>
        <w:rPr>
          <w:rFonts w:ascii="Book Antiqua" w:eastAsia="Times New Roman" w:hAnsi="Book Antiqua" w:cs="Book Antiqua"/>
        </w:rPr>
      </w:r>
      <w:r>
        <w:rPr>
          <w:rFonts w:ascii="Book Antiqua" w:eastAsia="Times New Roman" w:hAnsi="Book Antiqua" w:cs="Book Antiqua"/>
        </w:rPr>
        <w:fldChar w:fldCharType="end"/>
      </w:r>
      <w:r>
        <w:rPr>
          <w:rFonts w:ascii="Book Antiqua" w:eastAsia="Times New Roman" w:hAnsi="Book Antiqua" w:cs="Book Antiqua"/>
        </w:rPr>
      </w:r>
      <w:r>
        <w:rPr>
          <w:rFonts w:ascii="Book Antiqua" w:eastAsia="Times New Roman" w:hAnsi="Book Antiqua" w:cs="Book Antiqua"/>
        </w:rPr>
        <w:fldChar w:fldCharType="separate"/>
      </w:r>
      <w:r>
        <w:rPr>
          <w:rFonts w:ascii="Book Antiqua" w:eastAsia="Times New Roman" w:hAnsi="Book Antiqua" w:cs="Book Antiqua"/>
          <w:vertAlign w:val="superscript"/>
        </w:rPr>
        <w:t>[44]</w:t>
      </w:r>
      <w:r>
        <w:rPr>
          <w:rFonts w:ascii="Book Antiqua" w:eastAsia="Times New Roman" w:hAnsi="Book Antiqua" w:cs="Book Antiqua"/>
        </w:rPr>
        <w:fldChar w:fldCharType="end"/>
      </w:r>
      <w:r>
        <w:rPr>
          <w:rFonts w:ascii="Book Antiqua" w:eastAsia="Times New Roman" w:hAnsi="Book Antiqua" w:cs="Book Antiqua"/>
        </w:rPr>
        <w:t xml:space="preserve">. The immune system is an active part of the </w:t>
      </w:r>
      <w:r>
        <w:rPr>
          <w:rFonts w:ascii="Book Antiqua" w:hAnsi="Book Antiqua" w:cs="Book Antiqua"/>
          <w:shd w:val="clear" w:color="auto" w:fill="FFFFFF"/>
        </w:rPr>
        <w:t>tumor microenvironment (</w:t>
      </w:r>
      <w:r>
        <w:rPr>
          <w:rFonts w:ascii="Book Antiqua" w:eastAsia="Times New Roman" w:hAnsi="Book Antiqua" w:cs="Book Antiqua"/>
        </w:rPr>
        <w:t>TME). Here G</w:t>
      </w:r>
      <w:r>
        <w:rPr>
          <w:rFonts w:ascii="Book Antiqua" w:hAnsi="Book Antiqua" w:cs="Book Antiqua"/>
          <w:shd w:val="clear" w:color="auto" w:fill="FFFFFF"/>
        </w:rPr>
        <w:t xml:space="preserve">CSCs co-exist with other cellular components like stromal cells, endothelial cells, immune cells such as dendritic cells (DC), </w:t>
      </w:r>
      <w:r>
        <w:rPr>
          <w:rFonts w:ascii="Book Antiqua" w:eastAsia="宋体" w:hAnsi="Book Antiqua" w:cs="Book Antiqua" w:hint="eastAsia"/>
          <w:shd w:val="clear" w:color="auto" w:fill="FFFFFF"/>
          <w:lang w:eastAsia="zh-CN"/>
        </w:rPr>
        <w:t>NK</w:t>
      </w:r>
      <w:r>
        <w:rPr>
          <w:rFonts w:ascii="Book Antiqua" w:hAnsi="Book Antiqua" w:cs="Book Antiqua"/>
          <w:shd w:val="clear" w:color="auto" w:fill="FFFFFF"/>
        </w:rPr>
        <w:t xml:space="preserve"> cells, T</w:t>
      </w:r>
      <w:r>
        <w:rPr>
          <w:rFonts w:ascii="Book Antiqua" w:eastAsia="宋体" w:hAnsi="Book Antiqua" w:cs="Book Antiqua" w:hint="eastAsia"/>
          <w:shd w:val="clear" w:color="auto" w:fill="FFFFFF"/>
          <w:lang w:eastAsia="zh-CN"/>
        </w:rPr>
        <w:t xml:space="preserve"> </w:t>
      </w:r>
      <w:r>
        <w:rPr>
          <w:rFonts w:ascii="Book Antiqua" w:hAnsi="Book Antiqua" w:cs="Book Antiqua"/>
          <w:shd w:val="clear" w:color="auto" w:fill="FFFFFF"/>
        </w:rPr>
        <w:t>cells, tumor-associated macrophages, regulatory T</w:t>
      </w:r>
      <w:r>
        <w:rPr>
          <w:rFonts w:ascii="Book Antiqua" w:eastAsia="宋体" w:hAnsi="Book Antiqua" w:cs="Book Antiqua" w:hint="eastAsia"/>
          <w:shd w:val="clear" w:color="auto" w:fill="FFFFFF"/>
          <w:lang w:eastAsia="zh-CN"/>
        </w:rPr>
        <w:t xml:space="preserve"> </w:t>
      </w:r>
      <w:r>
        <w:rPr>
          <w:rFonts w:ascii="Book Antiqua" w:hAnsi="Book Antiqua" w:cs="Book Antiqua"/>
          <w:shd w:val="clear" w:color="auto" w:fill="FFFFFF"/>
        </w:rPr>
        <w:t xml:space="preserve">cells, tumor-infiltrating lymphocytes, and myeloid derived suppressor cells. There are several mechanisms used by GCSC in their interaction with TME to escape from tumor killer cells like </w:t>
      </w:r>
      <w:r>
        <w:rPr>
          <w:rFonts w:ascii="Book Antiqua" w:eastAsia="宋体" w:hAnsi="Book Antiqua" w:cs="Book Antiqua" w:hint="eastAsia"/>
          <w:shd w:val="clear" w:color="auto" w:fill="FFFFFF"/>
          <w:lang w:eastAsia="zh-CN"/>
        </w:rPr>
        <w:t>NK</w:t>
      </w:r>
      <w:r>
        <w:rPr>
          <w:rFonts w:ascii="Book Antiqua" w:hAnsi="Book Antiqua" w:cs="Book Antiqua"/>
          <w:shd w:val="clear" w:color="auto" w:fill="FFFFFF"/>
        </w:rPr>
        <w:t xml:space="preserve"> and T</w:t>
      </w:r>
      <w:r>
        <w:rPr>
          <w:rFonts w:ascii="Book Antiqua" w:eastAsia="宋体" w:hAnsi="Book Antiqua" w:cs="Book Antiqua" w:hint="eastAsia"/>
          <w:shd w:val="clear" w:color="auto" w:fill="FFFFFF"/>
          <w:lang w:eastAsia="zh-CN"/>
        </w:rPr>
        <w:t xml:space="preserve"> </w:t>
      </w:r>
      <w:r>
        <w:rPr>
          <w:rFonts w:ascii="Book Antiqua" w:hAnsi="Book Antiqua" w:cs="Book Antiqua"/>
          <w:shd w:val="clear" w:color="auto" w:fill="FFFFFF"/>
        </w:rPr>
        <w:t>cells. One of these refers to having a low expression of MHC class I surface molecules. Another one is represented by the crosstalk between GCSC and the other components of TME, these interactions being mediated by cytokines and chemokines that eventually suppress antitumor immunity. Moreover, recently, co-inhibitory molecules and immune checkpoint ligands such as programmed death-ligand</w:t>
      </w:r>
      <w:r>
        <w:rPr>
          <w:rFonts w:ascii="Book Antiqua" w:eastAsia="宋体" w:hAnsi="Book Antiqua" w:cs="Book Antiqua" w:hint="eastAsia"/>
          <w:shd w:val="clear" w:color="auto" w:fill="FFFFFF"/>
          <w:lang w:eastAsia="zh-CN"/>
        </w:rPr>
        <w:t xml:space="preserve"> </w:t>
      </w:r>
      <w:r>
        <w:rPr>
          <w:rFonts w:ascii="Book Antiqua" w:hAnsi="Book Antiqua" w:cs="Book Antiqua"/>
          <w:shd w:val="clear" w:color="auto" w:fill="FFFFFF"/>
        </w:rPr>
        <w:t>(PD-L) 1 and PD-L2 were identified to be overexpressed on GCSC surface. Due to PD1/PD-L1 (L2) axis, GCSC can easily escape from immune cell action. Understanding the TME and the dynamic cross talk between GCSCs and the TME is equally important to initiate an efficient anti-tumor therapy without impairing the anti-tumor immune response.</w:t>
      </w:r>
    </w:p>
    <w:p w14:paraId="285E3296" w14:textId="77777777" w:rsidR="00231361" w:rsidRDefault="00C823EC">
      <w:pPr>
        <w:pStyle w:val="af3"/>
        <w:adjustRightInd w:val="0"/>
        <w:snapToGrid w:val="0"/>
        <w:spacing w:after="0" w:line="360" w:lineRule="auto"/>
        <w:ind w:left="0" w:firstLineChars="200" w:firstLine="480"/>
        <w:jc w:val="both"/>
        <w:rPr>
          <w:rFonts w:ascii="Book Antiqua" w:hAnsi="Book Antiqua" w:cs="Book Antiqua"/>
        </w:rPr>
      </w:pPr>
      <w:r>
        <w:rPr>
          <w:rFonts w:ascii="Book Antiqua" w:hAnsi="Book Antiqua" w:cs="Book Antiqua"/>
        </w:rPr>
        <w:t>Immunological approaches for GCSC targeting involve different immune cells and various immune mechanisms like using innate immune cells such as NK and T cells, using antigen-specific targeting by T cell chimeric antigen receptor (CAR) technology, DC vaccine, or immune checkpoints therapy</w:t>
      </w:r>
      <w:r>
        <w:rPr>
          <w:rFonts w:ascii="Book Antiqua" w:hAnsi="Book Antiqua" w:cs="Book Antiqua"/>
        </w:rPr>
        <w:fldChar w:fldCharType="begin">
          <w:fldData xml:space="preserve">PEVuZE5vdGU+PENpdGU+PEF1dGhvcj5QbGFrczwvQXV0aG9yPjxZZWFyPjIwMTU8L1llYXI+PFJl
Y051bT41ODwvUmVjTnVtPjxEaXNwbGF5VGV4dD48c3R5bGUgZmFjZT0ic3VwZXJzY3JpcHQiPls0
NSwgNDZdPC9zdHlsZT48L0Rpc3BsYXlUZXh0PjxyZWNvcmQ+PHJlYy1udW1iZXI+NTg8L3JlYy1u
dW1iZXI+PGZvcmVpZ24ta2V5cz48a2V5IGFwcD0iRU4iIGRiLWlkPSJ2cHNkejAwemtzMHJ6bmUw
MjA2NXoyNXhkNXpldHJkcjIyMHoiIHRpbWVzdGFtcD0iMCI+NTg8L2tleT48L2ZvcmVpZ24ta2V5
cz48cmVmLXR5cGUgbmFtZT0iSm91cm5hbCBBcnRpY2xlIj4xNzwvcmVmLXR5cGU+PGNvbnRyaWJ1
dG9ycz48YXV0aG9ycz48YXV0aG9yPlBsYWtzLCBWLjwvYXV0aG9yPjxhdXRob3I+S29uZywgTi48
L2F1dGhvcj48YXV0aG9yPldlcmIsIFouPC9hdXRob3I+PC9hdXRob3JzPjwvY29udHJpYnV0b3Jz
PjxhdXRoLWFkZHJlc3M+RGVwYXJ0bWVudCBvZiBBbmF0b215LCBVbml2ZXJzaXR5IG9mIENhbGlm
b3JuaWEsIFNhbiBGcmFuY2lzY28sIFNhbiBGcmFuY2lzY28sIENBIDk0MTQzLTA0NTIsIFVTQS4m
I3hEO0RlcGFydG1lbnQgb2YgQW5hdG9teSwgVW5pdmVyc2l0eSBvZiBDYWxpZm9ybmlhLCBTYW4g
RnJhbmNpc2NvLCBTYW4gRnJhbmNpc2NvLCBDQSA5NDE0My0wNDUyLCBVU0EuIEVsZWN0cm9uaWMg
YWRkcmVzczogemVuYS53ZXJiQHVjc2YuZWR1LjwvYXV0aC1hZGRyZXNzPjx0aXRsZXM+PHRpdGxl
PlRoZSBjYW5jZXIgc3RlbSBjZWxsIG5pY2hlOiBob3cgZXNzZW50aWFsIGlzIHRoZSBuaWNoZSBp
biByZWd1bGF0aW5nIHN0ZW1uZXNzIG9mIHR1bW9yIGNlbGxzPzwvdGl0bGU+PHNlY29uZGFyeS10
aXRsZT5DZWxsIFN0ZW0gQ2VsbDwvc2Vjb25kYXJ5LXRpdGxlPjwvdGl0bGVzPjxwYWdlcz4yMjUt
Mzg8L3BhZ2VzPjx2b2x1bWU+MTY8L3ZvbHVtZT48bnVtYmVyPjM8L251bWJlcj48ZWRpdGlvbj4y
MDE1LzAzLzEwPC9lZGl0aW9uPjxrZXl3b3Jkcz48a2V5d29yZD5BbmltYWxzPC9rZXl3b3JkPjxr
ZXl3b3JkPkh1bWFuczwva2V5d29yZD48a2V5d29yZD5OZW9wbGFzbSBNZXRhc3Rhc2lzPC9rZXl3
b3JkPjxrZXl3b3JkPk5lb3BsYXNtcy8qaW1tdW5vbG9neS9wYXRob2xvZ3kvdGhlcmFweTwva2V5
d29yZD48a2V5d29yZD5OZW9wbGFzdGljIFN0ZW0gQ2VsbHMvKmltbXVub2xvZ3kvcGF0aG9sb2d5
PC9rZXl3b3JkPjxrZXl3b3JkPlN0ZW0gQ2VsbCBOaWNoZS8qaW1tdW5vbG9neTwva2V5d29yZD48
a2V5d29yZD5UdW1vciBNaWNyb2Vudmlyb25tZW50LyppbW11bm9sb2d5PC9rZXl3b3JkPjwva2V5
d29yZHM+PGRhdGVzPjx5ZWFyPjIwMTU8L3llYXI+PHB1Yi1kYXRlcz48ZGF0ZT5NYXIgNTwvZGF0
ZT48L3B1Yi1kYXRlcz48L2RhdGVzPjxpc2JuPjE4NzUtOTc3NyAoRWxlY3Ryb25pYykmI3hEOzE4
NzUtOTc3NyAoTGlua2luZyk8L2lzYm4+PGFjY2Vzc2lvbi1udW0+MjU3NDg5MzA8L2FjY2Vzc2lv
bi1udW0+PHVybHM+PHJlbGF0ZWQtdXJscz48dXJsPmh0dHBzOi8vd3d3Lm5jYmkubmxtLm5paC5n
b3YvcHVibWVkLzI1NzQ4OTMwPC91cmw+PC9yZWxhdGVkLXVybHM+PC91cmxzPjxjdXN0b20yPlBN
QzQzNTU1Nzc8L2N1c3RvbTI+PGVsZWN0cm9uaWMtcmVzb3VyY2UtbnVtPjEwLjEwMTYvai5zdGVt
LjIwMTUuMDIuMDE1PC9lbGVjdHJvbmljLXJlc291cmNlLW51bT48L3JlY29yZD48L0NpdGU+PENp
dGU+PEF1dGhvcj5QYW48L0F1dGhvcj48WWVhcj4yMDE1PC9ZZWFyPjxSZWNOdW0+NTk8L1JlY051
bT48cmVjb3JkPjxyZWMtbnVtYmVyPjU5PC9yZWMtbnVtYmVyPjxmb3JlaWduLWtleXM+PGtleSBh
cHA9IkVOIiBkYi1pZD0idnBzZHowMHprczByem5lMDIwNjV6MjV4ZDV6ZXRyZHIyMjB6IiB0aW1l
c3RhbXA9IjAiPjU5PC9rZXk+PC9mb3JlaWduLWtleXM+PHJlZi10eXBlIG5hbWU9IkpvdXJuYWwg
QXJ0aWNsZSI+MTc8L3JlZi10eXBlPjxjb250cmlidXRvcnM+PGF1dGhvcnM+PGF1dGhvcj5QYW4s
IFEuPC9hdXRob3I+PGF1dGhvcj5MaSwgUS48L2F1dGhvcj48YXV0aG9yPkxpdSwgUy48L2F1dGhv
cj48YXV0aG9yPk5pbmcsIE4uPC9hdXRob3I+PGF1dGhvcj5aaGFuZywgWC48L2F1dGhvcj48YXV0
aG9yPlh1LCBZLjwvYXV0aG9yPjxhdXRob3I+Q2hhbmcsIEEuIEUuPC9hdXRob3I+PGF1dGhvcj5X
aWNoYSwgTS4gUy48L2F1dGhvcj48L2F1dGhvcnM+PC9jb250cmlidXRvcnM+PGF1dGgtYWRkcmVz
cz5Vbml2ZXJzaXR5IG9mIE1pY2hpZ2FuIENvbXByZWhlbnNpdmUgQ2FuY2VyIENlbnRlciwgQW5u
IEFyYm9yLCBNaWNoaWdhbiwgVVNBLiYjeEQ7U3RhdGUgS2V5IExhYm9yYXRvcnkgb2YgVmlyb2xv
Z3ksIERlcGFydG1lbnQgb2YgSW1tdW5vbG9neSwgSHViZWkgUHJvdmluY2UgS2V5IExhYm9yYXRv
cnkgb2YgQWxsZXJneSBhbmQgSW1tdW5vbG9neSwgV3VoYW4gVW5pdmVyc2l0eSBTY2hvb2wgb2Yg
TWVkaWNpbmUsIFd1aGFuLCBIdWJlaSBQcm92aW5jZSwgUGVvcGxlJmFwb3M7cyBSZXB1YmxpYyBv
ZiBDaGluYS4mI3hEO0RlcGFydG1lbnQgb2YgTmV1cm9zdXJnZXJ5LCBOYXZ5IEdlbmVyYWwgSG9z
cGl0YWwsIEJlaWppbmcsIFBlb3BsZSZhcG9zO3MgUmVwdWJsaWMgb2YgQ2hpbmEuJiN4RDtEZXBh
cnRtZW50IG9mIEdlbmVyYWwgU3VyZ2VyeSwgR2VuZXJhbCBIb3NwaXRhbCBvZiBQTEEsIEJlaWpp
bmcsIFBlb3BsZSZhcG9zO3MgUmVwdWJsaWMgb2YgQ2hpbmEuPC9hdXRoLWFkZHJlc3M+PHRpdGxl
cz48dGl0bGU+Q29uY2lzZSBSZXZpZXc6IFRhcmdldGluZyBDYW5jZXIgU3RlbSBDZWxscyBVc2lu
ZyBJbW11bm9sb2dpYyBBcHByb2FjaGVzPC90aXRsZT48c2Vjb25kYXJ5LXRpdGxlPlN0ZW0gQ2Vs
bHM8L3NlY29uZGFyeS10aXRsZT48L3RpdGxlcz48cGFnZXM+MjA4NS05MjwvcGFnZXM+PHZvbHVt
ZT4zMzwvdm9sdW1lPjxudW1iZXI+NzwvbnVtYmVyPjxlZGl0aW9uPjIwMTUvMDQvMTY8L2VkaXRp
b24+PGtleXdvcmRzPjxrZXl3b3JkPkFuaW1hbHM8L2tleXdvcmQ+PGtleXdvcmQ+SHVtYW5zPC9r
ZXl3b3JkPjxrZXl3b3JkPkltbXVub3RoZXJhcHkvKm1ldGhvZHM8L2tleXdvcmQ+PGtleXdvcmQ+
THltcGhvY3l0ZXMvKmltbXVub2xvZ3k8L2tleXdvcmQ+PGtleXdvcmQ+TmVvcGxhc3RpYyBTdGVt
IENlbGxzLyppbW11bm9sb2d5L21ldGFib2xpc208L2tleXdvcmQ+PGtleXdvcmQ+VC1MeW1waG9j
eXRlcy8qaW1tdW5vbG9neTwva2V5d29yZD48a2V5d29yZD5DYW5jZXIgc3RlbSBjZWxsczwva2V5
d29yZD48a2V5d29yZD5DeXRvdG94aWMgVCBseW1waG9jeXRlczwva2V5d29yZD48a2V5d29yZD5J
bW11bm90aGVyYXB5PC9rZXl3b3JkPjxrZXl3b3JkPkx5bXBob2N5dGVzPC9rZXl3b3JkPjwva2V5
d29yZHM+PGRhdGVzPjx5ZWFyPjIwMTU8L3llYXI+PHB1Yi1kYXRlcz48ZGF0ZT5KdWw8L2RhdGU+
PC9wdWItZGF0ZXM+PC9kYXRlcz48aXNibj4xNTQ5LTQ5MTggKEVsZWN0cm9uaWMpJiN4RDsxMDY2
LTUwOTkgKExpbmtpbmcpPC9pc2JuPjxhY2Nlc3Npb24tbnVtPjI1ODczMjY5PC9hY2Nlc3Npb24t
bnVtPjx1cmxzPjxyZWxhdGVkLXVybHM+PHVybD5odHRwczovL3d3dy5uY2JpLm5sbS5uaWguZ292
L3B1Ym1lZC8yNTg3MzI2OTwvdXJsPjwvcmVsYXRlZC11cmxzPjwvdXJscz48Y3VzdG9tMj5QTUM0
NDc4MjA0PC9jdXN0b20yPjxlbGVjdHJvbmljLXJlc291cmNlLW51bT4xMC4xMDAyL3N0ZW0uMjAz
OTwvZWxlY3Ryb25pYy1yZXNvdXJjZS1udW0+PC9yZWNvcmQ+PC9DaXRlPjwvRW5kTm90ZT5AAD==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QbGFrczwvQXV0aG9yPjxZZWFyPjIwMTU8L1llYXI+PFJl
Y051bT41ODwvUmVjTnVtPjxEaXNwbGF5VGV4dD48c3R5bGUgZmFjZT0ic3VwZXJzY3JpcHQiPls0
NSwgNDZdPC9zdHlsZT48L0Rpc3BsYXlUZXh0PjxyZWNvcmQ+PHJlYy1udW1iZXI+NTg8L3JlYy1u
dW1iZXI+PGZvcmVpZ24ta2V5cz48a2V5IGFwcD0iRU4iIGRiLWlkPSJ2cHNkejAwemtzMHJ6bmUw
MjA2NXoyNXhkNXpldHJkcjIyMHoiIHRpbWVzdGFtcD0iMCI+NTg8L2tleT48L2ZvcmVpZ24ta2V5
cz48cmVmLXR5cGUgbmFtZT0iSm91cm5hbCBBcnRpY2xlIj4xNzwvcmVmLXR5cGU+PGNvbnRyaWJ1
dG9ycz48YXV0aG9ycz48YXV0aG9yPlBsYWtzLCBWLjwvYXV0aG9yPjxhdXRob3I+S29uZywgTi48
L2F1dGhvcj48YXV0aG9yPldlcmIsIFouPC9hdXRob3I+PC9hdXRob3JzPjwvY29udHJpYnV0b3Jz
PjxhdXRoLWFkZHJlc3M+RGVwYXJ0bWVudCBvZiBBbmF0b215LCBVbml2ZXJzaXR5IG9mIENhbGlm
b3JuaWEsIFNhbiBGcmFuY2lzY28sIFNhbiBGcmFuY2lzY28sIENBIDk0MTQzLTA0NTIsIFVTQS4m
I3hEO0RlcGFydG1lbnQgb2YgQW5hdG9teSwgVW5pdmVyc2l0eSBvZiBDYWxpZm9ybmlhLCBTYW4g
RnJhbmNpc2NvLCBTYW4gRnJhbmNpc2NvLCBDQSA5NDE0My0wNDUyLCBVU0EuIEVsZWN0cm9uaWMg
YWRkcmVzczogemVuYS53ZXJiQHVjc2YuZWR1LjwvYXV0aC1hZGRyZXNzPjx0aXRsZXM+PHRpdGxl
PlRoZSBjYW5jZXIgc3RlbSBjZWxsIG5pY2hlOiBob3cgZXNzZW50aWFsIGlzIHRoZSBuaWNoZSBp
biByZWd1bGF0aW5nIHN0ZW1uZXNzIG9mIHR1bW9yIGNlbGxzPzwvdGl0bGU+PHNlY29uZGFyeS10
aXRsZT5DZWxsIFN0ZW0gQ2VsbDwvc2Vjb25kYXJ5LXRpdGxlPjwvdGl0bGVzPjxwYWdlcz4yMjUt
Mzg8L3BhZ2VzPjx2b2x1bWU+MTY8L3ZvbHVtZT48bnVtYmVyPjM8L251bWJlcj48ZWRpdGlvbj4y
MDE1LzAzLzEwPC9lZGl0aW9uPjxrZXl3b3Jkcz48a2V5d29yZD5BbmltYWxzPC9rZXl3b3JkPjxr
ZXl3b3JkPkh1bWFuczwva2V5d29yZD48a2V5d29yZD5OZW9wbGFzbSBNZXRhc3Rhc2lzPC9rZXl3
b3JkPjxrZXl3b3JkPk5lb3BsYXNtcy8qaW1tdW5vbG9neS9wYXRob2xvZ3kvdGhlcmFweTwva2V5
d29yZD48a2V5d29yZD5OZW9wbGFzdGljIFN0ZW0gQ2VsbHMvKmltbXVub2xvZ3kvcGF0aG9sb2d5
PC9rZXl3b3JkPjxrZXl3b3JkPlN0ZW0gQ2VsbCBOaWNoZS8qaW1tdW5vbG9neTwva2V5d29yZD48
a2V5d29yZD5UdW1vciBNaWNyb2Vudmlyb25tZW50LyppbW11bm9sb2d5PC9rZXl3b3JkPjwva2V5
d29yZHM+PGRhdGVzPjx5ZWFyPjIwMTU8L3llYXI+PHB1Yi1kYXRlcz48ZGF0ZT5NYXIgNTwvZGF0
ZT48L3B1Yi1kYXRlcz48L2RhdGVzPjxpc2JuPjE4NzUtOTc3NyAoRWxlY3Ryb25pYykmI3hEOzE4
NzUtOTc3NyAoTGlua2luZyk8L2lzYm4+PGFjY2Vzc2lvbi1udW0+MjU3NDg5MzA8L2FjY2Vzc2lv
bi1udW0+PHVybHM+PHJlbGF0ZWQtdXJscz48dXJsPmh0dHBzOi8vd3d3Lm5jYmkubmxtLm5paC5n
b3YvcHVibWVkLzI1NzQ4OTMwPC91cmw+PC9yZWxhdGVkLXVybHM+PC91cmxzPjxjdXN0b20yPlBN
QzQzNTU1Nzc8L2N1c3RvbTI+PGVsZWN0cm9uaWMtcmVzb3VyY2UtbnVtPjEwLjEwMTYvai5zdGVt
LjIwMTUuMDIuMDE1PC9lbGVjdHJvbmljLXJlc291cmNlLW51bT48L3JlY29yZD48L0NpdGU+PENp
dGU+PEF1dGhvcj5QYW48L0F1dGhvcj48WWVhcj4yMDE1PC9ZZWFyPjxSZWNOdW0+NTk8L1JlY051
bT48cmVjb3JkPjxyZWMtbnVtYmVyPjU5PC9yZWMtbnVtYmVyPjxmb3JlaWduLWtleXM+PGtleSBh
cHA9IkVOIiBkYi1pZD0idnBzZHowMHprczByem5lMDIwNjV6MjV4ZDV6ZXRyZHIyMjB6IiB0aW1l
c3RhbXA9IjAiPjU5PC9rZXk+PC9mb3JlaWduLWtleXM+PHJlZi10eXBlIG5hbWU9IkpvdXJuYWwg
QXJ0aWNsZSI+MTc8L3JlZi10eXBlPjxjb250cmlidXRvcnM+PGF1dGhvcnM+PGF1dGhvcj5QYW4s
IFEuPC9hdXRob3I+PGF1dGhvcj5MaSwgUS48L2F1dGhvcj48YXV0aG9yPkxpdSwgUy48L2F1dGhv
cj48YXV0aG9yPk5pbmcsIE4uPC9hdXRob3I+PGF1dGhvcj5aaGFuZywgWC48L2F1dGhvcj48YXV0
aG9yPlh1LCBZLjwvYXV0aG9yPjxhdXRob3I+Q2hhbmcsIEEuIEUuPC9hdXRob3I+PGF1dGhvcj5X
aWNoYSwgTS4gUy48L2F1dGhvcj48L2F1dGhvcnM+PC9jb250cmlidXRvcnM+PGF1dGgtYWRkcmVz
cz5Vbml2ZXJzaXR5IG9mIE1pY2hpZ2FuIENvbXByZWhlbnNpdmUgQ2FuY2VyIENlbnRlciwgQW5u
IEFyYm9yLCBNaWNoaWdhbiwgVVNBLiYjeEQ7U3RhdGUgS2V5IExhYm9yYXRvcnkgb2YgVmlyb2xv
Z3ksIERlcGFydG1lbnQgb2YgSW1tdW5vbG9neSwgSHViZWkgUHJvdmluY2UgS2V5IExhYm9yYXRv
cnkgb2YgQWxsZXJneSBhbmQgSW1tdW5vbG9neSwgV3VoYW4gVW5pdmVyc2l0eSBTY2hvb2wgb2Yg
TWVkaWNpbmUsIFd1aGFuLCBIdWJlaSBQcm92aW5jZSwgUGVvcGxlJmFwb3M7cyBSZXB1YmxpYyBv
ZiBDaGluYS4mI3hEO0RlcGFydG1lbnQgb2YgTmV1cm9zdXJnZXJ5LCBOYXZ5IEdlbmVyYWwgSG9z
cGl0YWwsIEJlaWppbmcsIFBlb3BsZSZhcG9zO3MgUmVwdWJsaWMgb2YgQ2hpbmEuJiN4RDtEZXBh
cnRtZW50IG9mIEdlbmVyYWwgU3VyZ2VyeSwgR2VuZXJhbCBIb3NwaXRhbCBvZiBQTEEsIEJlaWpp
bmcsIFBlb3BsZSZhcG9zO3MgUmVwdWJsaWMgb2YgQ2hpbmEuPC9hdXRoLWFkZHJlc3M+PHRpdGxl
cz48dGl0bGU+Q29uY2lzZSBSZXZpZXc6IFRhcmdldGluZyBDYW5jZXIgU3RlbSBDZWxscyBVc2lu
ZyBJbW11bm9sb2dpYyBBcHByb2FjaGVzPC90aXRsZT48c2Vjb25kYXJ5LXRpdGxlPlN0ZW0gQ2Vs
bHM8L3NlY29uZGFyeS10aXRsZT48L3RpdGxlcz48cGFnZXM+MjA4NS05MjwvcGFnZXM+PHZvbHVt
ZT4zMzwvdm9sdW1lPjxudW1iZXI+NzwvbnVtYmVyPjxlZGl0aW9uPjIwMTUvMDQvMTY8L2VkaXRp
b24+PGtleXdvcmRzPjxrZXl3b3JkPkFuaW1hbHM8L2tleXdvcmQ+PGtleXdvcmQ+SHVtYW5zPC9r
ZXl3b3JkPjxrZXl3b3JkPkltbXVub3RoZXJhcHkvKm1ldGhvZHM8L2tleXdvcmQ+PGtleXdvcmQ+
THltcGhvY3l0ZXMvKmltbXVub2xvZ3k8L2tleXdvcmQ+PGtleXdvcmQ+TmVvcGxhc3RpYyBTdGVt
IENlbGxzLyppbW11bm9sb2d5L21ldGFib2xpc208L2tleXdvcmQ+PGtleXdvcmQ+VC1MeW1waG9j
eXRlcy8qaW1tdW5vbG9neTwva2V5d29yZD48a2V5d29yZD5DYW5jZXIgc3RlbSBjZWxsczwva2V5
d29yZD48a2V5d29yZD5DeXRvdG94aWMgVCBseW1waG9jeXRlczwva2V5d29yZD48a2V5d29yZD5J
bW11bm90aGVyYXB5PC9rZXl3b3JkPjxrZXl3b3JkPkx5bXBob2N5dGVzPC9rZXl3b3JkPjwva2V5
d29yZHM+PGRhdGVzPjx5ZWFyPjIwMTU8L3llYXI+PHB1Yi1kYXRlcz48ZGF0ZT5KdWw8L2RhdGU+
PC9wdWItZGF0ZXM+PC9kYXRlcz48aXNibj4xNTQ5LTQ5MTggKEVsZWN0cm9uaWMpJiN4RDsxMDY2
LTUwOTkgKExpbmtpbmcpPC9pc2JuPjxhY2Nlc3Npb24tbnVtPjI1ODczMjY5PC9hY2Nlc3Npb24t
bnVtPjx1cmxzPjxyZWxhdGVkLXVybHM+PHVybD5odHRwczovL3d3dy5uY2JpLm5sbS5uaWguZ292
L3B1Ym1lZC8yNTg3MzI2OTwvdXJsPjwvcmVsYXRlZC11cmxzPjwvdXJscz48Y3VzdG9tMj5QTUM0
NDc4MjA0PC9jdXN0b20yPjxlbGVjdHJvbmljLXJlc291cmNlLW51bT4xMC4xMDAyL3N0ZW0uMjAz
OTwvZWxlY3Ryb25pYy1yZXNvdXJjZS1udW0+PC9yZWNvcmQ+PC9DaXRlPjwvRW5kTm90ZT5AAD==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45,46]</w:t>
      </w:r>
      <w:r>
        <w:rPr>
          <w:rFonts w:ascii="Book Antiqua" w:hAnsi="Book Antiqua" w:cs="Book Antiqua"/>
        </w:rPr>
        <w:fldChar w:fldCharType="end"/>
      </w:r>
      <w:r>
        <w:rPr>
          <w:rFonts w:ascii="Book Antiqua" w:hAnsi="Book Antiqua" w:cs="Book Antiqua"/>
        </w:rPr>
        <w:t>. The targeting strategies against GCSC are listed in Table 3.</w:t>
      </w:r>
    </w:p>
    <w:p w14:paraId="40C77710" w14:textId="77777777" w:rsidR="00231361" w:rsidRDefault="00231361">
      <w:pPr>
        <w:pStyle w:val="af3"/>
        <w:adjustRightInd w:val="0"/>
        <w:snapToGrid w:val="0"/>
        <w:spacing w:after="0" w:line="360" w:lineRule="auto"/>
        <w:ind w:left="0"/>
        <w:jc w:val="both"/>
        <w:rPr>
          <w:rFonts w:ascii="Book Antiqua" w:hAnsi="Book Antiqua" w:cs="Book Antiqua"/>
        </w:rPr>
      </w:pPr>
    </w:p>
    <w:p w14:paraId="3F2F8119" w14:textId="77777777" w:rsidR="00231361" w:rsidRDefault="00C823EC">
      <w:pPr>
        <w:pStyle w:val="1"/>
        <w:snapToGrid w:val="0"/>
        <w:spacing w:before="0" w:beforeAutospacing="0" w:afterAutospacing="0" w:line="360" w:lineRule="auto"/>
        <w:jc w:val="both"/>
        <w:rPr>
          <w:rFonts w:ascii="Book Antiqua" w:hAnsi="Book Antiqua" w:cs="Book Antiqua"/>
          <w:i/>
          <w:sz w:val="24"/>
          <w:szCs w:val="24"/>
        </w:rPr>
      </w:pPr>
      <w:r>
        <w:rPr>
          <w:rFonts w:ascii="Book Antiqua" w:hAnsi="Book Antiqua" w:cs="Book Antiqua"/>
          <w:i/>
          <w:sz w:val="24"/>
          <w:szCs w:val="24"/>
        </w:rPr>
        <w:t>NK transfer in cancer immunotherapy</w:t>
      </w:r>
    </w:p>
    <w:p w14:paraId="1C785F38" w14:textId="77777777" w:rsidR="00231361" w:rsidRDefault="00C823EC">
      <w:pPr>
        <w:pStyle w:val="af3"/>
        <w:shd w:val="clear" w:color="auto" w:fill="FFFFFF"/>
        <w:adjustRightInd w:val="0"/>
        <w:snapToGrid w:val="0"/>
        <w:spacing w:after="0" w:line="360" w:lineRule="auto"/>
        <w:ind w:left="0"/>
        <w:jc w:val="both"/>
        <w:rPr>
          <w:rFonts w:ascii="Book Antiqua" w:hAnsi="Book Antiqua" w:cs="Book Antiqua"/>
        </w:rPr>
      </w:pPr>
      <w:r>
        <w:rPr>
          <w:rFonts w:ascii="Book Antiqua" w:hAnsi="Book Antiqua" w:cs="Book Antiqua"/>
        </w:rPr>
        <w:t xml:space="preserve">NK cells, the third largest population of immune cells after B and T lymphocytes, serve the innate immunity, usually defending the human organism against infections. NK are good candidates for immunotherapy since they trigger special attacks on cancer cells that express ligands that couples activating receptors on NK cells. This </w:t>
      </w:r>
      <w:r>
        <w:rPr>
          <w:rFonts w:ascii="Book Antiqua" w:hAnsi="Book Antiqua" w:cs="Book Antiqua"/>
        </w:rPr>
        <w:lastRenderedPageBreak/>
        <w:t>action is mediated through a group of activating receptors containing CD16, NKG2D, NKp30, NKp44, NKp46, 2B4 and DNAM-1 with PVR and NECTIN-2</w:t>
      </w:r>
      <w:r>
        <w:rPr>
          <w:rFonts w:ascii="Book Antiqua" w:eastAsia="Times New Roman" w:hAnsi="Book Antiqua" w:cs="Book Antiqua"/>
        </w:rPr>
        <w:fldChar w:fldCharType="begin">
          <w:fldData xml:space="preserve">PEVuZE5vdGU+PENpdGU+PEF1dGhvcj5IdW50aW5ndG9uPC9BdXRob3I+PFllYXI+MjAwNzwvWWVh
cj48UmVjTnVtPjYwPC9SZWNOdW0+PERpc3BsYXlUZXh0PjxzdHlsZSBmYWNlPSJzdXBlcnNjcmlw
dCI+WzQ3LTUwXTwvc3R5bGU+PC9EaXNwbGF5VGV4dD48cmVjb3JkPjxyZWMtbnVtYmVyPjYwPC9y
ZWMtbnVtYmVyPjxmb3JlaWduLWtleXM+PGtleSBhcHA9IkVOIiBkYi1pZD0idnBzZHowMHprczBy
em5lMDIwNjV6MjV4ZDV6ZXRyZHIyMjB6IiB0aW1lc3RhbXA9IjAiPjYwPC9rZXk+PC9mb3JlaWdu
LWtleXM+PHJlZi10eXBlIG5hbWU9IkpvdXJuYWwgQXJ0aWNsZSI+MTc8L3JlZi10eXBlPjxjb250
cmlidXRvcnM+PGF1dGhvcnM+PGF1dGhvcj5IdW50aW5ndG9uLCBOLiBELjwvYXV0aG9yPjxhdXRo
b3I+Vm9zc2hlbnJpY2gsIEMuIEEuPC9hdXRob3I+PGF1dGhvcj5EaSBTYW50bywgSi4gUC48L2F1
dGhvcj48L2F1dGhvcnM+PC9jb250cmlidXRvcnM+PGF1dGgtYWRkcmVzcz5DeXRva2luZXMgYW5k
IEx5bXBob2lkIERldmVsb3BtZW50IFVuaXQgYW5kIEluc2VybSBVbml0IDY2OCwgSW5zdGl0dXQg
UGFzdGV1ciwgMjUgUnVlIGR1IERvY3RldXIgUm91eCwgNzU3MjQgUGFyaXMsIENlZGV4IDE1LCBG
cmFuY2UuPC9hdXRoLWFkZHJlc3M+PHRpdGxlcz48dGl0bGU+RGV2ZWxvcG1lbnRhbCBwYXRod2F5
cyB0aGF0IGdlbmVyYXRlIG5hdHVyYWwta2lsbGVyLWNlbGwgZGl2ZXJzaXR5IGluIG1pY2UgYW5k
IGh1bWFuczwvdGl0bGU+PHNlY29uZGFyeS10aXRsZT5OYXQgUmV2IEltbXVub2w8L3NlY29uZGFy
eS10aXRsZT48L3RpdGxlcz48cGFnZXM+NzAzLTE0PC9wYWdlcz48dm9sdW1lPjc8L3ZvbHVtZT48
bnVtYmVyPjk8L251bWJlcj48ZWRpdGlvbj4yMDA3LzA4LzI1PC9lZGl0aW9uPjxrZXl3b3Jkcz48
a2V5d29yZD5BbmltYWxzPC9rZXl3b3JkPjxrZXl3b3JkPkNlbGwgRGlmZmVyZW50aWF0aW9uPC9r
ZXl3b3JkPjxrZXl3b3JkPkN5dG9raW5lcy8qbWV0YWJvbGlzbTwva2V5d29yZD48a2V5d29yZD5E
ZW5kcml0aWMgQ2VsbHMvaW1tdW5vbG9neTwva2V5d29yZD48a2V5d29yZD5IdW1hbnM8L2tleXdv
cmQ+PGtleXdvcmQ+S2lsbGVyIENlbGxzLCBOYXR1cmFsLyppbW11bm9sb2d5PC9rZXl3b3JkPjxr
ZXl3b3JkPipMeW1waG9jeXRlIEFjdGl2YXRpb248L2tleXdvcmQ+PGtleXdvcmQ+TWljZTwva2V5
d29yZD48L2tleXdvcmRzPjxkYXRlcz48eWVhcj4yMDA3PC95ZWFyPjxwdWItZGF0ZXM+PGRhdGU+
U2VwPC9kYXRlPjwvcHViLWRhdGVzPjwvZGF0ZXM+PGlzYm4+MTQ3NC0xNzQxIChFbGVjdHJvbmlj
KSYjeEQ7MTQ3NC0xNzMzIChMaW5raW5nKTwvaXNibj48YWNjZXNzaW9uLW51bT4xNzcxNzU0MDwv
YWNjZXNzaW9uLW51bT48dXJscz48cmVsYXRlZC11cmxzPjx1cmw+aHR0cHM6Ly93d3cubmNiaS5u
bG0ubmloLmdvdi9wdWJtZWQvMTc3MTc1NDA8L3VybD48L3JlbGF0ZWQtdXJscz48L3VybHM+PGVs
ZWN0cm9uaWMtcmVzb3VyY2UtbnVtPjEwLjEwMzgvbnJpMjE1NDwvZWxlY3Ryb25pYy1yZXNvdXJj
ZS1udW0+PC9yZWNvcmQ+PC9DaXRlPjxDaXRlPjxBdXRob3I+Vml2aWVyPC9BdXRob3I+PFllYXI+
MjAwODwvWWVhcj48UmVjTnVtPjYxPC9SZWNOdW0+PHJlY29yZD48cmVjLW51bWJlcj42MTwvcmVj
LW51bWJlcj48Zm9yZWlnbi1rZXlzPjxrZXkgYXBwPSJFTiIgZGItaWQ9InZwc2R6MDB6a3Mwcnpu
ZTAyMDY1ejI1eGQ1emV0cmRyMjIweiIgdGltZXN0YW1wPSIwIj42MTwva2V5PjwvZm9yZWlnbi1r
ZXlzPjxyZWYtdHlwZSBuYW1lPSJKb3VybmFsIEFydGljbGUiPjE3PC9yZWYtdHlwZT48Y29udHJp
YnV0b3JzPjxhdXRob3JzPjxhdXRob3I+Vml2aWVyLCBFLjwvYXV0aG9yPjxhdXRob3I+VG9tYXNl
bGxvLCBFLjwvYXV0aG9yPjxhdXRob3I+QmFyYXRpbiwgTS48L2F1dGhvcj48YXV0aG9yPldhbHpl
ciwgVC48L2F1dGhvcj48YXV0aG9yPlVnb2xpbmksIFMuPC9hdXRob3I+PC9hdXRob3JzPjwvY29u
dHJpYnV0b3JzPjxhdXRoLWFkZHJlc3M+Q2VudHJlIGQmYXBvcztJbW11bm9sb2dpZSBkZSBNYXJz
ZWlsbGUtTHVtaW55LCBVbml2ZXJzaXRlIGRlIGxhIE1lZGl0ZXJyYW5lZSwgY2FzZSA5MDYsIENh
bXB1cyBkZSBMdW1pbnksIDEzMjg4IE1hcnNlaWxsZSwgRnJhbmNlLiB2aXZpZXJAY2ltbC51bml2
LW1ycy5mcjwvYXV0aC1hZGRyZXNzPjx0aXRsZXM+PHRpdGxlPkZ1bmN0aW9ucyBvZiBuYXR1cmFs
IGtpbGxlciBjZWxsczwvdGl0bGU+PHNlY29uZGFyeS10aXRsZT5OYXQgSW1tdW5vbDwvc2Vjb25k
YXJ5LXRpdGxlPjwvdGl0bGVzPjxwYWdlcz41MDMtMTA8L3BhZ2VzPjx2b2x1bWU+OTwvdm9sdW1l
PjxudW1iZXI+NTwvbnVtYmVyPjxlZGl0aW9uPjIwMDgvMDQvMjI8L2VkaXRpb24+PGtleXdvcmRz
PjxrZXl3b3JkPkFuaW1hbHM8L2tleXdvcmQ+PGtleXdvcmQ+QXV0b2ltbXVuZSBEaXNlYXNlcy9p
bW11bm9sb2d5PC9rZXl3b3JkPjxrZXl3b3JkPkRlbmRyaXRpYyBDZWxscy9pbW11bm9sb2d5PC9r
ZXl3b3JkPjxrZXl3b3JkPkVuZG90aGVsaWFsIENlbGxzL2ltbXVub2xvZ3k8L2tleXdvcmQ+PGtl
eXdvcmQ+SG9zdCB2cyBHcmFmdCBSZWFjdGlvbi9pbW11bm9sb2d5PC9rZXl3b3JkPjxrZXl3b3Jk
Pkh1bWFuczwva2V5d29yZD48a2V5d29yZD5JbW11bmUgVG9sZXJhbmNlPC9rZXl3b3JkPjxrZXl3
b3JkPkltbXVub3RoZXJhcHksIEFkb3B0aXZlPC9rZXl3b3JkPjxrZXl3b3JkPkluZmxhbW1hdGlv
bi9pbW11bm9sb2d5PC9rZXl3b3JkPjxrZXl3b3JkPktpbGxlciBDZWxscywgTmF0dXJhbC8qaW1t
dW5vbG9neTwva2V5d29yZD48a2V5d29yZD5NYWNyb3BoYWdlcy9pbW11bm9sb2d5PC9rZXl3b3Jk
PjxrZXl3b3JkPk5lb3BsYXNtcy9pbW11bm9sb2d5L3RoZXJhcHk8L2tleXdvcmQ+PGtleXdvcmQ+
VC1MeW1waG9jeXRlcy9pbW11bm9sb2d5PC9rZXl3b3JkPjxrZXl3b3JkPlZpcnVzIERpc2Vhc2Vz
L2ltbXVub2xvZ3k8L2tleXdvcmQ+PC9rZXl3b3Jkcz48ZGF0ZXM+PHllYXI+MjAwODwveWVhcj48
cHViLWRhdGVzPjxkYXRlPk1heTwvZGF0ZT48L3B1Yi1kYXRlcz48L2RhdGVzPjxpc2JuPjE1Mjkt
MjkxNiAoRWxlY3Ryb25pYykmI3hEOzE1MjktMjkwOCAoTGlua2luZyk8L2lzYm4+PGFjY2Vzc2lv
bi1udW0+MTg0MjUxMDc8L2FjY2Vzc2lvbi1udW0+PHVybHM+PHJlbGF0ZWQtdXJscz48dXJsPmh0
dHBzOi8vd3d3Lm5jYmkubmxtLm5paC5nb3YvcHVibWVkLzE4NDI1MTA3PC91cmw+PC9yZWxhdGVk
LXVybHM+PC91cmxzPjxlbGVjdHJvbmljLXJlc291cmNlLW51bT4xMC4xMDM4L25pMTU4MjwvZWxl
Y3Ryb25pYy1yZXNvdXJjZS1udW0+PC9yZWNvcmQ+PC9DaXRlPjxDaXRlPjxBdXRob3I+TWFydGlu
ZXQ8L0F1dGhvcj48WWVhcj4yMDE1PC9ZZWFyPjxSZWNOdW0+NjI8L1JlY051bT48cmVjb3JkPjxy
ZWMtbnVtYmVyPjYyPC9yZWMtbnVtYmVyPjxmb3JlaWduLWtleXM+PGtleSBhcHA9IkVOIiBkYi1p
ZD0idnBzZHowMHprczByem5lMDIwNjV6MjV4ZDV6ZXRyZHIyMjB6IiB0aW1lc3RhbXA9IjAiPjYy
PC9rZXk+PC9mb3JlaWduLWtleXM+PHJlZi10eXBlIG5hbWU9IkpvdXJuYWwgQXJ0aWNsZSI+MTc8
L3JlZi10eXBlPjxjb250cmlidXRvcnM+PGF1dGhvcnM+PGF1dGhvcj5NYXJ0aW5ldCwgTC48L2F1
dGhvcj48YXV0aG9yPlNteXRoLCBNLiBKLjwvYXV0aG9yPjwvYXV0aG9ycz48L2NvbnRyaWJ1dG9y
cz48YXV0aC1hZGRyZXNzPjFdIEltbXVub2xvZ3kgaW4gQ2FuY2VyIGFuZCBJbmZlY3Rpb24gTGFi
b3JhdG9yeSwgUUlNUiBCZXJnaG9mZXIgTWVkaWNhbCBSZXNlYXJjaCBJbnN0aXR1dGUsIEhlcnN0
b24sIFF1ZWVuc2xhbmQgNDAwNiwgQXVzdHJhbGlhLiBbMl0gSW5zdGl0dXQgTmF0aW9uYWwgZGUg
bGEgU2FudGUgZXQgZGUgbGEgUmVjaGVyY2hlIE1lZGljYWxlIFVuaXRlIE1peHRlIGRlIFJlY2hl
cmNoZSAxMDM3LCBDYW5jZXIgUmVzZWFyY2ggQ2VudGVyIG9mIFRvdWxvdXNlLCBUb3Vsb3VzZSBG
LTMxMDAwLCBGcmFuY2UuJiN4RDsxXSBJbW11bm9sb2d5IGluIENhbmNlciBhbmQgSW5mZWN0aW9u
IExhYm9yYXRvcnksIFFJTVIgQmVyZ2hvZmVyIE1lZGljYWwgUmVzZWFyY2ggSW5zdGl0dXRlLCBI
ZXJzdG9uLCBRdWVlbnNsYW5kIDQwMDYsIEF1c3RyYWxpYS4gWzJdIFNjaG9vbCBvZiBNZWRpY2lu
ZSwgVW5pdmVyc2l0eSBvZiBRdWVlbnNsYW5kLCBIZXJzdG9uLCBRdWVlbnNsYW5kIDQwMDYsIEF1
c3RyYWxpYS48L2F1dGgtYWRkcmVzcz48dGl0bGVzPjx0aXRsZT5CYWxhbmNpbmcgbmF0dXJhbCBr
aWxsZXIgY2VsbCBhY3RpdmF0aW9uIHRocm91Z2ggcGFpcmVkIHJlY2VwdG9yczwvdGl0bGU+PHNl
Y29uZGFyeS10aXRsZT5OYXQgUmV2IEltbXVub2w8L3NlY29uZGFyeS10aXRsZT48L3RpdGxlcz48
cGFnZXM+MjQzLTU0PC9wYWdlcz48dm9sdW1lPjE1PC92b2x1bWU+PG51bWJlcj40PC9udW1iZXI+
PGVkaXRpb24+MjAxNS8wMy8wNzwvZWRpdGlvbj48a2V5d29yZHM+PGtleXdvcmQ+QW5pbWFsczwv
a2V5d29yZD48a2V5d29yZD5IdW1hbnM8L2tleXdvcmQ+PGtleXdvcmQ+S2lsbGVyIENlbGxzLCBO
YXR1cmFsLyppbW11bm9sb2d5LyptZXRhYm9saXNtPC9rZXl3b3JkPjxrZXl3b3JkPkxpZ2FuZHM8
L2tleXdvcmQ+PGtleXdvcmQ+THltcGhvY3l0ZSBBY3RpdmF0aW9uLyppbW11bm9sb2d5PC9rZXl3
b3JkPjxrZXl3b3JkPlJlY2VwdG9ycywgTmF0dXJhbCBLaWxsZXIgQ2VsbC8qbWV0YWJvbGlzbTwv
a2V5d29yZD48a2V5d29yZD5TaWduYWwgVHJhbnNkdWN0aW9uPC9rZXl3b3JkPjwva2V5d29yZHM+
PGRhdGVzPjx5ZWFyPjIwMTU8L3llYXI+PHB1Yi1kYXRlcz48ZGF0ZT5BcHI8L2RhdGU+PC9wdWIt
ZGF0ZXM+PC9kYXRlcz48aXNibj4xNDc0LTE3NDEgKEVsZWN0cm9uaWMpJiN4RDsxNDc0LTE3MzMg
KExpbmtpbmcpPC9pc2JuPjxhY2Nlc3Npb24tbnVtPjI1NzQzMjE5PC9hY2Nlc3Npb24tbnVtPjx1
cmxzPjxyZWxhdGVkLXVybHM+PHVybD5odHRwczovL3d3dy5uY2JpLm5sbS5uaWguZ292L3B1Ym1l
ZC8yNTc0MzIxOTwvdXJsPjwvcmVsYXRlZC11cmxzPjwvdXJscz48ZWxlY3Ryb25pYy1yZXNvdXJj
ZS1udW0+MTAuMTAzOC9ucmkzNzk5PC9lbGVjdHJvbmljLXJlc291cmNlLW51bT48L3JlY29yZD48
L0NpdGU+PENpdGU+PEF1dGhvcj5Zb2tveWFtYTwvQXV0aG9yPjxZZWFyPjIwMDM8L1llYXI+PFJl
Y051bT42MzwvUmVjTnVtPjxyZWNvcmQ+PHJlYy1udW1iZXI+NjM8L3JlYy1udW1iZXI+PGZvcmVp
Z24ta2V5cz48a2V5IGFwcD0iRU4iIGRiLWlkPSJ2cHNkejAwemtzMHJ6bmUwMjA2NXoyNXhkNXpl
dHJkcjIyMHoiIHRpbWVzdGFtcD0iMCI+NjM8L2tleT48L2ZvcmVpZ24ta2V5cz48cmVmLXR5cGUg
bmFtZT0iSm91cm5hbCBBcnRpY2xlIj4xNzwvcmVmLXR5cGU+PGNvbnRyaWJ1dG9ycz48YXV0aG9y
cz48YXV0aG9yPllva295YW1hLCBXLiBNLjwvYXV0aG9yPjxhdXRob3I+UGxvdWdhc3RlbCwgQi4g
Ri48L2F1dGhvcj48L2F1dGhvcnM+PC9jb250cmlidXRvcnM+PGF1dGgtYWRkcmVzcz5Ib3dhcmQg
SHVnaGVzIE1lZGljYWwgSW5zdGl0dXRlLCBSaGV1bWF0b2xvZ3kgRGl2aXNpb24sIERlcGFydG1l
bnQgb2YgTWVkaWNpbmUsIEJhcm5lcy1KZXdpc2ggSG9zcGl0YWwgYW5kIFdhc2hpbmd0b24gVW5p
dmVyc2l0eSBTY2hvb2wgb2YgTWVkaWNpbmUsIEJveCA4MDQ1LCA2NjAgU291dGggRXVjbGlkIEF2
ZW51ZSwgU3QgTG91aXMsIE1pc3NvdXJpIDYzMTEwLCBVU0EuIHlva295YW1hQGltZ2F0ZS53dXN0
bC5lZHU8L2F1dGgtYWRkcmVzcz48dGl0bGVzPjx0aXRsZT5JbW11bmUgZnVuY3Rpb25zIGVuY29k
ZWQgYnkgdGhlIG5hdHVyYWwga2lsbGVyIGdlbmUgY29tcGxleDwvdGl0bGU+PHNlY29uZGFyeS10
aXRsZT5OYXQgUmV2IEltbXVub2w8L3NlY29uZGFyeS10aXRsZT48L3RpdGxlcz48cGFnZXM+MzA0
LTE2PC9wYWdlcz48dm9sdW1lPjM8L3ZvbHVtZT48bnVtYmVyPjQ8L251bWJlcj48ZWRpdGlvbj4y
MDAzLzA0LzAyPC9lZGl0aW9uPjxrZXl3b3Jkcz48a2V5d29yZD5BbWlubyBBY2lkIFNlcXVlbmNl
PC9rZXl3b3JkPjxrZXl3b3JkPkFuaW1hbHM8L2tleXdvcmQ+PGtleXdvcmQ+RXZvbHV0aW9uLCBN
b2xlY3VsYXI8L2tleXdvcmQ+PGtleXdvcmQ+SHVtYW5zPC9rZXl3b3JkPjxrZXl3b3JkPktpbGxl
ciBDZWxscywgTmF0dXJhbC8qaW1tdW5vbG9neTwva2V5d29yZD48a2V5d29yZD5MaWdhbmRzPC9r
ZXl3b3JkPjxrZXl3b3JkPk1pY2U8L2tleXdvcmQ+PGtleXdvcmQ+TW9kZWxzLCBJbW11bm9sb2dp
Y2FsPC9rZXl3b3JkPjxrZXl3b3JkPk1vbGVjdWxhciBTZXF1ZW5jZSBEYXRhPC9rZXl3b3JkPjxr
ZXl3b3JkPipNdWx0aWdlbmUgRmFtaWx5PC9rZXl3b3JkPjxrZXl3b3JkPk5lb3BsYXNtcy9nZW5l
dGljcy9pbW11bm9sb2d5PC9rZXl3b3JkPjxrZXl3b3JkPlBvbHltb3JwaGlzbSwgR2VuZXRpYzwv
a2V5d29yZD48a2V5d29yZD5SZWNlcHRvcnMsIEltbXVub2xvZ2ljL2NoZW1pc3RyeS8qZ2VuZXRp
Y3MvcGh5c2lvbG9neTwva2V5d29yZD48a2V5d29yZD5TZXF1ZW5jZSBIb21vbG9neSwgQW1pbm8g
QWNpZDwva2V5d29yZD48a2V5d29yZD5ULUx5bXBob2N5dGVzL2ltbXVub2xvZ3k8L2tleXdvcmQ+
PGtleXdvcmQ+VmlydXMgRGlzZWFzZXMvZ2VuZXRpY3MvaW1tdW5vbG9neTwva2V5d29yZD48L2tl
eXdvcmRzPjxkYXRlcz48eWVhcj4yMDAzPC95ZWFyPjxwdWItZGF0ZXM+PGRhdGU+QXByPC9kYXRl
PjwvcHViLWRhdGVzPjwvZGF0ZXM+PGlzYm4+MTQ3NC0xNzMzIChQcmludCkmI3hEOzE0NzQtMTcz
MyAoTGlua2luZyk8L2lzYm4+PGFjY2Vzc2lvbi1udW0+MTI2NjkwMjE8L2FjY2Vzc2lvbi1udW0+
PHVybHM+PHJlbGF0ZWQtdXJscz48dXJsPmh0dHBzOi8vd3d3Lm5jYmkubmxtLm5paC5nb3YvcHVi
bWVkLzEyNjY5MDIxPC91cmw+PC9yZWxhdGVkLXVybHM+PC91cmxzPjxlbGVjdHJvbmljLXJlc291
cmNlLW51bT4xMC4xMDM4L25yaTEwNTU8L2VsZWN0cm9uaWMtcmVzb3VyY2UtbnVtPjwvcmVjb3Jk
PjwvQ2l0ZT48L0VuZE5vdGU+AGAA
</w:fldData>
        </w:fldChar>
      </w:r>
      <w:r>
        <w:rPr>
          <w:rFonts w:ascii="Book Antiqua" w:eastAsia="Times New Roman" w:hAnsi="Book Antiqua" w:cs="Book Antiqua"/>
        </w:rPr>
        <w:instrText xml:space="preserve"> ADDIN EN.CITE </w:instrText>
      </w:r>
      <w:r>
        <w:rPr>
          <w:rFonts w:ascii="Book Antiqua" w:eastAsia="Times New Roman" w:hAnsi="Book Antiqua" w:cs="Book Antiqua"/>
        </w:rPr>
        <w:fldChar w:fldCharType="begin">
          <w:fldData xml:space="preserve">PEVuZE5vdGU+PENpdGU+PEF1dGhvcj5IdW50aW5ndG9uPC9BdXRob3I+PFllYXI+MjAwNzwvWWVh
cj48UmVjTnVtPjYwPC9SZWNOdW0+PERpc3BsYXlUZXh0PjxzdHlsZSBmYWNlPSJzdXBlcnNjcmlw
dCI+WzQ3LTUwXTwvc3R5bGU+PC9EaXNwbGF5VGV4dD48cmVjb3JkPjxyZWMtbnVtYmVyPjYwPC9y
ZWMtbnVtYmVyPjxmb3JlaWduLWtleXM+PGtleSBhcHA9IkVOIiBkYi1pZD0idnBzZHowMHprczBy
em5lMDIwNjV6MjV4ZDV6ZXRyZHIyMjB6IiB0aW1lc3RhbXA9IjAiPjYwPC9rZXk+PC9mb3JlaWdu
LWtleXM+PHJlZi10eXBlIG5hbWU9IkpvdXJuYWwgQXJ0aWNsZSI+MTc8L3JlZi10eXBlPjxjb250
cmlidXRvcnM+PGF1dGhvcnM+PGF1dGhvcj5IdW50aW5ndG9uLCBOLiBELjwvYXV0aG9yPjxhdXRo
b3I+Vm9zc2hlbnJpY2gsIEMuIEEuPC9hdXRob3I+PGF1dGhvcj5EaSBTYW50bywgSi4gUC48L2F1
dGhvcj48L2F1dGhvcnM+PC9jb250cmlidXRvcnM+PGF1dGgtYWRkcmVzcz5DeXRva2luZXMgYW5k
IEx5bXBob2lkIERldmVsb3BtZW50IFVuaXQgYW5kIEluc2VybSBVbml0IDY2OCwgSW5zdGl0dXQg
UGFzdGV1ciwgMjUgUnVlIGR1IERvY3RldXIgUm91eCwgNzU3MjQgUGFyaXMsIENlZGV4IDE1LCBG
cmFuY2UuPC9hdXRoLWFkZHJlc3M+PHRpdGxlcz48dGl0bGU+RGV2ZWxvcG1lbnRhbCBwYXRod2F5
cyB0aGF0IGdlbmVyYXRlIG5hdHVyYWwta2lsbGVyLWNlbGwgZGl2ZXJzaXR5IGluIG1pY2UgYW5k
IGh1bWFuczwvdGl0bGU+PHNlY29uZGFyeS10aXRsZT5OYXQgUmV2IEltbXVub2w8L3NlY29uZGFy
eS10aXRsZT48L3RpdGxlcz48cGFnZXM+NzAzLTE0PC9wYWdlcz48dm9sdW1lPjc8L3ZvbHVtZT48
bnVtYmVyPjk8L251bWJlcj48ZWRpdGlvbj4yMDA3LzA4LzI1PC9lZGl0aW9uPjxrZXl3b3Jkcz48
a2V5d29yZD5BbmltYWxzPC9rZXl3b3JkPjxrZXl3b3JkPkNlbGwgRGlmZmVyZW50aWF0aW9uPC9r
ZXl3b3JkPjxrZXl3b3JkPkN5dG9raW5lcy8qbWV0YWJvbGlzbTwva2V5d29yZD48a2V5d29yZD5E
ZW5kcml0aWMgQ2VsbHMvaW1tdW5vbG9neTwva2V5d29yZD48a2V5d29yZD5IdW1hbnM8L2tleXdv
cmQ+PGtleXdvcmQ+S2lsbGVyIENlbGxzLCBOYXR1cmFsLyppbW11bm9sb2d5PC9rZXl3b3JkPjxr
ZXl3b3JkPipMeW1waG9jeXRlIEFjdGl2YXRpb248L2tleXdvcmQ+PGtleXdvcmQ+TWljZTwva2V5
d29yZD48L2tleXdvcmRzPjxkYXRlcz48eWVhcj4yMDA3PC95ZWFyPjxwdWItZGF0ZXM+PGRhdGU+
U2VwPC9kYXRlPjwvcHViLWRhdGVzPjwvZGF0ZXM+PGlzYm4+MTQ3NC0xNzQxIChFbGVjdHJvbmlj
KSYjeEQ7MTQ3NC0xNzMzIChMaW5raW5nKTwvaXNibj48YWNjZXNzaW9uLW51bT4xNzcxNzU0MDwv
YWNjZXNzaW9uLW51bT48dXJscz48cmVsYXRlZC11cmxzPjx1cmw+aHR0cHM6Ly93d3cubmNiaS5u
bG0ubmloLmdvdi9wdWJtZWQvMTc3MTc1NDA8L3VybD48L3JlbGF0ZWQtdXJscz48L3VybHM+PGVs
ZWN0cm9uaWMtcmVzb3VyY2UtbnVtPjEwLjEwMzgvbnJpMjE1NDwvZWxlY3Ryb25pYy1yZXNvdXJj
ZS1udW0+PC9yZWNvcmQ+PC9DaXRlPjxDaXRlPjxBdXRob3I+Vml2aWVyPC9BdXRob3I+PFllYXI+
MjAwODwvWWVhcj48UmVjTnVtPjYxPC9SZWNOdW0+PHJlY29yZD48cmVjLW51bWJlcj42MTwvcmVj
LW51bWJlcj48Zm9yZWlnbi1rZXlzPjxrZXkgYXBwPSJFTiIgZGItaWQ9InZwc2R6MDB6a3Mwcnpu
ZTAyMDY1ejI1eGQ1emV0cmRyMjIweiIgdGltZXN0YW1wPSIwIj42MTwva2V5PjwvZm9yZWlnbi1r
ZXlzPjxyZWYtdHlwZSBuYW1lPSJKb3VybmFsIEFydGljbGUiPjE3PC9yZWYtdHlwZT48Y29udHJp
YnV0b3JzPjxhdXRob3JzPjxhdXRob3I+Vml2aWVyLCBFLjwvYXV0aG9yPjxhdXRob3I+VG9tYXNl
bGxvLCBFLjwvYXV0aG9yPjxhdXRob3I+QmFyYXRpbiwgTS48L2F1dGhvcj48YXV0aG9yPldhbHpl
ciwgVC48L2F1dGhvcj48YXV0aG9yPlVnb2xpbmksIFMuPC9hdXRob3I+PC9hdXRob3JzPjwvY29u
dHJpYnV0b3JzPjxhdXRoLWFkZHJlc3M+Q2VudHJlIGQmYXBvcztJbW11bm9sb2dpZSBkZSBNYXJz
ZWlsbGUtTHVtaW55LCBVbml2ZXJzaXRlIGRlIGxhIE1lZGl0ZXJyYW5lZSwgY2FzZSA5MDYsIENh
bXB1cyBkZSBMdW1pbnksIDEzMjg4IE1hcnNlaWxsZSwgRnJhbmNlLiB2aXZpZXJAY2ltbC51bml2
LW1ycy5mcjwvYXV0aC1hZGRyZXNzPjx0aXRsZXM+PHRpdGxlPkZ1bmN0aW9ucyBvZiBuYXR1cmFs
IGtpbGxlciBjZWxsczwvdGl0bGU+PHNlY29uZGFyeS10aXRsZT5OYXQgSW1tdW5vbDwvc2Vjb25k
YXJ5LXRpdGxlPjwvdGl0bGVzPjxwYWdlcz41MDMtMTA8L3BhZ2VzPjx2b2x1bWU+OTwvdm9sdW1l
PjxudW1iZXI+NTwvbnVtYmVyPjxlZGl0aW9uPjIwMDgvMDQvMjI8L2VkaXRpb24+PGtleXdvcmRz
PjxrZXl3b3JkPkFuaW1hbHM8L2tleXdvcmQ+PGtleXdvcmQ+QXV0b2ltbXVuZSBEaXNlYXNlcy9p
bW11bm9sb2d5PC9rZXl3b3JkPjxrZXl3b3JkPkRlbmRyaXRpYyBDZWxscy9pbW11bm9sb2d5PC9r
ZXl3b3JkPjxrZXl3b3JkPkVuZG90aGVsaWFsIENlbGxzL2ltbXVub2xvZ3k8L2tleXdvcmQ+PGtl
eXdvcmQ+SG9zdCB2cyBHcmFmdCBSZWFjdGlvbi9pbW11bm9sb2d5PC9rZXl3b3JkPjxrZXl3b3Jk
Pkh1bWFuczwva2V5d29yZD48a2V5d29yZD5JbW11bmUgVG9sZXJhbmNlPC9rZXl3b3JkPjxrZXl3
b3JkPkltbXVub3RoZXJhcHksIEFkb3B0aXZlPC9rZXl3b3JkPjxrZXl3b3JkPkluZmxhbW1hdGlv
bi9pbW11bm9sb2d5PC9rZXl3b3JkPjxrZXl3b3JkPktpbGxlciBDZWxscywgTmF0dXJhbC8qaW1t
dW5vbG9neTwva2V5d29yZD48a2V5d29yZD5NYWNyb3BoYWdlcy9pbW11bm9sb2d5PC9rZXl3b3Jk
PjxrZXl3b3JkPk5lb3BsYXNtcy9pbW11bm9sb2d5L3RoZXJhcHk8L2tleXdvcmQ+PGtleXdvcmQ+
VC1MeW1waG9jeXRlcy9pbW11bm9sb2d5PC9rZXl3b3JkPjxrZXl3b3JkPlZpcnVzIERpc2Vhc2Vz
L2ltbXVub2xvZ3k8L2tleXdvcmQ+PC9rZXl3b3Jkcz48ZGF0ZXM+PHllYXI+MjAwODwveWVhcj48
cHViLWRhdGVzPjxkYXRlPk1heTwvZGF0ZT48L3B1Yi1kYXRlcz48L2RhdGVzPjxpc2JuPjE1Mjkt
MjkxNiAoRWxlY3Ryb25pYykmI3hEOzE1MjktMjkwOCAoTGlua2luZyk8L2lzYm4+PGFjY2Vzc2lv
bi1udW0+MTg0MjUxMDc8L2FjY2Vzc2lvbi1udW0+PHVybHM+PHJlbGF0ZWQtdXJscz48dXJsPmh0
dHBzOi8vd3d3Lm5jYmkubmxtLm5paC5nb3YvcHVibWVkLzE4NDI1MTA3PC91cmw+PC9yZWxhdGVk
LXVybHM+PC91cmxzPjxlbGVjdHJvbmljLXJlc291cmNlLW51bT4xMC4xMDM4L25pMTU4MjwvZWxl
Y3Ryb25pYy1yZXNvdXJjZS1udW0+PC9yZWNvcmQ+PC9DaXRlPjxDaXRlPjxBdXRob3I+TWFydGlu
ZXQ8L0F1dGhvcj48WWVhcj4yMDE1PC9ZZWFyPjxSZWNOdW0+NjI8L1JlY051bT48cmVjb3JkPjxy
ZWMtbnVtYmVyPjYyPC9yZWMtbnVtYmVyPjxmb3JlaWduLWtleXM+PGtleSBhcHA9IkVOIiBkYi1p
ZD0idnBzZHowMHprczByem5lMDIwNjV6MjV4ZDV6ZXRyZHIyMjB6IiB0aW1lc3RhbXA9IjAiPjYy
PC9rZXk+PC9mb3JlaWduLWtleXM+PHJlZi10eXBlIG5hbWU9IkpvdXJuYWwgQXJ0aWNsZSI+MTc8
L3JlZi10eXBlPjxjb250cmlidXRvcnM+PGF1dGhvcnM+PGF1dGhvcj5NYXJ0aW5ldCwgTC48L2F1
dGhvcj48YXV0aG9yPlNteXRoLCBNLiBKLjwvYXV0aG9yPjwvYXV0aG9ycz48L2NvbnRyaWJ1dG9y
cz48YXV0aC1hZGRyZXNzPjFdIEltbXVub2xvZ3kgaW4gQ2FuY2VyIGFuZCBJbmZlY3Rpb24gTGFi
b3JhdG9yeSwgUUlNUiBCZXJnaG9mZXIgTWVkaWNhbCBSZXNlYXJjaCBJbnN0aXR1dGUsIEhlcnN0
b24sIFF1ZWVuc2xhbmQgNDAwNiwgQXVzdHJhbGlhLiBbMl0gSW5zdGl0dXQgTmF0aW9uYWwgZGUg
bGEgU2FudGUgZXQgZGUgbGEgUmVjaGVyY2hlIE1lZGljYWxlIFVuaXRlIE1peHRlIGRlIFJlY2hl
cmNoZSAxMDM3LCBDYW5jZXIgUmVzZWFyY2ggQ2VudGVyIG9mIFRvdWxvdXNlLCBUb3Vsb3VzZSBG
LTMxMDAwLCBGcmFuY2UuJiN4RDsxXSBJbW11bm9sb2d5IGluIENhbmNlciBhbmQgSW5mZWN0aW9u
IExhYm9yYXRvcnksIFFJTVIgQmVyZ2hvZmVyIE1lZGljYWwgUmVzZWFyY2ggSW5zdGl0dXRlLCBI
ZXJzdG9uLCBRdWVlbnNsYW5kIDQwMDYsIEF1c3RyYWxpYS4gWzJdIFNjaG9vbCBvZiBNZWRpY2lu
ZSwgVW5pdmVyc2l0eSBvZiBRdWVlbnNsYW5kLCBIZXJzdG9uLCBRdWVlbnNsYW5kIDQwMDYsIEF1
c3RyYWxpYS48L2F1dGgtYWRkcmVzcz48dGl0bGVzPjx0aXRsZT5CYWxhbmNpbmcgbmF0dXJhbCBr
aWxsZXIgY2VsbCBhY3RpdmF0aW9uIHRocm91Z2ggcGFpcmVkIHJlY2VwdG9yczwvdGl0bGU+PHNl
Y29uZGFyeS10aXRsZT5OYXQgUmV2IEltbXVub2w8L3NlY29uZGFyeS10aXRsZT48L3RpdGxlcz48
cGFnZXM+MjQzLTU0PC9wYWdlcz48dm9sdW1lPjE1PC92b2x1bWU+PG51bWJlcj40PC9udW1iZXI+
PGVkaXRpb24+MjAxNS8wMy8wNzwvZWRpdGlvbj48a2V5d29yZHM+PGtleXdvcmQ+QW5pbWFsczwv
a2V5d29yZD48a2V5d29yZD5IdW1hbnM8L2tleXdvcmQ+PGtleXdvcmQ+S2lsbGVyIENlbGxzLCBO
YXR1cmFsLyppbW11bm9sb2d5LyptZXRhYm9saXNtPC9rZXl3b3JkPjxrZXl3b3JkPkxpZ2FuZHM8
L2tleXdvcmQ+PGtleXdvcmQ+THltcGhvY3l0ZSBBY3RpdmF0aW9uLyppbW11bm9sb2d5PC9rZXl3
b3JkPjxrZXl3b3JkPlJlY2VwdG9ycywgTmF0dXJhbCBLaWxsZXIgQ2VsbC8qbWV0YWJvbGlzbTwv
a2V5d29yZD48a2V5d29yZD5TaWduYWwgVHJhbnNkdWN0aW9uPC9rZXl3b3JkPjwva2V5d29yZHM+
PGRhdGVzPjx5ZWFyPjIwMTU8L3llYXI+PHB1Yi1kYXRlcz48ZGF0ZT5BcHI8L2RhdGU+PC9wdWIt
ZGF0ZXM+PC9kYXRlcz48aXNibj4xNDc0LTE3NDEgKEVsZWN0cm9uaWMpJiN4RDsxNDc0LTE3MzMg
KExpbmtpbmcpPC9pc2JuPjxhY2Nlc3Npb24tbnVtPjI1NzQzMjE5PC9hY2Nlc3Npb24tbnVtPjx1
cmxzPjxyZWxhdGVkLXVybHM+PHVybD5odHRwczovL3d3dy5uY2JpLm5sbS5uaWguZ292L3B1Ym1l
ZC8yNTc0MzIxOTwvdXJsPjwvcmVsYXRlZC11cmxzPjwvdXJscz48ZWxlY3Ryb25pYy1yZXNvdXJj
ZS1udW0+MTAuMTAzOC9ucmkzNzk5PC9lbGVjdHJvbmljLXJlc291cmNlLW51bT48L3JlY29yZD48
L0NpdGU+PENpdGU+PEF1dGhvcj5Zb2tveWFtYTwvQXV0aG9yPjxZZWFyPjIwMDM8L1llYXI+PFJl
Y051bT42MzwvUmVjTnVtPjxyZWNvcmQ+PHJlYy1udW1iZXI+NjM8L3JlYy1udW1iZXI+PGZvcmVp
Z24ta2V5cz48a2V5IGFwcD0iRU4iIGRiLWlkPSJ2cHNkejAwemtzMHJ6bmUwMjA2NXoyNXhkNXpl
dHJkcjIyMHoiIHRpbWVzdGFtcD0iMCI+NjM8L2tleT48L2ZvcmVpZ24ta2V5cz48cmVmLXR5cGUg
bmFtZT0iSm91cm5hbCBBcnRpY2xlIj4xNzwvcmVmLXR5cGU+PGNvbnRyaWJ1dG9ycz48YXV0aG9y
cz48YXV0aG9yPllva295YW1hLCBXLiBNLjwvYXV0aG9yPjxhdXRob3I+UGxvdWdhc3RlbCwgQi4g
Ri48L2F1dGhvcj48L2F1dGhvcnM+PC9jb250cmlidXRvcnM+PGF1dGgtYWRkcmVzcz5Ib3dhcmQg
SHVnaGVzIE1lZGljYWwgSW5zdGl0dXRlLCBSaGV1bWF0b2xvZ3kgRGl2aXNpb24sIERlcGFydG1l
bnQgb2YgTWVkaWNpbmUsIEJhcm5lcy1KZXdpc2ggSG9zcGl0YWwgYW5kIFdhc2hpbmd0b24gVW5p
dmVyc2l0eSBTY2hvb2wgb2YgTWVkaWNpbmUsIEJveCA4MDQ1LCA2NjAgU291dGggRXVjbGlkIEF2
ZW51ZSwgU3QgTG91aXMsIE1pc3NvdXJpIDYzMTEwLCBVU0EuIHlva295YW1hQGltZ2F0ZS53dXN0
bC5lZHU8L2F1dGgtYWRkcmVzcz48dGl0bGVzPjx0aXRsZT5JbW11bmUgZnVuY3Rpb25zIGVuY29k
ZWQgYnkgdGhlIG5hdHVyYWwga2lsbGVyIGdlbmUgY29tcGxleDwvdGl0bGU+PHNlY29uZGFyeS10
aXRsZT5OYXQgUmV2IEltbXVub2w8L3NlY29uZGFyeS10aXRsZT48L3RpdGxlcz48cGFnZXM+MzA0
LTE2PC9wYWdlcz48dm9sdW1lPjM8L3ZvbHVtZT48bnVtYmVyPjQ8L251bWJlcj48ZWRpdGlvbj4y
MDAzLzA0LzAyPC9lZGl0aW9uPjxrZXl3b3Jkcz48a2V5d29yZD5BbWlubyBBY2lkIFNlcXVlbmNl
PC9rZXl3b3JkPjxrZXl3b3JkPkFuaW1hbHM8L2tleXdvcmQ+PGtleXdvcmQ+RXZvbHV0aW9uLCBN
b2xlY3VsYXI8L2tleXdvcmQ+PGtleXdvcmQ+SHVtYW5zPC9rZXl3b3JkPjxrZXl3b3JkPktpbGxl
ciBDZWxscywgTmF0dXJhbC8qaW1tdW5vbG9neTwva2V5d29yZD48a2V5d29yZD5MaWdhbmRzPC9r
ZXl3b3JkPjxrZXl3b3JkPk1pY2U8L2tleXdvcmQ+PGtleXdvcmQ+TW9kZWxzLCBJbW11bm9sb2dp
Y2FsPC9rZXl3b3JkPjxrZXl3b3JkPk1vbGVjdWxhciBTZXF1ZW5jZSBEYXRhPC9rZXl3b3JkPjxr
ZXl3b3JkPipNdWx0aWdlbmUgRmFtaWx5PC9rZXl3b3JkPjxrZXl3b3JkPk5lb3BsYXNtcy9nZW5l
dGljcy9pbW11bm9sb2d5PC9rZXl3b3JkPjxrZXl3b3JkPlBvbHltb3JwaGlzbSwgR2VuZXRpYzwv
a2V5d29yZD48a2V5d29yZD5SZWNlcHRvcnMsIEltbXVub2xvZ2ljL2NoZW1pc3RyeS8qZ2VuZXRp
Y3MvcGh5c2lvbG9neTwva2V5d29yZD48a2V5d29yZD5TZXF1ZW5jZSBIb21vbG9neSwgQW1pbm8g
QWNpZDwva2V5d29yZD48a2V5d29yZD5ULUx5bXBob2N5dGVzL2ltbXVub2xvZ3k8L2tleXdvcmQ+
PGtleXdvcmQ+VmlydXMgRGlzZWFzZXMvZ2VuZXRpY3MvaW1tdW5vbG9neTwva2V5d29yZD48L2tl
eXdvcmRzPjxkYXRlcz48eWVhcj4yMDAzPC95ZWFyPjxwdWItZGF0ZXM+PGRhdGU+QXByPC9kYXRl
PjwvcHViLWRhdGVzPjwvZGF0ZXM+PGlzYm4+MTQ3NC0xNzMzIChQcmludCkmI3hEOzE0NzQtMTcz
MyAoTGlua2luZyk8L2lzYm4+PGFjY2Vzc2lvbi1udW0+MTI2NjkwMjE8L2FjY2Vzc2lvbi1udW0+
PHVybHM+PHJlbGF0ZWQtdXJscz48dXJsPmh0dHBzOi8vd3d3Lm5jYmkubmxtLm5paC5nb3YvcHVi
bWVkLzEyNjY5MDIxPC91cmw+PC9yZWxhdGVkLXVybHM+PC91cmxzPjxlbGVjdHJvbmljLXJlc291
cmNlLW51bT4xMC4xMDM4L25yaTEwNTU8L2VsZWN0cm9uaWMtcmVzb3VyY2UtbnVtPjwvcmVjb3Jk
PjwvQ2l0ZT48L0VuZE5vdGU+AGAA
</w:fldData>
        </w:fldChar>
      </w:r>
      <w:r>
        <w:rPr>
          <w:rFonts w:ascii="Book Antiqua" w:eastAsia="Times New Roman" w:hAnsi="Book Antiqua" w:cs="Book Antiqua"/>
        </w:rPr>
        <w:instrText xml:space="preserve"> ADDIN EN.CITE.DATA </w:instrText>
      </w:r>
      <w:r>
        <w:rPr>
          <w:rFonts w:ascii="Book Antiqua" w:eastAsia="Times New Roman" w:hAnsi="Book Antiqua" w:cs="Book Antiqua"/>
        </w:rPr>
      </w:r>
      <w:r>
        <w:rPr>
          <w:rFonts w:ascii="Book Antiqua" w:eastAsia="Times New Roman" w:hAnsi="Book Antiqua" w:cs="Book Antiqua"/>
        </w:rPr>
        <w:fldChar w:fldCharType="end"/>
      </w:r>
      <w:r>
        <w:rPr>
          <w:rFonts w:ascii="Book Antiqua" w:eastAsia="Times New Roman" w:hAnsi="Book Antiqua" w:cs="Book Antiqua"/>
        </w:rPr>
      </w:r>
      <w:r>
        <w:rPr>
          <w:rFonts w:ascii="Book Antiqua" w:eastAsia="Times New Roman" w:hAnsi="Book Antiqua" w:cs="Book Antiqua"/>
        </w:rPr>
        <w:fldChar w:fldCharType="separate"/>
      </w:r>
      <w:r>
        <w:rPr>
          <w:rFonts w:ascii="Book Antiqua" w:eastAsia="Times New Roman" w:hAnsi="Book Antiqua" w:cs="Book Antiqua"/>
          <w:vertAlign w:val="superscript"/>
        </w:rPr>
        <w:t>[47-50]</w:t>
      </w:r>
      <w:r>
        <w:rPr>
          <w:rFonts w:ascii="Book Antiqua" w:eastAsia="Times New Roman" w:hAnsi="Book Antiqua" w:cs="Book Antiqua"/>
        </w:rPr>
        <w:fldChar w:fldCharType="end"/>
      </w:r>
      <w:r>
        <w:rPr>
          <w:rFonts w:ascii="Book Antiqua" w:hAnsi="Book Antiqua" w:cs="Book Antiqua"/>
          <w:shd w:val="clear" w:color="auto" w:fill="FFFFFF"/>
        </w:rPr>
        <w:t xml:space="preserve">. </w:t>
      </w:r>
      <w:r>
        <w:rPr>
          <w:rFonts w:ascii="Book Antiqua" w:hAnsi="Book Antiqua" w:cs="Book Antiqua"/>
        </w:rPr>
        <w:t xml:space="preserve">The major activating ligands for NK cells are MICA/B, ULBP and Hsp90 </w:t>
      </w:r>
      <w:proofErr w:type="spellStart"/>
      <w:r>
        <w:rPr>
          <w:rFonts w:ascii="Book Antiqua" w:hAnsi="Book Antiqua" w:cs="Book Antiqua"/>
        </w:rPr>
        <w:t>usualy</w:t>
      </w:r>
      <w:proofErr w:type="spellEnd"/>
      <w:r>
        <w:rPr>
          <w:rFonts w:ascii="Book Antiqua" w:hAnsi="Book Antiqua" w:cs="Book Antiqua"/>
        </w:rPr>
        <w:t xml:space="preserve"> overexpressed on tumor cells</w:t>
      </w:r>
      <w:r>
        <w:rPr>
          <w:rFonts w:ascii="Book Antiqua" w:eastAsia="Times New Roman" w:hAnsi="Book Antiqua" w:cs="Book Antiqua"/>
        </w:rPr>
        <w:fldChar w:fldCharType="begin"/>
      </w:r>
      <w:r>
        <w:rPr>
          <w:rFonts w:ascii="Book Antiqua" w:eastAsia="Times New Roman" w:hAnsi="Book Antiqua" w:cs="Book Antiqua"/>
        </w:rPr>
        <w:instrText xml:space="preserve"> ADDIN EN.CITE &lt;EndNote&gt;&lt;Cite&gt;&lt;Author&gt;Lanier&lt;/Author&gt;&lt;Year&gt;2005&lt;/Year&gt;&lt;RecNum&gt;64&lt;/RecNum&gt;&lt;DisplayText&gt;&lt;style face="superscript"&gt;[51]&lt;/style&gt;&lt;/DisplayText&gt;&lt;record&gt;&lt;rec-number&gt;64&lt;/rec-number&gt;&lt;foreign-keys&gt;&lt;key app="EN" db-id="vpsdz00zks0rzne02065z25xd5zetrdr220z" timestamp="0"&gt;64&lt;/key&gt;&lt;/foreign-keys&gt;&lt;ref-type name="Journal Article"&gt;17&lt;/ref-type&gt;&lt;contributors&gt;&lt;authors&gt;&lt;author&gt;Lanier, L. L.&lt;/author&gt;&lt;/authors&gt;&lt;/contributors&gt;&lt;auth-address&gt;Department of Microbiology and Immunology and the Cancer Research Institute, University of California, San Francisco School of Medicine, San Francisco, California 94143-0414, USA. lanier@itsa.ucsf.edu&lt;/auth-address&gt;&lt;titles&gt;&lt;title&gt;NK cell recognition&lt;/title&gt;&lt;secondary-title&gt;Annu Rev Immunol&lt;/secondary-title&gt;&lt;/titles&gt;&lt;pages&gt;225-74&lt;/pages&gt;&lt;volume&gt;23&lt;/volume&gt;&lt;edition&gt;2005/03/18&lt;/edition&gt;&lt;keywords&gt;&lt;keyword&gt;Animals&lt;/keyword&gt;&lt;keyword&gt;Histocompatibility Antigens Class I/metabolism&lt;/keyword&gt;&lt;keyword&gt;Humans&lt;/keyword&gt;&lt;keyword&gt;Immunity, Innate&lt;/keyword&gt;&lt;keyword&gt;Killer Cells, Natural/*immunology&lt;/keyword&gt;&lt;keyword&gt;Ligands&lt;/keyword&gt;&lt;keyword&gt;Mice&lt;/keyword&gt;&lt;keyword&gt;Models, Immunological&lt;/keyword&gt;&lt;keyword&gt;Receptors, Immunologic/chemistry/genetics/metabolism&lt;/keyword&gt;&lt;keyword&gt;Signal Transduction&lt;/keyword&gt;&lt;/keywords&gt;&lt;dates&gt;&lt;year&gt;2005&lt;/year&gt;&lt;/dates&gt;&lt;isbn&gt;0732-0582 (Print)&amp;#xD;0732-0582 (Linking)&lt;/isbn&gt;&lt;accession-num&gt;15771571&lt;/accession-num&gt;&lt;urls&gt;&lt;related-urls&gt;&lt;url&gt;https://www.ncbi.nlm.nih.gov/pubmed/15771571&lt;/url&gt;&lt;/related-urls&gt;&lt;/urls&gt;&lt;electronic-resource-num&gt;10.1146/annurev.immunol.23.021704.115526&lt;/electronic-resource-num&gt;&lt;/record&gt;&lt;/Cite&gt;&lt;/EndNote&gt;</w:instrText>
      </w:r>
      <w:r>
        <w:rPr>
          <w:rFonts w:ascii="Book Antiqua" w:eastAsia="Times New Roman" w:hAnsi="Book Antiqua" w:cs="Book Antiqua"/>
        </w:rPr>
        <w:fldChar w:fldCharType="separate"/>
      </w:r>
      <w:r>
        <w:rPr>
          <w:rFonts w:ascii="Book Antiqua" w:eastAsia="Times New Roman" w:hAnsi="Book Antiqua" w:cs="Book Antiqua"/>
          <w:vertAlign w:val="superscript"/>
        </w:rPr>
        <w:t>[51]</w:t>
      </w:r>
      <w:r>
        <w:rPr>
          <w:rFonts w:ascii="Book Antiqua" w:eastAsia="Times New Roman" w:hAnsi="Book Antiqua" w:cs="Book Antiqua"/>
        </w:rPr>
        <w:fldChar w:fldCharType="end"/>
      </w:r>
      <w:r>
        <w:rPr>
          <w:rFonts w:ascii="Book Antiqua" w:hAnsi="Book Antiqua" w:cs="Book Antiqua"/>
        </w:rPr>
        <w:t>. For tumor eradication is necessary total destruction of CSCs. Different studies showed that there are CSCs that express ligands that can be recognized by NK cells and, consequently can be killed</w:t>
      </w:r>
      <w:r>
        <w:rPr>
          <w:rFonts w:ascii="Book Antiqua" w:hAnsi="Book Antiqua" w:cs="Book Antiqua"/>
          <w:shd w:val="clear" w:color="auto" w:fill="FFFFFF"/>
        </w:rPr>
        <w:fldChar w:fldCharType="begin">
          <w:fldData xml:space="preserve">PEVuZE5vdGU+PENpdGU+PEF1dGhvcj5DYXN0cmljb25pPC9BdXRob3I+PFllYXI+MjAwOTwvWWVh
cj48UmVjTnVtPjY3PC9SZWNOdW0+PERpc3BsYXlUZXh0PjxzdHlsZSBmYWNlPSJzdXBlcnNjcmlw
dCI+WzUyLTU0XTwvc3R5bGU+PC9EaXNwbGF5VGV4dD48cmVjb3JkPjxyZWMtbnVtYmVyPjY3PC9y
ZWMtbnVtYmVyPjxmb3JlaWduLWtleXM+PGtleSBhcHA9IkVOIiBkYi1pZD0iYXB2ZWV2eDVvc3I1
cDBleHBwZTVldHg3dmRmYWZ4dnAyZHZwIiB0aW1lc3RhbXA9IjE1NTEwOTM2OTEiPjY3PC9rZXk+
PC9mb3JlaWduLWtleXM+PHJlZi10eXBlIG5hbWU9IkpvdXJuYWwgQXJ0aWNsZSI+MTc8L3JlZi10
eXBlPjxjb250cmlidXRvcnM+PGF1dGhvcnM+PGF1dGhvcj5DYXN0cmljb25pLCBSLjwvYXV0aG9y
PjxhdXRob3I+RGFnYSwgQS48L2F1dGhvcj48YXV0aG9yPkRvbmRlcm8sIEEuPC9hdXRob3I+PGF1
dGhvcj5ab25hLCBHLjwvYXV0aG9yPjxhdXRob3I+UG9saWFuaSwgUC4gTC48L2F1dGhvcj48YXV0
aG9yPk1lbG90dGksIEEuPC9hdXRob3I+PGF1dGhvcj5HcmlmZmVybywgRi48L2F1dGhvcj48YXV0
aG9yPk1hcnViYmksIEQuPC9hdXRob3I+PGF1dGhvcj5TcGF6aWFudGUsIFIuPC9hdXRob3I+PGF1
dGhvcj5CZWxsb3JhLCBGLjwvYXV0aG9yPjxhdXRob3I+TW9yZXR0YSwgTC48L2F1dGhvcj48YXV0
aG9yPk1vcmV0dGEsIEEuPC9hdXRob3I+PGF1dGhvcj5Db3J0ZSwgRy48L2F1dGhvcj48YXV0aG9y
PkJvdHRpbm8sIEMuPC9hdXRob3I+PC9hdXRob3JzPjwvY29udHJpYnV0b3JzPjxhdXRoLWFkZHJl
c3M+RGlwYXJ0aW1lbnRvIGRpIE1lZGljaW5hIFNwZXJpbWVudGFsZSwgVW5pdmVyc2l0YSBkZWds
aSBTdHVkaSBkaSBHZW5vdmEsIEdlbm92YSwgSXRhbHkuPC9hdXRoLWFkZHJlc3M+PHRpdGxlcz48
dGl0bGU+TksgY2VsbHMgcmVjb2duaXplIGFuZCBraWxsIGh1bWFuIGdsaW9ibGFzdG9tYSBjZWxs
cyB3aXRoIHN0ZW0gY2VsbC1saWtlIHByb3BlcnRpZXM8L3RpdGxlPjxzZWNvbmRhcnktdGl0bGU+
SiBJbW11bm9sPC9zZWNvbmRhcnktdGl0bGU+PC90aXRsZXM+PHBlcmlvZGljYWw+PGZ1bGwtdGl0
bGU+SiBJbW11bm9sPC9mdWxsLXRpdGxlPjwvcGVyaW9kaWNhbD48cGFnZXM+MzUzMC05PC9wYWdl
cz48dm9sdW1lPjE4Mjwvdm9sdW1lPjxudW1iZXI+NjwvbnVtYmVyPjxlZGl0aW9uPjIwMDkvMDMv
MDc8L2VkaXRpb24+PGtleXdvcmRzPjxrZXl3b3JkPkFuaW1hbHM8L2tleXdvcmQ+PGtleXdvcmQ+
Q2VsbCBEaWZmZXJlbnRpYXRpb24vaW1tdW5vbG9neTwva2V5d29yZD48a2V5d29yZD5DZWxsIExp
bmUsIFR1bW9yPC9rZXl3b3JkPjxrZXl3b3JkPkNlbGwgVHJhbnNmb3JtYXRpb24sIE5lb3BsYXN0
aWMvaW1tdW5vbG9neS9tZXRhYm9saXNtL3BhdGhvbG9neTwva2V5d29yZD48a2V5d29yZD4qQ3l0
b3RveGljaXR5LCBJbW11bm9sb2dpYzwva2V5d29yZD48a2V5d29yZD5HbGlvYmxhc3RvbWEvKmlt
bXVub2xvZ3kvbWV0YWJvbGlzbS8qcGF0aG9sb2d5PC9rZXl3b3JkPjxrZXl3b3JkPkh1bWFuczwv
a2V5d29yZD48a2V5d29yZD5JbW11bml0eSwgSW5uYXRlPC9rZXl3b3JkPjxrZXl3b3JkPktpbGxl
ciBDZWxscywgTmF0dXJhbC8qaW1tdW5vbG9neS9tZXRhYm9saXNtLypwYXRob2xvZ3k8L2tleXdv
cmQ+PGtleXdvcmQ+TGlnYW5kczwva2V5d29yZD48a2V5d29yZD5MeW1waG9jeXRlcywgVHVtb3It
SW5maWx0cmF0aW5nL2ltbXVub2xvZ3kvcGF0aG9sb2d5L3RyYW5zcGxhbnRhdGlvbjwva2V5d29y
ZD48a2V5d29yZD5NaWNlPC9rZXl3b3JkPjxrZXl3b3JkPk1pY2UsIEluYnJlZCBOT0Q8L2tleXdv
cmQ+PGtleXdvcmQ+TWljZSwgU0NJRDwva2V5d29yZD48a2V5d29yZD5OZW9wbGFzdGljIFN0ZW0g
Q2VsbHMvKmltbXVub2xvZ3kvbWV0YWJvbGlzbS8qcGF0aG9sb2d5PC9rZXl3b3JkPjxrZXl3b3Jk
PlJlY2VwdG9ycywgTmF0dXJhbCBLaWxsZXIgQ2VsbC9iaW9zeW50aGVzaXMvZ2VuZXRpY3MvcGh5
c2lvbG9neTwva2V5d29yZD48a2V5d29yZD5UdW1vciBDZWxscywgQ3VsdHVyZWQ8L2tleXdvcmQ+
PC9rZXl3b3Jkcz48ZGF0ZXM+PHllYXI+MjAwOTwveWVhcj48cHViLWRhdGVzPjxkYXRlPk1hciAx
NTwvZGF0ZT48L3B1Yi1kYXRlcz48L2RhdGVzPjxpc2JuPjE1NTAtNjYwNiAoRWxlY3Ryb25pYykm
I3hEOzAwMjItMTc2NyAoTGlua2luZyk8L2lzYm4+PGFjY2Vzc2lvbi1udW0+MTkyNjUxMzE8L2Fj
Y2Vzc2lvbi1udW0+PHVybHM+PHJlbGF0ZWQtdXJscz48dXJsPmh0dHBzOi8vd3d3Lm5jYmkubmxt
Lm5paC5nb3YvcHVibWVkLzE5MjY1MTMxPC91cmw+PC9yZWxhdGVkLXVybHM+PC91cmxzPjxlbGVj
dHJvbmljLXJlc291cmNlLW51bT4xMC40MDQ5L2ppbW11bm9sLjA4MDI4NDU8L2VsZWN0cm9uaWMt
cmVzb3VyY2UtbnVtPjwvcmVjb3JkPjwvQ2l0ZT48Q2l0ZT48QXV0aG9yPlRzZW5nPC9BdXRob3I+
PFllYXI+MjAxMDwvWWVhcj48UmVjTnVtPjY4PC9SZWNOdW0+PHJlY29yZD48cmVjLW51bWJlcj42
ODwvcmVjLW51bWJlcj48Zm9yZWlnbi1rZXlzPjxrZXkgYXBwPSJFTiIgZGItaWQ9InZwc2R6MDB6
a3MwcnpuZTAyMDY1ejI1eGQ1emV0cmRyMjIweiIgdGltZXN0YW1wPSIwIj42ODwva2V5PjwvZm9y
ZWlnbi1rZXlzPjxyZWYtdHlwZSBuYW1lPSJKb3VybmFsIEFydGljbGUiPjE3PC9yZWYtdHlwZT48
Y29udHJpYnV0b3JzPjxhdXRob3JzPjxhdXRob3I+VHNlbmcsIEguIEMuPC9hdXRob3I+PGF1dGhv
cj5BcmFzdGVoLCBBLjwvYXV0aG9yPjxhdXRob3I+UGFyYW5qcGUsIEEuPC9hdXRob3I+PGF1dGhv
cj5UZXJ1ZWwsIEEuPC9hdXRob3I+PGF1dGhvcj5ZYW5nLCBXLjwvYXV0aG9yPjxhdXRob3I+QmVo
ZWwsIEEuPC9hdXRob3I+PGF1dGhvcj5BbHZhLCBKLiBBLjwvYXV0aG9yPjxhdXRob3I+V2FsdGVy
LCBHLjwvYXV0aG9yPjxhdXRob3I+SGVhZCwgQy48L2F1dGhvcj48YXV0aG9yPklzaGlrYXdhLCBU
LiBPLjwvYXV0aG9yPjxhdXRob3I+SGVyc2NobWFuLCBILiBSLjwvYXV0aG9yPjxhdXRob3I+Q2Fj
YWxhbm8sIE4uPC9hdXRob3I+PGF1dGhvcj5QeWxlLCBBLiBELjwvYXV0aG9yPjxhdXRob3I+UGFy
aywgTi4gSC48L2F1dGhvcj48YXV0aG9yPkpld2V0dCwgQS48L2F1dGhvcj48L2F1dGhvcnM+PC9j
b250cmlidXRvcnM+PGF1dGgtYWRkcmVzcz5EaXZpc2lvbiBvZiBPcmFsIEJpb2xvZ3kgYW5kIE9y
YWwgTWVkaWNpbmUsIFNjaG9vbCBvZiBEZW50aXN0cnkgYW5kIE1lZGljaW5lLCBUaGUgSmFuZSBh
bmQgSmVycnkgV2VpbnRyYXViIENlbnRlciBmb3IgUmVjb25zdHJ1Y3RpdmUgQmlvdGVjaG5vbG9n
eSwgVW5pdmVyc2l0eSBvZiBDYWxpZm9ybmlhIExvcyBBbmdlbGVzLCBMb3MgQW5nZWxlcywgQ2Fs
aWZvcm5pYSwgVW5pdGVkIFN0YXRlcyBvZiBBbWVyaWNhLjwvYXV0aC1hZGRyZXNzPjx0aXRsZXM+
PHRpdGxlPkluY3JlYXNlZCBseXNpcyBvZiBzdGVtIGNlbGxzIGJ1dCBub3QgdGhlaXIgZGlmZmVy
ZW50aWF0ZWQgY2VsbHMgYnkgbmF0dXJhbCBraWxsZXIgY2VsbHM7IGRlLWRpZmZlcmVudGlhdGlv
biBvciByZXByb2dyYW1taW5nIGFjdGl2YXRlcyBOSyBjZWxsczwvdGl0bGU+PHNlY29uZGFyeS10
aXRsZT5QTG9TIE9uZTwvc2Vjb25kYXJ5LXRpdGxlPjwvdGl0bGVzPjxwYWdlcz5lMTE1OTA8L3Bh
Z2VzPjx2b2x1bWU+NTwvdm9sdW1lPjxudW1iZXI+NzwvbnVtYmVyPjxlZGl0aW9uPjIwMTAvMDcv
Mjg8L2VkaXRpb24+PGtleXdvcmRzPjxrZXl3b3JkPkFuaW1hbHM8L2tleXdvcmQ+PGtleXdvcmQ+
QmxvdHRpbmcsIFdlc3Rlcm48L2tleXdvcmQ+PGtleXdvcmQ+Q2VsbCBEaWZmZXJlbnRpYXRpb24v
Z2VuZXRpY3MvcGh5c2lvbG9neTwva2V5d29yZD48a2V5d29yZD5DZWxscywgQ3VsdHVyZWQ8L2tl
eXdvcmQ+PGtleXdvcmQ+RW56eW1lLUxpbmtlZCBJbW11bm9zb3JiZW50IEFzc2F5PC9rZXl3b3Jk
PjxrZXl3b3JkPkh1bWFuczwva2V5d29yZD48a2V5d29yZD5JbnRlcmZlcm9uLWdhbW1hL21ldGFi
b2xpc208L2tleXdvcmQ+PGtleXdvcmQ+SW50ZXJsZXVraW4tMi9waGFybWFjb2xvZ3k8L2tleXdv
cmQ+PGtleXdvcmQ+SW50ZXJsZXVraW4tNi9tZXRhYm9saXNtPC9rZXl3b3JkPjxrZXl3b3JkPklu
dGVybGV1a2luLTgvbWV0YWJvbGlzbTwva2V5d29yZD48a2V5d29yZD5LaWxsZXIgQ2VsbHMsIE5h
dHVyYWwvZHJ1ZyBlZmZlY3RzLyppbW11bm9sb2d5PC9rZXl3b3JkPjxrZXl3b3JkPk1vdXRoIE5l
b3BsYXNtcy9wYXRob2xvZ3k8L2tleXdvcmQ+PGtleXdvcmQ+TmVvcGxhc21zLCBTcXVhbW91cyBD
ZWxsL3BhdGhvbG9neTwva2V5d29yZD48a2V5d29yZD5OZW9wbGFzdGljIFN0ZW0gQ2VsbHMvaW1t
dW5vbG9neS8qbWV0YWJvbGlzbS8qcGF0aG9sb2d5PC9rZXl3b3JkPjxrZXl3b3JkPlN0ZW0gQ2Vs
bHMvY3l0b2xvZ3kvbWV0YWJvbGlzbTwva2V5d29yZD48L2tleXdvcmRzPjxkYXRlcz48eWVhcj4y
MDEwPC95ZWFyPjxwdWItZGF0ZXM+PGRhdGU+SnVsIDE2PC9kYXRlPjwvcHViLWRhdGVzPjwvZGF0
ZXM+PGlzYm4+MTkzMi02MjAzIChFbGVjdHJvbmljKSYjeEQ7MTkzMi02MjAzIChMaW5raW5nKTwv
aXNibj48YWNjZXNzaW9uLW51bT4yMDY2MTI4MTwvYWNjZXNzaW9uLW51bT48dXJscz48cmVsYXRl
ZC11cmxzPjx1cmw+aHR0cHM6Ly93d3cubmNiaS5ubG0ubmloLmdvdi9wdWJtZWQvMjA2NjEyODE8
L3VybD48L3JlbGF0ZWQtdXJscz48L3VybHM+PGN1c3RvbTI+UE1DMjkwNTM5NTwvY3VzdG9tMj48
ZWxlY3Ryb25pYy1yZXNvdXJjZS1udW0+MTAuMTM3MS9qb3VybmFsLnBvbmUuMDAxMTU5MDwvZWxl
Y3Ryb25pYy1yZXNvdXJjZS1udW0+PC9yZWNvcmQ+PC9DaXRlPjxDaXRlPjxBdXRob3I+VGFsbGVy
aWNvPC9BdXRob3I+PFllYXI+MjAxMzwvWWVhcj48UmVjTnVtPjY5PC9SZWNOdW0+PHJlY29yZD48
cmVjLW51bWJlcj42OTwvcmVjLW51bWJlcj48Zm9yZWlnbi1rZXlzPjxrZXkgYXBwPSJFTiIgZGIt
aWQ9InZwc2R6MDB6a3MwcnpuZTAyMDY1ejI1eGQ1emV0cmRyMjIweiIgdGltZXN0YW1wPSIwIj42
OTwva2V5PjwvZm9yZWlnbi1rZXlzPjxyZWYtdHlwZSBuYW1lPSJKb3VybmFsIEFydGljbGUiPjE3
PC9yZWYtdHlwZT48Y29udHJpYnV0b3JzPjxhdXRob3JzPjxhdXRob3I+VGFsbGVyaWNvLCBSLjwv
YXV0aG9yPjxhdXRob3I+VG9kYXJvLCBNLjwvYXV0aG9yPjxhdXRob3I+RGkgRnJhbmNvLCBTLjwv
YXV0aG9yPjxhdXRob3I+TWFjY2FsbGksIEMuPC9hdXRob3I+PGF1dGhvcj5HYXJvZmFsbywgQy48
L2F1dGhvcj48YXV0aG9yPlNvdHRpbGUsIFIuPC9hdXRob3I+PGF1dGhvcj5QYWxtaWVyaSwgQy48
L2F1dGhvcj48YXV0aG9yPlRpcmluYXRvLCBMLjwvYXV0aG9yPjxhdXRob3I+UGFuZ2lnYWRkZSwg
UC4gTi48L2F1dGhvcj48YXV0aG9yPkxhIFJvY2NhLCBSLjwvYXV0aG9yPjxhdXRob3I+TWFuZGVs
Ym9pbSwgTy48L2F1dGhvcj48YXV0aG9yPlN0YXNzaSwgRy48L2F1dGhvcj48YXV0aG9yPkRpIEZh
YnJpemlvLCBFLjwvYXV0aG9yPjxhdXRob3I+UGFybWlhbmksIEcuPC9hdXRob3I+PGF1dGhvcj5N
b3JldHRhLCBBLjwvYXV0aG9yPjxhdXRob3I+RGllbGksIEYuPC9hdXRob3I+PGF1dGhvcj5LYXJy
ZSwgSy48L2F1dGhvcj48YXV0aG9yPkNhcmJvbmUsIEUuPC9hdXRob3I+PC9hdXRob3JzPjwvY29u
dHJpYnV0b3JzPjxhdXRoLWFkZHJlc3M+RGVwYXJ0bWVudCBvZiBFeHBlcmltZW50YWwgYW5kIENs
aW5pY2FsIE1lZGljaW5lLCBVbml2ZXJzaXR5IG9mIE1hZ25hIEdyYWVjaWEsIDg4MTAwIENhdGFu
emFybywgSXRhbHkuPC9hdXRoLWFkZHJlc3M+PHRpdGxlcz48dGl0bGU+SHVtYW4gTksgY2VsbHMg
c2VsZWN0aXZlIHRhcmdldGluZyBvZiBjb2xvbiBjYW5jZXItaW5pdGlhdGluZyBjZWxsczogYSBy
b2xlIGZvciBuYXR1cmFsIGN5dG90b3hpY2l0eSByZWNlcHRvcnMgYW5kIE1IQyBjbGFzcyBJIG1v
bGVjdWxlczwvdGl0bGU+PHNlY29uZGFyeS10aXRsZT5KIEltbXVub2w8L3NlY29uZGFyeS10aXRs
ZT48L3RpdGxlcz48cGFnZXM+MjM4MS05MDwvcGFnZXM+PHZvbHVtZT4xOTA8L3ZvbHVtZT48bnVt
YmVyPjU8L251bWJlcj48ZWRpdGlvbj4yMDEzLzAxLzI1PC9lZGl0aW9uPjxrZXl3b3Jkcz48a2V5
d29yZD5BZGVub2NhcmNpbm9tYS9nZW5ldGljcy8qaW1tdW5vbG9neS9wYXRob2xvZ3k8L2tleXdv
cmQ+PGtleXdvcmQ+QW5pbWFsczwva2V5d29yZD48a2V5d29yZD5DZWxsIExpbmVhZ2UvaW1tdW5v
bG9neTwva2V5d29yZD48a2V5d29yZD5Db2xvbmljIE5lb3BsYXNtcy9nZW5ldGljcy8qaW1tdW5v
bG9neS9wYXRob2xvZ3k8L2tleXdvcmQ+PGtleXdvcmQ+Q3l0b3RveGljaXR5LCBJbW11bm9sb2dp
Yzwva2V5d29yZD48a2V5d29yZD5HZW5lIEV4cHJlc3Npb248L2tleXdvcmQ+PGtleXdvcmQ+SGlz
dG9jb21wYXRpYmlsaXR5IEFudGlnZW5zIENsYXNzIEkvZ2VuZXRpY3MvKmltbXVub2xvZ3k8L2tl
eXdvcmQ+PGtleXdvcmQ+SHVtYW5zPC9rZXl3b3JkPjxrZXl3b3JkPktpbGxlciBDZWxscywgTmF0
dXJhbC8qaW1tdW5vbG9neS9wYXRob2xvZ3k8L2tleXdvcmQ+PGtleXdvcmQ+TWljZTwva2V5d29y
ZD48a2V5d29yZD5NaWNlLCBJbmJyZWQgTk9EPC9rZXl3b3JkPjxrZXl3b3JkPk1pY2UsIFNDSUQ8
L2tleXdvcmQ+PGtleXdvcmQ+TWljcm9zY29weSwgQ29uZm9jYWw8L2tleXdvcmQ+PGtleXdvcmQ+
TmF0dXJhbCBDeXRvdG94aWNpdHkgVHJpZ2dlcmluZyBSZWNlcHRvciAyL2dlbmV0aWNzLyppbW11
bm9sb2d5PC9rZXl3b3JkPjxrZXl3b3JkPk5hdHVyYWwgQ3l0b3RveGljaXR5IFRyaWdnZXJpbmcg
UmVjZXB0b3IgMy9nZW5ldGljcy8qaW1tdW5vbG9neTwva2V5d29yZD48a2V5d29yZD5OZW9wbGFz
dGljIFN0ZW0gQ2VsbHMvKmltbXVub2xvZ3kvcGF0aG9sb2d5L3RyYW5zcGxhbnRhdGlvbjwva2V5
d29yZD48a2V5d29yZD5PcmdhbiBTcGVjaWZpY2l0eTwva2V5d29yZD48a2V5d29yZD5UdW1vciBD
ZWxscywgQ3VsdHVyZWQ8L2tleXdvcmQ+PC9rZXl3b3Jkcz48ZGF0ZXM+PHllYXI+MjAxMzwveWVh
cj48cHViLWRhdGVzPjxkYXRlPk1hciAxPC9kYXRlPjwvcHViLWRhdGVzPjwvZGF0ZXM+PGlzYm4+
MTU1MC02NjA2IChFbGVjdHJvbmljKSYjeEQ7MDAyMi0xNzY3IChMaW5raW5nKTwvaXNibj48YWNj
ZXNzaW9uLW51bT4yMzM0NTMyNzwvYWNjZXNzaW9uLW51bT48dXJscz48cmVsYXRlZC11cmxzPjx1
cmw+aHR0cHM6Ly93d3cubmNiaS5ubG0ubmloLmdvdi9wdWJtZWQvMjMzNDUzMjc8L3VybD48L3Jl
bGF0ZWQtdXJscz48L3VybHM+PGVsZWN0cm9uaWMtcmVzb3VyY2UtbnVtPjEwLjQwNDkvamltbXVu
b2wuMTIwMTU0MjwvZWxlY3Ryb25pYy1yZXNvdXJjZS1udW0+PC9yZWNvcmQ+PC9DaXRlPjwvRW5k
Tm90ZT5AAD==
</w:fldData>
        </w:fldChar>
      </w:r>
      <w:r>
        <w:rPr>
          <w:rFonts w:ascii="Book Antiqua" w:hAnsi="Book Antiqua" w:cs="Book Antiqua"/>
          <w:shd w:val="clear" w:color="auto" w:fill="FFFFFF"/>
        </w:rPr>
        <w:instrText xml:space="preserve"> ADDIN EN.CITE </w:instrText>
      </w:r>
      <w:r>
        <w:rPr>
          <w:rFonts w:ascii="Book Antiqua" w:hAnsi="Book Antiqua" w:cs="Book Antiqua"/>
          <w:shd w:val="clear" w:color="auto" w:fill="FFFFFF"/>
        </w:rPr>
        <w:fldChar w:fldCharType="begin">
          <w:fldData xml:space="preserve">PEVuZE5vdGU+PENpdGU+PEF1dGhvcj5DYXN0cmljb25pPC9BdXRob3I+PFllYXI+MjAwOTwvWWVh
cj48UmVjTnVtPjY3PC9SZWNOdW0+PERpc3BsYXlUZXh0PjxzdHlsZSBmYWNlPSJzdXBlcnNjcmlw
dCI+WzUyLTU0XTwvc3R5bGU+PC9EaXNwbGF5VGV4dD48cmVjb3JkPjxyZWMtbnVtYmVyPjY3PC9y
ZWMtbnVtYmVyPjxmb3JlaWduLWtleXM+PGtleSBhcHA9IkVOIiBkYi1pZD0iYXB2ZWV2eDVvc3I1
cDBleHBwZTVldHg3dmRmYWZ4dnAyZHZwIiB0aW1lc3RhbXA9IjE1NTEwOTM2OTEiPjY3PC9rZXk+
PC9mb3JlaWduLWtleXM+PHJlZi10eXBlIG5hbWU9IkpvdXJuYWwgQXJ0aWNsZSI+MTc8L3JlZi10
eXBlPjxjb250cmlidXRvcnM+PGF1dGhvcnM+PGF1dGhvcj5DYXN0cmljb25pLCBSLjwvYXV0aG9y
PjxhdXRob3I+RGFnYSwgQS48L2F1dGhvcj48YXV0aG9yPkRvbmRlcm8sIEEuPC9hdXRob3I+PGF1
dGhvcj5ab25hLCBHLjwvYXV0aG9yPjxhdXRob3I+UG9saWFuaSwgUC4gTC48L2F1dGhvcj48YXV0
aG9yPk1lbG90dGksIEEuPC9hdXRob3I+PGF1dGhvcj5HcmlmZmVybywgRi48L2F1dGhvcj48YXV0
aG9yPk1hcnViYmksIEQuPC9hdXRob3I+PGF1dGhvcj5TcGF6aWFudGUsIFIuPC9hdXRob3I+PGF1
dGhvcj5CZWxsb3JhLCBGLjwvYXV0aG9yPjxhdXRob3I+TW9yZXR0YSwgTC48L2F1dGhvcj48YXV0
aG9yPk1vcmV0dGEsIEEuPC9hdXRob3I+PGF1dGhvcj5Db3J0ZSwgRy48L2F1dGhvcj48YXV0aG9y
PkJvdHRpbm8sIEMuPC9hdXRob3I+PC9hdXRob3JzPjwvY29udHJpYnV0b3JzPjxhdXRoLWFkZHJl
c3M+RGlwYXJ0aW1lbnRvIGRpIE1lZGljaW5hIFNwZXJpbWVudGFsZSwgVW5pdmVyc2l0YSBkZWds
aSBTdHVkaSBkaSBHZW5vdmEsIEdlbm92YSwgSXRhbHkuPC9hdXRoLWFkZHJlc3M+PHRpdGxlcz48
dGl0bGU+TksgY2VsbHMgcmVjb2duaXplIGFuZCBraWxsIGh1bWFuIGdsaW9ibGFzdG9tYSBjZWxs
cyB3aXRoIHN0ZW0gY2VsbC1saWtlIHByb3BlcnRpZXM8L3RpdGxlPjxzZWNvbmRhcnktdGl0bGU+
SiBJbW11bm9sPC9zZWNvbmRhcnktdGl0bGU+PC90aXRsZXM+PHBlcmlvZGljYWw+PGZ1bGwtdGl0
bGU+SiBJbW11bm9sPC9mdWxsLXRpdGxlPjwvcGVyaW9kaWNhbD48cGFnZXM+MzUzMC05PC9wYWdl
cz48dm9sdW1lPjE4Mjwvdm9sdW1lPjxudW1iZXI+NjwvbnVtYmVyPjxlZGl0aW9uPjIwMDkvMDMv
MDc8L2VkaXRpb24+PGtleXdvcmRzPjxrZXl3b3JkPkFuaW1hbHM8L2tleXdvcmQ+PGtleXdvcmQ+
Q2VsbCBEaWZmZXJlbnRpYXRpb24vaW1tdW5vbG9neTwva2V5d29yZD48a2V5d29yZD5DZWxsIExp
bmUsIFR1bW9yPC9rZXl3b3JkPjxrZXl3b3JkPkNlbGwgVHJhbnNmb3JtYXRpb24sIE5lb3BsYXN0
aWMvaW1tdW5vbG9neS9tZXRhYm9saXNtL3BhdGhvbG9neTwva2V5d29yZD48a2V5d29yZD4qQ3l0
b3RveGljaXR5LCBJbW11bm9sb2dpYzwva2V5d29yZD48a2V5d29yZD5HbGlvYmxhc3RvbWEvKmlt
bXVub2xvZ3kvbWV0YWJvbGlzbS8qcGF0aG9sb2d5PC9rZXl3b3JkPjxrZXl3b3JkPkh1bWFuczwv
a2V5d29yZD48a2V5d29yZD5JbW11bml0eSwgSW5uYXRlPC9rZXl3b3JkPjxrZXl3b3JkPktpbGxl
ciBDZWxscywgTmF0dXJhbC8qaW1tdW5vbG9neS9tZXRhYm9saXNtLypwYXRob2xvZ3k8L2tleXdv
cmQ+PGtleXdvcmQ+TGlnYW5kczwva2V5d29yZD48a2V5d29yZD5MeW1waG9jeXRlcywgVHVtb3It
SW5maWx0cmF0aW5nL2ltbXVub2xvZ3kvcGF0aG9sb2d5L3RyYW5zcGxhbnRhdGlvbjwva2V5d29y
ZD48a2V5d29yZD5NaWNlPC9rZXl3b3JkPjxrZXl3b3JkPk1pY2UsIEluYnJlZCBOT0Q8L2tleXdv
cmQ+PGtleXdvcmQ+TWljZSwgU0NJRDwva2V5d29yZD48a2V5d29yZD5OZW9wbGFzdGljIFN0ZW0g
Q2VsbHMvKmltbXVub2xvZ3kvbWV0YWJvbGlzbS8qcGF0aG9sb2d5PC9rZXl3b3JkPjxrZXl3b3Jk
PlJlY2VwdG9ycywgTmF0dXJhbCBLaWxsZXIgQ2VsbC9iaW9zeW50aGVzaXMvZ2VuZXRpY3MvcGh5
c2lvbG9neTwva2V5d29yZD48a2V5d29yZD5UdW1vciBDZWxscywgQ3VsdHVyZWQ8L2tleXdvcmQ+
PC9rZXl3b3Jkcz48ZGF0ZXM+PHllYXI+MjAwOTwveWVhcj48cHViLWRhdGVzPjxkYXRlPk1hciAx
NTwvZGF0ZT48L3B1Yi1kYXRlcz48L2RhdGVzPjxpc2JuPjE1NTAtNjYwNiAoRWxlY3Ryb25pYykm
I3hEOzAwMjItMTc2NyAoTGlua2luZyk8L2lzYm4+PGFjY2Vzc2lvbi1udW0+MTkyNjUxMzE8L2Fj
Y2Vzc2lvbi1udW0+PHVybHM+PHJlbGF0ZWQtdXJscz48dXJsPmh0dHBzOi8vd3d3Lm5jYmkubmxt
Lm5paC5nb3YvcHVibWVkLzE5MjY1MTMxPC91cmw+PC9yZWxhdGVkLXVybHM+PC91cmxzPjxlbGVj
dHJvbmljLXJlc291cmNlLW51bT4xMC40MDQ5L2ppbW11bm9sLjA4MDI4NDU8L2VsZWN0cm9uaWMt
cmVzb3VyY2UtbnVtPjwvcmVjb3JkPjwvQ2l0ZT48Q2l0ZT48QXV0aG9yPlRzZW5nPC9BdXRob3I+
PFllYXI+MjAxMDwvWWVhcj48UmVjTnVtPjY4PC9SZWNOdW0+PHJlY29yZD48cmVjLW51bWJlcj42
ODwvcmVjLW51bWJlcj48Zm9yZWlnbi1rZXlzPjxrZXkgYXBwPSJFTiIgZGItaWQ9InZwc2R6MDB6
a3MwcnpuZTAyMDY1ejI1eGQ1emV0cmRyMjIweiIgdGltZXN0YW1wPSIwIj42ODwva2V5PjwvZm9y
ZWlnbi1rZXlzPjxyZWYtdHlwZSBuYW1lPSJKb3VybmFsIEFydGljbGUiPjE3PC9yZWYtdHlwZT48
Y29udHJpYnV0b3JzPjxhdXRob3JzPjxhdXRob3I+VHNlbmcsIEguIEMuPC9hdXRob3I+PGF1dGhv
cj5BcmFzdGVoLCBBLjwvYXV0aG9yPjxhdXRob3I+UGFyYW5qcGUsIEEuPC9hdXRob3I+PGF1dGhv
cj5UZXJ1ZWwsIEEuPC9hdXRob3I+PGF1dGhvcj5ZYW5nLCBXLjwvYXV0aG9yPjxhdXRob3I+QmVo
ZWwsIEEuPC9hdXRob3I+PGF1dGhvcj5BbHZhLCBKLiBBLjwvYXV0aG9yPjxhdXRob3I+V2FsdGVy
LCBHLjwvYXV0aG9yPjxhdXRob3I+SGVhZCwgQy48L2F1dGhvcj48YXV0aG9yPklzaGlrYXdhLCBU
LiBPLjwvYXV0aG9yPjxhdXRob3I+SGVyc2NobWFuLCBILiBSLjwvYXV0aG9yPjxhdXRob3I+Q2Fj
YWxhbm8sIE4uPC9hdXRob3I+PGF1dGhvcj5QeWxlLCBBLiBELjwvYXV0aG9yPjxhdXRob3I+UGFy
aywgTi4gSC48L2F1dGhvcj48YXV0aG9yPkpld2V0dCwgQS48L2F1dGhvcj48L2F1dGhvcnM+PC9j
b250cmlidXRvcnM+PGF1dGgtYWRkcmVzcz5EaXZpc2lvbiBvZiBPcmFsIEJpb2xvZ3kgYW5kIE9y
YWwgTWVkaWNpbmUsIFNjaG9vbCBvZiBEZW50aXN0cnkgYW5kIE1lZGljaW5lLCBUaGUgSmFuZSBh
bmQgSmVycnkgV2VpbnRyYXViIENlbnRlciBmb3IgUmVjb25zdHJ1Y3RpdmUgQmlvdGVjaG5vbG9n
eSwgVW5pdmVyc2l0eSBvZiBDYWxpZm9ybmlhIExvcyBBbmdlbGVzLCBMb3MgQW5nZWxlcywgQ2Fs
aWZvcm5pYSwgVW5pdGVkIFN0YXRlcyBvZiBBbWVyaWNhLjwvYXV0aC1hZGRyZXNzPjx0aXRsZXM+
PHRpdGxlPkluY3JlYXNlZCBseXNpcyBvZiBzdGVtIGNlbGxzIGJ1dCBub3QgdGhlaXIgZGlmZmVy
ZW50aWF0ZWQgY2VsbHMgYnkgbmF0dXJhbCBraWxsZXIgY2VsbHM7IGRlLWRpZmZlcmVudGlhdGlv
biBvciByZXByb2dyYW1taW5nIGFjdGl2YXRlcyBOSyBjZWxsczwvdGl0bGU+PHNlY29uZGFyeS10
aXRsZT5QTG9TIE9uZTwvc2Vjb25kYXJ5LXRpdGxlPjwvdGl0bGVzPjxwYWdlcz5lMTE1OTA8L3Bh
Z2VzPjx2b2x1bWU+NTwvdm9sdW1lPjxudW1iZXI+NzwvbnVtYmVyPjxlZGl0aW9uPjIwMTAvMDcv
Mjg8L2VkaXRpb24+PGtleXdvcmRzPjxrZXl3b3JkPkFuaW1hbHM8L2tleXdvcmQ+PGtleXdvcmQ+
QmxvdHRpbmcsIFdlc3Rlcm48L2tleXdvcmQ+PGtleXdvcmQ+Q2VsbCBEaWZmZXJlbnRpYXRpb24v
Z2VuZXRpY3MvcGh5c2lvbG9neTwva2V5d29yZD48a2V5d29yZD5DZWxscywgQ3VsdHVyZWQ8L2tl
eXdvcmQ+PGtleXdvcmQ+RW56eW1lLUxpbmtlZCBJbW11bm9zb3JiZW50IEFzc2F5PC9rZXl3b3Jk
PjxrZXl3b3JkPkh1bWFuczwva2V5d29yZD48a2V5d29yZD5JbnRlcmZlcm9uLWdhbW1hL21ldGFi
b2xpc208L2tleXdvcmQ+PGtleXdvcmQ+SW50ZXJsZXVraW4tMi9waGFybWFjb2xvZ3k8L2tleXdv
cmQ+PGtleXdvcmQ+SW50ZXJsZXVraW4tNi9tZXRhYm9saXNtPC9rZXl3b3JkPjxrZXl3b3JkPklu
dGVybGV1a2luLTgvbWV0YWJvbGlzbTwva2V5d29yZD48a2V5d29yZD5LaWxsZXIgQ2VsbHMsIE5h
dHVyYWwvZHJ1ZyBlZmZlY3RzLyppbW11bm9sb2d5PC9rZXl3b3JkPjxrZXl3b3JkPk1vdXRoIE5l
b3BsYXNtcy9wYXRob2xvZ3k8L2tleXdvcmQ+PGtleXdvcmQ+TmVvcGxhc21zLCBTcXVhbW91cyBD
ZWxsL3BhdGhvbG9neTwva2V5d29yZD48a2V5d29yZD5OZW9wbGFzdGljIFN0ZW0gQ2VsbHMvaW1t
dW5vbG9neS8qbWV0YWJvbGlzbS8qcGF0aG9sb2d5PC9rZXl3b3JkPjxrZXl3b3JkPlN0ZW0gQ2Vs
bHMvY3l0b2xvZ3kvbWV0YWJvbGlzbTwva2V5d29yZD48L2tleXdvcmRzPjxkYXRlcz48eWVhcj4y
MDEwPC95ZWFyPjxwdWItZGF0ZXM+PGRhdGU+SnVsIDE2PC9kYXRlPjwvcHViLWRhdGVzPjwvZGF0
ZXM+PGlzYm4+MTkzMi02MjAzIChFbGVjdHJvbmljKSYjeEQ7MTkzMi02MjAzIChMaW5raW5nKTwv
aXNibj48YWNjZXNzaW9uLW51bT4yMDY2MTI4MTwvYWNjZXNzaW9uLW51bT48dXJscz48cmVsYXRl
ZC11cmxzPjx1cmw+aHR0cHM6Ly93d3cubmNiaS5ubG0ubmloLmdvdi9wdWJtZWQvMjA2NjEyODE8
L3VybD48L3JlbGF0ZWQtdXJscz48L3VybHM+PGN1c3RvbTI+UE1DMjkwNTM5NTwvY3VzdG9tMj48
ZWxlY3Ryb25pYy1yZXNvdXJjZS1udW0+MTAuMTM3MS9qb3VybmFsLnBvbmUuMDAxMTU5MDwvZWxl
Y3Ryb25pYy1yZXNvdXJjZS1udW0+PC9yZWNvcmQ+PC9DaXRlPjxDaXRlPjxBdXRob3I+VGFsbGVy
aWNvPC9BdXRob3I+PFllYXI+MjAxMzwvWWVhcj48UmVjTnVtPjY5PC9SZWNOdW0+PHJlY29yZD48
cmVjLW51bWJlcj42OTwvcmVjLW51bWJlcj48Zm9yZWlnbi1rZXlzPjxrZXkgYXBwPSJFTiIgZGIt
aWQ9InZwc2R6MDB6a3MwcnpuZTAyMDY1ejI1eGQ1emV0cmRyMjIweiIgdGltZXN0YW1wPSIwIj42
OTwva2V5PjwvZm9yZWlnbi1rZXlzPjxyZWYtdHlwZSBuYW1lPSJKb3VybmFsIEFydGljbGUiPjE3
PC9yZWYtdHlwZT48Y29udHJpYnV0b3JzPjxhdXRob3JzPjxhdXRob3I+VGFsbGVyaWNvLCBSLjwv
YXV0aG9yPjxhdXRob3I+VG9kYXJvLCBNLjwvYXV0aG9yPjxhdXRob3I+RGkgRnJhbmNvLCBTLjwv
YXV0aG9yPjxhdXRob3I+TWFjY2FsbGksIEMuPC9hdXRob3I+PGF1dGhvcj5HYXJvZmFsbywgQy48
L2F1dGhvcj48YXV0aG9yPlNvdHRpbGUsIFIuPC9hdXRob3I+PGF1dGhvcj5QYWxtaWVyaSwgQy48
L2F1dGhvcj48YXV0aG9yPlRpcmluYXRvLCBMLjwvYXV0aG9yPjxhdXRob3I+UGFuZ2lnYWRkZSwg
UC4gTi48L2F1dGhvcj48YXV0aG9yPkxhIFJvY2NhLCBSLjwvYXV0aG9yPjxhdXRob3I+TWFuZGVs
Ym9pbSwgTy48L2F1dGhvcj48YXV0aG9yPlN0YXNzaSwgRy48L2F1dGhvcj48YXV0aG9yPkRpIEZh
YnJpemlvLCBFLjwvYXV0aG9yPjxhdXRob3I+UGFybWlhbmksIEcuPC9hdXRob3I+PGF1dGhvcj5N
b3JldHRhLCBBLjwvYXV0aG9yPjxhdXRob3I+RGllbGksIEYuPC9hdXRob3I+PGF1dGhvcj5LYXJy
ZSwgSy48L2F1dGhvcj48YXV0aG9yPkNhcmJvbmUsIEUuPC9hdXRob3I+PC9hdXRob3JzPjwvY29u
dHJpYnV0b3JzPjxhdXRoLWFkZHJlc3M+RGVwYXJ0bWVudCBvZiBFeHBlcmltZW50YWwgYW5kIENs
aW5pY2FsIE1lZGljaW5lLCBVbml2ZXJzaXR5IG9mIE1hZ25hIEdyYWVjaWEsIDg4MTAwIENhdGFu
emFybywgSXRhbHkuPC9hdXRoLWFkZHJlc3M+PHRpdGxlcz48dGl0bGU+SHVtYW4gTksgY2VsbHMg
c2VsZWN0aXZlIHRhcmdldGluZyBvZiBjb2xvbiBjYW5jZXItaW5pdGlhdGluZyBjZWxsczogYSBy
b2xlIGZvciBuYXR1cmFsIGN5dG90b3hpY2l0eSByZWNlcHRvcnMgYW5kIE1IQyBjbGFzcyBJIG1v
bGVjdWxlczwvdGl0bGU+PHNlY29uZGFyeS10aXRsZT5KIEltbXVub2w8L3NlY29uZGFyeS10aXRs
ZT48L3RpdGxlcz48cGFnZXM+MjM4MS05MDwvcGFnZXM+PHZvbHVtZT4xOTA8L3ZvbHVtZT48bnVt
YmVyPjU8L251bWJlcj48ZWRpdGlvbj4yMDEzLzAxLzI1PC9lZGl0aW9uPjxrZXl3b3Jkcz48a2V5
d29yZD5BZGVub2NhcmNpbm9tYS9nZW5ldGljcy8qaW1tdW5vbG9neS9wYXRob2xvZ3k8L2tleXdv
cmQ+PGtleXdvcmQ+QW5pbWFsczwva2V5d29yZD48a2V5d29yZD5DZWxsIExpbmVhZ2UvaW1tdW5v
bG9neTwva2V5d29yZD48a2V5d29yZD5Db2xvbmljIE5lb3BsYXNtcy9nZW5ldGljcy8qaW1tdW5v
bG9neS9wYXRob2xvZ3k8L2tleXdvcmQ+PGtleXdvcmQ+Q3l0b3RveGljaXR5LCBJbW11bm9sb2dp
Yzwva2V5d29yZD48a2V5d29yZD5HZW5lIEV4cHJlc3Npb248L2tleXdvcmQ+PGtleXdvcmQ+SGlz
dG9jb21wYXRpYmlsaXR5IEFudGlnZW5zIENsYXNzIEkvZ2VuZXRpY3MvKmltbXVub2xvZ3k8L2tl
eXdvcmQ+PGtleXdvcmQ+SHVtYW5zPC9rZXl3b3JkPjxrZXl3b3JkPktpbGxlciBDZWxscywgTmF0
dXJhbC8qaW1tdW5vbG9neS9wYXRob2xvZ3k8L2tleXdvcmQ+PGtleXdvcmQ+TWljZTwva2V5d29y
ZD48a2V5d29yZD5NaWNlLCBJbmJyZWQgTk9EPC9rZXl3b3JkPjxrZXl3b3JkPk1pY2UsIFNDSUQ8
L2tleXdvcmQ+PGtleXdvcmQ+TWljcm9zY29weSwgQ29uZm9jYWw8L2tleXdvcmQ+PGtleXdvcmQ+
TmF0dXJhbCBDeXRvdG94aWNpdHkgVHJpZ2dlcmluZyBSZWNlcHRvciAyL2dlbmV0aWNzLyppbW11
bm9sb2d5PC9rZXl3b3JkPjxrZXl3b3JkPk5hdHVyYWwgQ3l0b3RveGljaXR5IFRyaWdnZXJpbmcg
UmVjZXB0b3IgMy9nZW5ldGljcy8qaW1tdW5vbG9neTwva2V5d29yZD48a2V5d29yZD5OZW9wbGFz
dGljIFN0ZW0gQ2VsbHMvKmltbXVub2xvZ3kvcGF0aG9sb2d5L3RyYW5zcGxhbnRhdGlvbjwva2V5
d29yZD48a2V5d29yZD5PcmdhbiBTcGVjaWZpY2l0eTwva2V5d29yZD48a2V5d29yZD5UdW1vciBD
ZWxscywgQ3VsdHVyZWQ8L2tleXdvcmQ+PC9rZXl3b3Jkcz48ZGF0ZXM+PHllYXI+MjAxMzwveWVh
cj48cHViLWRhdGVzPjxkYXRlPk1hciAxPC9kYXRlPjwvcHViLWRhdGVzPjwvZGF0ZXM+PGlzYm4+
MTU1MC02NjA2IChFbGVjdHJvbmljKSYjeEQ7MDAyMi0xNzY3IChMaW5raW5nKTwvaXNibj48YWNj
ZXNzaW9uLW51bT4yMzM0NTMyNzwvYWNjZXNzaW9uLW51bT48dXJscz48cmVsYXRlZC11cmxzPjx1
cmw+aHR0cHM6Ly93d3cubmNiaS5ubG0ubmloLmdvdi9wdWJtZWQvMjMzNDUzMjc8L3VybD48L3Jl
bGF0ZWQtdXJscz48L3VybHM+PGVsZWN0cm9uaWMtcmVzb3VyY2UtbnVtPjEwLjQwNDkvamltbXVu
b2wuMTIwMTU0MjwvZWxlY3Ryb25pYy1yZXNvdXJjZS1udW0+PC9yZWNvcmQ+PC9DaXRlPjwvRW5k
Tm90ZT5AAD==
</w:fldData>
        </w:fldChar>
      </w:r>
      <w:r>
        <w:rPr>
          <w:rFonts w:ascii="Book Antiqua" w:hAnsi="Book Antiqua" w:cs="Book Antiqua"/>
          <w:shd w:val="clear" w:color="auto" w:fill="FFFFFF"/>
        </w:rPr>
        <w:instrText xml:space="preserve"> ADDIN EN.CITE.DATA </w:instrText>
      </w:r>
      <w:r>
        <w:rPr>
          <w:rFonts w:ascii="Book Antiqua" w:hAnsi="Book Antiqua" w:cs="Book Antiqua"/>
          <w:shd w:val="clear" w:color="auto" w:fill="FFFFFF"/>
        </w:rPr>
      </w:r>
      <w:r>
        <w:rPr>
          <w:rFonts w:ascii="Book Antiqua" w:hAnsi="Book Antiqua" w:cs="Book Antiqua"/>
          <w:shd w:val="clear" w:color="auto" w:fill="FFFFFF"/>
        </w:rPr>
        <w:fldChar w:fldCharType="end"/>
      </w:r>
      <w:r>
        <w:rPr>
          <w:rFonts w:ascii="Book Antiqua" w:hAnsi="Book Antiqua" w:cs="Book Antiqua"/>
          <w:shd w:val="clear" w:color="auto" w:fill="FFFFFF"/>
        </w:rPr>
      </w:r>
      <w:r>
        <w:rPr>
          <w:rFonts w:ascii="Book Antiqua" w:hAnsi="Book Antiqua" w:cs="Book Antiqua"/>
          <w:shd w:val="clear" w:color="auto" w:fill="FFFFFF"/>
        </w:rPr>
        <w:fldChar w:fldCharType="separate"/>
      </w:r>
      <w:r>
        <w:rPr>
          <w:rFonts w:ascii="Book Antiqua" w:hAnsi="Book Antiqua" w:cs="Book Antiqua"/>
          <w:shd w:val="clear" w:color="auto" w:fill="FFFFFF"/>
          <w:vertAlign w:val="superscript"/>
        </w:rPr>
        <w:t>[52-54]</w:t>
      </w:r>
      <w:r>
        <w:rPr>
          <w:rFonts w:ascii="Book Antiqua" w:hAnsi="Book Antiqua" w:cs="Book Antiqua"/>
          <w:shd w:val="clear" w:color="auto" w:fill="FFFFFF"/>
        </w:rPr>
        <w:fldChar w:fldCharType="end"/>
      </w:r>
      <w:r>
        <w:rPr>
          <w:rFonts w:ascii="Book Antiqua" w:hAnsi="Book Antiqua" w:cs="Book Antiqua"/>
          <w:shd w:val="clear" w:color="auto" w:fill="FFFFFF"/>
        </w:rPr>
        <w:t xml:space="preserve">, </w:t>
      </w:r>
      <w:r>
        <w:rPr>
          <w:rFonts w:ascii="Book Antiqua" w:hAnsi="Book Antiqua" w:cs="Book Antiqua"/>
        </w:rPr>
        <w:t>and certain CSCs which do not show detectable ligands for NK and escape cytotoxicity</w:t>
      </w:r>
      <w:r>
        <w:rPr>
          <w:rFonts w:ascii="Book Antiqua" w:hAnsi="Book Antiqua" w:cs="Book Antiqua"/>
          <w:shd w:val="clear" w:color="auto" w:fill="FFFFFF"/>
        </w:rPr>
        <w:fldChar w:fldCharType="begin">
          <w:fldData xml:space="preserve">PEVuZE5vdGU+PENpdGU+PEF1dGhvcj5XYW5nPC9BdXRob3I+PFllYXI+MjAxNDwvWWVhcj48UmVj
TnVtPjcwPC9SZWNOdW0+PERpc3BsYXlUZXh0PjxzdHlsZSBmYWNlPSJzdXBlcnNjcmlwdCI+WzU1
XTwvc3R5bGU+PC9EaXNwbGF5VGV4dD48cmVjb3JkPjxyZWMtbnVtYmVyPjcwPC9yZWMtbnVtYmVy
Pjxmb3JlaWduLWtleXM+PGtleSBhcHA9IkVOIiBkYi1pZD0idnBzZHowMHprczByem5lMDIwNjV6
MjV4ZDV6ZXRyZHIyMjB6IiB0aW1lc3RhbXA9IjAiPjcwPC9rZXk+PC9mb3JlaWduLWtleXM+PHJl
Zi10eXBlIG5hbWU9IkpvdXJuYWwgQXJ0aWNsZSI+MTc8L3JlZi10eXBlPjxjb250cmlidXRvcnM+
PGF1dGhvcnM+PGF1dGhvcj5XYW5nLCBCLjwvYXV0aG9yPjxhdXRob3I+V2FuZywgUS48L2F1dGhv
cj48YXV0aG9yPldhbmcsIFouPC9hdXRob3I+PGF1dGhvcj5KaWFuZywgSi48L2F1dGhvcj48YXV0
aG9yPll1LCBTLiBDLjwvYXV0aG9yPjxhdXRob3I+UGluZywgWS4gRi48L2F1dGhvcj48YXV0aG9y
PllhbmcsIEouPC9hdXRob3I+PGF1dGhvcj5YdSwgUy4gTC48L2F1dGhvcj48YXV0aG9yPlllLCBY
LiBaLjwvYXV0aG9yPjxhdXRob3I+WHUsIEMuPC9hdXRob3I+PGF1dGhvcj5ZYW5nLCBMLjwvYXV0
aG9yPjxhdXRob3I+UWlhbiwgQy48L2F1dGhvcj48YXV0aG9yPldhbmcsIEouIE0uPC9hdXRob3I+
PGF1dGhvcj5DdWksIFkuIEguPC9hdXRob3I+PGF1dGhvcj5aaGFuZywgWC48L2F1dGhvcj48YXV0
aG9yPkJpYW4sIFguIFcuPC9hdXRob3I+PC9hdXRob3JzPjwvY29udHJpYnV0b3JzPjxhdXRoLWFk
ZHJlc3M+SW5zdGl0dXRlIG9mIFBhdGhvbG9neSBhbmQgU291dGh3ZXN0IENhbmNlciBDZW50ZXIs
IFNvdXRod2VzdCBIb3NwaXRhbCwgVGhpcmQgTWlsaXRhcnkgTWVkaWNhbCBVbml2ZXJzaXR5LCBh
bmQgS2V5IExhYm9yYXRvcnkgb2YgVHVtb3IgSW1tdW5vcGF0aG9sb2d5LCBNaW5pc3RyeSBvZiBF
ZHVjYXRpb24gb2YgQ2hpbmEsIENob25ncWluZywgQ2hpbmEuJiN4RDtCcmVhc3QgU3VyZ2VyeSBD
ZW50ZXIsIFNvdXRod2VzdCBIb3NwaXRhbCwgVGhpcmQgTWlsaXRhcnkgTWVkaWNhbCBVbml2ZXJz
aXR5LCBDaG9uZ3FpbmcsIENoaW5hLiYjeEQ7TGFib3JhdG9yeSBvZiBNb2xlY3VsYXIgSW1tdW5v
cmVndWxhdGlvbiwgQ2FuY2VyIGFuZCBJbmZsYW1tYXRpb24gUHJvZ3JhbSwgQ2VudGVyIGZvciBD
YW5jZXIgUmVzZWFyY2gsIE5hdGlvbmFsIENhbmNlciBJbnN0aXR1dGUgYXQgRnJlZGVyaWNrLCBG
cmVkZXJpY2ssIE1hcnlsYW5kLiYjeEQ7SW5zdGl0dXRlIG9mIFBhdGhvbG9neSBhbmQgU291dGh3
ZXN0IENhbmNlciBDZW50ZXIsIFNvdXRod2VzdCBIb3NwaXRhbCwgVGhpcmQgTWlsaXRhcnkgTWVk
aWNhbCBVbml2ZXJzaXR5LCBhbmQgS2V5IExhYm9yYXRvcnkgb2YgVHVtb3IgSW1tdW5vcGF0aG9s
b2d5LCBNaW5pc3RyeSBvZiBFZHVjYXRpb24gb2YgQ2hpbmEsIENob25ncWluZywgQ2hpbmEuIGJp
YW54aXV3dUAyNjMubmV0LjwvYXV0aC1hZGRyZXNzPjx0aXRsZXM+PHRpdGxlPk1ldGFzdGF0aWMg
Y29uc2VxdWVuY2VzIG9mIGltbXVuZSBlc2NhcGUgZnJvbSBOSyBjZWxsIGN5dG90b3hpY2l0eSBi
eSBodW1hbiBicmVhc3QgY2FuY2VyIHN0ZW0gY2VsbHM8L3RpdGxlPjxzZWNvbmRhcnktdGl0bGU+
Q2FuY2VyIFJlczwvc2Vjb25kYXJ5LXRpdGxlPjwvdGl0bGVzPjxwYWdlcz41NzQ2LTU3PC9wYWdl
cz48dm9sdW1lPjc0PC92b2x1bWU+PG51bWJlcj4yMDwvbnVtYmVyPjxlZGl0aW9uPjIwMTQvMDgv
Mjk8L2VkaXRpb24+PGtleXdvcmRzPjxrZXl3b3JkPkFkdWx0PC9rZXl3b3JkPjxrZXl3b3JkPkFn
ZWQ8L2tleXdvcmQ+PGtleXdvcmQ+QWdlZCwgODAgYW5kIG92ZXI8L2tleXdvcmQ+PGtleXdvcmQ+
QW5pbWFsczwva2V5d29yZD48a2V5d29yZD5CcmVhc3QgTmVvcGxhc21zLyppbW11bm9sb2d5L3Bh
dGhvbG9neTwva2V5d29yZD48a2V5d29yZD5GZW1hbGU8L2tleXdvcmQ+PGtleXdvcmQ+R2VuZSBF
eHByZXNzaW9uIFJlZ3VsYXRpb24sIE5lb3BsYXN0aWM8L2tleXdvcmQ+PGtleXdvcmQ+SGlzdG9j
b21wYXRpYmlsaXR5IEFudGlnZW5zIENsYXNzIEkvbWV0YWJvbGlzbTwva2V5d29yZD48a2V5d29y
ZD5IdW1hbnM8L2tleXdvcmQ+PGtleXdvcmQ+SzU2MiBDZWxsczwva2V5d29yZD48a2V5d29yZD5L
aWxsZXIgQ2VsbHMsIE5hdHVyYWwvKmltbXVub2xvZ3k8L2tleXdvcmQ+PGtleXdvcmQ+THVuZyBO
ZW9wbGFzbXMvKmltbXVub2xvZ3kvc2Vjb25kYXJ5PC9rZXl3b3JkPjxrZXl3b3JkPk1pY2UsIElu
YnJlZCBOT0Q8L2tleXdvcmQ+PGtleXdvcmQ+TWljZSwgU0NJRDwva2V5d29yZD48a2V5d29yZD5N
aWNyb1JOQXMvbWV0YWJvbGlzbTwva2V5d29yZD48a2V5d29yZD5NaWRkbGUgQWdlZDwva2V5d29y
ZD48a2V5d29yZD5OZW9wbGFzbSBUcmFuc3BsYW50YXRpb248L2tleXdvcmQ+PGtleXdvcmQ+TmVv
cGxhc3RpYyBTdGVtIENlbGxzLyppbW11bm9sb2d5L3BhdGhvbG9neTwva2V5d29yZD48a2V5d29y
ZD5STkEgSW50ZXJmZXJlbmNlPC9rZXl3b3JkPjxrZXl3b3JkPipUdW1vciBFc2NhcGU8L2tleXdv
cmQ+PGtleXdvcmQ+WW91bmcgQWR1bHQ8L2tleXdvcmQ+PC9rZXl3b3Jkcz48ZGF0ZXM+PHllYXI+
MjAxNDwveWVhcj48cHViLWRhdGVzPjxkYXRlPk9jdCAxNTwvZGF0ZT48L3B1Yi1kYXRlcz48L2Rh
dGVzPjxpc2JuPjE1MzgtNzQ0NSAoRWxlY3Ryb25pYykmI3hEOzAwMDgtNTQ3MiAoTGlua2luZyk8
L2lzYm4+PGFjY2Vzc2lvbi1udW0+MjUxNjQwMDg8L2FjY2Vzc2lvbi1udW0+PHVybHM+PHJlbGF0
ZWQtdXJscz48dXJsPmh0dHBzOi8vd3d3Lm5jYmkubmxtLm5paC5nb3YvcHVibWVkLzI1MTY0MDA4
PC91cmw+PC9yZWxhdGVkLXVybHM+PC91cmxzPjxlbGVjdHJvbmljLXJlc291cmNlLW51bT4xMC4x
MTU4LzAwMDgtNTQ3Mi5DQU4tMTMtMjU2MzwvZWxlY3Ryb25pYy1yZXNvdXJjZS1udW0+PC9yZWNv
cmQ+PC9DaXRlPjwvRW5kTm90ZT5AAD==
</w:fldData>
        </w:fldChar>
      </w:r>
      <w:r>
        <w:rPr>
          <w:rFonts w:ascii="Book Antiqua" w:hAnsi="Book Antiqua" w:cs="Book Antiqua"/>
          <w:shd w:val="clear" w:color="auto" w:fill="FFFFFF"/>
        </w:rPr>
        <w:instrText xml:space="preserve"> ADDIN EN.CITE </w:instrText>
      </w:r>
      <w:r>
        <w:rPr>
          <w:rFonts w:ascii="Book Antiqua" w:hAnsi="Book Antiqua" w:cs="Book Antiqua"/>
          <w:shd w:val="clear" w:color="auto" w:fill="FFFFFF"/>
        </w:rPr>
        <w:fldChar w:fldCharType="begin">
          <w:fldData xml:space="preserve">PEVuZE5vdGU+PENpdGU+PEF1dGhvcj5XYW5nPC9BdXRob3I+PFllYXI+MjAxNDwvWWVhcj48UmVj
TnVtPjcwPC9SZWNOdW0+PERpc3BsYXlUZXh0PjxzdHlsZSBmYWNlPSJzdXBlcnNjcmlwdCI+WzU1
XTwvc3R5bGU+PC9EaXNwbGF5VGV4dD48cmVjb3JkPjxyZWMtbnVtYmVyPjcwPC9yZWMtbnVtYmVy
Pjxmb3JlaWduLWtleXM+PGtleSBhcHA9IkVOIiBkYi1pZD0idnBzZHowMHprczByem5lMDIwNjV6
MjV4ZDV6ZXRyZHIyMjB6IiB0aW1lc3RhbXA9IjAiPjcwPC9rZXk+PC9mb3JlaWduLWtleXM+PHJl
Zi10eXBlIG5hbWU9IkpvdXJuYWwgQXJ0aWNsZSI+MTc8L3JlZi10eXBlPjxjb250cmlidXRvcnM+
PGF1dGhvcnM+PGF1dGhvcj5XYW5nLCBCLjwvYXV0aG9yPjxhdXRob3I+V2FuZywgUS48L2F1dGhv
cj48YXV0aG9yPldhbmcsIFouPC9hdXRob3I+PGF1dGhvcj5KaWFuZywgSi48L2F1dGhvcj48YXV0
aG9yPll1LCBTLiBDLjwvYXV0aG9yPjxhdXRob3I+UGluZywgWS4gRi48L2F1dGhvcj48YXV0aG9y
PllhbmcsIEouPC9hdXRob3I+PGF1dGhvcj5YdSwgUy4gTC48L2F1dGhvcj48YXV0aG9yPlllLCBY
LiBaLjwvYXV0aG9yPjxhdXRob3I+WHUsIEMuPC9hdXRob3I+PGF1dGhvcj5ZYW5nLCBMLjwvYXV0
aG9yPjxhdXRob3I+UWlhbiwgQy48L2F1dGhvcj48YXV0aG9yPldhbmcsIEouIE0uPC9hdXRob3I+
PGF1dGhvcj5DdWksIFkuIEguPC9hdXRob3I+PGF1dGhvcj5aaGFuZywgWC48L2F1dGhvcj48YXV0
aG9yPkJpYW4sIFguIFcuPC9hdXRob3I+PC9hdXRob3JzPjwvY29udHJpYnV0b3JzPjxhdXRoLWFk
ZHJlc3M+SW5zdGl0dXRlIG9mIFBhdGhvbG9neSBhbmQgU291dGh3ZXN0IENhbmNlciBDZW50ZXIs
IFNvdXRod2VzdCBIb3NwaXRhbCwgVGhpcmQgTWlsaXRhcnkgTWVkaWNhbCBVbml2ZXJzaXR5LCBh
bmQgS2V5IExhYm9yYXRvcnkgb2YgVHVtb3IgSW1tdW5vcGF0aG9sb2d5LCBNaW5pc3RyeSBvZiBF
ZHVjYXRpb24gb2YgQ2hpbmEsIENob25ncWluZywgQ2hpbmEuJiN4RDtCcmVhc3QgU3VyZ2VyeSBD
ZW50ZXIsIFNvdXRod2VzdCBIb3NwaXRhbCwgVGhpcmQgTWlsaXRhcnkgTWVkaWNhbCBVbml2ZXJz
aXR5LCBDaG9uZ3FpbmcsIENoaW5hLiYjeEQ7TGFib3JhdG9yeSBvZiBNb2xlY3VsYXIgSW1tdW5v
cmVndWxhdGlvbiwgQ2FuY2VyIGFuZCBJbmZsYW1tYXRpb24gUHJvZ3JhbSwgQ2VudGVyIGZvciBD
YW5jZXIgUmVzZWFyY2gsIE5hdGlvbmFsIENhbmNlciBJbnN0aXR1dGUgYXQgRnJlZGVyaWNrLCBG
cmVkZXJpY2ssIE1hcnlsYW5kLiYjeEQ7SW5zdGl0dXRlIG9mIFBhdGhvbG9neSBhbmQgU291dGh3
ZXN0IENhbmNlciBDZW50ZXIsIFNvdXRod2VzdCBIb3NwaXRhbCwgVGhpcmQgTWlsaXRhcnkgTWVk
aWNhbCBVbml2ZXJzaXR5LCBhbmQgS2V5IExhYm9yYXRvcnkgb2YgVHVtb3IgSW1tdW5vcGF0aG9s
b2d5LCBNaW5pc3RyeSBvZiBFZHVjYXRpb24gb2YgQ2hpbmEsIENob25ncWluZywgQ2hpbmEuIGJp
YW54aXV3dUAyNjMubmV0LjwvYXV0aC1hZGRyZXNzPjx0aXRsZXM+PHRpdGxlPk1ldGFzdGF0aWMg
Y29uc2VxdWVuY2VzIG9mIGltbXVuZSBlc2NhcGUgZnJvbSBOSyBjZWxsIGN5dG90b3hpY2l0eSBi
eSBodW1hbiBicmVhc3QgY2FuY2VyIHN0ZW0gY2VsbHM8L3RpdGxlPjxzZWNvbmRhcnktdGl0bGU+
Q2FuY2VyIFJlczwvc2Vjb25kYXJ5LXRpdGxlPjwvdGl0bGVzPjxwYWdlcz41NzQ2LTU3PC9wYWdl
cz48dm9sdW1lPjc0PC92b2x1bWU+PG51bWJlcj4yMDwvbnVtYmVyPjxlZGl0aW9uPjIwMTQvMDgv
Mjk8L2VkaXRpb24+PGtleXdvcmRzPjxrZXl3b3JkPkFkdWx0PC9rZXl3b3JkPjxrZXl3b3JkPkFn
ZWQ8L2tleXdvcmQ+PGtleXdvcmQ+QWdlZCwgODAgYW5kIG92ZXI8L2tleXdvcmQ+PGtleXdvcmQ+
QW5pbWFsczwva2V5d29yZD48a2V5d29yZD5CcmVhc3QgTmVvcGxhc21zLyppbW11bm9sb2d5L3Bh
dGhvbG9neTwva2V5d29yZD48a2V5d29yZD5GZW1hbGU8L2tleXdvcmQ+PGtleXdvcmQ+R2VuZSBF
eHByZXNzaW9uIFJlZ3VsYXRpb24sIE5lb3BsYXN0aWM8L2tleXdvcmQ+PGtleXdvcmQ+SGlzdG9j
b21wYXRpYmlsaXR5IEFudGlnZW5zIENsYXNzIEkvbWV0YWJvbGlzbTwva2V5d29yZD48a2V5d29y
ZD5IdW1hbnM8L2tleXdvcmQ+PGtleXdvcmQ+SzU2MiBDZWxsczwva2V5d29yZD48a2V5d29yZD5L
aWxsZXIgQ2VsbHMsIE5hdHVyYWwvKmltbXVub2xvZ3k8L2tleXdvcmQ+PGtleXdvcmQ+THVuZyBO
ZW9wbGFzbXMvKmltbXVub2xvZ3kvc2Vjb25kYXJ5PC9rZXl3b3JkPjxrZXl3b3JkPk1pY2UsIElu
YnJlZCBOT0Q8L2tleXdvcmQ+PGtleXdvcmQ+TWljZSwgU0NJRDwva2V5d29yZD48a2V5d29yZD5N
aWNyb1JOQXMvbWV0YWJvbGlzbTwva2V5d29yZD48a2V5d29yZD5NaWRkbGUgQWdlZDwva2V5d29y
ZD48a2V5d29yZD5OZW9wbGFzbSBUcmFuc3BsYW50YXRpb248L2tleXdvcmQ+PGtleXdvcmQ+TmVv
cGxhc3RpYyBTdGVtIENlbGxzLyppbW11bm9sb2d5L3BhdGhvbG9neTwva2V5d29yZD48a2V5d29y
ZD5STkEgSW50ZXJmZXJlbmNlPC9rZXl3b3JkPjxrZXl3b3JkPipUdW1vciBFc2NhcGU8L2tleXdv
cmQ+PGtleXdvcmQ+WW91bmcgQWR1bHQ8L2tleXdvcmQ+PC9rZXl3b3Jkcz48ZGF0ZXM+PHllYXI+
MjAxNDwveWVhcj48cHViLWRhdGVzPjxkYXRlPk9jdCAxNTwvZGF0ZT48L3B1Yi1kYXRlcz48L2Rh
dGVzPjxpc2JuPjE1MzgtNzQ0NSAoRWxlY3Ryb25pYykmI3hEOzAwMDgtNTQ3MiAoTGlua2luZyk8
L2lzYm4+PGFjY2Vzc2lvbi1udW0+MjUxNjQwMDg8L2FjY2Vzc2lvbi1udW0+PHVybHM+PHJlbGF0
ZWQtdXJscz48dXJsPmh0dHBzOi8vd3d3Lm5jYmkubmxtLm5paC5nb3YvcHVibWVkLzI1MTY0MDA4
PC91cmw+PC9yZWxhdGVkLXVybHM+PC91cmxzPjxlbGVjdHJvbmljLXJlc291cmNlLW51bT4xMC4x
MTU4LzAwMDgtNTQ3Mi5DQU4tMTMtMjU2MzwvZWxlY3Ryb25pYy1yZXNvdXJjZS1udW0+PC9yZWNv
cmQ+PC9DaXRlPjwvRW5kTm90ZT5AAD==
</w:fldData>
        </w:fldChar>
      </w:r>
      <w:r>
        <w:rPr>
          <w:rFonts w:ascii="Book Antiqua" w:hAnsi="Book Antiqua" w:cs="Book Antiqua"/>
          <w:shd w:val="clear" w:color="auto" w:fill="FFFFFF"/>
        </w:rPr>
        <w:instrText xml:space="preserve"> ADDIN EN.CITE.DATA </w:instrText>
      </w:r>
      <w:r>
        <w:rPr>
          <w:rFonts w:ascii="Book Antiqua" w:hAnsi="Book Antiqua" w:cs="Book Antiqua"/>
          <w:shd w:val="clear" w:color="auto" w:fill="FFFFFF"/>
        </w:rPr>
      </w:r>
      <w:r>
        <w:rPr>
          <w:rFonts w:ascii="Book Antiqua" w:hAnsi="Book Antiqua" w:cs="Book Antiqua"/>
          <w:shd w:val="clear" w:color="auto" w:fill="FFFFFF"/>
        </w:rPr>
        <w:fldChar w:fldCharType="end"/>
      </w:r>
      <w:r>
        <w:rPr>
          <w:rFonts w:ascii="Book Antiqua" w:hAnsi="Book Antiqua" w:cs="Book Antiqua"/>
          <w:shd w:val="clear" w:color="auto" w:fill="FFFFFF"/>
        </w:rPr>
      </w:r>
      <w:r>
        <w:rPr>
          <w:rFonts w:ascii="Book Antiqua" w:hAnsi="Book Antiqua" w:cs="Book Antiqua"/>
          <w:shd w:val="clear" w:color="auto" w:fill="FFFFFF"/>
        </w:rPr>
        <w:fldChar w:fldCharType="separate"/>
      </w:r>
      <w:r>
        <w:rPr>
          <w:rFonts w:ascii="Book Antiqua" w:hAnsi="Book Antiqua" w:cs="Book Antiqua"/>
          <w:shd w:val="clear" w:color="auto" w:fill="FFFFFF"/>
          <w:vertAlign w:val="superscript"/>
        </w:rPr>
        <w:t>[55]</w:t>
      </w:r>
      <w:r>
        <w:rPr>
          <w:rFonts w:ascii="Book Antiqua" w:hAnsi="Book Antiqua" w:cs="Book Antiqua"/>
          <w:shd w:val="clear" w:color="auto" w:fill="FFFFFF"/>
        </w:rPr>
        <w:fldChar w:fldCharType="end"/>
      </w:r>
      <w:r>
        <w:rPr>
          <w:rFonts w:ascii="Book Antiqua" w:hAnsi="Book Antiqua" w:cs="Book Antiqua"/>
          <w:shd w:val="clear" w:color="auto" w:fill="FFFFFF"/>
        </w:rPr>
        <w:t>.</w:t>
      </w:r>
      <w:r>
        <w:rPr>
          <w:rFonts w:ascii="Book Antiqua" w:hAnsi="Book Antiqua" w:cs="Book Antiqua"/>
        </w:rPr>
        <w:t xml:space="preserve"> </w:t>
      </w:r>
      <w:r>
        <w:rPr>
          <w:rFonts w:ascii="Book Antiqua" w:hAnsi="Book Antiqua" w:cs="Book Antiqua"/>
          <w:color w:val="000000"/>
          <w:shd w:val="clear" w:color="auto" w:fill="FFFFFF"/>
        </w:rPr>
        <w:t xml:space="preserve">An </w:t>
      </w:r>
      <w:r>
        <w:rPr>
          <w:rFonts w:ascii="Book Antiqua" w:hAnsi="Book Antiqua" w:cs="Book Antiqua"/>
          <w:i/>
          <w:color w:val="000000"/>
          <w:shd w:val="clear" w:color="auto" w:fill="FFFFFF"/>
        </w:rPr>
        <w:t>in vitro</w:t>
      </w:r>
      <w:r>
        <w:rPr>
          <w:rFonts w:ascii="Book Antiqua" w:hAnsi="Book Antiqua" w:cs="Book Antiqua"/>
          <w:color w:val="000000"/>
          <w:shd w:val="clear" w:color="auto" w:fill="FFFFFF"/>
        </w:rPr>
        <w:t xml:space="preserve"> study conducted by Rong </w:t>
      </w:r>
      <w:r>
        <w:rPr>
          <w:rFonts w:ascii="Book Antiqua" w:hAnsi="Book Antiqua" w:cs="Book Antiqua"/>
          <w:i/>
          <w:iCs/>
          <w:color w:val="000000"/>
          <w:shd w:val="clear" w:color="auto" w:fill="FFFFFF"/>
        </w:rPr>
        <w:t>et al</w:t>
      </w:r>
      <w:r>
        <w:rPr>
          <w:rFonts w:ascii="Book Antiqua" w:hAnsi="Book Antiqua" w:cs="Book Antiqua"/>
          <w:color w:val="000000"/>
          <w:shd w:val="clear" w:color="auto" w:fill="FFFFFF"/>
        </w:rPr>
        <w:fldChar w:fldCharType="begin"/>
      </w:r>
      <w:r>
        <w:rPr>
          <w:rFonts w:ascii="Book Antiqua" w:hAnsi="Book Antiqua" w:cs="Book Antiqua"/>
          <w:color w:val="000000"/>
          <w:shd w:val="clear" w:color="auto" w:fill="FFFFFF"/>
        </w:rPr>
        <w:instrText xml:space="preserve"> ADDIN EN.CITE &lt;EndNote&gt;&lt;Cite&gt;&lt;Author&gt;Rong&lt;/Author&gt;&lt;Year&gt;2016&lt;/Year&gt;&lt;RecNum&gt;194&lt;/RecNum&gt;&lt;DisplayText&gt;&lt;style face="superscript"&gt;[56]&lt;/style&gt;&lt;/DisplayText&gt;&lt;record&gt;&lt;rec-number&gt;194&lt;/rec-number&gt;&lt;foreign-keys&gt;&lt;key app="EN" db-id="vpsdz00zks0rzne02065z25xd5zetrdr220z" timestamp="0"&gt;194&lt;/key&gt;&lt;/foreign-keys&gt;&lt;ref-type name="Journal Article"&gt;17&lt;/ref-type&gt;&lt;contributors&gt;&lt;authors&gt;&lt;author&gt;Rong, Xiao-Xiang&lt;/author&gt;&lt;author&gt;Wei, Fang&lt;/author&gt;&lt;author&gt;Lin, Xiao-Lin&lt;/author&gt;&lt;author&gt;Qin, Yu-Juan&lt;/author&gt;&lt;author&gt;Chen, Lin&lt;/author&gt;&lt;author&gt;Wang, Hui-Yan&lt;/author&gt;&lt;author&gt;Shen, Hong-Fen&lt;/author&gt;&lt;author&gt;Jia, Li-Ting&lt;/author&gt;&lt;author&gt;Xie, Rao-Ying&lt;/author&gt;&lt;author&gt;Lin, Tao-Yan&lt;/author&gt;&lt;author&gt;Hao, Wei-Chao&lt;/author&gt;&lt;author&gt;Yang, Jie&lt;/author&gt;&lt;author&gt;Yang, Sheng&lt;/author&gt;&lt;author&gt;Cheng, Yu-Shuang&lt;/author&gt;&lt;author&gt;Huang, Wen-Hua&lt;/author&gt;&lt;author&gt;Li, Ai-min&lt;/author&gt;&lt;author&gt;Sun, Yan&lt;/author&gt;&lt;author&gt;Luo, Rong-Cheng&lt;/author&gt;&lt;author&gt;Xiao, Dong&lt;/author&gt;&lt;/authors&gt;&lt;/contributors&gt;&lt;titles&gt;&lt;title&gt;Recognition and killing of cancer stem-like cell population in hepatocellular carcinoma cells by cytokine-induced killer cells via NKG2d-ligands recognition&lt;/title&gt;&lt;secondary-title&gt;OncoImmunology&lt;/secondary-title&gt;&lt;/titles&gt;&lt;pages&gt;e1086060&lt;/pages&gt;&lt;volume&gt;5&lt;/volume&gt;&lt;number&gt;3&lt;/number&gt;&lt;dates&gt;&lt;year&gt;2016&lt;/year&gt;&lt;pub-dates&gt;&lt;date&gt;2016/03/03&lt;/date&gt;&lt;/pub-dates&gt;&lt;/dates&gt;&lt;publisher&gt;Taylor &amp;amp; Francis&lt;/publisher&gt;&lt;isbn&gt;null&lt;/isbn&gt;&lt;urls&gt;&lt;related-urls&gt;&lt;url&gt;https://doi.org/10.1080/2162402X.2015.1086060&lt;/url&gt;&lt;/related-urls&gt;&lt;/urls&gt;&lt;electronic-resource-num&gt;10.1080/2162402X.2015.1086060&lt;/electronic-resource-num&gt;&lt;/record&gt;&lt;/Cite&gt;&lt;/EndNote&gt;</w:instrText>
      </w:r>
      <w:r>
        <w:rPr>
          <w:rFonts w:ascii="Book Antiqua" w:hAnsi="Book Antiqua" w:cs="Book Antiqua"/>
          <w:color w:val="000000"/>
          <w:shd w:val="clear" w:color="auto" w:fill="FFFFFF"/>
        </w:rPr>
        <w:fldChar w:fldCharType="separate"/>
      </w:r>
      <w:r>
        <w:rPr>
          <w:rFonts w:ascii="Book Antiqua" w:hAnsi="Book Antiqua" w:cs="Book Antiqua"/>
          <w:color w:val="000000"/>
          <w:shd w:val="clear" w:color="auto" w:fill="FFFFFF"/>
          <w:vertAlign w:val="superscript"/>
        </w:rPr>
        <w:t>[56]</w:t>
      </w:r>
      <w:r>
        <w:rPr>
          <w:rFonts w:ascii="Book Antiqua" w:hAnsi="Book Antiqua" w:cs="Book Antiqua"/>
          <w:color w:val="000000"/>
          <w:shd w:val="clear" w:color="auto" w:fill="FFFFFF"/>
        </w:rPr>
        <w:fldChar w:fldCharType="end"/>
      </w:r>
      <w:r>
        <w:rPr>
          <w:rFonts w:ascii="Book Antiqua" w:eastAsia="宋体" w:hAnsi="Book Antiqua" w:cs="Book Antiqua" w:hint="eastAsia"/>
          <w:color w:val="000000"/>
          <w:shd w:val="clear" w:color="auto" w:fill="FFFFFF"/>
          <w:lang w:eastAsia="zh-CN"/>
        </w:rPr>
        <w:t xml:space="preserve"> </w:t>
      </w:r>
      <w:r>
        <w:rPr>
          <w:rFonts w:ascii="Book Antiqua" w:hAnsi="Book Antiqua" w:cs="Book Antiqua"/>
          <w:color w:val="000000"/>
          <w:shd w:val="clear" w:color="auto" w:fill="FFFFFF"/>
        </w:rPr>
        <w:t xml:space="preserve">showed that cytokine-induced killer cells, which are NK lymphocytes characterized by the co-expression of CD3 and CD56 surface antigens, killed CSCs in hepatocellular carcinoma via interaction of their membrane receptor NKG2D with stress-inducible molecules, MIC A/B and ULBPs, on target cells. </w:t>
      </w:r>
      <w:r>
        <w:rPr>
          <w:rFonts w:ascii="Book Antiqua" w:hAnsi="Book Antiqua" w:cs="Book Antiqua"/>
          <w:i/>
          <w:color w:val="000000"/>
          <w:shd w:val="clear" w:color="auto" w:fill="FFFFFF"/>
        </w:rPr>
        <w:t>In vivo</w:t>
      </w:r>
      <w:r>
        <w:rPr>
          <w:rFonts w:ascii="Book Antiqua" w:hAnsi="Book Antiqua" w:cs="Book Antiqua"/>
          <w:color w:val="000000"/>
          <w:shd w:val="clear" w:color="auto" w:fill="FFFFFF"/>
        </w:rPr>
        <w:t>, cytokine-induced killer infusion significantly delayed tumor growth. Similarly, A</w:t>
      </w:r>
      <w:r>
        <w:rPr>
          <w:rFonts w:ascii="Book Antiqua" w:hAnsi="Book Antiqua" w:cs="Book Antiqua"/>
        </w:rPr>
        <w:t>mes</w:t>
      </w:r>
      <w:r>
        <w:rPr>
          <w:rFonts w:ascii="Book Antiqua" w:eastAsia="宋体" w:hAnsi="Book Antiqua" w:cs="Book Antiqua" w:hint="eastAsia"/>
          <w:lang w:eastAsia="zh-CN"/>
        </w:rPr>
        <w:t xml:space="preserve"> </w:t>
      </w:r>
      <w:r>
        <w:rPr>
          <w:rFonts w:ascii="Book Antiqua" w:hAnsi="Book Antiqua" w:cs="Book Antiqua"/>
          <w:i/>
          <w:iCs/>
        </w:rPr>
        <w:t>et al</w:t>
      </w:r>
      <w:r>
        <w:rPr>
          <w:rFonts w:ascii="Book Antiqua" w:hAnsi="Book Antiqua" w:cs="Book Antiqua"/>
          <w:color w:val="000000"/>
          <w:shd w:val="clear" w:color="auto" w:fill="FFFFFF"/>
          <w:vertAlign w:val="superscript"/>
        </w:rPr>
        <w:t>[57</w:t>
      </w:r>
      <w:r>
        <w:rPr>
          <w:rFonts w:ascii="Book Antiqua" w:eastAsia="宋体" w:hAnsi="Book Antiqua" w:cs="Book Antiqua" w:hint="eastAsia"/>
          <w:color w:val="000000"/>
          <w:shd w:val="clear" w:color="auto" w:fill="FFFFFF"/>
          <w:vertAlign w:val="superscript"/>
          <w:lang w:eastAsia="zh-CN"/>
        </w:rPr>
        <w:t>]</w:t>
      </w:r>
      <w:r>
        <w:rPr>
          <w:rFonts w:ascii="Book Antiqua" w:eastAsia="宋体" w:hAnsi="Book Antiqua" w:cs="Book Antiqua" w:hint="eastAsia"/>
          <w:lang w:eastAsia="zh-CN"/>
        </w:rPr>
        <w:t xml:space="preserve"> </w:t>
      </w:r>
      <w:r>
        <w:rPr>
          <w:rFonts w:ascii="Book Antiqua" w:hAnsi="Book Antiqua" w:cs="Book Antiqua"/>
        </w:rPr>
        <w:t>demonstrated that a</w:t>
      </w:r>
      <w:r>
        <w:rPr>
          <w:rFonts w:ascii="Book Antiqua" w:hAnsi="Book Antiqua" w:cs="Book Antiqua"/>
          <w:color w:val="000000"/>
          <w:shd w:val="clear" w:color="auto" w:fill="FFFFFF"/>
        </w:rPr>
        <w:t>ctivated NK cells are capable of preferentially killing tumor cells with a CSC phenotype identified by multiple markers (CD24</w:t>
      </w:r>
      <w:r>
        <w:rPr>
          <w:rFonts w:ascii="Book Antiqua" w:hAnsi="Book Antiqua" w:cs="Book Antiqua"/>
          <w:color w:val="000000"/>
          <w:shd w:val="clear" w:color="auto" w:fill="FFFFFF"/>
          <w:vertAlign w:val="superscript"/>
        </w:rPr>
        <w:t>+</w:t>
      </w:r>
      <w:r>
        <w:rPr>
          <w:rFonts w:ascii="Book Antiqua" w:hAnsi="Book Antiqua" w:cs="Book Antiqua"/>
          <w:color w:val="000000"/>
          <w:shd w:val="clear" w:color="auto" w:fill="FFFFFF"/>
        </w:rPr>
        <w:t>/CD44</w:t>
      </w:r>
      <w:r>
        <w:rPr>
          <w:rFonts w:ascii="Book Antiqua" w:hAnsi="Book Antiqua" w:cs="Book Antiqua"/>
          <w:color w:val="000000"/>
          <w:shd w:val="clear" w:color="auto" w:fill="FFFFFF"/>
          <w:vertAlign w:val="superscript"/>
        </w:rPr>
        <w:t>+</w:t>
      </w:r>
      <w:r>
        <w:rPr>
          <w:rFonts w:ascii="Book Antiqua" w:hAnsi="Book Antiqua" w:cs="Book Antiqua"/>
          <w:color w:val="000000"/>
          <w:shd w:val="clear" w:color="auto" w:fill="FFFFFF"/>
        </w:rPr>
        <w:t>, CD133</w:t>
      </w:r>
      <w:r>
        <w:rPr>
          <w:rFonts w:ascii="Book Antiqua" w:hAnsi="Book Antiqua" w:cs="Book Antiqua"/>
          <w:color w:val="000000"/>
          <w:shd w:val="clear" w:color="auto" w:fill="FFFFFF"/>
          <w:vertAlign w:val="superscript"/>
        </w:rPr>
        <w:t>+</w:t>
      </w:r>
      <w:r>
        <w:rPr>
          <w:rFonts w:ascii="Book Antiqua" w:hAnsi="Book Antiqua" w:cs="Book Antiqua"/>
          <w:color w:val="000000"/>
          <w:shd w:val="clear" w:color="auto" w:fill="FFFFFF"/>
        </w:rPr>
        <w:t xml:space="preserve">, and aldehyde </w:t>
      </w:r>
      <w:proofErr w:type="spellStart"/>
      <w:r>
        <w:rPr>
          <w:rFonts w:ascii="Book Antiqua" w:hAnsi="Book Antiqua" w:cs="Book Antiqua"/>
          <w:color w:val="000000"/>
          <w:shd w:val="clear" w:color="auto" w:fill="FFFFFF"/>
        </w:rPr>
        <w:t>dehydrogenase</w:t>
      </w:r>
      <w:r>
        <w:rPr>
          <w:rFonts w:ascii="Book Antiqua" w:hAnsi="Book Antiqua" w:cs="Book Antiqua"/>
          <w:color w:val="000000"/>
          <w:shd w:val="clear" w:color="auto" w:fill="FFFFFF"/>
          <w:vertAlign w:val="superscript"/>
        </w:rPr>
        <w:t>bright</w:t>
      </w:r>
      <w:proofErr w:type="spellEnd"/>
      <w:r>
        <w:rPr>
          <w:rFonts w:ascii="Book Antiqua" w:hAnsi="Book Antiqua" w:cs="Book Antiqua"/>
          <w:color w:val="000000"/>
          <w:shd w:val="clear" w:color="auto" w:fill="FFFFFF"/>
        </w:rPr>
        <w:t>) from a wide variety of human cancer cell lines, including pancreatic cell lines like PANC-1 and BXPC3. The mechanism of action implicated an NKG2D-dependent NK activation via MICA/B, Fas, and DR5 ligands expressed on GCSCs.</w:t>
      </w:r>
      <w:r>
        <w:rPr>
          <w:rFonts w:ascii="Book Antiqua" w:hAnsi="Book Antiqua" w:cs="Book Antiqua"/>
        </w:rPr>
        <w:t xml:space="preserve"> Also, Yin </w:t>
      </w:r>
      <w:r>
        <w:rPr>
          <w:rFonts w:ascii="Book Antiqua" w:hAnsi="Book Antiqua" w:cs="Book Antiqua"/>
          <w:i/>
        </w:rPr>
        <w:t>et al</w:t>
      </w:r>
      <w:r>
        <w:rPr>
          <w:rFonts w:ascii="Book Antiqua" w:hAnsi="Book Antiqua" w:cs="Book Antiqua"/>
          <w:shd w:val="clear" w:color="auto" w:fill="FFFFFF"/>
        </w:rPr>
        <w:fldChar w:fldCharType="begin">
          <w:fldData xml:space="preserve">PEVuZE5vdGU+PENpdGU+PEF1dGhvcj5ZaW48L0F1dGhvcj48WWVhcj4yMDE2PC9ZZWFyPjxSZWNO
dW0+NzE8L1JlY051bT48RGlzcGxheVRleHQ+PHN0eWxlIGZhY2U9InN1cGVyc2NyaXB0Ij5bNThd
PC9zdHlsZT48L0Rpc3BsYXlUZXh0PjxyZWNvcmQ+PHJlYy1udW1iZXI+NzE8L3JlYy1udW1iZXI+
PGZvcmVpZ24ta2V5cz48a2V5IGFwcD0iRU4iIGRiLWlkPSJ2cHNkejAwemtzMHJ6bmUwMjA2NXoy
NXhkNXpldHJkcjIyMHoiIHRpbWVzdGFtcD0iMCI+NzE8L2tleT48L2ZvcmVpZ24ta2V5cz48cmVm
LXR5cGUgbmFtZT0iSm91cm5hbCBBcnRpY2xlIj4xNzwvcmVmLXR5cGU+PGNvbnRyaWJ1dG9ycz48
YXV0aG9ycz48YXV0aG9yPllpbiwgVC48L2F1dGhvcj48YXV0aG9yPldhbmcsIEcuPC9hdXRob3I+
PGF1dGhvcj5IZSwgUy48L2F1dGhvcj48YXV0aG9yPkxpdSwgUS48L2F1dGhvcj48YXV0aG9yPlN1
biwgSi48L2F1dGhvcj48YXV0aG9yPldhbmcsIFkuPC9hdXRob3I+PC9hdXRob3JzPjwvY29udHJp
YnV0b3JzPjxhdXRoLWFkZHJlc3M+U3RhdGUgS2V5IExhYm9yYXRvcnkgb2YgQmlvdGhlcmFweSBh
bmQgQ2FuY2VyIENlbnRlciwgV2VzdCBDaGluYSBIb3NwaXRhbCwgU2ljaHVhbiBVbml2ZXJzaXR5
LCBhbmQgQ29sbGFib3JhdGl2ZSBJbm5vdmF0aW9uIENlbnRlciBvZiBCaW90aGVyYXB5LCBDaGVu
Z2R1IDYxMDA0MSwgUFIgQ2hpbmEuIEVsZWN0cm9uaWMgYWRkcmVzczogeWludGFvMDMwNzNAMTYz
LmNvbS4mI3hEO1N0YXRlIEtleSBMYWJvcmF0b3J5IG9mIEJpb3RoZXJhcHkgYW5kIENhbmNlciBD
ZW50ZXIsIFdlc3QgQ2hpbmEgSG9zcGl0YWwsIFNpY2h1YW4gVW5pdmVyc2l0eSwgYW5kIENvbGxh
Ym9yYXRpdmUgSW5ub3ZhdGlvbiBDZW50ZXIgb2YgQmlvdGhlcmFweSwgQ2hlbmdkdSA2MTAwNDEs
IFBSIENoaW5hLiYjeEQ7U3RhdGUgS2V5IExhYm9yYXRvcnkgb2YgQmlvdGhlcmFweSBhbmQgQ2Fu
Y2VyIENlbnRlciwgV2VzdCBDaGluYSBIb3NwaXRhbCwgU2ljaHVhbiBVbml2ZXJzaXR5LCBhbmQg
Q29sbGFib3JhdGl2ZSBJbm5vdmF0aW9uIENlbnRlciBvZiBCaW90aGVyYXB5LCBDaGVuZ2R1IDYx
MDA0MSwgUFIgQ2hpbmEuIEVsZWN0cm9uaWMgYWRkcmVzczogd2FuZ3lzNzVAZ21haWwuY29tLjwv
YXV0aC1hZGRyZXNzPjx0aXRsZXM+PHRpdGxlPkh1bWFuIGNhbmNlciBjZWxscyB3aXRoIHN0ZW0g
Y2VsbC1saWtlIHBoZW5vdHlwZSBleGhpYml0IGVuaGFuY2VkIHNlbnNpdGl2aXR5IHRvIHRoZSBj
eXRvdG94aWNpdHkgb2YgSUwtMiBhbmQgSUwtMTUgYWN0aXZhdGVkIG5hdHVyYWwga2lsbGVyIGNl
bGxzPC90aXRsZT48c2Vjb25kYXJ5LXRpdGxlPkNlbGwgSW1tdW5vbDwvc2Vjb25kYXJ5LXRpdGxl
PjwvdGl0bGVzPjxwYWdlcz40MS01PC9wYWdlcz48dm9sdW1lPjMwMDwvdm9sdW1lPjxlZGl0aW9u
PjIwMTUvMTIvMTk8L2VkaXRpb24+PGtleXdvcmRzPjxrZXl3b3JkPkJyZWFzdCBOZW9wbGFzbXMv
KmltbXVub2xvZ3k8L2tleXdvcmQ+PGtleXdvcmQ+Q2VsbCBMaW5lLCBUdW1vcjwva2V5d29yZD48
a2V5d29yZD5DZWxsIFNlcGFyYXRpb248L2tleXdvcmQ+PGtleXdvcmQ+Q3l0b3RveGljaXR5LCBJ
bW11bm9sb2dpYy8qaW1tdW5vbG9neTwva2V5d29yZD48a2V5d29yZD5GbG93IEN5dG9tZXRyeTwv
a2V5d29yZD48a2V5d29yZD5IdW1hbnM8L2tleXdvcmQ+PGtleXdvcmQ+SW50ZXJsZXVraW4tMTUv
aW1tdW5vbG9neTwva2V5d29yZD48a2V5d29yZD5JbnRlcmxldWtpbi0yL2ltbXVub2xvZ3k8L2tl
eXdvcmQ+PGtleXdvcmQ+S2lsbGVyIENlbGxzLCBOYXR1cmFsLyppbW11bm9sb2d5PC9rZXl3b3Jk
PjxrZXl3b3JkPkx5bXBob2N5dGUgQWN0aXZhdGlvbi9pbW11bm9sb2d5PC9rZXl3b3JkPjxrZXl3
b3JkPk5lb3BsYXN0aWMgU3RlbSBDZWxscy8qaW1tdW5vbG9neTwva2V5d29yZD48a2V5d29yZD5Q
aGVub3R5cGU8L2tleXdvcmQ+PGtleXdvcmQ+UmVhY3RpdmUgT3h5Z2VuIFNwZWNpZXMvaW1tdW5v
bG9neTwva2V5d29yZD48a2V5d29yZD5DYW5jZXIgc3RlbSBjZWxsczwva2V5d29yZD48a2V5d29y
ZD5OSyBjZWxsczwva2V5d29yZD48a2V5d29yZD5Oa2cyZDwva2V5d29yZD48a2V5d29yZD5Sb3M8
L2tleXdvcmQ+PC9rZXl3b3Jkcz48ZGF0ZXM+PHllYXI+MjAxNjwveWVhcj48cHViLWRhdGVzPjxk
YXRlPkZlYjwvZGF0ZT48L3B1Yi1kYXRlcz48L2RhdGVzPjxpc2JuPjEwOTAtMjE2MyAoRWxlY3Ry
b25pYykmI3hEOzAwMDgtODc0OSAoTGlua2luZyk8L2lzYm4+PGFjY2Vzc2lvbi1udW0+MjY2Nzc3
NjA8L2FjY2Vzc2lvbi1udW0+PHVybHM+PHJlbGF0ZWQtdXJscz48dXJsPmh0dHBzOi8vd3d3Lm5j
YmkubmxtLm5paC5nb3YvcHVibWVkLzI2Njc3NzYwPC91cmw+PC9yZWxhdGVkLXVybHM+PC91cmxz
PjxlbGVjdHJvbmljLXJlc291cmNlLW51bT4xMC4xMDE2L2ouY2VsbGltbS4yMDE1LjExLjAwOTwv
ZWxlY3Ryb25pYy1yZXNvdXJjZS1udW0+PC9yZWNvcmQ+PC9DaXRlPjwvRW5kTm90ZT4A
</w:fldData>
        </w:fldChar>
      </w:r>
      <w:r>
        <w:rPr>
          <w:rFonts w:ascii="Book Antiqua" w:hAnsi="Book Antiqua" w:cs="Book Antiqua"/>
          <w:shd w:val="clear" w:color="auto" w:fill="FFFFFF"/>
        </w:rPr>
        <w:instrText xml:space="preserve"> ADDIN EN.CITE </w:instrText>
      </w:r>
      <w:r>
        <w:rPr>
          <w:rFonts w:ascii="Book Antiqua" w:hAnsi="Book Antiqua" w:cs="Book Antiqua"/>
          <w:shd w:val="clear" w:color="auto" w:fill="FFFFFF"/>
        </w:rPr>
        <w:fldChar w:fldCharType="begin">
          <w:fldData xml:space="preserve">PEVuZE5vdGU+PENpdGU+PEF1dGhvcj5ZaW48L0F1dGhvcj48WWVhcj4yMDE2PC9ZZWFyPjxSZWNO
dW0+NzE8L1JlY051bT48RGlzcGxheVRleHQ+PHN0eWxlIGZhY2U9InN1cGVyc2NyaXB0Ij5bNThd
PC9zdHlsZT48L0Rpc3BsYXlUZXh0PjxyZWNvcmQ+PHJlYy1udW1iZXI+NzE8L3JlYy1udW1iZXI+
PGZvcmVpZ24ta2V5cz48a2V5IGFwcD0iRU4iIGRiLWlkPSJ2cHNkejAwemtzMHJ6bmUwMjA2NXoy
NXhkNXpldHJkcjIyMHoiIHRpbWVzdGFtcD0iMCI+NzE8L2tleT48L2ZvcmVpZ24ta2V5cz48cmVm
LXR5cGUgbmFtZT0iSm91cm5hbCBBcnRpY2xlIj4xNzwvcmVmLXR5cGU+PGNvbnRyaWJ1dG9ycz48
YXV0aG9ycz48YXV0aG9yPllpbiwgVC48L2F1dGhvcj48YXV0aG9yPldhbmcsIEcuPC9hdXRob3I+
PGF1dGhvcj5IZSwgUy48L2F1dGhvcj48YXV0aG9yPkxpdSwgUS48L2F1dGhvcj48YXV0aG9yPlN1
biwgSi48L2F1dGhvcj48YXV0aG9yPldhbmcsIFkuPC9hdXRob3I+PC9hdXRob3JzPjwvY29udHJp
YnV0b3JzPjxhdXRoLWFkZHJlc3M+U3RhdGUgS2V5IExhYm9yYXRvcnkgb2YgQmlvdGhlcmFweSBh
bmQgQ2FuY2VyIENlbnRlciwgV2VzdCBDaGluYSBIb3NwaXRhbCwgU2ljaHVhbiBVbml2ZXJzaXR5
LCBhbmQgQ29sbGFib3JhdGl2ZSBJbm5vdmF0aW9uIENlbnRlciBvZiBCaW90aGVyYXB5LCBDaGVu
Z2R1IDYxMDA0MSwgUFIgQ2hpbmEuIEVsZWN0cm9uaWMgYWRkcmVzczogeWludGFvMDMwNzNAMTYz
LmNvbS4mI3hEO1N0YXRlIEtleSBMYWJvcmF0b3J5IG9mIEJpb3RoZXJhcHkgYW5kIENhbmNlciBD
ZW50ZXIsIFdlc3QgQ2hpbmEgSG9zcGl0YWwsIFNpY2h1YW4gVW5pdmVyc2l0eSwgYW5kIENvbGxh
Ym9yYXRpdmUgSW5ub3ZhdGlvbiBDZW50ZXIgb2YgQmlvdGhlcmFweSwgQ2hlbmdkdSA2MTAwNDEs
IFBSIENoaW5hLiYjeEQ7U3RhdGUgS2V5IExhYm9yYXRvcnkgb2YgQmlvdGhlcmFweSBhbmQgQ2Fu
Y2VyIENlbnRlciwgV2VzdCBDaGluYSBIb3NwaXRhbCwgU2ljaHVhbiBVbml2ZXJzaXR5LCBhbmQg
Q29sbGFib3JhdGl2ZSBJbm5vdmF0aW9uIENlbnRlciBvZiBCaW90aGVyYXB5LCBDaGVuZ2R1IDYx
MDA0MSwgUFIgQ2hpbmEuIEVsZWN0cm9uaWMgYWRkcmVzczogd2FuZ3lzNzVAZ21haWwuY29tLjwv
YXV0aC1hZGRyZXNzPjx0aXRsZXM+PHRpdGxlPkh1bWFuIGNhbmNlciBjZWxscyB3aXRoIHN0ZW0g
Y2VsbC1saWtlIHBoZW5vdHlwZSBleGhpYml0IGVuaGFuY2VkIHNlbnNpdGl2aXR5IHRvIHRoZSBj
eXRvdG94aWNpdHkgb2YgSUwtMiBhbmQgSUwtMTUgYWN0aXZhdGVkIG5hdHVyYWwga2lsbGVyIGNl
bGxzPC90aXRsZT48c2Vjb25kYXJ5LXRpdGxlPkNlbGwgSW1tdW5vbDwvc2Vjb25kYXJ5LXRpdGxl
PjwvdGl0bGVzPjxwYWdlcz40MS01PC9wYWdlcz48dm9sdW1lPjMwMDwvdm9sdW1lPjxlZGl0aW9u
PjIwMTUvMTIvMTk8L2VkaXRpb24+PGtleXdvcmRzPjxrZXl3b3JkPkJyZWFzdCBOZW9wbGFzbXMv
KmltbXVub2xvZ3k8L2tleXdvcmQ+PGtleXdvcmQ+Q2VsbCBMaW5lLCBUdW1vcjwva2V5d29yZD48
a2V5d29yZD5DZWxsIFNlcGFyYXRpb248L2tleXdvcmQ+PGtleXdvcmQ+Q3l0b3RveGljaXR5LCBJ
bW11bm9sb2dpYy8qaW1tdW5vbG9neTwva2V5d29yZD48a2V5d29yZD5GbG93IEN5dG9tZXRyeTwv
a2V5d29yZD48a2V5d29yZD5IdW1hbnM8L2tleXdvcmQ+PGtleXdvcmQ+SW50ZXJsZXVraW4tMTUv
aW1tdW5vbG9neTwva2V5d29yZD48a2V5d29yZD5JbnRlcmxldWtpbi0yL2ltbXVub2xvZ3k8L2tl
eXdvcmQ+PGtleXdvcmQ+S2lsbGVyIENlbGxzLCBOYXR1cmFsLyppbW11bm9sb2d5PC9rZXl3b3Jk
PjxrZXl3b3JkPkx5bXBob2N5dGUgQWN0aXZhdGlvbi9pbW11bm9sb2d5PC9rZXl3b3JkPjxrZXl3
b3JkPk5lb3BsYXN0aWMgU3RlbSBDZWxscy8qaW1tdW5vbG9neTwva2V5d29yZD48a2V5d29yZD5Q
aGVub3R5cGU8L2tleXdvcmQ+PGtleXdvcmQ+UmVhY3RpdmUgT3h5Z2VuIFNwZWNpZXMvaW1tdW5v
bG9neTwva2V5d29yZD48a2V5d29yZD5DYW5jZXIgc3RlbSBjZWxsczwva2V5d29yZD48a2V5d29y
ZD5OSyBjZWxsczwva2V5d29yZD48a2V5d29yZD5Oa2cyZDwva2V5d29yZD48a2V5d29yZD5Sb3M8
L2tleXdvcmQ+PC9rZXl3b3Jkcz48ZGF0ZXM+PHllYXI+MjAxNjwveWVhcj48cHViLWRhdGVzPjxk
YXRlPkZlYjwvZGF0ZT48L3B1Yi1kYXRlcz48L2RhdGVzPjxpc2JuPjEwOTAtMjE2MyAoRWxlY3Ry
b25pYykmI3hEOzAwMDgtODc0OSAoTGlua2luZyk8L2lzYm4+PGFjY2Vzc2lvbi1udW0+MjY2Nzc3
NjA8L2FjY2Vzc2lvbi1udW0+PHVybHM+PHJlbGF0ZWQtdXJscz48dXJsPmh0dHBzOi8vd3d3Lm5j
YmkubmxtLm5paC5nb3YvcHVibWVkLzI2Njc3NzYwPC91cmw+PC9yZWxhdGVkLXVybHM+PC91cmxz
PjxlbGVjdHJvbmljLXJlc291cmNlLW51bT4xMC4xMDE2L2ouY2VsbGltbS4yMDE1LjExLjAwOTwv
ZWxlY3Ryb25pYy1yZXNvdXJjZS1udW0+PC9yZWNvcmQ+PC9DaXRlPjwvRW5kTm90ZT4A
</w:fldData>
        </w:fldChar>
      </w:r>
      <w:r>
        <w:rPr>
          <w:rFonts w:ascii="Book Antiqua" w:hAnsi="Book Antiqua" w:cs="Book Antiqua"/>
          <w:shd w:val="clear" w:color="auto" w:fill="FFFFFF"/>
        </w:rPr>
        <w:instrText xml:space="preserve"> ADDIN EN.CITE.DATA </w:instrText>
      </w:r>
      <w:r>
        <w:rPr>
          <w:rFonts w:ascii="Book Antiqua" w:hAnsi="Book Antiqua" w:cs="Book Antiqua"/>
          <w:shd w:val="clear" w:color="auto" w:fill="FFFFFF"/>
        </w:rPr>
      </w:r>
      <w:r>
        <w:rPr>
          <w:rFonts w:ascii="Book Antiqua" w:hAnsi="Book Antiqua" w:cs="Book Antiqua"/>
          <w:shd w:val="clear" w:color="auto" w:fill="FFFFFF"/>
        </w:rPr>
        <w:fldChar w:fldCharType="end"/>
      </w:r>
      <w:r>
        <w:rPr>
          <w:rFonts w:ascii="Book Antiqua" w:hAnsi="Book Antiqua" w:cs="Book Antiqua"/>
          <w:shd w:val="clear" w:color="auto" w:fill="FFFFFF"/>
        </w:rPr>
      </w:r>
      <w:r>
        <w:rPr>
          <w:rFonts w:ascii="Book Antiqua" w:hAnsi="Book Antiqua" w:cs="Book Antiqua"/>
          <w:shd w:val="clear" w:color="auto" w:fill="FFFFFF"/>
        </w:rPr>
        <w:fldChar w:fldCharType="separate"/>
      </w:r>
      <w:r>
        <w:rPr>
          <w:rFonts w:ascii="Book Antiqua" w:hAnsi="Book Antiqua" w:cs="Book Antiqua"/>
          <w:shd w:val="clear" w:color="auto" w:fill="FFFFFF"/>
          <w:vertAlign w:val="superscript"/>
        </w:rPr>
        <w:t>[58]</w:t>
      </w:r>
      <w:r>
        <w:rPr>
          <w:rFonts w:ascii="Book Antiqua" w:hAnsi="Book Antiqua" w:cs="Book Antiqua"/>
          <w:shd w:val="clear" w:color="auto" w:fill="FFFFFF"/>
        </w:rPr>
        <w:fldChar w:fldCharType="end"/>
      </w:r>
      <w:r>
        <w:rPr>
          <w:rFonts w:ascii="Book Antiqua" w:hAnsi="Book Antiqua" w:cs="Book Antiqua"/>
        </w:rPr>
        <w:t xml:space="preserve"> </w:t>
      </w:r>
      <w:r>
        <w:rPr>
          <w:rFonts w:ascii="Book Antiqua" w:eastAsia="PalatinoLinotype-Roman" w:hAnsi="Book Antiqua" w:cs="Book Antiqua"/>
        </w:rPr>
        <w:t>showed that cells with stem cell phenotype can be more easily killed by NK cells activated by IL2 and IL15. Taken together, these preliminary studies provide evidence that activated NK cells can have translational potential as NK immunotherapy against GCSC</w:t>
      </w:r>
      <w:r>
        <w:rPr>
          <w:rFonts w:ascii="Book Antiqua" w:hAnsi="Book Antiqua" w:cs="Book Antiqua"/>
          <w:color w:val="000000"/>
          <w:shd w:val="clear" w:color="auto" w:fill="FFFFFF"/>
        </w:rPr>
        <w:t xml:space="preserve"> phenotype, and other CSC from solid malignancies.</w:t>
      </w:r>
    </w:p>
    <w:p w14:paraId="50E9B797" w14:textId="77777777" w:rsidR="00231361" w:rsidRDefault="00231361">
      <w:pPr>
        <w:pStyle w:val="1"/>
        <w:snapToGrid w:val="0"/>
        <w:spacing w:before="0" w:beforeAutospacing="0" w:afterAutospacing="0" w:line="360" w:lineRule="auto"/>
        <w:jc w:val="both"/>
        <w:rPr>
          <w:rFonts w:ascii="Book Antiqua" w:hAnsi="Book Antiqua" w:cs="Book Antiqua"/>
          <w:sz w:val="24"/>
          <w:szCs w:val="24"/>
        </w:rPr>
      </w:pPr>
    </w:p>
    <w:p w14:paraId="31350A4D" w14:textId="77777777" w:rsidR="00231361" w:rsidRDefault="00C823EC">
      <w:pPr>
        <w:pStyle w:val="1"/>
        <w:snapToGrid w:val="0"/>
        <w:spacing w:before="0" w:beforeAutospacing="0" w:afterAutospacing="0" w:line="360" w:lineRule="auto"/>
        <w:jc w:val="both"/>
        <w:rPr>
          <w:rFonts w:ascii="Book Antiqua" w:eastAsia="Times New Roman" w:hAnsi="Book Antiqua" w:cs="Book Antiqua"/>
          <w:i/>
          <w:sz w:val="24"/>
          <w:szCs w:val="24"/>
          <w:lang w:eastAsia="ro-RO"/>
        </w:rPr>
      </w:pPr>
      <w:r>
        <w:rPr>
          <w:rFonts w:ascii="Book Antiqua" w:hAnsi="Book Antiqua" w:cs="Book Antiqua"/>
          <w:i/>
          <w:sz w:val="24"/>
          <w:szCs w:val="24"/>
        </w:rPr>
        <w:t>Antigen-specific targeting by T</w:t>
      </w:r>
      <w:r>
        <w:rPr>
          <w:rFonts w:ascii="Book Antiqua" w:eastAsia="宋体" w:hAnsi="Book Antiqua" w:cs="Book Antiqua" w:hint="eastAsia"/>
          <w:i/>
          <w:sz w:val="24"/>
          <w:szCs w:val="24"/>
          <w:lang w:eastAsia="zh-CN"/>
        </w:rPr>
        <w:t xml:space="preserve"> </w:t>
      </w:r>
      <w:r>
        <w:rPr>
          <w:rFonts w:ascii="Book Antiqua" w:hAnsi="Book Antiqua" w:cs="Book Antiqua"/>
          <w:i/>
          <w:sz w:val="24"/>
          <w:szCs w:val="24"/>
        </w:rPr>
        <w:t>cells</w:t>
      </w:r>
      <w:r>
        <w:rPr>
          <w:rFonts w:ascii="Book Antiqua" w:eastAsia="宋体" w:hAnsi="Book Antiqua" w:cs="Book Antiqua" w:hint="eastAsia"/>
          <w:i/>
          <w:sz w:val="24"/>
          <w:szCs w:val="24"/>
          <w:lang w:eastAsia="zh-CN"/>
        </w:rPr>
        <w:t xml:space="preserve">, </w:t>
      </w:r>
      <w:r>
        <w:rPr>
          <w:rFonts w:ascii="Book Antiqua" w:hAnsi="Book Antiqua" w:cs="Book Antiqua"/>
          <w:i/>
          <w:sz w:val="24"/>
          <w:szCs w:val="24"/>
        </w:rPr>
        <w:t>CAR-T</w:t>
      </w:r>
      <w:r>
        <w:rPr>
          <w:rFonts w:ascii="Book Antiqua" w:eastAsia="宋体" w:hAnsi="Book Antiqua" w:cs="Book Antiqua" w:hint="eastAsia"/>
          <w:i/>
          <w:sz w:val="24"/>
          <w:szCs w:val="24"/>
          <w:lang w:eastAsia="zh-CN"/>
        </w:rPr>
        <w:t xml:space="preserve">, </w:t>
      </w:r>
      <w:r>
        <w:rPr>
          <w:rFonts w:ascii="Book Antiqua" w:hAnsi="Book Antiqua" w:cs="Book Antiqua"/>
          <w:i/>
          <w:sz w:val="24"/>
          <w:szCs w:val="24"/>
        </w:rPr>
        <w:t>CAR-NK</w:t>
      </w:r>
    </w:p>
    <w:p w14:paraId="5AD8FBC5" w14:textId="77777777" w:rsidR="00231361" w:rsidRDefault="00C823EC">
      <w:pPr>
        <w:adjustRightInd w:val="0"/>
        <w:snapToGrid w:val="0"/>
        <w:spacing w:after="0" w:line="360" w:lineRule="auto"/>
        <w:jc w:val="both"/>
        <w:rPr>
          <w:rFonts w:ascii="Book Antiqua" w:hAnsi="Book Antiqua" w:cs="Book Antiqua"/>
          <w:shd w:val="clear" w:color="auto" w:fill="FFFFFF"/>
        </w:rPr>
      </w:pPr>
      <w:r>
        <w:rPr>
          <w:rFonts w:ascii="Book Antiqua" w:hAnsi="Book Antiqua" w:cs="Book Antiqua"/>
          <w:shd w:val="clear" w:color="auto" w:fill="FFFFFF"/>
        </w:rPr>
        <w:t xml:space="preserve">The next step in cancer therapy resided in the generation of effector T cells and NK cells genetic engineered to produce an </w:t>
      </w:r>
      <w:r>
        <w:rPr>
          <w:rFonts w:ascii="Book Antiqua" w:hAnsi="Book Antiqua" w:cs="Book Antiqua"/>
          <w:bCs/>
          <w:shd w:val="clear" w:color="auto" w:fill="FFFFFF"/>
        </w:rPr>
        <w:t xml:space="preserve">artificial T cell receptor, named </w:t>
      </w:r>
      <w:r>
        <w:rPr>
          <w:rFonts w:ascii="Book Antiqua" w:eastAsia="宋体" w:hAnsi="Book Antiqua" w:cs="Book Antiqua" w:hint="eastAsia"/>
          <w:bCs/>
          <w:shd w:val="clear" w:color="auto" w:fill="FFFFFF"/>
          <w:lang w:eastAsia="zh-CN"/>
        </w:rPr>
        <w:t>CAR</w:t>
      </w:r>
      <w:r>
        <w:rPr>
          <w:rFonts w:ascii="Book Antiqua" w:hAnsi="Book Antiqua" w:cs="Book Antiqua"/>
          <w:bCs/>
          <w:shd w:val="clear" w:color="auto" w:fill="FFFFFF"/>
        </w:rPr>
        <w:t xml:space="preserve"> that</w:t>
      </w:r>
      <w:r>
        <w:rPr>
          <w:rFonts w:ascii="Book Antiqua" w:hAnsi="Book Antiqua" w:cs="Book Antiqua"/>
          <w:b/>
          <w:bCs/>
          <w:shd w:val="clear" w:color="auto" w:fill="FFFFFF"/>
        </w:rPr>
        <w:t xml:space="preserve"> </w:t>
      </w:r>
      <w:r>
        <w:rPr>
          <w:rFonts w:ascii="Book Antiqua" w:hAnsi="Book Antiqua" w:cs="Book Antiqua"/>
          <w:shd w:val="clear" w:color="auto" w:fill="FFFFFF"/>
        </w:rPr>
        <w:t>gives</w:t>
      </w:r>
      <w:r>
        <w:rPr>
          <w:rFonts w:ascii="Book Antiqua" w:eastAsia="宋体" w:hAnsi="Book Antiqua" w:cs="Book Antiqua" w:hint="eastAsia"/>
          <w:shd w:val="clear" w:color="auto" w:fill="FFFFFF"/>
          <w:lang w:eastAsia="zh-CN"/>
        </w:rPr>
        <w:t xml:space="preserve"> </w:t>
      </w:r>
      <w:r>
        <w:rPr>
          <w:rFonts w:ascii="Book Antiqua" w:hAnsi="Book Antiqua" w:cs="Book Antiqua"/>
          <w:shd w:val="clear" w:color="auto" w:fill="FFFFFF"/>
        </w:rPr>
        <w:t>T cells both the ability to target a specific</w:t>
      </w:r>
      <w:r>
        <w:rPr>
          <w:rFonts w:ascii="Book Antiqua" w:eastAsia="宋体" w:hAnsi="Book Antiqua" w:cs="Book Antiqua" w:hint="eastAsia"/>
          <w:shd w:val="clear" w:color="auto" w:fill="FFFFFF"/>
          <w:lang w:eastAsia="zh-CN"/>
        </w:rPr>
        <w:t xml:space="preserve"> </w:t>
      </w:r>
      <w:r>
        <w:rPr>
          <w:rFonts w:ascii="Book Antiqua" w:hAnsi="Book Antiqua" w:cs="Book Antiqua"/>
          <w:shd w:val="clear" w:color="auto" w:fill="FFFFFF"/>
        </w:rPr>
        <w:t>protein/tumor antigen and to be consequently activated. CAR</w:t>
      </w:r>
      <w:r>
        <w:rPr>
          <w:rFonts w:ascii="Book Antiqua" w:eastAsia="宋体" w:hAnsi="Book Antiqua" w:cs="Book Antiqua" w:hint="eastAsia"/>
          <w:shd w:val="clear" w:color="auto" w:fill="FFFFFF"/>
          <w:lang w:eastAsia="zh-CN"/>
        </w:rPr>
        <w:t>-</w:t>
      </w:r>
      <w:r>
        <w:rPr>
          <w:rFonts w:ascii="Book Antiqua" w:hAnsi="Book Antiqua" w:cs="Book Antiqua"/>
          <w:shd w:val="clear" w:color="auto" w:fill="FFFFFF"/>
        </w:rPr>
        <w:t>T</w:t>
      </w:r>
      <w:r>
        <w:rPr>
          <w:rFonts w:ascii="Book Antiqua" w:eastAsia="宋体" w:hAnsi="Book Antiqua" w:cs="Book Antiqua" w:hint="eastAsia"/>
          <w:shd w:val="clear" w:color="auto" w:fill="FFFFFF"/>
          <w:lang w:eastAsia="zh-CN"/>
        </w:rPr>
        <w:t xml:space="preserve"> </w:t>
      </w:r>
      <w:r>
        <w:rPr>
          <w:rFonts w:ascii="Book Antiqua" w:hAnsi="Book Antiqua" w:cs="Book Antiqua"/>
          <w:shd w:val="clear" w:color="auto" w:fill="FFFFFF"/>
        </w:rPr>
        <w:t>cells against GCSC antigens have been developed and evaluated in several gastrointestinal cancer models (Table 3).</w:t>
      </w:r>
    </w:p>
    <w:p w14:paraId="513F9F90" w14:textId="77777777" w:rsidR="00231361" w:rsidRDefault="00C823EC">
      <w:pPr>
        <w:adjustRightInd w:val="0"/>
        <w:snapToGrid w:val="0"/>
        <w:spacing w:after="0" w:line="360" w:lineRule="auto"/>
        <w:ind w:firstLineChars="200" w:firstLine="480"/>
        <w:jc w:val="both"/>
        <w:rPr>
          <w:rFonts w:ascii="Book Antiqua" w:hAnsi="Book Antiqua" w:cs="Book Antiqua"/>
          <w:shd w:val="clear" w:color="auto" w:fill="FFFFFF"/>
        </w:rPr>
      </w:pPr>
      <w:r>
        <w:rPr>
          <w:rStyle w:val="nlm-surname"/>
          <w:rFonts w:ascii="Book Antiqua" w:hAnsi="Book Antiqua" w:cs="Book Antiqua"/>
          <w:shd w:val="clear" w:color="auto" w:fill="FFFFFF"/>
        </w:rPr>
        <w:t xml:space="preserve">Miyamoto </w:t>
      </w:r>
      <w:r>
        <w:rPr>
          <w:rStyle w:val="nlm-surname"/>
          <w:rFonts w:ascii="Book Antiqua" w:hAnsi="Book Antiqua" w:cs="Book Antiqua"/>
          <w:i/>
          <w:iCs/>
          <w:shd w:val="clear" w:color="auto" w:fill="FFFFFF"/>
        </w:rPr>
        <w:t>et al</w:t>
      </w:r>
      <w:r>
        <w:rPr>
          <w:rFonts w:ascii="Book Antiqua" w:hAnsi="Book Antiqua" w:cs="Book Antiqua"/>
          <w:shd w:val="clear" w:color="auto" w:fill="FFFFFF"/>
        </w:rPr>
        <w:fldChar w:fldCharType="begin"/>
      </w:r>
      <w:r>
        <w:rPr>
          <w:rFonts w:ascii="Book Antiqua" w:hAnsi="Book Antiqua" w:cs="Book Antiqua"/>
          <w:shd w:val="clear" w:color="auto" w:fill="FFFFFF"/>
        </w:rPr>
        <w:instrText xml:space="preserve"> ADDIN EN.CITE &lt;EndNote&gt;&lt;Cite&gt;&lt;Author&gt;Miyamoto&lt;/Author&gt;&lt;Year&gt;2018&lt;/Year&gt;&lt;RecNum&gt;193&lt;/RecNum&gt;&lt;DisplayText&gt;&lt;style face="superscript"&gt;[59]&lt;/style&gt;&lt;/DisplayText&gt;&lt;record&gt;&lt;rec-number&gt;193&lt;/rec-number&gt;&lt;foreign-keys&gt;&lt;key app="EN" db-id="vpsdz00zks0rzne02065z25xd5zetrdr220z" timestamp="0"&gt;193&lt;/key&gt;&lt;/foreign-keys&gt;&lt;ref-type name="Journal Article"&gt;17&lt;/ref-type&gt;&lt;contributors&gt;&lt;authors&gt;&lt;author&gt;Miyamoto, Sho&lt;/author&gt;&lt;author&gt;Kochin, Vitaly&lt;/author&gt;&lt;author&gt;Kanaseki, Takayuki&lt;/author&gt;&lt;author&gt;Hongo, Ayumi&lt;/author&gt;&lt;author&gt;Tokita, Serina&lt;/author&gt;&lt;author&gt;Kikuchi, Yasuhiro&lt;/author&gt;&lt;author&gt;Takaya, Akari&lt;/author&gt;&lt;author&gt;Hirohashi, Yoshihiko&lt;/author&gt;&lt;author&gt;Tsukahara, Tomohide&lt;/author&gt;&lt;author&gt;Terui, Takeshi&lt;/author&gt;&lt;author&gt;Ishitani, Kunihiko&lt;/author&gt;&lt;author&gt;Hata, Fumitake&lt;/author&gt;&lt;author&gt;Takemasa, Ichiro&lt;/author&gt;&lt;author&gt;Miyazaki, Akihiro&lt;/author&gt;&lt;author&gt;Hiratsuka, Hiroyoshi&lt;/author&gt;&lt;author&gt;Sato, Noriyuki&lt;/author&gt;&lt;author&gt;Torigoe, Toshihiko&lt;/author&gt;&lt;/authors&gt;&lt;/contributors&gt;&lt;titles&gt;&lt;title&gt;The Antigen ASB4 on Cancer Stem Cells Serves as a Target for CTL Immunotherapy of Colorectal Cancer&lt;/title&gt;&lt;secondary-title&gt;Cancer Immunology Research&lt;/secondary-title&gt;&lt;/titles&gt;&lt;pages&gt;358&lt;/pages&gt;&lt;volume&gt;6&lt;/volume&gt;&lt;number&gt;3&lt;/number&gt;&lt;dates&gt;&lt;year&gt;2018&lt;/year&gt;&lt;/dates&gt;&lt;urls&gt;&lt;related-urls&gt;&lt;url&gt;http://cancerimmunolres.aacrjournals.org/content/6/3/358.abstract&lt;/url&gt;&lt;/related-urls&gt;&lt;/urls&gt;&lt;electronic-resource-num&gt;10.1158/2326-6066.CIR-17-0518&lt;/electronic-resource-num&gt;&lt;/record&gt;&lt;/Cite&gt;&lt;/EndNote&gt;</w:instrText>
      </w:r>
      <w:r>
        <w:rPr>
          <w:rFonts w:ascii="Book Antiqua" w:hAnsi="Book Antiqua" w:cs="Book Antiqua"/>
          <w:shd w:val="clear" w:color="auto" w:fill="FFFFFF"/>
        </w:rPr>
        <w:fldChar w:fldCharType="separate"/>
      </w:r>
      <w:r>
        <w:rPr>
          <w:rFonts w:ascii="Book Antiqua" w:hAnsi="Book Antiqua" w:cs="Book Antiqua"/>
          <w:shd w:val="clear" w:color="auto" w:fill="FFFFFF"/>
          <w:vertAlign w:val="superscript"/>
        </w:rPr>
        <w:t>[59]</w:t>
      </w:r>
      <w:r>
        <w:rPr>
          <w:rFonts w:ascii="Book Antiqua" w:hAnsi="Book Antiqua" w:cs="Book Antiqua"/>
          <w:shd w:val="clear" w:color="auto" w:fill="FFFFFF"/>
        </w:rPr>
        <w:fldChar w:fldCharType="end"/>
      </w:r>
      <w:r>
        <w:rPr>
          <w:rFonts w:ascii="Book Antiqua" w:eastAsia="宋体" w:hAnsi="Book Antiqua" w:cs="Book Antiqua" w:hint="eastAsia"/>
          <w:shd w:val="clear" w:color="auto" w:fill="FFFFFF"/>
          <w:lang w:eastAsia="zh-CN"/>
        </w:rPr>
        <w:t xml:space="preserve"> </w:t>
      </w:r>
      <w:r>
        <w:rPr>
          <w:rStyle w:val="nlm-surname"/>
          <w:rFonts w:ascii="Book Antiqua" w:hAnsi="Book Antiqua" w:cs="Book Antiqua"/>
          <w:shd w:val="clear" w:color="auto" w:fill="FFFFFF"/>
        </w:rPr>
        <w:t xml:space="preserve">used </w:t>
      </w:r>
      <w:r>
        <w:rPr>
          <w:rFonts w:ascii="Book Antiqua" w:hAnsi="Book Antiqua" w:cs="Book Antiqua"/>
          <w:shd w:val="clear" w:color="auto" w:fill="FFFFFF"/>
        </w:rPr>
        <w:t>CAR-T-based immunotherapies against colorectal CSCs</w:t>
      </w:r>
      <w:r>
        <w:rPr>
          <w:rFonts w:ascii="Book Antiqua" w:eastAsia="宋体" w:hAnsi="Book Antiqua" w:cs="Book Antiqua" w:hint="eastAsia"/>
          <w:shd w:val="clear" w:color="auto" w:fill="FFFFFF"/>
          <w:lang w:eastAsia="zh-CN"/>
        </w:rPr>
        <w:t xml:space="preserve"> </w:t>
      </w:r>
      <w:r>
        <w:rPr>
          <w:rFonts w:ascii="Book Antiqua" w:hAnsi="Book Antiqua" w:cs="Book Antiqua"/>
          <w:shd w:val="clear" w:color="auto" w:fill="FFFFFF"/>
        </w:rPr>
        <w:t xml:space="preserve">based on the </w:t>
      </w:r>
      <w:r>
        <w:rPr>
          <w:rStyle w:val="af"/>
          <w:rFonts w:ascii="Book Antiqua" w:hAnsi="Book Antiqua" w:cs="Book Antiqua"/>
          <w:shd w:val="clear" w:color="auto" w:fill="FFFFFF"/>
        </w:rPr>
        <w:t>ASB4</w:t>
      </w:r>
      <w:r>
        <w:rPr>
          <w:rStyle w:val="af"/>
          <w:rFonts w:ascii="Book Antiqua" w:hAnsi="Book Antiqua" w:cs="Book Antiqua"/>
          <w:i w:val="0"/>
          <w:shd w:val="clear" w:color="auto" w:fill="FFFFFF"/>
        </w:rPr>
        <w:t xml:space="preserve"> gene that was identified as being expressed on colorectal CSC, but </w:t>
      </w:r>
      <w:r>
        <w:rPr>
          <w:rStyle w:val="af"/>
          <w:rFonts w:ascii="Book Antiqua" w:hAnsi="Book Antiqua" w:cs="Book Antiqua"/>
          <w:i w:val="0"/>
          <w:shd w:val="clear" w:color="auto" w:fill="FFFFFF"/>
        </w:rPr>
        <w:lastRenderedPageBreak/>
        <w:t xml:space="preserve">not on non-CSC cells or normal cells/tissue. </w:t>
      </w:r>
      <w:r>
        <w:rPr>
          <w:rFonts w:ascii="Book Antiqua" w:hAnsi="Book Antiqua" w:cs="Book Antiqua"/>
          <w:shd w:val="clear" w:color="auto" w:fill="FFFFFF"/>
        </w:rPr>
        <w:t xml:space="preserve">ASB4 as tumor-associated antigen was used to generate specific cytotoxic T lymphocytes (CTL) </w:t>
      </w:r>
      <w:r>
        <w:rPr>
          <w:rFonts w:ascii="Book Antiqua" w:hAnsi="Book Antiqua" w:cs="Book Antiqua"/>
          <w:i/>
          <w:shd w:val="clear" w:color="auto" w:fill="FFFFFF"/>
        </w:rPr>
        <w:t>in vitro</w:t>
      </w:r>
      <w:r>
        <w:rPr>
          <w:rFonts w:ascii="Book Antiqua" w:hAnsi="Book Antiqua" w:cs="Book Antiqua"/>
          <w:shd w:val="clear" w:color="auto" w:fill="FFFFFF"/>
        </w:rPr>
        <w:t>, that were able to infiltrate implanted colorectal tumors in a mouse model, preventing tumor growth</w:t>
      </w:r>
      <w:r>
        <w:rPr>
          <w:rFonts w:ascii="Book Antiqua" w:eastAsia="宋体" w:hAnsi="Book Antiqua" w:cs="Book Antiqua" w:hint="eastAsia"/>
          <w:shd w:val="clear" w:color="auto" w:fill="FFFFFF"/>
          <w:lang w:eastAsia="zh-CN"/>
        </w:rPr>
        <w:t>.</w:t>
      </w:r>
      <w:r>
        <w:rPr>
          <w:rFonts w:ascii="Book Antiqua" w:hAnsi="Book Antiqua" w:cs="Book Antiqua"/>
          <w:shd w:val="clear" w:color="auto" w:fill="FFFFFF"/>
        </w:rPr>
        <w:t xml:space="preserve"> Another clinical trial was developed by Feng </w:t>
      </w:r>
      <w:r>
        <w:rPr>
          <w:rFonts w:ascii="Book Antiqua" w:hAnsi="Book Antiqua" w:cs="Book Antiqua"/>
          <w:i/>
          <w:iCs/>
          <w:shd w:val="clear" w:color="auto" w:fill="FFFFFF"/>
        </w:rPr>
        <w:t>et al</w:t>
      </w:r>
      <w:r>
        <w:rPr>
          <w:rFonts w:ascii="Book Antiqua" w:hAnsi="Book Antiqua" w:cs="Book Antiqua"/>
          <w:color w:val="000000"/>
          <w:shd w:val="clear" w:color="auto" w:fill="FFFFFF"/>
        </w:rPr>
        <w:fldChar w:fldCharType="begin">
          <w:fldData xml:space="preserve">PEVuZE5vdGU+PENpdGU+PEF1dGhvcj5GZW5nPC9BdXRob3I+PFllYXI+MjAxNzwvWWVhcj48UmVj
TnVtPjIwMTwvUmVjTnVtPjxEaXNwbGF5VGV4dD48c3R5bGUgZmFjZT0ic3VwZXJzY3JpcHQiPls2
MF08L3N0eWxlPjwvRGlzcGxheVRleHQ+PHJlY29yZD48cmVjLW51bWJlcj4yMDE8L3JlYy1udW1i
ZXI+PGZvcmVpZ24ta2V5cz48a2V5IGFwcD0iRU4iIGRiLWlkPSJ2cHNkejAwemtzMHJ6bmUwMjA2
NXoyNXhkNXpldHJkcjIyMHoiIHRpbWVzdGFtcD0iMCI+MjAxPC9rZXk+PC9mb3JlaWduLWtleXM+
PHJlZi10eXBlIG5hbWU9IkpvdXJuYWwgQXJ0aWNsZSI+MTc8L3JlZi10eXBlPjxjb250cmlidXRv
cnM+PGF1dGhvcnM+PGF1dGhvcj5GZW5nLCBLYWktQ2hhbzwvYXV0aG9yPjxhdXRob3I+R3VvLCBZ
ZS1MZWk8L2F1dGhvcj48YXV0aG9yPkxpdSwgWWFuZzwvYXV0aG9yPjxhdXRob3I+RGFpLCBIYW4t
UmVuPC9hdXRob3I+PGF1dGhvcj5XYW5nLCBZYW88L2F1dGhvcj48YXV0aG9yPkx2LCBIYWktWWFu
PC9hdXRob3I+PGF1dGhvcj5IdWFuZywgSmlhbi1IdWE8L2F1dGhvcj48YXV0aG9yPllhbmcsIFFp
bmctTWluZzwvYXV0aG9yPjxhdXRob3I+SGFuLCBXZWktRG9uZzwvYXV0aG9yPjwvYXV0aG9ycz48
L2NvbnRyaWJ1dG9ycz48dGl0bGVzPjx0aXRsZT5Db2NrdGFpbCB0cmVhdG1lbnQgd2l0aCBFR0ZS
LXNwZWNpZmljIGFuZCBDRDEzMy1zcGVjaWZpYyBjaGltZXJpYyBhbnRpZ2VuIHJlY2VwdG9yLW1v
ZGlmaWVkIFQgY2VsbHMgaW4gYSBwYXRpZW50IHdpdGggYWR2YW5jZWQgY2hvbGFuZ2lvY2FyY2lu
b21hPC90aXRsZT48c2Vjb25kYXJ5LXRpdGxlPkpvdXJuYWwgb2YgaGVtYXRvbG9neSAmYW1wOyBv
bmNvbG9neTwvc2Vjb25kYXJ5LXRpdGxlPjxhbHQtdGl0bGU+SiBIZW1hdG9sIE9uY29sPC9hbHQt
dGl0bGU+PC90aXRsZXM+PHBhZ2VzPjQtNDwvcGFnZXM+PHZvbHVtZT4xMDwvdm9sdW1lPjxudW1i
ZXI+MTwvbnVtYmVyPjxrZXl3b3Jkcz48a2V5d29yZD4qQ0FSVCBjb2NrdGFpbCBpbW11bm90aGVy
YXB5PC9rZXl3b3JkPjxrZXl3b3JkPipDRDEzMzwva2V5d29yZD48a2V5d29yZD4qQ2hvbGFuZ2lv
Y2FyY2lub21hPC9rZXl3b3JkPjxrZXl3b3JkPipFR0ZSPC9rZXl3b3JkPjxrZXl3b3JkPkFDMTMz
IEFudGlnZW4vYWRtaW5pc3RyYXRpb24gJmFtcDsgZG9zYWdlLyp0aGVyYXBldXRpYyB1c2U8L2tl
eXdvcmQ+PGtleXdvcmQ+QmlsZSBEdWN0IE5lb3BsYXNtcy8qdGhlcmFweTwva2V5d29yZD48a2V5
d29yZD5DaG9sYW5naW9jYXJjaW5vbWEvKnRoZXJhcHk8L2tleXdvcmQ+PGtleXdvcmQ+RXJiQiBS
ZWNlcHRvcnMvYWRtaW5pc3RyYXRpb24gJmFtcDsgZG9zYWdlLyp0aGVyYXBldXRpYyB1c2U8L2tl
eXdvcmQ+PGtleXdvcmQ+RmVtYWxlPC9rZXl3b3JkPjxrZXl3b3JkPkh1bWFuczwva2V5d29yZD48
a2V5d29yZD5JbW11bm90aGVyYXB5LCBBZG9wdGl2ZS9hZHZlcnNlIGVmZmVjdHMvKm1ldGhvZHM8
L2tleXdvcmQ+PGtleXdvcmQ+TWlkZGxlIEFnZWQ8L2tleXdvcmQ+PGtleXdvcmQ+UmVtaXNzaW9u
IEluZHVjdGlvbi9tZXRob2RzPC9rZXl3b3JkPjxrZXl3b3JkPlQtTHltcGhvY3l0ZXM8L2tleXdv
cmQ+PGtleXdvcmQ+VHJlYXRtZW50IE91dGNvbWU8L2tleXdvcmQ+PC9rZXl3b3Jkcz48ZGF0ZXM+
PHllYXI+MjAxNzwveWVhcj48L2RhdGVzPjxwdWJsaXNoZXI+QmlvTWVkIENlbnRyYWw8L3B1Ymxp
c2hlcj48aXNibj4xNzU2LTg3MjI8L2lzYm4+PGFjY2Vzc2lvbi1udW0+MjgwNTcwMTQ8L2FjY2Vz
c2lvbi1udW0+PHVybHM+PHJlbGF0ZWQtdXJscz48dXJsPmh0dHBzOi8vd3d3Lm5jYmkubmxtLm5p
aC5nb3YvcHVibWVkLzI4MDU3MDE0PC91cmw+PHVybD5odHRwczovL3d3dy5uY2JpLm5sbS5uaWgu
Z292L3BtYy9hcnRpY2xlcy9QTUM1MjE3NTQ2LzwvdXJsPjwvcmVsYXRlZC11cmxzPjwvdXJscz48
ZWxlY3Ryb25pYy1yZXNvdXJjZS1udW0+MTAuMTE4Ni9zMTMwNDUtMDE2LTAzNzgtNzwvZWxlY3Ry
b25pYy1yZXNvdXJjZS1udW0+PHJlbW90ZS1kYXRhYmFzZS1uYW1lPlB1Yk1lZDwvcmVtb3RlLWRh
dGFiYXNlLW5hbWU+PGxhbmd1YWdlPmVuZzwvbGFuZ3VhZ2U+PC9yZWNvcmQ+PC9DaXRlPjwvRW5k
Tm90ZT5AAD==
</w:fldData>
        </w:fldChar>
      </w:r>
      <w:r>
        <w:rPr>
          <w:rFonts w:ascii="Book Antiqua" w:hAnsi="Book Antiqua" w:cs="Book Antiqua"/>
          <w:color w:val="000000"/>
          <w:shd w:val="clear" w:color="auto" w:fill="FFFFFF"/>
        </w:rPr>
        <w:instrText xml:space="preserve"> ADDIN EN.CITE </w:instrText>
      </w:r>
      <w:r>
        <w:rPr>
          <w:rFonts w:ascii="Book Antiqua" w:hAnsi="Book Antiqua" w:cs="Book Antiqua"/>
          <w:color w:val="000000"/>
          <w:shd w:val="clear" w:color="auto" w:fill="FFFFFF"/>
        </w:rPr>
        <w:fldChar w:fldCharType="begin">
          <w:fldData xml:space="preserve">PEVuZE5vdGU+PENpdGU+PEF1dGhvcj5GZW5nPC9BdXRob3I+PFllYXI+MjAxNzwvWWVhcj48UmVj
TnVtPjIwMTwvUmVjTnVtPjxEaXNwbGF5VGV4dD48c3R5bGUgZmFjZT0ic3VwZXJzY3JpcHQiPls2
MF08L3N0eWxlPjwvRGlzcGxheVRleHQ+PHJlY29yZD48cmVjLW51bWJlcj4yMDE8L3JlYy1udW1i
ZXI+PGZvcmVpZ24ta2V5cz48a2V5IGFwcD0iRU4iIGRiLWlkPSJ2cHNkejAwemtzMHJ6bmUwMjA2
NXoyNXhkNXpldHJkcjIyMHoiIHRpbWVzdGFtcD0iMCI+MjAxPC9rZXk+PC9mb3JlaWduLWtleXM+
PHJlZi10eXBlIG5hbWU9IkpvdXJuYWwgQXJ0aWNsZSI+MTc8L3JlZi10eXBlPjxjb250cmlidXRv
cnM+PGF1dGhvcnM+PGF1dGhvcj5GZW5nLCBLYWktQ2hhbzwvYXV0aG9yPjxhdXRob3I+R3VvLCBZ
ZS1MZWk8L2F1dGhvcj48YXV0aG9yPkxpdSwgWWFuZzwvYXV0aG9yPjxhdXRob3I+RGFpLCBIYW4t
UmVuPC9hdXRob3I+PGF1dGhvcj5XYW5nLCBZYW88L2F1dGhvcj48YXV0aG9yPkx2LCBIYWktWWFu
PC9hdXRob3I+PGF1dGhvcj5IdWFuZywgSmlhbi1IdWE8L2F1dGhvcj48YXV0aG9yPllhbmcsIFFp
bmctTWluZzwvYXV0aG9yPjxhdXRob3I+SGFuLCBXZWktRG9uZzwvYXV0aG9yPjwvYXV0aG9ycz48
L2NvbnRyaWJ1dG9ycz48dGl0bGVzPjx0aXRsZT5Db2NrdGFpbCB0cmVhdG1lbnQgd2l0aCBFR0ZS
LXNwZWNpZmljIGFuZCBDRDEzMy1zcGVjaWZpYyBjaGltZXJpYyBhbnRpZ2VuIHJlY2VwdG9yLW1v
ZGlmaWVkIFQgY2VsbHMgaW4gYSBwYXRpZW50IHdpdGggYWR2YW5jZWQgY2hvbGFuZ2lvY2FyY2lu
b21hPC90aXRsZT48c2Vjb25kYXJ5LXRpdGxlPkpvdXJuYWwgb2YgaGVtYXRvbG9neSAmYW1wOyBv
bmNvbG9neTwvc2Vjb25kYXJ5LXRpdGxlPjxhbHQtdGl0bGU+SiBIZW1hdG9sIE9uY29sPC9hbHQt
dGl0bGU+PC90aXRsZXM+PHBhZ2VzPjQtNDwvcGFnZXM+PHZvbHVtZT4xMDwvdm9sdW1lPjxudW1i
ZXI+MTwvbnVtYmVyPjxrZXl3b3Jkcz48a2V5d29yZD4qQ0FSVCBjb2NrdGFpbCBpbW11bm90aGVy
YXB5PC9rZXl3b3JkPjxrZXl3b3JkPipDRDEzMzwva2V5d29yZD48a2V5d29yZD4qQ2hvbGFuZ2lv
Y2FyY2lub21hPC9rZXl3b3JkPjxrZXl3b3JkPipFR0ZSPC9rZXl3b3JkPjxrZXl3b3JkPkFDMTMz
IEFudGlnZW4vYWRtaW5pc3RyYXRpb24gJmFtcDsgZG9zYWdlLyp0aGVyYXBldXRpYyB1c2U8L2tl
eXdvcmQ+PGtleXdvcmQ+QmlsZSBEdWN0IE5lb3BsYXNtcy8qdGhlcmFweTwva2V5d29yZD48a2V5
d29yZD5DaG9sYW5naW9jYXJjaW5vbWEvKnRoZXJhcHk8L2tleXdvcmQ+PGtleXdvcmQ+RXJiQiBS
ZWNlcHRvcnMvYWRtaW5pc3RyYXRpb24gJmFtcDsgZG9zYWdlLyp0aGVyYXBldXRpYyB1c2U8L2tl
eXdvcmQ+PGtleXdvcmQ+RmVtYWxlPC9rZXl3b3JkPjxrZXl3b3JkPkh1bWFuczwva2V5d29yZD48
a2V5d29yZD5JbW11bm90aGVyYXB5LCBBZG9wdGl2ZS9hZHZlcnNlIGVmZmVjdHMvKm1ldGhvZHM8
L2tleXdvcmQ+PGtleXdvcmQ+TWlkZGxlIEFnZWQ8L2tleXdvcmQ+PGtleXdvcmQ+UmVtaXNzaW9u
IEluZHVjdGlvbi9tZXRob2RzPC9rZXl3b3JkPjxrZXl3b3JkPlQtTHltcGhvY3l0ZXM8L2tleXdv
cmQ+PGtleXdvcmQ+VHJlYXRtZW50IE91dGNvbWU8L2tleXdvcmQ+PC9rZXl3b3Jkcz48ZGF0ZXM+
PHllYXI+MjAxNzwveWVhcj48L2RhdGVzPjxwdWJsaXNoZXI+QmlvTWVkIENlbnRyYWw8L3B1Ymxp
c2hlcj48aXNibj4xNzU2LTg3MjI8L2lzYm4+PGFjY2Vzc2lvbi1udW0+MjgwNTcwMTQ8L2FjY2Vz
c2lvbi1udW0+PHVybHM+PHJlbGF0ZWQtdXJscz48dXJsPmh0dHBzOi8vd3d3Lm5jYmkubmxtLm5p
aC5nb3YvcHVibWVkLzI4MDU3MDE0PC91cmw+PHVybD5odHRwczovL3d3dy5uY2JpLm5sbS5uaWgu
Z292L3BtYy9hcnRpY2xlcy9QTUM1MjE3NTQ2LzwvdXJsPjwvcmVsYXRlZC11cmxzPjwvdXJscz48
ZWxlY3Ryb25pYy1yZXNvdXJjZS1udW0+MTAuMTE4Ni9zMTMwNDUtMDE2LTAzNzgtNzwvZWxlY3Ry
b25pYy1yZXNvdXJjZS1udW0+PHJlbW90ZS1kYXRhYmFzZS1uYW1lPlB1Yk1lZDwvcmVtb3RlLWRh
dGFiYXNlLW5hbWU+PGxhbmd1YWdlPmVuZzwvbGFuZ3VhZ2U+PC9yZWNvcmQ+PC9DaXRlPjwvRW5k
Tm90ZT5AAD==
</w:fldData>
        </w:fldChar>
      </w:r>
      <w:r>
        <w:rPr>
          <w:rFonts w:ascii="Book Antiqua" w:hAnsi="Book Antiqua" w:cs="Book Antiqua"/>
          <w:color w:val="000000"/>
          <w:shd w:val="clear" w:color="auto" w:fill="FFFFFF"/>
        </w:rPr>
        <w:instrText xml:space="preserve"> ADDIN EN.CITE.DATA </w:instrText>
      </w:r>
      <w:r>
        <w:rPr>
          <w:rFonts w:ascii="Book Antiqua" w:hAnsi="Book Antiqua" w:cs="Book Antiqua"/>
          <w:color w:val="000000"/>
          <w:shd w:val="clear" w:color="auto" w:fill="FFFFFF"/>
        </w:rPr>
      </w:r>
      <w:r>
        <w:rPr>
          <w:rFonts w:ascii="Book Antiqua" w:hAnsi="Book Antiqua" w:cs="Book Antiqua"/>
          <w:color w:val="000000"/>
          <w:shd w:val="clear" w:color="auto" w:fill="FFFFFF"/>
        </w:rPr>
        <w:fldChar w:fldCharType="end"/>
      </w:r>
      <w:r>
        <w:rPr>
          <w:rFonts w:ascii="Book Antiqua" w:hAnsi="Book Antiqua" w:cs="Book Antiqua"/>
          <w:color w:val="000000"/>
          <w:shd w:val="clear" w:color="auto" w:fill="FFFFFF"/>
        </w:rPr>
      </w:r>
      <w:r>
        <w:rPr>
          <w:rFonts w:ascii="Book Antiqua" w:hAnsi="Book Antiqua" w:cs="Book Antiqua"/>
          <w:color w:val="000000"/>
          <w:shd w:val="clear" w:color="auto" w:fill="FFFFFF"/>
        </w:rPr>
        <w:fldChar w:fldCharType="separate"/>
      </w:r>
      <w:r>
        <w:rPr>
          <w:rFonts w:ascii="Book Antiqua" w:hAnsi="Book Antiqua" w:cs="Book Antiqua"/>
          <w:color w:val="000000"/>
          <w:shd w:val="clear" w:color="auto" w:fill="FFFFFF"/>
          <w:vertAlign w:val="superscript"/>
        </w:rPr>
        <w:t>[60]</w:t>
      </w:r>
      <w:r>
        <w:rPr>
          <w:rFonts w:ascii="Book Antiqua" w:hAnsi="Book Antiqua" w:cs="Book Antiqua"/>
          <w:color w:val="000000"/>
          <w:shd w:val="clear" w:color="auto" w:fill="FFFFFF"/>
        </w:rPr>
        <w:fldChar w:fldCharType="end"/>
      </w:r>
      <w:r>
        <w:rPr>
          <w:rFonts w:ascii="Book Antiqua" w:hAnsi="Book Antiqua" w:cs="Book Antiqua"/>
          <w:shd w:val="clear" w:color="auto" w:fill="FFFFFF"/>
        </w:rPr>
        <w:t xml:space="preserve"> that used </w:t>
      </w:r>
      <w:r>
        <w:rPr>
          <w:rFonts w:ascii="Book Antiqua" w:hAnsi="Book Antiqua" w:cs="Book Antiqua"/>
          <w:color w:val="000000"/>
          <w:shd w:val="clear" w:color="auto" w:fill="FFFFFF"/>
        </w:rPr>
        <w:t>CAR</w:t>
      </w:r>
      <w:r>
        <w:rPr>
          <w:rFonts w:ascii="Book Antiqua" w:eastAsia="宋体" w:hAnsi="Book Antiqua" w:cs="Book Antiqua" w:hint="eastAsia"/>
          <w:color w:val="000000"/>
          <w:shd w:val="clear" w:color="auto" w:fill="FFFFFF"/>
          <w:lang w:eastAsia="zh-CN"/>
        </w:rPr>
        <w:t>-</w:t>
      </w:r>
      <w:r>
        <w:rPr>
          <w:rFonts w:ascii="Book Antiqua" w:hAnsi="Book Antiqua" w:cs="Book Antiqua"/>
          <w:color w:val="000000"/>
          <w:shd w:val="clear" w:color="auto" w:fill="FFFFFF"/>
        </w:rPr>
        <w:t>T</w:t>
      </w:r>
      <w:r>
        <w:rPr>
          <w:rFonts w:ascii="Book Antiqua" w:eastAsia="宋体" w:hAnsi="Book Antiqua" w:cs="Book Antiqua" w:hint="eastAsia"/>
          <w:color w:val="000000"/>
          <w:shd w:val="clear" w:color="auto" w:fill="FFFFFF"/>
          <w:lang w:eastAsia="zh-CN"/>
        </w:rPr>
        <w:t xml:space="preserve"> </w:t>
      </w:r>
      <w:r>
        <w:rPr>
          <w:rFonts w:ascii="Book Antiqua" w:hAnsi="Book Antiqua" w:cs="Book Antiqua"/>
          <w:color w:val="000000"/>
          <w:shd w:val="clear" w:color="auto" w:fill="FFFFFF"/>
        </w:rPr>
        <w:t xml:space="preserve">cells targeting epidermal growth factor receptor (EGFR) and GCSC surface antigen CD133, respectively. The patient received successive infusions of </w:t>
      </w:r>
      <w:r>
        <w:rPr>
          <w:rFonts w:ascii="Book Antiqua" w:eastAsia="宋体" w:hAnsi="Book Antiqua" w:cs="Book Antiqua" w:hint="eastAsia"/>
          <w:color w:val="000000"/>
          <w:shd w:val="clear" w:color="auto" w:fill="FFFFFF"/>
          <w:lang w:eastAsia="zh-CN"/>
        </w:rPr>
        <w:t xml:space="preserve">CAR-T </w:t>
      </w:r>
      <w:r>
        <w:rPr>
          <w:rFonts w:ascii="Book Antiqua" w:hAnsi="Book Antiqua" w:cs="Book Antiqua"/>
          <w:color w:val="000000"/>
          <w:shd w:val="clear" w:color="auto" w:fill="FFFFFF"/>
        </w:rPr>
        <w:t xml:space="preserve">cells for the treatment of unresectable/metastatic </w:t>
      </w:r>
      <w:r>
        <w:rPr>
          <w:rFonts w:ascii="Book Antiqua" w:hAnsi="Book Antiqua" w:cs="Book Antiqua"/>
        </w:rPr>
        <w:t xml:space="preserve">cholangiocarcinoma. The results showed a partial response of 8.5 </w:t>
      </w:r>
      <w:proofErr w:type="spellStart"/>
      <w:r>
        <w:rPr>
          <w:rFonts w:ascii="Book Antiqua" w:hAnsi="Book Antiqua" w:cs="Book Antiqua"/>
        </w:rPr>
        <w:t>mo</w:t>
      </w:r>
      <w:proofErr w:type="spellEnd"/>
      <w:r>
        <w:rPr>
          <w:rFonts w:ascii="Book Antiqua" w:hAnsi="Book Antiqua" w:cs="Book Antiqua"/>
        </w:rPr>
        <w:t xml:space="preserve"> from CAR-T for EGFR and 4.5-mo-lasting from the </w:t>
      </w:r>
      <w:r>
        <w:rPr>
          <w:rFonts w:ascii="Book Antiqua" w:eastAsia="宋体" w:hAnsi="Book Antiqua" w:cs="Book Antiqua" w:hint="eastAsia"/>
          <w:lang w:eastAsia="zh-CN"/>
        </w:rPr>
        <w:t>CAR-T</w:t>
      </w:r>
      <w:r>
        <w:rPr>
          <w:rFonts w:ascii="Book Antiqua" w:hAnsi="Book Antiqua" w:cs="Book Antiqua"/>
        </w:rPr>
        <w:t xml:space="preserve"> for CD133 treatment, however, both therapies induced</w:t>
      </w:r>
      <w:r>
        <w:rPr>
          <w:rFonts w:ascii="Book Antiqua" w:hAnsi="Book Antiqua" w:cs="Book Antiqua"/>
          <w:color w:val="000000"/>
          <w:shd w:val="clear" w:color="auto" w:fill="FFFFFF"/>
        </w:rPr>
        <w:t xml:space="preserve"> acute toxicities. </w:t>
      </w:r>
      <w:proofErr w:type="spellStart"/>
      <w:r>
        <w:rPr>
          <w:rFonts w:ascii="Book Antiqua" w:hAnsi="Book Antiqua" w:cs="Book Antiqua"/>
          <w:color w:val="000000"/>
          <w:shd w:val="clear" w:color="auto" w:fill="FFFFFF"/>
        </w:rPr>
        <w:t>Maliar</w:t>
      </w:r>
      <w:proofErr w:type="spellEnd"/>
      <w:r>
        <w:rPr>
          <w:rFonts w:ascii="Book Antiqua" w:hAnsi="Book Antiqua" w:cs="Book Antiqua"/>
          <w:color w:val="000000"/>
          <w:shd w:val="clear" w:color="auto" w:fill="FFFFFF"/>
        </w:rPr>
        <w:t xml:space="preserve"> </w:t>
      </w:r>
      <w:r>
        <w:rPr>
          <w:rFonts w:ascii="Book Antiqua" w:hAnsi="Book Antiqua" w:cs="Book Antiqua"/>
          <w:i/>
          <w:iCs/>
          <w:color w:val="000000"/>
          <w:shd w:val="clear" w:color="auto" w:fill="FFFFFF"/>
        </w:rPr>
        <w:t xml:space="preserve">et </w:t>
      </w:r>
      <w:proofErr w:type="gramStart"/>
      <w:r>
        <w:rPr>
          <w:rFonts w:ascii="Book Antiqua" w:hAnsi="Book Antiqua" w:cs="Book Antiqua"/>
          <w:i/>
          <w:iCs/>
          <w:color w:val="000000"/>
          <w:shd w:val="clear" w:color="auto" w:fill="FFFFFF"/>
        </w:rPr>
        <w:t>al</w:t>
      </w:r>
      <w:r>
        <w:rPr>
          <w:rFonts w:ascii="Book Antiqua" w:hAnsi="Book Antiqua" w:cs="Book Antiqua"/>
          <w:shd w:val="clear" w:color="auto" w:fill="FFFFFF"/>
          <w:vertAlign w:val="superscript"/>
        </w:rPr>
        <w:t>[</w:t>
      </w:r>
      <w:proofErr w:type="gramEnd"/>
      <w:r>
        <w:rPr>
          <w:rFonts w:ascii="Book Antiqua" w:hAnsi="Book Antiqua" w:cs="Book Antiqua"/>
          <w:shd w:val="clear" w:color="auto" w:fill="FFFFFF"/>
          <w:vertAlign w:val="superscript"/>
        </w:rPr>
        <w:t>61]</w:t>
      </w:r>
      <w:r>
        <w:rPr>
          <w:rFonts w:ascii="Book Antiqua" w:eastAsia="宋体" w:hAnsi="Book Antiqua" w:cs="Book Antiqua" w:hint="eastAsia"/>
          <w:shd w:val="clear" w:color="auto" w:fill="FFFFFF"/>
          <w:vertAlign w:val="superscript"/>
          <w:lang w:eastAsia="zh-CN"/>
        </w:rPr>
        <w:t xml:space="preserve"> </w:t>
      </w:r>
      <w:r>
        <w:rPr>
          <w:rFonts w:ascii="Book Antiqua" w:hAnsi="Book Antiqua" w:cs="Book Antiqua"/>
          <w:color w:val="000000"/>
          <w:shd w:val="clear" w:color="auto" w:fill="FFFFFF"/>
        </w:rPr>
        <w:t>developed CAR</w:t>
      </w:r>
      <w:r>
        <w:rPr>
          <w:rFonts w:ascii="Book Antiqua" w:hAnsi="Book Antiqua" w:cs="Book Antiqua"/>
          <w:shd w:val="clear" w:color="auto" w:fill="FFFFFF"/>
        </w:rPr>
        <w:t>-T for CSC antigen CD24 and evaluated it in mice with pancreatic adenocarcinoma xenografts. The results showed that more than 50% of the animals remained tumor-free after 16 w</w:t>
      </w:r>
      <w:r>
        <w:rPr>
          <w:rFonts w:ascii="Book Antiqua" w:eastAsia="宋体" w:hAnsi="Book Antiqua" w:cs="Book Antiqua" w:hint="eastAsia"/>
          <w:shd w:val="clear" w:color="auto" w:fill="FFFFFF"/>
          <w:lang w:eastAsia="zh-CN"/>
        </w:rPr>
        <w:t>k</w:t>
      </w:r>
      <w:r>
        <w:rPr>
          <w:rFonts w:ascii="Book Antiqua" w:hAnsi="Book Antiqua" w:cs="Book Antiqua"/>
          <w:shd w:val="clear" w:color="auto" w:fill="FFFFFF"/>
        </w:rPr>
        <w:t>.</w:t>
      </w:r>
    </w:p>
    <w:p w14:paraId="10D93FD7" w14:textId="77777777" w:rsidR="00231361" w:rsidRDefault="00C823EC">
      <w:pPr>
        <w:adjustRightInd w:val="0"/>
        <w:snapToGrid w:val="0"/>
        <w:spacing w:after="0" w:line="360" w:lineRule="auto"/>
        <w:ind w:firstLineChars="200" w:firstLine="480"/>
        <w:jc w:val="both"/>
        <w:rPr>
          <w:rFonts w:ascii="Book Antiqua" w:hAnsi="Book Antiqua" w:cs="Book Antiqua"/>
          <w:shd w:val="clear" w:color="auto" w:fill="FFFFFF"/>
        </w:rPr>
      </w:pPr>
      <w:r>
        <w:rPr>
          <w:rFonts w:ascii="Book Antiqua" w:hAnsi="Book Antiqua" w:cs="Book Antiqua"/>
          <w:shd w:val="clear" w:color="auto" w:fill="FFFFFF"/>
        </w:rPr>
        <w:t xml:space="preserve">As concluding remarks, treatment of solid tumors using CAR-T cells induced less favorable results then hematological malignancies, mainly due to short efficacy and off-target toxicity.  </w:t>
      </w:r>
      <w:r>
        <w:rPr>
          <w:rFonts w:ascii="Book Antiqua" w:hAnsi="Book Antiqua" w:cs="Book Antiqua"/>
        </w:rPr>
        <w:t xml:space="preserve">Davenport </w:t>
      </w:r>
      <w:r>
        <w:rPr>
          <w:rFonts w:ascii="Book Antiqua" w:hAnsi="Book Antiqua" w:cs="Book Antiqua"/>
          <w:i/>
        </w:rPr>
        <w:t>et al</w:t>
      </w:r>
      <w:r>
        <w:rPr>
          <w:rFonts w:ascii="Book Antiqua" w:hAnsi="Book Antiqua" w:cs="Book Antiqua"/>
          <w:shd w:val="clear" w:color="auto" w:fill="FFFFFF"/>
        </w:rPr>
        <w:fldChar w:fldCharType="begin">
          <w:fldData xml:space="preserve">PEVuZE5vdGU+PENpdGU+PEF1dGhvcj5EYXZlbnBvcnQ8L0F1dGhvcj48WWVhcj4yMDE4PC9ZZWFy
PjxSZWNOdW0+ODA8L1JlY051bT48RGlzcGxheVRleHQ+PHN0eWxlIGZhY2U9InN1cGVyc2NyaXB0
Ij5bNjRdPC9zdHlsZT48L0Rpc3BsYXlUZXh0PjxyZWNvcmQ+PHJlYy1udW1iZXI+ODA8L3JlYy1u
dW1iZXI+PGZvcmVpZ24ta2V5cz48a2V5IGFwcD0iRU4iIGRiLWlkPSJ2cHNkejAwemtzMHJ6bmUw
MjA2NXoyNXhkNXpldHJkcjIyMHoiIHRpbWVzdGFtcD0iMCI+ODA8L2tleT48L2ZvcmVpZ24ta2V5
cz48cmVmLXR5cGUgbmFtZT0iSm91cm5hbCBBcnRpY2xlIj4xNzwvcmVmLXR5cGU+PGNvbnRyaWJ1
dG9ycz48YXV0aG9ycz48YXV0aG9yPkRhdmVucG9ydCwgQS4gSi48L2F1dGhvcj48YXV0aG9yPkNy
b3NzLCBSLiBTLjwvYXV0aG9yPjxhdXRob3I+V2F0c29uLCBLLiBBLjwvYXV0aG9yPjxhdXRob3I+
TGlhbywgWS48L2F1dGhvcj48YXV0aG9yPlNoaSwgVy48L2F1dGhvcj48YXV0aG9yPlByaW5jZSwg
SC4gTS48L2F1dGhvcj48YXV0aG9yPkJlYXZpcywgUC4gQS48L2F1dGhvcj48YXV0aG9yPlRyYXBh
bmksIEouIEEuPC9hdXRob3I+PGF1dGhvcj5LZXJzaGF3LCBNLiBILjwvYXV0aG9yPjxhdXRob3I+
Uml0Y2hpZSwgRC4gUy48L2F1dGhvcj48YXV0aG9yPkRhcmN5LCBQLiBLLjwvYXV0aG9yPjxhdXRo
b3I+TmVlc29uLCBQLiBKLjwvYXV0aG9yPjxhdXRob3I+SmVua2lucywgTS4gUi48L2F1dGhvcj48
L2F1dGhvcnM+PC9jb250cmlidXRvcnM+PGF1dGgtYWRkcmVzcz5DYW5jZXIgSW1tdW5vbG9neSBS
ZXNlYXJjaCwgUGV0ZXIgTWFjQ2FsbHVtIENhbmNlciBDZW50ZXIsIE1lbGJvdXJuZSwgVklDIDMw
MDAsIEF1c3RyYWxpYS4mI3hEO1NpciBQZXRlciBNYWNDYWxsdW0gRGVwYXJ0bWVudCBvZiBPbmNv
bG9neSwgVGhlIFVuaXZlcnNpdHkgb2YgTWVsYm91cm5lLCBQYXJrdmlsbGUsIFZJQyAzMDAwLCBB
dXN0cmFsaWEuJiN4RDtJbW11bm9sb2d5IERpdmlzaW9uLCBUaGUgV2FsdGVyIGFuZCBFbGl6YSBI
YWxsIEluc3RpdHV0ZSBvZiBNZWRpY2FsIFJlc2VhcmNoLCBQYXJrdmlsbGUsIFZJQyAzMDUyLCBB
dXN0cmFsaWEuJiN4RDtEZXBhcnRtZW50IG9mIE1lZGljYWwgQmlvbG9neSwgVGhlIFVuaXZlcnNp
dHkgb2YgTWVsYm91cm5lLCBQYXJrdmlsbGUsIFZJQyAzMDUyLCBBdXN0cmFsaWEuJiN4RDtCaW9p
bmZvcm1hdGljcyBEaXZpc2lvbiwgVGhlIFdhbHRlciBhbmQgRWxpemEgSGFsbCBJbnN0aXR1dGUg
b2YgTWVkaWNhbCBSZXNlYXJjaCwgUGFya3ZpbGxlLCBWSUMgMzA1MiwgQXVzdHJhbGlhLiYjeEQ7
RGVwYXJ0bWVudCBvZiBDb21wdXRpbmcgYW5kIEluZm9ybWF0aW9uIFN5c3RlbXMsIFRoZSBVbml2
ZXJzaXR5IG9mIE1lbGJvdXJuZSwgUGFya3ZpbGxlLCBWSUMgMzAxMCwgQXVzdHJhbGlhLiYjeEQ7
QXVzdHJhbGlhbiBDYW5jZXIgUmVzZWFyY2ggRm91bmRhdGlvbiBUcmFuc2xhdGlvbmFsIFJlc2Vh
cmNoIExhYm9yYXRvcnksIE1lbGJvdXJuZSBIZWFsdGgsIFBhcmt2aWxsZSwgVklDIDMwNTAsIEF1
c3RyYWxpYS4mI3hEO0RlcGFydG1lbnQgb2YgTWVkaWNpbmUsIFRoZSBVbml2ZXJzaXR5IG9mIE1l
bGJvdXJuZSwgUGFya3ZpbGxlLCBWSUMgMzAxMCwgQXVzdHJhbGlhLiYjeEQ7Q2FuY2VyIEltbXVu
b2xvZ3kgUmVzZWFyY2gsIFBldGVyIE1hY0NhbGx1bSBDYW5jZXIgQ2VudGVyLCBNZWxib3VybmUs
IFZJQyAzMDAwLCBBdXN0cmFsaWE7IHBoaWwuZGFyY3lAcGV0ZXJtYWMub3JnIHBhdWwubmVlc29u
QHBldGVybWFjLm9yZyBqZW5raW5zLm1Ad2VoaS5lZHUuYXUuJiN4RDtJbnN0aXR1dGUgZm9yIE1v
bGVjdWxhciBTY2llbmNlLCBMYVRyb2JlIFVuaXZlcnNpdHksIEJ1bmRvb3JhLCBWSUMgMzA4Niwg
QXVzdHJhbGlhLjwvYXV0aC1hZGRyZXNzPjx0aXRsZXM+PHRpdGxlPkNoaW1lcmljIGFudGlnZW4g
cmVjZXB0b3IgVCBjZWxscyBmb3JtIG5vbmNsYXNzaWNhbCBhbmQgcG90ZW50IGltbXVuZSBzeW5h
cHNlcyBkcml2aW5nIHJhcGlkIGN5dG90b3hpY2l0eTwvdGl0bGU+PHNlY29uZGFyeS10aXRsZT5Q
cm9jIE5hdGwgQWNhZCBTY2kgVSBTIEE8L3NlY29uZGFyeS10aXRsZT48L3RpdGxlcz48cGFnZXM+
RTIwNjgtRTIwNzY8L3BhZ2VzPjx2b2x1bWU+MTE1PC92b2x1bWU+PG51bWJlcj45PC9udW1iZXI+
PGVkaXRpb24+MjAxOC8wMi8xNTwvZWRpdGlvbj48a2V5d29yZHM+PGtleXdvcmQ+QW5pbWFsczwv
a2V5d29yZD48a2V5d29yZD5DRDMgQ29tcGxleDwva2V5d29yZD48a2V5d29yZD5DZWxsIEFkaGVz
aW9uPC9rZXl3b3JkPjxrZXl3b3JkPkNlbGwgRGVhdGg8L2tleXdvcmQ+PGtleXdvcmQ+Q2VsbCBM
aW5lLCBUdW1vcjwva2V5d29yZD48a2V5d29yZD5Db21wdXRhdGlvbmFsIEJpb2xvZ3k8L2tleXdv
cmQ+PGtleXdvcmQ+Q3l0b2tpbmVzL21ldGFib2xpc208L2tleXdvcmQ+PGtleXdvcmQ+RHluZWlu
cy9jaGVtaXN0cnk8L2tleXdvcmQ+PGtleXdvcmQ+SW1tdW5vbG9naWNhbCBTeW5hcHNlcy8qaW1t
dW5vbG9neTwva2V5d29yZD48a2V5d29yZD5MaWdhbmRzPC9rZXl3b3JkPjxrZXl3b3JkPkx5bXBo
b2N5dGUgQWN0aXZhdGlvbjwva2V5d29yZD48a2V5d29yZD5MeW1waG9jeXRlIEZ1bmN0aW9uLUFz
c29jaWF0ZWQgQW50aWdlbi0xL2ltbXVub2xvZ3k8L2tleXdvcmQ+PGtleXdvcmQ+TWljZTwva2V5
d29yZD48a2V5d29yZD5NaWNyb3R1YnVsZXMvbWV0YWJvbGlzbTwva2V5d29yZD48a2V5d29yZD5O
ZW9wbGFzbXMvKmltbXVub2xvZ3k8L2tleXdvcmQ+PGtleXdvcmQ+UmVjZXB0b3JzLCBBbnRpZ2Vu
LCBULUNlbGwvKmltbXVub2xvZ3k8L2tleXdvcmQ+PGtleXdvcmQ+U2lnbmFsIFRyYW5zZHVjdGlv
bjwva2V5d29yZD48a2V5d29yZD5ULUx5bXBob2N5dGVzLCBDeXRvdG94aWMvKmltbXVub2xvZ3k8
L2tleXdvcmQ+PGtleXdvcmQ+KmNlbGwgZGVhdGg8L2tleXdvcmQ+PGtleXdvcmQ+KmNoaW1lcmlj
IGFudGlnZW4gcmVjZXB0b3I8L2tleXdvcmQ+PGtleXdvcmQ+KmN5dG90b3hpYyBUIGx5bXBob2N5
dGU8L2tleXdvcmQ+PGtleXdvcmQ+KmN5dG90b3hpY2l0eTwva2V5d29yZD48a2V5d29yZD4qaW1t
dW5lIHN5bmFwc2U8L2tleXdvcmQ+PC9rZXl3b3Jkcz48ZGF0ZXM+PHllYXI+MjAxODwveWVhcj48
cHViLWRhdGVzPjxkYXRlPkZlYiAyNzwvZGF0ZT48L3B1Yi1kYXRlcz48L2RhdGVzPjxpc2JuPjEw
OTEtNjQ5MCAoRWxlY3Ryb25pYykmI3hEOzAwMjctODQyNCAoTGlua2luZyk8L2lzYm4+PGFjY2Vz
c2lvbi1udW0+Mjk0NDA0MDY8L2FjY2Vzc2lvbi1udW0+PHVybHM+PHJlbGF0ZWQtdXJscz48dXJs
Pmh0dHBzOi8vd3d3Lm5jYmkubmxtLm5paC5nb3YvcHVibWVkLzI5NDQwNDA2PC91cmw+PC9yZWxh
dGVkLXVybHM+PC91cmxzPjxjdXN0b20yPlBNQzU4MzQ2ODk8L2N1c3RvbTI+PGVsZWN0cm9uaWMt
cmVzb3VyY2UtbnVtPjEwLjEwNzMvcG5hcy4xNzE2MjY2MTE1PC9lbGVjdHJvbmljLXJlc291cmNl
LW51bT48L3JlY29yZD48L0NpdGU+PC9FbmROb3RlPnAA
</w:fldData>
        </w:fldChar>
      </w:r>
      <w:r>
        <w:rPr>
          <w:rFonts w:ascii="Book Antiqua" w:hAnsi="Book Antiqua" w:cs="Book Antiqua"/>
          <w:shd w:val="clear" w:color="auto" w:fill="FFFFFF"/>
        </w:rPr>
        <w:instrText xml:space="preserve"> ADDIN EN.CITE </w:instrText>
      </w:r>
      <w:r>
        <w:rPr>
          <w:rFonts w:ascii="Book Antiqua" w:hAnsi="Book Antiqua" w:cs="Book Antiqua"/>
          <w:shd w:val="clear" w:color="auto" w:fill="FFFFFF"/>
        </w:rPr>
        <w:fldChar w:fldCharType="begin">
          <w:fldData xml:space="preserve">PEVuZE5vdGU+PENpdGU+PEF1dGhvcj5EYXZlbnBvcnQ8L0F1dGhvcj48WWVhcj4yMDE4PC9ZZWFy
PjxSZWNOdW0+ODA8L1JlY051bT48RGlzcGxheVRleHQ+PHN0eWxlIGZhY2U9InN1cGVyc2NyaXB0
Ij5bNjRdPC9zdHlsZT48L0Rpc3BsYXlUZXh0PjxyZWNvcmQ+PHJlYy1udW1iZXI+ODA8L3JlYy1u
dW1iZXI+PGZvcmVpZ24ta2V5cz48a2V5IGFwcD0iRU4iIGRiLWlkPSJ2cHNkejAwemtzMHJ6bmUw
MjA2NXoyNXhkNXpldHJkcjIyMHoiIHRpbWVzdGFtcD0iMCI+ODA8L2tleT48L2ZvcmVpZ24ta2V5
cz48cmVmLXR5cGUgbmFtZT0iSm91cm5hbCBBcnRpY2xlIj4xNzwvcmVmLXR5cGU+PGNvbnRyaWJ1
dG9ycz48YXV0aG9ycz48YXV0aG9yPkRhdmVucG9ydCwgQS4gSi48L2F1dGhvcj48YXV0aG9yPkNy
b3NzLCBSLiBTLjwvYXV0aG9yPjxhdXRob3I+V2F0c29uLCBLLiBBLjwvYXV0aG9yPjxhdXRob3I+
TGlhbywgWS48L2F1dGhvcj48YXV0aG9yPlNoaSwgVy48L2F1dGhvcj48YXV0aG9yPlByaW5jZSwg
SC4gTS48L2F1dGhvcj48YXV0aG9yPkJlYXZpcywgUC4gQS48L2F1dGhvcj48YXV0aG9yPlRyYXBh
bmksIEouIEEuPC9hdXRob3I+PGF1dGhvcj5LZXJzaGF3LCBNLiBILjwvYXV0aG9yPjxhdXRob3I+
Uml0Y2hpZSwgRC4gUy48L2F1dGhvcj48YXV0aG9yPkRhcmN5LCBQLiBLLjwvYXV0aG9yPjxhdXRo
b3I+TmVlc29uLCBQLiBKLjwvYXV0aG9yPjxhdXRob3I+SmVua2lucywgTS4gUi48L2F1dGhvcj48
L2F1dGhvcnM+PC9jb250cmlidXRvcnM+PGF1dGgtYWRkcmVzcz5DYW5jZXIgSW1tdW5vbG9neSBS
ZXNlYXJjaCwgUGV0ZXIgTWFjQ2FsbHVtIENhbmNlciBDZW50ZXIsIE1lbGJvdXJuZSwgVklDIDMw
MDAsIEF1c3RyYWxpYS4mI3hEO1NpciBQZXRlciBNYWNDYWxsdW0gRGVwYXJ0bWVudCBvZiBPbmNv
bG9neSwgVGhlIFVuaXZlcnNpdHkgb2YgTWVsYm91cm5lLCBQYXJrdmlsbGUsIFZJQyAzMDAwLCBB
dXN0cmFsaWEuJiN4RDtJbW11bm9sb2d5IERpdmlzaW9uLCBUaGUgV2FsdGVyIGFuZCBFbGl6YSBI
YWxsIEluc3RpdHV0ZSBvZiBNZWRpY2FsIFJlc2VhcmNoLCBQYXJrdmlsbGUsIFZJQyAzMDUyLCBB
dXN0cmFsaWEuJiN4RDtEZXBhcnRtZW50IG9mIE1lZGljYWwgQmlvbG9neSwgVGhlIFVuaXZlcnNp
dHkgb2YgTWVsYm91cm5lLCBQYXJrdmlsbGUsIFZJQyAzMDUyLCBBdXN0cmFsaWEuJiN4RDtCaW9p
bmZvcm1hdGljcyBEaXZpc2lvbiwgVGhlIFdhbHRlciBhbmQgRWxpemEgSGFsbCBJbnN0aXR1dGUg
b2YgTWVkaWNhbCBSZXNlYXJjaCwgUGFya3ZpbGxlLCBWSUMgMzA1MiwgQXVzdHJhbGlhLiYjeEQ7
RGVwYXJ0bWVudCBvZiBDb21wdXRpbmcgYW5kIEluZm9ybWF0aW9uIFN5c3RlbXMsIFRoZSBVbml2
ZXJzaXR5IG9mIE1lbGJvdXJuZSwgUGFya3ZpbGxlLCBWSUMgMzAxMCwgQXVzdHJhbGlhLiYjeEQ7
QXVzdHJhbGlhbiBDYW5jZXIgUmVzZWFyY2ggRm91bmRhdGlvbiBUcmFuc2xhdGlvbmFsIFJlc2Vh
cmNoIExhYm9yYXRvcnksIE1lbGJvdXJuZSBIZWFsdGgsIFBhcmt2aWxsZSwgVklDIDMwNTAsIEF1
c3RyYWxpYS4mI3hEO0RlcGFydG1lbnQgb2YgTWVkaWNpbmUsIFRoZSBVbml2ZXJzaXR5IG9mIE1l
bGJvdXJuZSwgUGFya3ZpbGxlLCBWSUMgMzAxMCwgQXVzdHJhbGlhLiYjeEQ7Q2FuY2VyIEltbXVu
b2xvZ3kgUmVzZWFyY2gsIFBldGVyIE1hY0NhbGx1bSBDYW5jZXIgQ2VudGVyLCBNZWxib3VybmUs
IFZJQyAzMDAwLCBBdXN0cmFsaWE7IHBoaWwuZGFyY3lAcGV0ZXJtYWMub3JnIHBhdWwubmVlc29u
QHBldGVybWFjLm9yZyBqZW5raW5zLm1Ad2VoaS5lZHUuYXUuJiN4RDtJbnN0aXR1dGUgZm9yIE1v
bGVjdWxhciBTY2llbmNlLCBMYVRyb2JlIFVuaXZlcnNpdHksIEJ1bmRvb3JhLCBWSUMgMzA4Niwg
QXVzdHJhbGlhLjwvYXV0aC1hZGRyZXNzPjx0aXRsZXM+PHRpdGxlPkNoaW1lcmljIGFudGlnZW4g
cmVjZXB0b3IgVCBjZWxscyBmb3JtIG5vbmNsYXNzaWNhbCBhbmQgcG90ZW50IGltbXVuZSBzeW5h
cHNlcyBkcml2aW5nIHJhcGlkIGN5dG90b3hpY2l0eTwvdGl0bGU+PHNlY29uZGFyeS10aXRsZT5Q
cm9jIE5hdGwgQWNhZCBTY2kgVSBTIEE8L3NlY29uZGFyeS10aXRsZT48L3RpdGxlcz48cGFnZXM+
RTIwNjgtRTIwNzY8L3BhZ2VzPjx2b2x1bWU+MTE1PC92b2x1bWU+PG51bWJlcj45PC9udW1iZXI+
PGVkaXRpb24+MjAxOC8wMi8xNTwvZWRpdGlvbj48a2V5d29yZHM+PGtleXdvcmQ+QW5pbWFsczwv
a2V5d29yZD48a2V5d29yZD5DRDMgQ29tcGxleDwva2V5d29yZD48a2V5d29yZD5DZWxsIEFkaGVz
aW9uPC9rZXl3b3JkPjxrZXl3b3JkPkNlbGwgRGVhdGg8L2tleXdvcmQ+PGtleXdvcmQ+Q2VsbCBM
aW5lLCBUdW1vcjwva2V5d29yZD48a2V5d29yZD5Db21wdXRhdGlvbmFsIEJpb2xvZ3k8L2tleXdv
cmQ+PGtleXdvcmQ+Q3l0b2tpbmVzL21ldGFib2xpc208L2tleXdvcmQ+PGtleXdvcmQ+RHluZWlu
cy9jaGVtaXN0cnk8L2tleXdvcmQ+PGtleXdvcmQ+SW1tdW5vbG9naWNhbCBTeW5hcHNlcy8qaW1t
dW5vbG9neTwva2V5d29yZD48a2V5d29yZD5MaWdhbmRzPC9rZXl3b3JkPjxrZXl3b3JkPkx5bXBo
b2N5dGUgQWN0aXZhdGlvbjwva2V5d29yZD48a2V5d29yZD5MeW1waG9jeXRlIEZ1bmN0aW9uLUFz
c29jaWF0ZWQgQW50aWdlbi0xL2ltbXVub2xvZ3k8L2tleXdvcmQ+PGtleXdvcmQ+TWljZTwva2V5
d29yZD48a2V5d29yZD5NaWNyb3R1YnVsZXMvbWV0YWJvbGlzbTwva2V5d29yZD48a2V5d29yZD5O
ZW9wbGFzbXMvKmltbXVub2xvZ3k8L2tleXdvcmQ+PGtleXdvcmQ+UmVjZXB0b3JzLCBBbnRpZ2Vu
LCBULUNlbGwvKmltbXVub2xvZ3k8L2tleXdvcmQ+PGtleXdvcmQ+U2lnbmFsIFRyYW5zZHVjdGlv
bjwva2V5d29yZD48a2V5d29yZD5ULUx5bXBob2N5dGVzLCBDeXRvdG94aWMvKmltbXVub2xvZ3k8
L2tleXdvcmQ+PGtleXdvcmQ+KmNlbGwgZGVhdGg8L2tleXdvcmQ+PGtleXdvcmQ+KmNoaW1lcmlj
IGFudGlnZW4gcmVjZXB0b3I8L2tleXdvcmQ+PGtleXdvcmQ+KmN5dG90b3hpYyBUIGx5bXBob2N5
dGU8L2tleXdvcmQ+PGtleXdvcmQ+KmN5dG90b3hpY2l0eTwva2V5d29yZD48a2V5d29yZD4qaW1t
dW5lIHN5bmFwc2U8L2tleXdvcmQ+PC9rZXl3b3Jkcz48ZGF0ZXM+PHllYXI+MjAxODwveWVhcj48
cHViLWRhdGVzPjxkYXRlPkZlYiAyNzwvZGF0ZT48L3B1Yi1kYXRlcz48L2RhdGVzPjxpc2JuPjEw
OTEtNjQ5MCAoRWxlY3Ryb25pYykmI3hEOzAwMjctODQyNCAoTGlua2luZyk8L2lzYm4+PGFjY2Vz
c2lvbi1udW0+Mjk0NDA0MDY8L2FjY2Vzc2lvbi1udW0+PHVybHM+PHJlbGF0ZWQtdXJscz48dXJs
Pmh0dHBzOi8vd3d3Lm5jYmkubmxtLm5paC5nb3YvcHVibWVkLzI5NDQwNDA2PC91cmw+PC9yZWxh
dGVkLXVybHM+PC91cmxzPjxjdXN0b20yPlBNQzU4MzQ2ODk8L2N1c3RvbTI+PGVsZWN0cm9uaWMt
cmVzb3VyY2UtbnVtPjEwLjEwNzMvcG5hcy4xNzE2MjY2MTE1PC9lbGVjdHJvbmljLXJlc291cmNl
LW51bT48L3JlY29yZD48L0NpdGU+PC9FbmROb3RlPnAA
</w:fldData>
        </w:fldChar>
      </w:r>
      <w:r>
        <w:rPr>
          <w:rFonts w:ascii="Book Antiqua" w:hAnsi="Book Antiqua" w:cs="Book Antiqua"/>
          <w:shd w:val="clear" w:color="auto" w:fill="FFFFFF"/>
        </w:rPr>
        <w:instrText xml:space="preserve"> ADDIN EN.CITE.DATA </w:instrText>
      </w:r>
      <w:r>
        <w:rPr>
          <w:rFonts w:ascii="Book Antiqua" w:hAnsi="Book Antiqua" w:cs="Book Antiqua"/>
          <w:shd w:val="clear" w:color="auto" w:fill="FFFFFF"/>
        </w:rPr>
      </w:r>
      <w:r>
        <w:rPr>
          <w:rFonts w:ascii="Book Antiqua" w:hAnsi="Book Antiqua" w:cs="Book Antiqua"/>
          <w:shd w:val="clear" w:color="auto" w:fill="FFFFFF"/>
        </w:rPr>
        <w:fldChar w:fldCharType="end"/>
      </w:r>
      <w:r>
        <w:rPr>
          <w:rFonts w:ascii="Book Antiqua" w:hAnsi="Book Antiqua" w:cs="Book Antiqua"/>
          <w:shd w:val="clear" w:color="auto" w:fill="FFFFFF"/>
        </w:rPr>
      </w:r>
      <w:r>
        <w:rPr>
          <w:rFonts w:ascii="Book Antiqua" w:hAnsi="Book Antiqua" w:cs="Book Antiqua"/>
          <w:shd w:val="clear" w:color="auto" w:fill="FFFFFF"/>
        </w:rPr>
        <w:fldChar w:fldCharType="separate"/>
      </w:r>
      <w:r>
        <w:rPr>
          <w:rFonts w:ascii="Book Antiqua" w:hAnsi="Book Antiqua" w:cs="Book Antiqua"/>
          <w:shd w:val="clear" w:color="auto" w:fill="FFFFFF"/>
          <w:vertAlign w:val="superscript"/>
        </w:rPr>
        <w:t>[62]</w:t>
      </w:r>
      <w:r>
        <w:rPr>
          <w:rFonts w:ascii="Book Antiqua" w:hAnsi="Book Antiqua" w:cs="Book Antiqua"/>
          <w:shd w:val="clear" w:color="auto" w:fill="FFFFFF"/>
        </w:rPr>
        <w:fldChar w:fldCharType="end"/>
      </w:r>
      <w:r>
        <w:rPr>
          <w:rFonts w:ascii="Book Antiqua" w:hAnsi="Book Antiqua" w:cs="Book Antiqua"/>
        </w:rPr>
        <w:t xml:space="preserve"> reported in 2018 that responses triggered by CAR-T cytotoxic cells are fast but short, being followed by a rapid loss after 20 h in cytotoxic activity against tumor. The main concern remains on the severe toxicity associated with CAR-T therapy like cytokine release syndrome, which can trigger organ damage and death, neurologic toxicity, insertional oncogenesis, graft versus-host disease, off-target antigen recognition</w:t>
      </w:r>
      <w:r>
        <w:rPr>
          <w:rFonts w:ascii="Book Antiqua" w:hAnsi="Book Antiqua" w:cs="Book Antiqua"/>
        </w:rPr>
        <w:fldChar w:fldCharType="begin"/>
      </w:r>
      <w:r>
        <w:rPr>
          <w:rFonts w:ascii="Book Antiqua" w:hAnsi="Book Antiqua" w:cs="Book Antiqua"/>
        </w:rPr>
        <w:instrText xml:space="preserve"> ADDIN EN.CITE &lt;EndNote&gt;&lt;Cite&gt;&lt;Author&gt;Bonifant&lt;/Author&gt;&lt;Year&gt;2016&lt;/Year&gt;&lt;RecNum&gt;81&lt;/RecNum&gt;&lt;DisplayText&gt;&lt;style face="superscript"&gt;[65]&lt;/style&gt;&lt;/DisplayText&gt;&lt;record&gt;&lt;rec-number&gt;81&lt;/rec-number&gt;&lt;foreign-keys&gt;&lt;key app="EN" db-id="vpsdz00zks0rzne02065z25xd5zetrdr220z" timestamp="0"&gt;81&lt;/key&gt;&lt;/foreign-keys&gt;&lt;ref-type name="Journal Article"&gt;17&lt;/ref-type&gt;&lt;contributors&gt;&lt;authors&gt;&lt;author&gt;Bonifant, C. L.&lt;/author&gt;&lt;author&gt;Jackson, H. J.&lt;/author&gt;&lt;author&gt;Brentjens, R. J.&lt;/author&gt;&lt;author&gt;Curran, K. J.&lt;/author&gt;&lt;/authors&gt;&lt;/contributors&gt;&lt;auth-address&gt;Department of Pediatrics and Communicable Diseases, University of Michigan , Ann Arbor, Michigan, USA.&amp;#xD;Department of Medicine, Memorial Sloan Kettering Cancer Center , New York, New York, USA.&amp;#xD;Department of Pediatrics, Memorial Sloan Kettering Cancer Center , New York, New York, USA.&lt;/auth-address&gt;&lt;titles&gt;&lt;title&gt;Toxicity and management in CAR T-cell therapy&lt;/title&gt;&lt;secondary-title&gt;Mol Ther Oncolytics&lt;/secondary-title&gt;&lt;/titles&gt;&lt;pages&gt;16011&lt;/pages&gt;&lt;volume&gt;3&lt;/volume&gt;&lt;edition&gt;2016/09/15&lt;/edition&gt;&lt;dates&gt;&lt;year&gt;2016&lt;/year&gt;&lt;/dates&gt;&lt;isbn&gt;2372-7705 (Print)&amp;#xD;2372-7705 (Linking)&lt;/isbn&gt;&lt;accession-num&gt;27626062&lt;/accession-num&gt;&lt;urls&gt;&lt;related-urls&gt;&lt;url&gt;https://www.ncbi.nlm.nih.gov/pubmed/27626062&lt;/url&gt;&lt;/related-urls&gt;&lt;/urls&gt;&lt;custom2&gt;PMC5008265&lt;/custom2&gt;&lt;electronic-resource-num&gt;10.1038/mto.2016.11&lt;/electronic-resource-num&gt;&lt;/record&gt;&lt;/Cite&gt;&lt;/EndNote&gt;</w:instrText>
      </w:r>
      <w:r>
        <w:rPr>
          <w:rFonts w:ascii="Book Antiqua" w:hAnsi="Book Antiqua" w:cs="Book Antiqua"/>
        </w:rPr>
        <w:fldChar w:fldCharType="separate"/>
      </w:r>
      <w:r>
        <w:rPr>
          <w:rFonts w:ascii="Book Antiqua" w:hAnsi="Book Antiqua" w:cs="Book Antiqua"/>
          <w:vertAlign w:val="superscript"/>
        </w:rPr>
        <w:t>[63]</w:t>
      </w:r>
      <w:r>
        <w:rPr>
          <w:rFonts w:ascii="Book Antiqua" w:hAnsi="Book Antiqua" w:cs="Book Antiqua"/>
        </w:rPr>
        <w:fldChar w:fldCharType="end"/>
      </w:r>
      <w:r>
        <w:rPr>
          <w:rFonts w:ascii="Book Antiqua" w:hAnsi="Book Antiqua" w:cs="Book Antiqua"/>
        </w:rPr>
        <w:t xml:space="preserve">. Two trails using </w:t>
      </w:r>
      <w:r>
        <w:rPr>
          <w:rFonts w:ascii="Book Antiqua" w:hAnsi="Book Antiqua" w:cs="Book Antiqua"/>
          <w:shd w:val="clear" w:color="auto" w:fill="FFFFFF"/>
        </w:rPr>
        <w:t xml:space="preserve">CAR-T cells engineered against ERBB2 or CEACAM5 used for the treatment of gastrointestinal cancers reported poor efficacy and caused acute pulmonary toxicity due to antigen expression on lung epithelium. This resulted in the death of one patient within 5 d post-transfer of the cellular product due to multiple organ failure </w:t>
      </w:r>
      <w:r>
        <w:rPr>
          <w:rFonts w:ascii="Book Antiqua" w:hAnsi="Book Antiqua" w:cs="Book Antiqua"/>
          <w:shd w:val="clear" w:color="auto" w:fill="FFFFFF"/>
        </w:rPr>
        <w:fldChar w:fldCharType="begin">
          <w:fldData xml:space="preserve">PEVuZE5vdGU+PENpdGU+PEF1dGhvcj5Nb3JnYW48L0F1dGhvcj48WWVhcj4yMDEwPC9ZZWFyPjxS
ZWNOdW0+MTk1PC9SZWNOdW0+PERpc3BsYXlUZXh0PjxzdHlsZSBmYWNlPSJzdXBlcnNjcmlwdCI+
WzY2LCA2N108L3N0eWxlPjwvRGlzcGxheVRleHQ+PHJlY29yZD48cmVjLW51bWJlcj4xOTU8L3Jl
Yy1udW1iZXI+PGZvcmVpZ24ta2V5cz48a2V5IGFwcD0iRU4iIGRiLWlkPSJ2cHNkejAwemtzMHJ6
bmUwMjA2NXoyNXhkNXpldHJkcjIyMHoiIHRpbWVzdGFtcD0iMCI+MTk1PC9rZXk+PC9mb3JlaWdu
LWtleXM+PHJlZi10eXBlIG5hbWU9IkpvdXJuYWwgQXJ0aWNsZSI+MTc8L3JlZi10eXBlPjxjb250
cmlidXRvcnM+PGF1dGhvcnM+PGF1dGhvcj5Nb3JnYW4sIFIuIEEuPC9hdXRob3I+PGF1dGhvcj5Z
YW5nLCBKLiBDLjwvYXV0aG9yPjxhdXRob3I+S2l0YW5vLCBNLjwvYXV0aG9yPjxhdXRob3I+RHVk
bGV5LCBNLiBFLjwvYXV0aG9yPjxhdXRob3I+TGF1cmVuY290LCBDLiBNLjwvYXV0aG9yPjxhdXRo
b3I+Um9zZW5iZXJnLCBTLiBBLjwvYXV0aG9yPjwvYXV0aG9ycz48L2NvbnRyaWJ1dG9ycz48YXV0
aC1hZGRyZXNzPlN1cmdlcnkgQnJhbmNoLCBOYXRpb25hbCBDYW5jZXIgSW5zdGl0dXRlLCBOYXRp
b25hbCBJbnN0aXR1dGVzIG9mIEhlYWx0aCwgQmV0aGVzZGEsIE1hcnlsYW5kIDIwODkyLCBVU0Eu
IHJtb3JnYW5AbWFpbC5uaWguZ292PC9hdXRoLWFkZHJlc3M+PHRpdGxlcz48dGl0bGU+Q2FzZSBy
ZXBvcnQgb2YgYSBzZXJpb3VzIGFkdmVyc2UgZXZlbnQgZm9sbG93aW5nIHRoZSBhZG1pbmlzdHJh
dGlvbiBvZiBUIGNlbGxzIHRyYW5zZHVjZWQgd2l0aCBhIGNoaW1lcmljIGFudGlnZW4gcmVjZXB0
b3IgcmVjb2duaXppbmcgRVJCQjI8L3RpdGxlPjxzZWNvbmRhcnktdGl0bGU+TW9sIFRoZXI8L3Nl
Y29uZGFyeS10aXRsZT48L3RpdGxlcz48cGFnZXM+ODQzLTUxPC9wYWdlcz48dm9sdW1lPjE4PC92
b2x1bWU+PG51bWJlcj40PC9udW1iZXI+PGVkaXRpb24+MjAxMC8wMi8yNTwvZWRpdGlvbj48a2V5
d29yZHM+PGtleXdvcmQ+QWR1bHQ8L2tleXdvcmQ+PGtleXdvcmQ+QW50aWJvZGllcywgTW9ub2Ns
b25hbC9hZG1pbmlzdHJhdGlvbiAmYW1wOyBkb3NhZ2U8L2tleXdvcmQ+PGtleXdvcmQ+QW50aWJv
ZGllcywgTW9ub2Nsb25hbCwgSHVtYW5pemVkPC9rZXl3b3JkPjxrZXl3b3JkPkNEMyBDb21wbGV4
L2ltbXVub2xvZ3k8L2tleXdvcmQ+PGtleXdvcmQ+Q29sb25pYyBOZW9wbGFzbXMvKnBhdGhvbG9n
eTwva2V5d29yZD48a2V5d29yZD5DeXRva2luZXMvYmxvb2QvaW1tdW5vbG9neTwva2V5d29yZD48
a2V5d29yZD5GYXRhbCBPdXRjb21lPC9rZXl3b3JkPjxrZXl3b3JkPkZlbWFsZTwva2V5d29yZD48
a2V5d29yZD5HZW5ldGljIFZlY3RvcnM8L2tleXdvcmQ+PGtleXdvcmQ+SHVtYW5zPC9rZXl3b3Jk
PjxrZXl3b3JkPkltbXVub3RoZXJhcHksIEFkb3B0aXZlLyphZHZlcnNlIGVmZmVjdHM8L2tleXdv
cmQ+PGtleXdvcmQ+TGl2ZXIgTmVvcGxhc21zL3NlY29uZGFyeS8qdGhlcmFweTwva2V5d29yZD48
a2V5d29yZD5MdW5nIE5lb3BsYXNtcy9zZWNvbmRhcnkvKnRoZXJhcHk8L2tleXdvcmQ+PGtleXdv
cmQ+UmVjZXB0b3IsIEVyYkItMi8qaW1tdW5vbG9neTwva2V5d29yZD48a2V5d29yZD5SZWNlcHRv
cnMsIEFudGlnZW4sIFQtQ2VsbC9nZW5ldGljczwva2V5d29yZD48a2V5d29yZD5SZWNvbWJpbmFu
dCBGdXNpb24gUHJvdGVpbnMvZ2VuZXRpY3M8L2tleXdvcmQ+PGtleXdvcmQ+UmVzcGlyYXRvcnkg
RGlzdHJlc3MgU3luZHJvbWUsIEFkdWx0L2ltbXVub2xvZ3k8L2tleXdvcmQ+PGtleXdvcmQ+VC1M
eW1waG9jeXRlcy8qdHJhbnNwbGFudGF0aW9uPC9rZXl3b3JkPjxrZXl3b3JkPlRyYW5zZHVjdGlv
biwgR2VuZXRpYzwva2V5d29yZD48a2V5d29yZD5UcmFzdHV6dW1hYjwva2V5d29yZD48L2tleXdv
cmRzPjxkYXRlcz48eWVhcj4yMDEwPC95ZWFyPjxwdWItZGF0ZXM+PGRhdGU+QXByPC9kYXRlPjwv
cHViLWRhdGVzPjwvZGF0ZXM+PGlzYm4+MTUyNS0wMDI0IChFbGVjdHJvbmljKSYjeEQ7MTUyNS0w
MDE2IChMaW5raW5nKTwvaXNibj48YWNjZXNzaW9uLW51bT4yMDE3OTY3NzwvYWNjZXNzaW9uLW51
bT48dXJscz48cmVsYXRlZC11cmxzPjx1cmw+aHR0cHM6Ly93d3cubmNiaS5ubG0ubmloLmdvdi9w
dWJtZWQvMjAxNzk2Nzc8L3VybD48L3JlbGF0ZWQtdXJscz48L3VybHM+PGN1c3RvbTI+UE1DMjg2
MjUzNDwvY3VzdG9tMj48ZWxlY3Ryb25pYy1yZXNvdXJjZS1udW0+MTAuMTAzOC9tdC4yMDEwLjI0
PC9lbGVjdHJvbmljLXJlc291cmNlLW51bT48L3JlY29yZD48L0NpdGU+PENpdGU+PEF1dGhvcj5U
aGlzdGxldGh3YWl0ZTwvQXV0aG9yPjxZZWFyPjIwMTc8L1llYXI+PFJlY051bT4xOTY8L1JlY051
bT48cmVjb3JkPjxyZWMtbnVtYmVyPjE5NjwvcmVjLW51bWJlcj48Zm9yZWlnbi1rZXlzPjxrZXkg
YXBwPSJFTiIgZGItaWQ9InZwc2R6MDB6a3MwcnpuZTAyMDY1ejI1eGQ1emV0cmRyMjIweiIgdGlt
ZXN0YW1wPSIwIj4xOTY8L2tleT48L2ZvcmVpZ24ta2V5cz48cmVmLXR5cGUgbmFtZT0iSm91cm5h
bCBBcnRpY2xlIj4xNzwvcmVmLXR5cGU+PGNvbnRyaWJ1dG9ycz48YXV0aG9ycz48YXV0aG9yPlRo
aXN0bGV0aHdhaXRlLCBGLiBDLjwvYXV0aG9yPjxhdXRob3I+R2lsaGFtLCBELiBFLjwvYXV0aG9y
PjxhdXRob3I+R3Vlc3QsIFIuIEQuPC9hdXRob3I+PGF1dGhvcj5Sb3Rod2VsbCwgRC4gRy48L2F1
dGhvcj48YXV0aG9yPlBpbGxhaSwgTS48L2F1dGhvcj48YXV0aG9yPkJ1cnQsIEQuIEouPC9hdXRo
b3I+PGF1dGhvcj5CeWF0dGUsIEEuIEouPC9hdXRob3I+PGF1dGhvcj5LaXJpbGxvdmEsIE4uPC9h
dXRob3I+PGF1dGhvcj5WYWxsZSwgSi4gVy48L2F1dGhvcj48YXV0aG9yPlNoYXJtYSwgUy4gSy48
L2F1dGhvcj48YXV0aG9yPkNoZXN0ZXIsIEsuIEEuPC9hdXRob3I+PGF1dGhvcj5XZXN0d29vZCwg
Ti4gQi48L2F1dGhvcj48YXV0aG9yPkhhbGZvcmQsIFMuIEUuIFIuPC9hdXRob3I+PGF1dGhvcj5O
YWJhcnJvLCBTLjwvYXV0aG9yPjxhdXRob3I+V2FuLCBTLjwvYXV0aG9yPjxhdXRob3I+QXVzdGlu
LCBFLjwvYXV0aG9yPjxhdXRob3I+SGF3a2lucywgUi4gRS48L2F1dGhvcj48L2F1dGhvcnM+PC9j
b250cmlidXRvcnM+PGF1dGgtYWRkcmVzcz5EZXBhcnRtZW50IG9mIE1lZGljYWwgT25jb2xvZ3ks
IFRoZSBDaHJpc3RpZSBOSFMgRm91bmRhdGlvbiBUcnVzdCwgTWFuY2hlc3RlciBBY2FkZW1pYyBI
ZWFsdGggU2NpZW5jZSBDZW50cmUsIFdpbG1zbG93IFJvYWQsIFdpdGhpbmd0b24sIE1hbmNoZXN0
ZXIsIE0yMCA0QlgsIFVLLiBmaW9uYS50aGlzdGxldGh3YWl0ZUBjaHJpc3RpZS5uaHMudWsuJiN4
RDtGYWN1bHR5IG9mIEJpb2xvZ3ksIE1lZGljaW5lIGFuZCBIZWFsdGgsIFRoZSBVbml2ZXJzaXR5
IG9mIE1hbmNoZXN0ZXIsIE1hbmNoZXN0ZXIgQWNhZGVtaWMgSGVhbHRoY2FyZSBTY2llbmNlIENl
bnRyZSwgV2lsbXNsb3cgUm9hZCwgV2l0aGluZ3RvbiwgTWFuY2hlc3RlciwgVUsuIGZpb25hLnRo
aXN0bGV0aHdhaXRlQGNocmlzdGllLm5ocy51ay4mI3hEO0ZhY3VsdHkgb2YgQmlvbG9neSwgTWVk
aWNpbmUgYW5kIEhlYWx0aCwgVGhlIFVuaXZlcnNpdHkgb2YgTWFuY2hlc3RlciwgTWFuY2hlc3Rl
ciBBY2FkZW1pYyBIZWFsdGhjYXJlIFNjaWVuY2UgQ2VudHJlLCBXaWxtc2xvdyBSb2FkLCBXaXRo
aW5ndG9uLCBNYW5jaGVzdGVyLCBVSy4mI3hEO0NlbGx1bGFyIFRoZXJhcGV1dGljcyBMaW1pdGVk
LCBHcmFmdG9uIFN0cmVldCwgTWFuY2hlc3RlciwgVUsuJiN4RDtDbGluaWNhbCBhbmQgRXhwZXJp
bWVudGFsIFBoYXJtYWNvbG9neSBHcm91cCwgQ2FuY2VyIFJlc2VhcmNoIFVLIE1hbmNoZXN0ZXIg
SW5zdGl0dXRlLCBUaGUgVW5pdmVyc2l0eSBvZiBNYW5jaGVzdGVyLCBXaWxtc2xvdyBSb2FkLCBX
aXRoaW5ndG9uLCBNYW5jaGVzdGVyLCBVSy4mI3hEO0RlcGFydG1lbnQgb2YgTWVkaWNhbCBPbmNv
bG9neSwgVGhlIENocmlzdGllIE5IUyBGb3VuZGF0aW9uIFRydXN0LCBNYW5jaGVzdGVyIEFjYWRl
bWljIEhlYWx0aCBTY2llbmNlIENlbnRyZSwgV2lsbXNsb3cgUm9hZCwgV2l0aGluZ3RvbiwgTWFu
Y2hlc3RlciwgTTIwIDRCWCwgVUsuJiN4RDtVbml2ZXJzaXR5IENvbGxlZ2UgTG9uZG9uIChVQ0wp
IENhbmNlciBJbnN0aXR1dGUsIFBhdWwgTyZhcG9zO0dvcm1hbiBCdWlsZGluZywgNzIgSHVudGxl
eSBTdHJlZXQsIExvbmRvbiwgVUsuJiN4RDtDYW5jZXIgUmVzZWFyY2ggVUsgQ2VudHJlIGZvciBE
cnVnIERldmVsb3BtZW50LCBBbmdlbCBCdWlsZGluZywgNDA3IFN0IEpvaG4gU3RyZWV0LCBMb25k
b24sIFVLLiYjeEQ7U3RlbSBDZWxscyBhbmQgSW1tdW5vdGhlcmFweSwgTmF0aW9uYWwgSGVhbHRo
IFNlcnZpY2UgQmxvb2QgYW5kIFRyYW5zcGxhbnQgKE5IU0JUKSBMaXZlcnBvb2wgQ2VudHJlLCBT
cGVrZSwgTGl2ZXJwb29sLCBVSy48L2F1dGgtYWRkcmVzcz48dGl0bGVzPjx0aXRsZT5UaGUgY2xp
bmljYWwgZWZmaWNhY3kgb2YgZmlyc3QtZ2VuZXJhdGlvbiBjYXJjaW5vZW1icnlvbmljIGFudGln
ZW4gKENFQUNBTTUpLXNwZWNpZmljIENBUiBUIGNlbGxzIGlzIGxpbWl0ZWQgYnkgcG9vciBwZXJz
aXN0ZW5jZSBhbmQgdHJhbnNpZW50IHByZS1jb25kaXRpb25pbmctZGVwZW5kZW50IHJlc3BpcmF0
b3J5IHRveGljaXR5PC90aXRsZT48c2Vjb25kYXJ5LXRpdGxlPkNhbmNlciBJbW11bm9sIEltbXVu
b3RoZXI8L3NlY29uZGFyeS10aXRsZT48L3RpdGxlcz48cGFnZXM+MTQyNS0xNDM2PC9wYWdlcz48
dm9sdW1lPjY2PC92b2x1bWU+PG51bWJlcj4xMTwvbnVtYmVyPjxlZGl0aW9uPjIwMTcvMDcvMDE8
L2VkaXRpb24+PGtleXdvcmRzPjxrZXl3b3JkPkFiZG9taW5hbCBQYWluL2V0aW9sb2d5PC9rZXl3
b3JkPjxrZXl3b3JkPkFkdWx0PC9rZXl3b3JkPjxrZXl3b3JkPkFnZWQ8L2tleXdvcmQ+PGtleXdv
cmQ+QW5lbWlhL2V0aW9sb2d5PC9rZXl3b3JkPjxrZXl3b3JkPkNhcmNpbm9lbWJyeW9uaWMgQW50
aWdlbi9nZW5ldGljcy8qaW1tdW5vbG9neS9tZXRhYm9saXNtPC9rZXl3b3JkPjxrZXl3b3JkPkNv
aG9ydCBTdHVkaWVzPC9rZXl3b3JkPjxrZXl3b3JkPkN5Y2xvcGhvc3BoYW1pZGUvYWRtaW5pc3Ry
YXRpb24gJmFtcDsgZG9zYWdlL2FkdmVyc2UgZWZmZWN0czwva2V5d29yZD48a2V5d29yZD5EcnVn
IFJlc2lzdGFuY2UsIE5lb3BsYXNtPC9rZXl3b3JkPjxrZXl3b3JkPkZlbWFsZTwva2V5d29yZD48
a2V5d29yZD5HUEktTGlua2VkIFByb3RlaW5zL2dlbmV0aWNzL2ltbXVub2xvZ3kvbWV0YWJvbGlz
bTwva2V5d29yZD48a2V5d29yZD5HZW5lIEV4cHJlc3Npb24gUmVndWxhdGlvbiwgTmVvcGxhc3Rp
Yzwva2V5d29yZD48a2V5d29yZD5IdW1hbnM8L2tleXdvcmQ+PGtleXdvcmQ+SW1tdW5vdGhlcmFw
eSwgQWRvcHRpdmUvYWR2ZXJzZSBlZmZlY3RzLyptZXRob2RzPC9rZXl3b3JkPjxrZXl3b3JkPklu
dGVyZmVyb24tZ2FtbWEvaW1tdW5vbG9neS9tZXRhYm9saXNtPC9rZXl3b3JkPjxrZXl3b3JkPklu
dGVybGV1a2luLTYvaW1tdW5vbG9neS9tZXRhYm9saXNtPC9rZXl3b3JkPjxrZXl3b3JkPkx1bmcv
bWV0YWJvbGlzbTwva2V5d29yZD48a2V5d29yZD5NYWxlPC9rZXl3b3JkPjxrZXl3b3JkPk1pZGRs
ZSBBZ2VkPC9rZXl3b3JkPjxrZXl3b3JkPk15ZWxvYWJsYXRpdmUgQWdvbmlzdHMvYWR2ZXJzZSBl
ZmZlY3RzL2Fnb25pc3RzPC9rZXl3b3JkPjxrZXl3b3JkPk5lb3BsYXNtcy9nZW5ldGljcy9pbW11
bm9sb2d5Lyp0aGVyYXB5PC9rZXl3b3JkPjxrZXl3b3JkPlJlY2VwdG9ycywgQW50aWdlbiwgVC1D
ZWxsL2dlbmV0aWNzLyppbW11bm9sb2d5L21ldGFib2xpc208L2tleXdvcmQ+PGtleXdvcmQ+VC1M
eW1waG9jeXRlcy8qaW1tdW5vbG9neS9tZXRhYm9saXNtL3RyYW5zcGxhbnRhdGlvbjwva2V5d29y
ZD48a2V5d29yZD5UcmVhdG1lbnQgT3V0Y29tZTwva2V5d29yZD48a2V5d29yZD5WaWRhcmFiaW5l
L2FkbWluaXN0cmF0aW9uICZhbXA7IGRvc2FnZS9hZHZlcnNlIGVmZmVjdHMvYW5hbG9ncyAmYW1w
OyBkZXJpdmF0aXZlczwva2V5d29yZD48a2V5d29yZD5Wb21pdGluZy9ldGlvbG9neTwva2V5d29y
ZD48a2V5d29yZD5DZWE8L2tleXdvcmQ+PGtleXdvcmQ+Q2hpbWVyaWMgYW50aWdlbiByZWNlcHRv
cjwva2V5d29yZD48a2V5d29yZD5QZXJzaXN0ZW5jZTwva2V5d29yZD48a2V5d29yZD5UIGNlbGxz
PC9rZXl3b3JkPjxrZXl3b3JkPlRveGljaXR5PC9rZXl3b3JkPjwva2V5d29yZHM+PGRhdGVzPjx5
ZWFyPjIwMTc8L3llYXI+PHB1Yi1kYXRlcz48ZGF0ZT5Ob3Y8L2RhdGU+PC9wdWItZGF0ZXM+PC9k
YXRlcz48aXNibj4xNDMyLTA4NTEgKEVsZWN0cm9uaWMpJiN4RDswMzQwLTcwMDQgKExpbmtpbmcp
PC9pc2JuPjxhY2Nlc3Npb24tbnVtPjI4NjYwMzE5PC9hY2Nlc3Npb24tbnVtPjx1cmxzPjxyZWxh
dGVkLXVybHM+PHVybD5odHRwczovL3d3dy5uY2JpLm5sbS5uaWguZ292L3B1Ym1lZC8yODY2MDMx
OTwvdXJsPjwvcmVsYXRlZC11cmxzPjwvdXJscz48Y3VzdG9tMj5QTUM1NjQ1NDM1PC9jdXN0b20y
PjxlbGVjdHJvbmljLXJlc291cmNlLW51bT4xMC4xMDA3L3MwMDI2Mi0wMTctMjAzNC03PC9lbGVj
dHJvbmljLXJlc291cmNlLW51bT48L3JlY29yZD48L0NpdGU+PC9FbmROb3RlPnAA
</w:fldData>
        </w:fldChar>
      </w:r>
      <w:r>
        <w:rPr>
          <w:rFonts w:ascii="Book Antiqua" w:hAnsi="Book Antiqua" w:cs="Book Antiqua"/>
          <w:shd w:val="clear" w:color="auto" w:fill="FFFFFF"/>
        </w:rPr>
        <w:instrText xml:space="preserve"> ADDIN EN.CITE </w:instrText>
      </w:r>
      <w:r>
        <w:rPr>
          <w:rFonts w:ascii="Book Antiqua" w:hAnsi="Book Antiqua" w:cs="Book Antiqua"/>
          <w:shd w:val="clear" w:color="auto" w:fill="FFFFFF"/>
        </w:rPr>
        <w:fldChar w:fldCharType="begin">
          <w:fldData xml:space="preserve">PEVuZE5vdGU+PENpdGU+PEF1dGhvcj5Nb3JnYW48L0F1dGhvcj48WWVhcj4yMDEwPC9ZZWFyPjxS
ZWNOdW0+MTk1PC9SZWNOdW0+PERpc3BsYXlUZXh0PjxzdHlsZSBmYWNlPSJzdXBlcnNjcmlwdCI+
WzY2LCA2N108L3N0eWxlPjwvRGlzcGxheVRleHQ+PHJlY29yZD48cmVjLW51bWJlcj4xOTU8L3Jl
Yy1udW1iZXI+PGZvcmVpZ24ta2V5cz48a2V5IGFwcD0iRU4iIGRiLWlkPSJ2cHNkejAwemtzMHJ6
bmUwMjA2NXoyNXhkNXpldHJkcjIyMHoiIHRpbWVzdGFtcD0iMCI+MTk1PC9rZXk+PC9mb3JlaWdu
LWtleXM+PHJlZi10eXBlIG5hbWU9IkpvdXJuYWwgQXJ0aWNsZSI+MTc8L3JlZi10eXBlPjxjb250
cmlidXRvcnM+PGF1dGhvcnM+PGF1dGhvcj5Nb3JnYW4sIFIuIEEuPC9hdXRob3I+PGF1dGhvcj5Z
YW5nLCBKLiBDLjwvYXV0aG9yPjxhdXRob3I+S2l0YW5vLCBNLjwvYXV0aG9yPjxhdXRob3I+RHVk
bGV5LCBNLiBFLjwvYXV0aG9yPjxhdXRob3I+TGF1cmVuY290LCBDLiBNLjwvYXV0aG9yPjxhdXRo
b3I+Um9zZW5iZXJnLCBTLiBBLjwvYXV0aG9yPjwvYXV0aG9ycz48L2NvbnRyaWJ1dG9ycz48YXV0
aC1hZGRyZXNzPlN1cmdlcnkgQnJhbmNoLCBOYXRpb25hbCBDYW5jZXIgSW5zdGl0dXRlLCBOYXRp
b25hbCBJbnN0aXR1dGVzIG9mIEhlYWx0aCwgQmV0aGVzZGEsIE1hcnlsYW5kIDIwODkyLCBVU0Eu
IHJtb3JnYW5AbWFpbC5uaWguZ292PC9hdXRoLWFkZHJlc3M+PHRpdGxlcz48dGl0bGU+Q2FzZSBy
ZXBvcnQgb2YgYSBzZXJpb3VzIGFkdmVyc2UgZXZlbnQgZm9sbG93aW5nIHRoZSBhZG1pbmlzdHJh
dGlvbiBvZiBUIGNlbGxzIHRyYW5zZHVjZWQgd2l0aCBhIGNoaW1lcmljIGFudGlnZW4gcmVjZXB0
b3IgcmVjb2duaXppbmcgRVJCQjI8L3RpdGxlPjxzZWNvbmRhcnktdGl0bGU+TW9sIFRoZXI8L3Nl
Y29uZGFyeS10aXRsZT48L3RpdGxlcz48cGFnZXM+ODQzLTUxPC9wYWdlcz48dm9sdW1lPjE4PC92
b2x1bWU+PG51bWJlcj40PC9udW1iZXI+PGVkaXRpb24+MjAxMC8wMi8yNTwvZWRpdGlvbj48a2V5
d29yZHM+PGtleXdvcmQ+QWR1bHQ8L2tleXdvcmQ+PGtleXdvcmQ+QW50aWJvZGllcywgTW9ub2Ns
b25hbC9hZG1pbmlzdHJhdGlvbiAmYW1wOyBkb3NhZ2U8L2tleXdvcmQ+PGtleXdvcmQ+QW50aWJv
ZGllcywgTW9ub2Nsb25hbCwgSHVtYW5pemVkPC9rZXl3b3JkPjxrZXl3b3JkPkNEMyBDb21wbGV4
L2ltbXVub2xvZ3k8L2tleXdvcmQ+PGtleXdvcmQ+Q29sb25pYyBOZW9wbGFzbXMvKnBhdGhvbG9n
eTwva2V5d29yZD48a2V5d29yZD5DeXRva2luZXMvYmxvb2QvaW1tdW5vbG9neTwva2V5d29yZD48
a2V5d29yZD5GYXRhbCBPdXRjb21lPC9rZXl3b3JkPjxrZXl3b3JkPkZlbWFsZTwva2V5d29yZD48
a2V5d29yZD5HZW5ldGljIFZlY3RvcnM8L2tleXdvcmQ+PGtleXdvcmQ+SHVtYW5zPC9rZXl3b3Jk
PjxrZXl3b3JkPkltbXVub3RoZXJhcHksIEFkb3B0aXZlLyphZHZlcnNlIGVmZmVjdHM8L2tleXdv
cmQ+PGtleXdvcmQ+TGl2ZXIgTmVvcGxhc21zL3NlY29uZGFyeS8qdGhlcmFweTwva2V5d29yZD48
a2V5d29yZD5MdW5nIE5lb3BsYXNtcy9zZWNvbmRhcnkvKnRoZXJhcHk8L2tleXdvcmQ+PGtleXdv
cmQ+UmVjZXB0b3IsIEVyYkItMi8qaW1tdW5vbG9neTwva2V5d29yZD48a2V5d29yZD5SZWNlcHRv
cnMsIEFudGlnZW4sIFQtQ2VsbC9nZW5ldGljczwva2V5d29yZD48a2V5d29yZD5SZWNvbWJpbmFu
dCBGdXNpb24gUHJvdGVpbnMvZ2VuZXRpY3M8L2tleXdvcmQ+PGtleXdvcmQ+UmVzcGlyYXRvcnkg
RGlzdHJlc3MgU3luZHJvbWUsIEFkdWx0L2ltbXVub2xvZ3k8L2tleXdvcmQ+PGtleXdvcmQ+VC1M
eW1waG9jeXRlcy8qdHJhbnNwbGFudGF0aW9uPC9rZXl3b3JkPjxrZXl3b3JkPlRyYW5zZHVjdGlv
biwgR2VuZXRpYzwva2V5d29yZD48a2V5d29yZD5UcmFzdHV6dW1hYjwva2V5d29yZD48L2tleXdv
cmRzPjxkYXRlcz48eWVhcj4yMDEwPC95ZWFyPjxwdWItZGF0ZXM+PGRhdGU+QXByPC9kYXRlPjwv
cHViLWRhdGVzPjwvZGF0ZXM+PGlzYm4+MTUyNS0wMDI0IChFbGVjdHJvbmljKSYjeEQ7MTUyNS0w
MDE2IChMaW5raW5nKTwvaXNibj48YWNjZXNzaW9uLW51bT4yMDE3OTY3NzwvYWNjZXNzaW9uLW51
bT48dXJscz48cmVsYXRlZC11cmxzPjx1cmw+aHR0cHM6Ly93d3cubmNiaS5ubG0ubmloLmdvdi9w
dWJtZWQvMjAxNzk2Nzc8L3VybD48L3JlbGF0ZWQtdXJscz48L3VybHM+PGN1c3RvbTI+UE1DMjg2
MjUzNDwvY3VzdG9tMj48ZWxlY3Ryb25pYy1yZXNvdXJjZS1udW0+MTAuMTAzOC9tdC4yMDEwLjI0
PC9lbGVjdHJvbmljLXJlc291cmNlLW51bT48L3JlY29yZD48L0NpdGU+PENpdGU+PEF1dGhvcj5U
aGlzdGxldGh3YWl0ZTwvQXV0aG9yPjxZZWFyPjIwMTc8L1llYXI+PFJlY051bT4xOTY8L1JlY051
bT48cmVjb3JkPjxyZWMtbnVtYmVyPjE5NjwvcmVjLW51bWJlcj48Zm9yZWlnbi1rZXlzPjxrZXkg
YXBwPSJFTiIgZGItaWQ9InZwc2R6MDB6a3MwcnpuZTAyMDY1ejI1eGQ1emV0cmRyMjIweiIgdGlt
ZXN0YW1wPSIwIj4xOTY8L2tleT48L2ZvcmVpZ24ta2V5cz48cmVmLXR5cGUgbmFtZT0iSm91cm5h
bCBBcnRpY2xlIj4xNzwvcmVmLXR5cGU+PGNvbnRyaWJ1dG9ycz48YXV0aG9ycz48YXV0aG9yPlRo
aXN0bGV0aHdhaXRlLCBGLiBDLjwvYXV0aG9yPjxhdXRob3I+R2lsaGFtLCBELiBFLjwvYXV0aG9y
PjxhdXRob3I+R3Vlc3QsIFIuIEQuPC9hdXRob3I+PGF1dGhvcj5Sb3Rod2VsbCwgRC4gRy48L2F1
dGhvcj48YXV0aG9yPlBpbGxhaSwgTS48L2F1dGhvcj48YXV0aG9yPkJ1cnQsIEQuIEouPC9hdXRo
b3I+PGF1dGhvcj5CeWF0dGUsIEEuIEouPC9hdXRob3I+PGF1dGhvcj5LaXJpbGxvdmEsIE4uPC9h
dXRob3I+PGF1dGhvcj5WYWxsZSwgSi4gVy48L2F1dGhvcj48YXV0aG9yPlNoYXJtYSwgUy4gSy48
L2F1dGhvcj48YXV0aG9yPkNoZXN0ZXIsIEsuIEEuPC9hdXRob3I+PGF1dGhvcj5XZXN0d29vZCwg
Ti4gQi48L2F1dGhvcj48YXV0aG9yPkhhbGZvcmQsIFMuIEUuIFIuPC9hdXRob3I+PGF1dGhvcj5O
YWJhcnJvLCBTLjwvYXV0aG9yPjxhdXRob3I+V2FuLCBTLjwvYXV0aG9yPjxhdXRob3I+QXVzdGlu
LCBFLjwvYXV0aG9yPjxhdXRob3I+SGF3a2lucywgUi4gRS48L2F1dGhvcj48L2F1dGhvcnM+PC9j
b250cmlidXRvcnM+PGF1dGgtYWRkcmVzcz5EZXBhcnRtZW50IG9mIE1lZGljYWwgT25jb2xvZ3ks
IFRoZSBDaHJpc3RpZSBOSFMgRm91bmRhdGlvbiBUcnVzdCwgTWFuY2hlc3RlciBBY2FkZW1pYyBI
ZWFsdGggU2NpZW5jZSBDZW50cmUsIFdpbG1zbG93IFJvYWQsIFdpdGhpbmd0b24sIE1hbmNoZXN0
ZXIsIE0yMCA0QlgsIFVLLiBmaW9uYS50aGlzdGxldGh3YWl0ZUBjaHJpc3RpZS5uaHMudWsuJiN4
RDtGYWN1bHR5IG9mIEJpb2xvZ3ksIE1lZGljaW5lIGFuZCBIZWFsdGgsIFRoZSBVbml2ZXJzaXR5
IG9mIE1hbmNoZXN0ZXIsIE1hbmNoZXN0ZXIgQWNhZGVtaWMgSGVhbHRoY2FyZSBTY2llbmNlIENl
bnRyZSwgV2lsbXNsb3cgUm9hZCwgV2l0aGluZ3RvbiwgTWFuY2hlc3RlciwgVUsuIGZpb25hLnRo
aXN0bGV0aHdhaXRlQGNocmlzdGllLm5ocy51ay4mI3hEO0ZhY3VsdHkgb2YgQmlvbG9neSwgTWVk
aWNpbmUgYW5kIEhlYWx0aCwgVGhlIFVuaXZlcnNpdHkgb2YgTWFuY2hlc3RlciwgTWFuY2hlc3Rl
ciBBY2FkZW1pYyBIZWFsdGhjYXJlIFNjaWVuY2UgQ2VudHJlLCBXaWxtc2xvdyBSb2FkLCBXaXRo
aW5ndG9uLCBNYW5jaGVzdGVyLCBVSy4mI3hEO0NlbGx1bGFyIFRoZXJhcGV1dGljcyBMaW1pdGVk
LCBHcmFmdG9uIFN0cmVldCwgTWFuY2hlc3RlciwgVUsuJiN4RDtDbGluaWNhbCBhbmQgRXhwZXJp
bWVudGFsIFBoYXJtYWNvbG9neSBHcm91cCwgQ2FuY2VyIFJlc2VhcmNoIFVLIE1hbmNoZXN0ZXIg
SW5zdGl0dXRlLCBUaGUgVW5pdmVyc2l0eSBvZiBNYW5jaGVzdGVyLCBXaWxtc2xvdyBSb2FkLCBX
aXRoaW5ndG9uLCBNYW5jaGVzdGVyLCBVSy4mI3hEO0RlcGFydG1lbnQgb2YgTWVkaWNhbCBPbmNv
bG9neSwgVGhlIENocmlzdGllIE5IUyBGb3VuZGF0aW9uIFRydXN0LCBNYW5jaGVzdGVyIEFjYWRl
bWljIEhlYWx0aCBTY2llbmNlIENlbnRyZSwgV2lsbXNsb3cgUm9hZCwgV2l0aGluZ3RvbiwgTWFu
Y2hlc3RlciwgTTIwIDRCWCwgVUsuJiN4RDtVbml2ZXJzaXR5IENvbGxlZ2UgTG9uZG9uIChVQ0wp
IENhbmNlciBJbnN0aXR1dGUsIFBhdWwgTyZhcG9zO0dvcm1hbiBCdWlsZGluZywgNzIgSHVudGxl
eSBTdHJlZXQsIExvbmRvbiwgVUsuJiN4RDtDYW5jZXIgUmVzZWFyY2ggVUsgQ2VudHJlIGZvciBE
cnVnIERldmVsb3BtZW50LCBBbmdlbCBCdWlsZGluZywgNDA3IFN0IEpvaG4gU3RyZWV0LCBMb25k
b24sIFVLLiYjeEQ7U3RlbSBDZWxscyBhbmQgSW1tdW5vdGhlcmFweSwgTmF0aW9uYWwgSGVhbHRo
IFNlcnZpY2UgQmxvb2QgYW5kIFRyYW5zcGxhbnQgKE5IU0JUKSBMaXZlcnBvb2wgQ2VudHJlLCBT
cGVrZSwgTGl2ZXJwb29sLCBVSy48L2F1dGgtYWRkcmVzcz48dGl0bGVzPjx0aXRsZT5UaGUgY2xp
bmljYWwgZWZmaWNhY3kgb2YgZmlyc3QtZ2VuZXJhdGlvbiBjYXJjaW5vZW1icnlvbmljIGFudGln
ZW4gKENFQUNBTTUpLXNwZWNpZmljIENBUiBUIGNlbGxzIGlzIGxpbWl0ZWQgYnkgcG9vciBwZXJz
aXN0ZW5jZSBhbmQgdHJhbnNpZW50IHByZS1jb25kaXRpb25pbmctZGVwZW5kZW50IHJlc3BpcmF0
b3J5IHRveGljaXR5PC90aXRsZT48c2Vjb25kYXJ5LXRpdGxlPkNhbmNlciBJbW11bm9sIEltbXVu
b3RoZXI8L3NlY29uZGFyeS10aXRsZT48L3RpdGxlcz48cGFnZXM+MTQyNS0xNDM2PC9wYWdlcz48
dm9sdW1lPjY2PC92b2x1bWU+PG51bWJlcj4xMTwvbnVtYmVyPjxlZGl0aW9uPjIwMTcvMDcvMDE8
L2VkaXRpb24+PGtleXdvcmRzPjxrZXl3b3JkPkFiZG9taW5hbCBQYWluL2V0aW9sb2d5PC9rZXl3
b3JkPjxrZXl3b3JkPkFkdWx0PC9rZXl3b3JkPjxrZXl3b3JkPkFnZWQ8L2tleXdvcmQ+PGtleXdv
cmQ+QW5lbWlhL2V0aW9sb2d5PC9rZXl3b3JkPjxrZXl3b3JkPkNhcmNpbm9lbWJyeW9uaWMgQW50
aWdlbi9nZW5ldGljcy8qaW1tdW5vbG9neS9tZXRhYm9saXNtPC9rZXl3b3JkPjxrZXl3b3JkPkNv
aG9ydCBTdHVkaWVzPC9rZXl3b3JkPjxrZXl3b3JkPkN5Y2xvcGhvc3BoYW1pZGUvYWRtaW5pc3Ry
YXRpb24gJmFtcDsgZG9zYWdlL2FkdmVyc2UgZWZmZWN0czwva2V5d29yZD48a2V5d29yZD5EcnVn
IFJlc2lzdGFuY2UsIE5lb3BsYXNtPC9rZXl3b3JkPjxrZXl3b3JkPkZlbWFsZTwva2V5d29yZD48
a2V5d29yZD5HUEktTGlua2VkIFByb3RlaW5zL2dlbmV0aWNzL2ltbXVub2xvZ3kvbWV0YWJvbGlz
bTwva2V5d29yZD48a2V5d29yZD5HZW5lIEV4cHJlc3Npb24gUmVndWxhdGlvbiwgTmVvcGxhc3Rp
Yzwva2V5d29yZD48a2V5d29yZD5IdW1hbnM8L2tleXdvcmQ+PGtleXdvcmQ+SW1tdW5vdGhlcmFw
eSwgQWRvcHRpdmUvYWR2ZXJzZSBlZmZlY3RzLyptZXRob2RzPC9rZXl3b3JkPjxrZXl3b3JkPklu
dGVyZmVyb24tZ2FtbWEvaW1tdW5vbG9neS9tZXRhYm9saXNtPC9rZXl3b3JkPjxrZXl3b3JkPklu
dGVybGV1a2luLTYvaW1tdW5vbG9neS9tZXRhYm9saXNtPC9rZXl3b3JkPjxrZXl3b3JkPkx1bmcv
bWV0YWJvbGlzbTwva2V5d29yZD48a2V5d29yZD5NYWxlPC9rZXl3b3JkPjxrZXl3b3JkPk1pZGRs
ZSBBZ2VkPC9rZXl3b3JkPjxrZXl3b3JkPk15ZWxvYWJsYXRpdmUgQWdvbmlzdHMvYWR2ZXJzZSBl
ZmZlY3RzL2Fnb25pc3RzPC9rZXl3b3JkPjxrZXl3b3JkPk5lb3BsYXNtcy9nZW5ldGljcy9pbW11
bm9sb2d5Lyp0aGVyYXB5PC9rZXl3b3JkPjxrZXl3b3JkPlJlY2VwdG9ycywgQW50aWdlbiwgVC1D
ZWxsL2dlbmV0aWNzLyppbW11bm9sb2d5L21ldGFib2xpc208L2tleXdvcmQ+PGtleXdvcmQ+VC1M
eW1waG9jeXRlcy8qaW1tdW5vbG9neS9tZXRhYm9saXNtL3RyYW5zcGxhbnRhdGlvbjwva2V5d29y
ZD48a2V5d29yZD5UcmVhdG1lbnQgT3V0Y29tZTwva2V5d29yZD48a2V5d29yZD5WaWRhcmFiaW5l
L2FkbWluaXN0cmF0aW9uICZhbXA7IGRvc2FnZS9hZHZlcnNlIGVmZmVjdHMvYW5hbG9ncyAmYW1w
OyBkZXJpdmF0aXZlczwva2V5d29yZD48a2V5d29yZD5Wb21pdGluZy9ldGlvbG9neTwva2V5d29y
ZD48a2V5d29yZD5DZWE8L2tleXdvcmQ+PGtleXdvcmQ+Q2hpbWVyaWMgYW50aWdlbiByZWNlcHRv
cjwva2V5d29yZD48a2V5d29yZD5QZXJzaXN0ZW5jZTwva2V5d29yZD48a2V5d29yZD5UIGNlbGxz
PC9rZXl3b3JkPjxrZXl3b3JkPlRveGljaXR5PC9rZXl3b3JkPjwva2V5d29yZHM+PGRhdGVzPjx5
ZWFyPjIwMTc8L3llYXI+PHB1Yi1kYXRlcz48ZGF0ZT5Ob3Y8L2RhdGU+PC9wdWItZGF0ZXM+PC9k
YXRlcz48aXNibj4xNDMyLTA4NTEgKEVsZWN0cm9uaWMpJiN4RDswMzQwLTcwMDQgKExpbmtpbmcp
PC9pc2JuPjxhY2Nlc3Npb24tbnVtPjI4NjYwMzE5PC9hY2Nlc3Npb24tbnVtPjx1cmxzPjxyZWxh
dGVkLXVybHM+PHVybD5odHRwczovL3d3dy5uY2JpLm5sbS5uaWguZ292L3B1Ym1lZC8yODY2MDMx
OTwvdXJsPjwvcmVsYXRlZC11cmxzPjwvdXJscz48Y3VzdG9tMj5QTUM1NjQ1NDM1PC9jdXN0b20y
PjxlbGVjdHJvbmljLXJlc291cmNlLW51bT4xMC4xMDA3L3MwMDI2Mi0wMTctMjAzNC03PC9lbGVj
dHJvbmljLXJlc291cmNlLW51bT48L3JlY29yZD48L0NpdGU+PC9FbmROb3RlPnAA
</w:fldData>
        </w:fldChar>
      </w:r>
      <w:r>
        <w:rPr>
          <w:rFonts w:ascii="Book Antiqua" w:hAnsi="Book Antiqua" w:cs="Book Antiqua"/>
          <w:shd w:val="clear" w:color="auto" w:fill="FFFFFF"/>
        </w:rPr>
        <w:instrText xml:space="preserve"> ADDIN EN.CITE.DATA </w:instrText>
      </w:r>
      <w:r>
        <w:rPr>
          <w:rFonts w:ascii="Book Antiqua" w:hAnsi="Book Antiqua" w:cs="Book Antiqua"/>
          <w:shd w:val="clear" w:color="auto" w:fill="FFFFFF"/>
        </w:rPr>
      </w:r>
      <w:r>
        <w:rPr>
          <w:rFonts w:ascii="Book Antiqua" w:hAnsi="Book Antiqua" w:cs="Book Antiqua"/>
          <w:shd w:val="clear" w:color="auto" w:fill="FFFFFF"/>
        </w:rPr>
        <w:fldChar w:fldCharType="end"/>
      </w:r>
      <w:r>
        <w:rPr>
          <w:rFonts w:ascii="Book Antiqua" w:hAnsi="Book Antiqua" w:cs="Book Antiqua"/>
          <w:shd w:val="clear" w:color="auto" w:fill="FFFFFF"/>
        </w:rPr>
      </w:r>
      <w:r>
        <w:rPr>
          <w:rFonts w:ascii="Book Antiqua" w:hAnsi="Book Antiqua" w:cs="Book Antiqua"/>
          <w:shd w:val="clear" w:color="auto" w:fill="FFFFFF"/>
        </w:rPr>
        <w:fldChar w:fldCharType="separate"/>
      </w:r>
      <w:r>
        <w:rPr>
          <w:rFonts w:ascii="Book Antiqua" w:hAnsi="Book Antiqua" w:cs="Book Antiqua"/>
          <w:shd w:val="clear" w:color="auto" w:fill="FFFFFF"/>
          <w:vertAlign w:val="superscript"/>
        </w:rPr>
        <w:t>[64,65]</w:t>
      </w:r>
      <w:r>
        <w:rPr>
          <w:rFonts w:ascii="Book Antiqua" w:hAnsi="Book Antiqua" w:cs="Book Antiqua"/>
          <w:shd w:val="clear" w:color="auto" w:fill="FFFFFF"/>
        </w:rPr>
        <w:fldChar w:fldCharType="end"/>
      </w:r>
      <w:r>
        <w:rPr>
          <w:rFonts w:ascii="Book Antiqua" w:hAnsi="Book Antiqua" w:cs="Book Antiqua"/>
          <w:shd w:val="clear" w:color="auto" w:fill="FFFFFF"/>
        </w:rPr>
        <w:t>.</w:t>
      </w:r>
    </w:p>
    <w:p w14:paraId="7972DD7D" w14:textId="77777777" w:rsidR="00231361" w:rsidRDefault="00C823EC">
      <w:pPr>
        <w:adjustRightInd w:val="0"/>
        <w:snapToGrid w:val="0"/>
        <w:spacing w:after="0" w:line="360" w:lineRule="auto"/>
        <w:ind w:firstLineChars="200" w:firstLine="480"/>
        <w:jc w:val="both"/>
        <w:rPr>
          <w:rFonts w:ascii="Book Antiqua" w:hAnsi="Book Antiqua" w:cs="Book Antiqua"/>
          <w:shd w:val="clear" w:color="auto" w:fill="FFFFFF"/>
        </w:rPr>
      </w:pPr>
      <w:r>
        <w:rPr>
          <w:rFonts w:ascii="Book Antiqua" w:hAnsi="Book Antiqua" w:cs="Book Antiqua"/>
        </w:rPr>
        <w:t>In order to avoid CAR-T therapy accompanied toxicity</w:t>
      </w:r>
      <w:r>
        <w:rPr>
          <w:rFonts w:ascii="Book Antiqua" w:hAnsi="Book Antiqua" w:cs="Book Antiqua"/>
          <w:shd w:val="clear" w:color="auto" w:fill="FFFFFF"/>
        </w:rPr>
        <w:t xml:space="preserve"> is essential to choose accurate target antigens and improve tumor discrimination</w:t>
      </w:r>
      <w:r>
        <w:rPr>
          <w:rFonts w:ascii="Book Antiqua" w:hAnsi="Book Antiqua" w:cs="Book Antiqua"/>
          <w:shd w:val="clear" w:color="auto" w:fill="FFFFFF"/>
        </w:rPr>
        <w:fldChar w:fldCharType="begin">
          <w:fldData xml:space="preserve">PEVuZE5vdGU+PENpdGU+PEF1dGhvcj5aaGFuZzwvQXV0aG9yPjxZZWFyPjIwMTY8L1llYXI+PFJl
Y051bT4xOTg8L1JlY051bT48RGlzcGxheVRleHQ+PHN0eWxlIGZhY2U9InN1cGVyc2NyaXB0Ij5b
NjgsIDY5XTwvc3R5bGU+PC9EaXNwbGF5VGV4dD48cmVjb3JkPjxyZWMtbnVtYmVyPjE5ODwvcmVj
LW51bWJlcj48Zm9yZWlnbi1rZXlzPjxrZXkgYXBwPSJFTiIgZGItaWQ9InZwc2R6MDB6a3Mwcnpu
ZTAyMDY1ejI1eGQ1emV0cmRyMjIweiIgdGltZXN0YW1wPSIwIj4xOTg8L2tleT48L2ZvcmVpZ24t
a2V5cz48cmVmLXR5cGUgbmFtZT0iSm91cm5hbCBBcnRpY2xlIj4xNzwvcmVmLXR5cGU+PGNvbnRy
aWJ1dG9ycz48YXV0aG9ycz48YXV0aG9yPlpoYW5nLCBRLjwvYXV0aG9yPjxhdXRob3I+Wmhhbmcs
IFouPC9hdXRob3I+PGF1dGhvcj5QZW5nLCBNLjwvYXV0aG9yPjxhdXRob3I+RnUsIFMuPC9hdXRo
b3I+PGF1dGhvcj5YdWUsIFouPC9hdXRob3I+PGF1dGhvcj5aaGFuZywgUi48L2F1dGhvcj48L2F1
dGhvcnM+PC9jb250cmlidXRvcnM+PGF1dGgtYWRkcmVzcz5MYWJvcmF0b3J5IG9mIEltbXVub2xv
Z3kgYW5kIEluZmxhbW1hdGlvbiwgRGVwYXJ0bWVudCBvZiBJbW11bm9sb2d5IGFuZCBSZXNlYXJj
aCBDZW50ZXIgb2YgQmFzaWMgTWVkaWNhbCBTY2llbmNlLCBUaWFuamluIE1lZGljYWwgVW5pdmVy
c2l0eSwgVGlhbmppbiwgQ2hpbmE7IEtleSBMYWJvcmF0b3J5IG9mIEltbXVuZSBNaWNyb2Vudmly
b25tZW50IGFuZCBEaXNlYXNlcyBvZiBFZHVjYXRpb25hbCBNaW5pc3RyeSBvZiBDaGluYSwgVGlh
bmppbiBLZXkgTGFib3JhdG9yeSBvZiBNb2xlY3VsYXIgYW5kIENlbGx1bGFyIEltbXVub2xvZ3ks
IFRpYW5qaW4gTWVkaWNhbCBVbml2ZXJzaXR5LCBUaWFuamluLCBDaGluYS4mI3hEO0RlcGFydG1l
bnQgb2YgSW1tdW5vbG9neSwgQmFzaWMgTWVkaWNhbCBDb2xsZWdlLCBXZWlmYW5nIE1lZGljYWwg
VW5pdmVyc2l0eSAsIFdlaWZhbmcsIENoaW5hLjwvYXV0aC1hZGRyZXNzPjx0aXRsZXM+PHRpdGxl
PkNBUi1UIGNlbGwgdGhlcmFweSBpbiBnYXN0cm9pbnRlc3RpbmFsIHR1bW9ycyBhbmQgaGVwYXRp
YyBjYXJjaW5vbWE6IEZyb20gYmVuY2ggdG8gYmVkc2lkZTwvdGl0bGU+PHNlY29uZGFyeS10aXRs
ZT5PbmNvaW1tdW5vbG9neTwvc2Vjb25kYXJ5LXRpdGxlPjwvdGl0bGVzPjxwYWdlcz5lMTI1MTUz
OTwvcGFnZXM+PHZvbHVtZT41PC92b2x1bWU+PG51bWJlcj4xMjwvbnVtYmVyPjxlZGl0aW9uPjIw
MTcvMDEvMjc8L2VkaXRpb24+PGtleXdvcmRzPjxrZXl3b3JkPkNBUi1UIGNlbGw8L2tleXdvcmQ+
PGtleXdvcmQ+Q2hpbWVyaWMgYW50aWdlbiByZWNlcHRvciAoQ0FSKTwva2V5d29yZD48a2V5d29y
ZD5nYXN0cm9pbnRlc3RpbmFsIGNhbmNlcjwva2V5d29yZD48a2V5d29yZD5oZXBhdGljIGNhcmNp
bm9tYTwva2V5d29yZD48a2V5d29yZD5pbW11bm90aGVyYXB5PC9rZXl3b3JkPjwva2V5d29yZHM+
PGRhdGVzPjx5ZWFyPjIwMTY8L3llYXI+PC9kYXRlcz48aXNibj4yMTYyLTQwMTEgKFByaW50KSYj
eEQ7MjE2Mi00MDExIChMaW5raW5nKTwvaXNibj48YWNjZXNzaW9uLW51bT4yODEyMzg5MzwvYWNj
ZXNzaW9uLW51bT48dXJscz48cmVsYXRlZC11cmxzPjx1cmw+aHR0cHM6Ly93d3cubmNiaS5ubG0u
bmloLmdvdi9wdWJtZWQvMjgxMjM4OTM8L3VybD48L3JlbGF0ZWQtdXJscz48L3VybHM+PGN1c3Rv
bTI+UE1DNTIxNDg1OTwvY3VzdG9tMj48ZWxlY3Ryb25pYy1yZXNvdXJjZS1udW0+MTAuMTA4MC8y
MTYyNDAyWC4yMDE2LjEyNTE1Mzk8L2VsZWN0cm9uaWMtcmVzb3VyY2UtbnVtPjwvcmVjb3JkPjwv
Q2l0ZT48Q2l0ZT48QXV0aG9yPll1PC9BdXRob3I+PFllYXI+MjAxOTwvWWVhcj48UmVjTnVtPjIw
NTwvUmVjTnVtPjxyZWNvcmQ+PHJlYy1udW1iZXI+MjA1PC9yZWMtbnVtYmVyPjxmb3JlaWduLWtl
eXM+PGtleSBhcHA9IkVOIiBkYi1pZD0idnBzZHowMHprczByem5lMDIwNjV6MjV4ZDV6ZXRyZHIy
MjB6IiB0aW1lc3RhbXA9IjAiPjIwNTwva2V5PjwvZm9yZWlnbi1rZXlzPjxyZWYtdHlwZSBuYW1l
PSJKb3VybmFsIEFydGljbGUiPjE3PC9yZWYtdHlwZT48Y29udHJpYnV0b3JzPjxhdXRob3JzPjxh
dXRob3I+WXUsIFNoZW5nbmFuPC9hdXRob3I+PGF1dGhvcj5ZaSwgTWluZzwvYXV0aG9yPjxhdXRo
b3I+UWluLCBTaHVhbmc8L2F1dGhvcj48YXV0aG9yPld1LCBLb25nbWluZzwvYXV0aG9yPjwvYXV0
aG9ycz48L2NvbnRyaWJ1dG9ycz48dGl0bGVzPjx0aXRsZT5OZXh0IGdlbmVyYXRpb24gY2hpbWVy
aWMgYW50aWdlbiByZWNlcHRvciBUIGNlbGxzOiBzYWZldHkgc3RyYXRlZ2llcyB0byBvdmVyY29t
ZSB0b3hpY2l0eTwvdGl0bGU+PHNlY29uZGFyeS10aXRsZT5Nb2xlY3VsYXIgQ2FuY2VyPC9zZWNv
bmRhcnktdGl0bGU+PC90aXRsZXM+PHBhZ2VzPjEyNTwvcGFnZXM+PHZvbHVtZT4xODwvdm9sdW1l
PjxudW1iZXI+MTwvbnVtYmVyPjxkYXRlcz48eWVhcj4yMDE5PC95ZWFyPjxwdWItZGF0ZXM+PGRh
dGU+MjAxOS8wOC8yMDwvZGF0ZT48L3B1Yi1kYXRlcz48L2RhdGVzPjxpc2JuPjE0NzYtNDU5ODwv
aXNibj48dXJscz48cmVsYXRlZC11cmxzPjx1cmw+aHR0cHM6Ly9kb2kub3JnLzEwLjExODYvczEy
OTQzLTAxOS0xMDU3LTQ8L3VybD48L3JlbGF0ZWQtdXJscz48L3VybHM+PGVsZWN0cm9uaWMtcmVz
b3VyY2UtbnVtPjEwLjExODYvczEyOTQzLTAxOS0xMDU3LTQ8L2VsZWN0cm9uaWMtcmVzb3VyY2Ut
bnVtPjwvcmVjb3JkPjwvQ2l0ZT48L0VuZE5vdGU+
</w:fldData>
        </w:fldChar>
      </w:r>
      <w:r>
        <w:rPr>
          <w:rFonts w:ascii="Book Antiqua" w:hAnsi="Book Antiqua" w:cs="Book Antiqua"/>
          <w:shd w:val="clear" w:color="auto" w:fill="FFFFFF"/>
        </w:rPr>
        <w:instrText xml:space="preserve"> ADDIN EN.CITE </w:instrText>
      </w:r>
      <w:r>
        <w:rPr>
          <w:rFonts w:ascii="Book Antiqua" w:hAnsi="Book Antiqua" w:cs="Book Antiqua"/>
          <w:shd w:val="clear" w:color="auto" w:fill="FFFFFF"/>
        </w:rPr>
        <w:fldChar w:fldCharType="begin">
          <w:fldData xml:space="preserve">PEVuZE5vdGU+PENpdGU+PEF1dGhvcj5aaGFuZzwvQXV0aG9yPjxZZWFyPjIwMTY8L1llYXI+PFJl
Y051bT4xOTg8L1JlY051bT48RGlzcGxheVRleHQ+PHN0eWxlIGZhY2U9InN1cGVyc2NyaXB0Ij5b
NjgsIDY5XTwvc3R5bGU+PC9EaXNwbGF5VGV4dD48cmVjb3JkPjxyZWMtbnVtYmVyPjE5ODwvcmVj
LW51bWJlcj48Zm9yZWlnbi1rZXlzPjxrZXkgYXBwPSJFTiIgZGItaWQ9InZwc2R6MDB6a3Mwcnpu
ZTAyMDY1ejI1eGQ1emV0cmRyMjIweiIgdGltZXN0YW1wPSIwIj4xOTg8L2tleT48L2ZvcmVpZ24t
a2V5cz48cmVmLXR5cGUgbmFtZT0iSm91cm5hbCBBcnRpY2xlIj4xNzwvcmVmLXR5cGU+PGNvbnRy
aWJ1dG9ycz48YXV0aG9ycz48YXV0aG9yPlpoYW5nLCBRLjwvYXV0aG9yPjxhdXRob3I+Wmhhbmcs
IFouPC9hdXRob3I+PGF1dGhvcj5QZW5nLCBNLjwvYXV0aG9yPjxhdXRob3I+RnUsIFMuPC9hdXRo
b3I+PGF1dGhvcj5YdWUsIFouPC9hdXRob3I+PGF1dGhvcj5aaGFuZywgUi48L2F1dGhvcj48L2F1
dGhvcnM+PC9jb250cmlidXRvcnM+PGF1dGgtYWRkcmVzcz5MYWJvcmF0b3J5IG9mIEltbXVub2xv
Z3kgYW5kIEluZmxhbW1hdGlvbiwgRGVwYXJ0bWVudCBvZiBJbW11bm9sb2d5IGFuZCBSZXNlYXJj
aCBDZW50ZXIgb2YgQmFzaWMgTWVkaWNhbCBTY2llbmNlLCBUaWFuamluIE1lZGljYWwgVW5pdmVy
c2l0eSwgVGlhbmppbiwgQ2hpbmE7IEtleSBMYWJvcmF0b3J5IG9mIEltbXVuZSBNaWNyb2Vudmly
b25tZW50IGFuZCBEaXNlYXNlcyBvZiBFZHVjYXRpb25hbCBNaW5pc3RyeSBvZiBDaGluYSwgVGlh
bmppbiBLZXkgTGFib3JhdG9yeSBvZiBNb2xlY3VsYXIgYW5kIENlbGx1bGFyIEltbXVub2xvZ3ks
IFRpYW5qaW4gTWVkaWNhbCBVbml2ZXJzaXR5LCBUaWFuamluLCBDaGluYS4mI3hEO0RlcGFydG1l
bnQgb2YgSW1tdW5vbG9neSwgQmFzaWMgTWVkaWNhbCBDb2xsZWdlLCBXZWlmYW5nIE1lZGljYWwg
VW5pdmVyc2l0eSAsIFdlaWZhbmcsIENoaW5hLjwvYXV0aC1hZGRyZXNzPjx0aXRsZXM+PHRpdGxl
PkNBUi1UIGNlbGwgdGhlcmFweSBpbiBnYXN0cm9pbnRlc3RpbmFsIHR1bW9ycyBhbmQgaGVwYXRp
YyBjYXJjaW5vbWE6IEZyb20gYmVuY2ggdG8gYmVkc2lkZTwvdGl0bGU+PHNlY29uZGFyeS10aXRs
ZT5PbmNvaW1tdW5vbG9neTwvc2Vjb25kYXJ5LXRpdGxlPjwvdGl0bGVzPjxwYWdlcz5lMTI1MTUz
OTwvcGFnZXM+PHZvbHVtZT41PC92b2x1bWU+PG51bWJlcj4xMjwvbnVtYmVyPjxlZGl0aW9uPjIw
MTcvMDEvMjc8L2VkaXRpb24+PGtleXdvcmRzPjxrZXl3b3JkPkNBUi1UIGNlbGw8L2tleXdvcmQ+
PGtleXdvcmQ+Q2hpbWVyaWMgYW50aWdlbiByZWNlcHRvciAoQ0FSKTwva2V5d29yZD48a2V5d29y
ZD5nYXN0cm9pbnRlc3RpbmFsIGNhbmNlcjwva2V5d29yZD48a2V5d29yZD5oZXBhdGljIGNhcmNp
bm9tYTwva2V5d29yZD48a2V5d29yZD5pbW11bm90aGVyYXB5PC9rZXl3b3JkPjwva2V5d29yZHM+
PGRhdGVzPjx5ZWFyPjIwMTY8L3llYXI+PC9kYXRlcz48aXNibj4yMTYyLTQwMTEgKFByaW50KSYj
eEQ7MjE2Mi00MDExIChMaW5raW5nKTwvaXNibj48YWNjZXNzaW9uLW51bT4yODEyMzg5MzwvYWNj
ZXNzaW9uLW51bT48dXJscz48cmVsYXRlZC11cmxzPjx1cmw+aHR0cHM6Ly93d3cubmNiaS5ubG0u
bmloLmdvdi9wdWJtZWQvMjgxMjM4OTM8L3VybD48L3JlbGF0ZWQtdXJscz48L3VybHM+PGN1c3Rv
bTI+UE1DNTIxNDg1OTwvY3VzdG9tMj48ZWxlY3Ryb25pYy1yZXNvdXJjZS1udW0+MTAuMTA4MC8y
MTYyNDAyWC4yMDE2LjEyNTE1Mzk8L2VsZWN0cm9uaWMtcmVzb3VyY2UtbnVtPjwvcmVjb3JkPjwv
Q2l0ZT48Q2l0ZT48QXV0aG9yPll1PC9BdXRob3I+PFllYXI+MjAxOTwvWWVhcj48UmVjTnVtPjIw
NTwvUmVjTnVtPjxyZWNvcmQ+PHJlYy1udW1iZXI+MjA1PC9yZWMtbnVtYmVyPjxmb3JlaWduLWtl
eXM+PGtleSBhcHA9IkVOIiBkYi1pZD0idnBzZHowMHprczByem5lMDIwNjV6MjV4ZDV6ZXRyZHIy
MjB6IiB0aW1lc3RhbXA9IjAiPjIwNTwva2V5PjwvZm9yZWlnbi1rZXlzPjxyZWYtdHlwZSBuYW1l
PSJKb3VybmFsIEFydGljbGUiPjE3PC9yZWYtdHlwZT48Y29udHJpYnV0b3JzPjxhdXRob3JzPjxh
dXRob3I+WXUsIFNoZW5nbmFuPC9hdXRob3I+PGF1dGhvcj5ZaSwgTWluZzwvYXV0aG9yPjxhdXRo
b3I+UWluLCBTaHVhbmc8L2F1dGhvcj48YXV0aG9yPld1LCBLb25nbWluZzwvYXV0aG9yPjwvYXV0
aG9ycz48L2NvbnRyaWJ1dG9ycz48dGl0bGVzPjx0aXRsZT5OZXh0IGdlbmVyYXRpb24gY2hpbWVy
aWMgYW50aWdlbiByZWNlcHRvciBUIGNlbGxzOiBzYWZldHkgc3RyYXRlZ2llcyB0byBvdmVyY29t
ZSB0b3hpY2l0eTwvdGl0bGU+PHNlY29uZGFyeS10aXRsZT5Nb2xlY3VsYXIgQ2FuY2VyPC9zZWNv
bmRhcnktdGl0bGU+PC90aXRsZXM+PHBhZ2VzPjEyNTwvcGFnZXM+PHZvbHVtZT4xODwvdm9sdW1l
PjxudW1iZXI+MTwvbnVtYmVyPjxkYXRlcz48eWVhcj4yMDE5PC95ZWFyPjxwdWItZGF0ZXM+PGRh
dGU+MjAxOS8wOC8yMDwvZGF0ZT48L3B1Yi1kYXRlcz48L2RhdGVzPjxpc2JuPjE0NzYtNDU5ODwv
aXNibj48dXJscz48cmVsYXRlZC11cmxzPjx1cmw+aHR0cHM6Ly9kb2kub3JnLzEwLjExODYvczEy
OTQzLTAxOS0xMDU3LTQ8L3VybD48L3JlbGF0ZWQtdXJscz48L3VybHM+PGVsZWN0cm9uaWMtcmVz
b3VyY2UtbnVtPjEwLjExODYvczEyOTQzLTAxOS0xMDU3LTQ8L2VsZWN0cm9uaWMtcmVzb3VyY2Ut
bnVtPjwvcmVjb3JkPjwvQ2l0ZT48L0VuZE5vdGU+
</w:fldData>
        </w:fldChar>
      </w:r>
      <w:r>
        <w:rPr>
          <w:rFonts w:ascii="Book Antiqua" w:hAnsi="Book Antiqua" w:cs="Book Antiqua"/>
          <w:shd w:val="clear" w:color="auto" w:fill="FFFFFF"/>
        </w:rPr>
        <w:instrText xml:space="preserve"> ADDIN EN.CITE.DATA </w:instrText>
      </w:r>
      <w:r>
        <w:rPr>
          <w:rFonts w:ascii="Book Antiqua" w:hAnsi="Book Antiqua" w:cs="Book Antiqua"/>
          <w:shd w:val="clear" w:color="auto" w:fill="FFFFFF"/>
        </w:rPr>
      </w:r>
      <w:r>
        <w:rPr>
          <w:rFonts w:ascii="Book Antiqua" w:hAnsi="Book Antiqua" w:cs="Book Antiqua"/>
          <w:shd w:val="clear" w:color="auto" w:fill="FFFFFF"/>
        </w:rPr>
        <w:fldChar w:fldCharType="end"/>
      </w:r>
      <w:r>
        <w:rPr>
          <w:rFonts w:ascii="Book Antiqua" w:hAnsi="Book Antiqua" w:cs="Book Antiqua"/>
          <w:shd w:val="clear" w:color="auto" w:fill="FFFFFF"/>
        </w:rPr>
      </w:r>
      <w:r>
        <w:rPr>
          <w:rFonts w:ascii="Book Antiqua" w:hAnsi="Book Antiqua" w:cs="Book Antiqua"/>
          <w:shd w:val="clear" w:color="auto" w:fill="FFFFFF"/>
        </w:rPr>
        <w:fldChar w:fldCharType="separate"/>
      </w:r>
      <w:r>
        <w:rPr>
          <w:rFonts w:ascii="Book Antiqua" w:hAnsi="Book Antiqua" w:cs="Book Antiqua"/>
          <w:shd w:val="clear" w:color="auto" w:fill="FFFFFF"/>
          <w:vertAlign w:val="superscript"/>
        </w:rPr>
        <w:t>[66,67]</w:t>
      </w:r>
      <w:r>
        <w:rPr>
          <w:rFonts w:ascii="Book Antiqua" w:hAnsi="Book Antiqua" w:cs="Book Antiqua"/>
          <w:shd w:val="clear" w:color="auto" w:fill="FFFFFF"/>
        </w:rPr>
        <w:fldChar w:fldCharType="end"/>
      </w:r>
      <w:r>
        <w:rPr>
          <w:rFonts w:ascii="Book Antiqua" w:hAnsi="Book Antiqua" w:cs="Book Antiqua"/>
          <w:shd w:val="clear" w:color="auto" w:fill="FFFFFF"/>
        </w:rPr>
        <w:t>. Also, there are some studies on introducing a suicidal gene that can induce apoptosis of T</w:t>
      </w:r>
      <w:r>
        <w:rPr>
          <w:rFonts w:ascii="Book Antiqua" w:eastAsia="宋体" w:hAnsi="Book Antiqua" w:cs="Book Antiqua" w:hint="eastAsia"/>
          <w:shd w:val="clear" w:color="auto" w:fill="FFFFFF"/>
          <w:lang w:eastAsia="zh-CN"/>
        </w:rPr>
        <w:t xml:space="preserve"> </w:t>
      </w:r>
      <w:r>
        <w:rPr>
          <w:rFonts w:ascii="Book Antiqua" w:hAnsi="Book Antiqua" w:cs="Book Antiqua"/>
          <w:shd w:val="clear" w:color="auto" w:fill="FFFFFF"/>
        </w:rPr>
        <w:t xml:space="preserve">cells to prevent over activation and critical off-tumor cytotoxicity. Such genes are the </w:t>
      </w:r>
      <w:hyperlink r:id="rId9" w:tooltip="Thymidine kinase" w:history="1">
        <w:r>
          <w:rPr>
            <w:rStyle w:val="af0"/>
            <w:rFonts w:ascii="Book Antiqua" w:hAnsi="Book Antiqua" w:cs="Book Antiqua"/>
            <w:color w:val="auto"/>
            <w:u w:val="none"/>
            <w:shd w:val="clear" w:color="auto" w:fill="FFFFFF"/>
          </w:rPr>
          <w:t>thymidine kinase</w:t>
        </w:r>
      </w:hyperlink>
      <w:r>
        <w:rPr>
          <w:rFonts w:ascii="Book Antiqua" w:hAnsi="Book Antiqua" w:cs="Book Antiqua"/>
        </w:rPr>
        <w:t xml:space="preserve"> gene of </w:t>
      </w:r>
      <w:r>
        <w:rPr>
          <w:rFonts w:ascii="Book Antiqua" w:eastAsia="宋体" w:hAnsi="Book Antiqua" w:cs="Book Antiqua" w:hint="eastAsia"/>
          <w:shd w:val="clear" w:color="auto" w:fill="FFFFFF"/>
          <w:lang w:eastAsia="zh-CN"/>
        </w:rPr>
        <w:t>h</w:t>
      </w:r>
      <w:r>
        <w:rPr>
          <w:rFonts w:ascii="Book Antiqua" w:hAnsi="Book Antiqua" w:cs="Book Antiqua"/>
          <w:shd w:val="clear" w:color="auto" w:fill="FFFFFF"/>
        </w:rPr>
        <w:t>erpes simplex virus and inducible</w:t>
      </w:r>
      <w:r>
        <w:rPr>
          <w:rFonts w:ascii="Book Antiqua" w:eastAsia="宋体" w:hAnsi="Book Antiqua" w:cs="Book Antiqua" w:hint="eastAsia"/>
          <w:shd w:val="clear" w:color="auto" w:fill="FFFFFF"/>
          <w:lang w:eastAsia="zh-CN"/>
        </w:rPr>
        <w:t xml:space="preserve"> </w:t>
      </w:r>
      <w:r>
        <w:rPr>
          <w:rFonts w:ascii="Book Antiqua" w:hAnsi="Book Antiqua" w:cs="Book Antiqua"/>
          <w:shd w:val="clear" w:color="auto" w:fill="FFFFFF"/>
        </w:rPr>
        <w:t xml:space="preserve">caspase 9. If the latter seems successful, the first strategy, related to the </w:t>
      </w:r>
      <w:hyperlink r:id="rId10" w:tooltip="Thymidine kinase" w:history="1">
        <w:r>
          <w:rPr>
            <w:rStyle w:val="af0"/>
            <w:rFonts w:ascii="Book Antiqua" w:hAnsi="Book Antiqua" w:cs="Book Antiqua"/>
            <w:color w:val="auto"/>
            <w:u w:val="none"/>
            <w:shd w:val="clear" w:color="auto" w:fill="FFFFFF"/>
          </w:rPr>
          <w:t>thymidine kinase</w:t>
        </w:r>
      </w:hyperlink>
      <w:r>
        <w:rPr>
          <w:rFonts w:ascii="Book Antiqua" w:hAnsi="Book Antiqua" w:cs="Book Antiqua"/>
          <w:shd w:val="clear" w:color="auto" w:fill="FFFFFF"/>
        </w:rPr>
        <w:t xml:space="preserve"> gene of </w:t>
      </w:r>
      <w:r>
        <w:rPr>
          <w:rFonts w:ascii="Book Antiqua" w:eastAsia="宋体" w:hAnsi="Book Antiqua" w:cs="Book Antiqua" w:hint="eastAsia"/>
          <w:shd w:val="clear" w:color="auto" w:fill="FFFFFF"/>
          <w:lang w:eastAsia="zh-CN"/>
        </w:rPr>
        <w:t>h</w:t>
      </w:r>
      <w:r>
        <w:rPr>
          <w:rFonts w:ascii="Book Antiqua" w:hAnsi="Book Antiqua" w:cs="Book Antiqua"/>
          <w:shd w:val="clear" w:color="auto" w:fill="FFFFFF"/>
        </w:rPr>
        <w:t xml:space="preserve">erpes simplex </w:t>
      </w:r>
      <w:r>
        <w:rPr>
          <w:rFonts w:ascii="Book Antiqua" w:hAnsi="Book Antiqua" w:cs="Book Antiqua"/>
          <w:shd w:val="clear" w:color="auto" w:fill="FFFFFF"/>
        </w:rPr>
        <w:lastRenderedPageBreak/>
        <w:t>virus seems to raise immunogenicity problems and it will not be used in the clinic</w:t>
      </w:r>
      <w:r>
        <w:rPr>
          <w:rFonts w:ascii="Book Antiqua" w:hAnsi="Book Antiqua" w:cs="Book Antiqua"/>
          <w:shd w:val="clear" w:color="auto" w:fill="FFFFFF"/>
        </w:rPr>
        <w:fldChar w:fldCharType="begin">
          <w:fldData xml:space="preserve">PEVuZE5vdGU+PENpdGU+PEF1dGhvcj5ZdTwvQXV0aG9yPjxZZWFyPjIwMTk8L1llYXI+PFJlY051
bT4yMDU8L1JlY051bT48RGlzcGxheVRleHQ+PHN0eWxlIGZhY2U9InN1cGVyc2NyaXB0Ij5bNjkt
NzFdPC9zdHlsZT48L0Rpc3BsYXlUZXh0PjxyZWNvcmQ+PHJlYy1udW1iZXI+MjA1PC9yZWMtbnVt
YmVyPjxmb3JlaWduLWtleXM+PGtleSBhcHA9IkVOIiBkYi1pZD0idnBzZHowMHprczByem5lMDIw
NjV6MjV4ZDV6ZXRyZHIyMjB6IiB0aW1lc3RhbXA9IjAiPjIwNTwva2V5PjwvZm9yZWlnbi1rZXlz
PjxyZWYtdHlwZSBuYW1lPSJKb3VybmFsIEFydGljbGUiPjE3PC9yZWYtdHlwZT48Y29udHJpYnV0
b3JzPjxhdXRob3JzPjxhdXRob3I+WXUsIFNoZW5nbmFuPC9hdXRob3I+PGF1dGhvcj5ZaSwgTWlu
ZzwvYXV0aG9yPjxhdXRob3I+UWluLCBTaHVhbmc8L2F1dGhvcj48YXV0aG9yPld1LCBLb25nbWlu
ZzwvYXV0aG9yPjwvYXV0aG9ycz48L2NvbnRyaWJ1dG9ycz48dGl0bGVzPjx0aXRsZT5OZXh0IGdl
bmVyYXRpb24gY2hpbWVyaWMgYW50aWdlbiByZWNlcHRvciBUIGNlbGxzOiBzYWZldHkgc3RyYXRl
Z2llcyB0byBvdmVyY29tZSB0b3hpY2l0eTwvdGl0bGU+PHNlY29uZGFyeS10aXRsZT5Nb2xlY3Vs
YXIgQ2FuY2VyPC9zZWNvbmRhcnktdGl0bGU+PC90aXRsZXM+PHBhZ2VzPjEyNTwvcGFnZXM+PHZv
bHVtZT4xODwvdm9sdW1lPjxudW1iZXI+MTwvbnVtYmVyPjxkYXRlcz48eWVhcj4yMDE5PC95ZWFy
PjxwdWItZGF0ZXM+PGRhdGU+MjAxOS8wOC8yMDwvZGF0ZT48L3B1Yi1kYXRlcz48L2RhdGVzPjxp
c2JuPjE0NzYtNDU5ODwvaXNibj48dXJscz48cmVsYXRlZC11cmxzPjx1cmw+aHR0cHM6Ly9kb2ku
b3JnLzEwLjExODYvczEyOTQzLTAxOS0xMDU3LTQ8L3VybD48L3JlbGF0ZWQtdXJscz48L3VybHM+
PGVsZWN0cm9uaWMtcmVzb3VyY2UtbnVtPjEwLjExODYvczEyOTQzLTAxOS0xMDU3LTQ8L2VsZWN0
cm9uaWMtcmVzb3VyY2UtbnVtPjwvcmVjb3JkPjwvQ2l0ZT48Q2l0ZT48QXV0aG9yPkRpIFN0YXNp
PC9BdXRob3I+PFllYXI+MjAxMTwvWWVhcj48UmVjTnVtPjIwNjwvUmVjTnVtPjxyZWNvcmQ+PHJl
Yy1udW1iZXI+MjA2PC9yZWMtbnVtYmVyPjxmb3JlaWduLWtleXM+PGtleSBhcHA9IkVOIiBkYi1p
ZD0idnBzZHowMHprczByem5lMDIwNjV6MjV4ZDV6ZXRyZHIyMjB6IiB0aW1lc3RhbXA9IjAiPjIw
Njwva2V5PjwvZm9yZWlnbi1rZXlzPjxyZWYtdHlwZSBuYW1lPSJKb3VybmFsIEFydGljbGUiPjE3
PC9yZWYtdHlwZT48Y29udHJpYnV0b3JzPjxhdXRob3JzPjxhdXRob3I+RGkgU3Rhc2ksIEEuPC9h
dXRob3I+PGF1dGhvcj5UZXksIFMuIEsuPC9hdXRob3I+PGF1dGhvcj5Eb3R0aSwgRy48L2F1dGhv
cj48YXV0aG9yPkZ1aml0YSwgWS48L2F1dGhvcj48YXV0aG9yPktlbm5lZHktTmFzc2VyLCBBLjwv
YXV0aG9yPjxhdXRob3I+TWFydGluZXosIEMuPC9hdXRob3I+PGF1dGhvcj5TdHJhYXRob2YsIEsu
PC9hdXRob3I+PGF1dGhvcj5MaXUsIEUuPC9hdXRob3I+PGF1dGhvcj5EdXJldHQsIEEuIEcuPC9h
dXRob3I+PGF1dGhvcj5HcmlsbGV5LCBCLjwvYXV0aG9yPjxhdXRob3I+TGl1LCBILjwvYXV0aG9y
PjxhdXRob3I+Q3J1eiwgQy4gUi48L2F1dGhvcj48YXV0aG9yPlNhdm9sZG8sIEIuPC9hdXRob3I+
PGF1dGhvcj5HZWUsIEEuIFAuPC9hdXRob3I+PGF1dGhvcj5TY2hpbmRsZXIsIEouPC9hdXRob3I+
PGF1dGhvcj5LcmFuY2UsIFIuIEEuPC9hdXRob3I+PGF1dGhvcj5IZXNsb3AsIEguIEUuPC9hdXRo
b3I+PGF1dGhvcj5TcGVuY2VyLCBELiBNLjwvYXV0aG9yPjxhdXRob3I+Um9vbmV5LCBDLiBNLjwv
YXV0aG9yPjxhdXRob3I+QnJlbm5lciwgTS4gSy48L2F1dGhvcj48L2F1dGhvcnM+PC9jb250cmli
dXRvcnM+PGF1dGgtYWRkcmVzcz5DZW50ZXIgZm9yIENlbGwgYW5kIEdlbmUgVGhlcmFweSwgQmF5
bG9yIENvbGxlZ2Ugb2YgTWVkaWNpbmUsIFRleGFzIENoaWxkcmVuJmFwb3M7cyBIb3NwaXRhbCwg
SG91c3RvbiwgVFggNzcwMzAsIFVTQS48L2F1dGgtYWRkcmVzcz48dGl0bGVzPjx0aXRsZT5JbmR1
Y2libGUgYXBvcHRvc2lzIGFzIGEgc2FmZXR5IHN3aXRjaCBmb3IgYWRvcHRpdmUgY2VsbCB0aGVy
YXB5PC90aXRsZT48c2Vjb25kYXJ5LXRpdGxlPk4gRW5nbCBKIE1lZDwvc2Vjb25kYXJ5LXRpdGxl
PjwvdGl0bGVzPjxwYWdlcz4xNjczLTgzPC9wYWdlcz48dm9sdW1lPjM2NTwvdm9sdW1lPjxudW1i
ZXI+MTg8L251bWJlcj48ZWRpdGlvbj4yMDExLzExLzA0PC9lZGl0aW9uPjxrZXl3b3Jkcz48a2V5
d29yZD5BZG9sZXNjZW50PC9rZXl3b3JkPjxrZXl3b3JkPkFwb3B0b3Npczwva2V5d29yZD48a2V5
d29yZD5DYXNwYXNlIDkvKmdlbmV0aWNzL21ldGFib2xpc208L2tleXdvcmQ+PGtleXdvcmQ+Q2hp
bGQ8L2tleXdvcmQ+PGtleXdvcmQ+Q2hpbGQsIFByZXNjaG9vbDwva2V5d29yZD48a2V5d29yZD5G
ZW1hbGU8L2tleXdvcmQ+PGtleXdvcmQ+R2VuZSBUcmFuc2ZlciBUZWNobmlxdWVzPC9rZXl3b3Jk
PjxrZXl3b3JkPipHZW5lcywgVHJhbnNnZW5pYywgU3VpY2lkZTwva2V5d29yZD48a2V5d29yZD5H
cmFmdCB2cyBIb3N0IERpc2Vhc2UvKnRoZXJhcHk8L2tleXdvcmQ+PGtleXdvcmQ+SHVtYW5zPC9r
ZXl3b3JkPjxrZXl3b3JkPipJbW11bm90aGVyYXB5LCBBZG9wdGl2ZTwva2V5d29yZD48a2V5d29y
ZD5MZXVrZW1pYS90aGVyYXB5PC9rZXl3b3JkPjxrZXl3b3JkPk1hbGU8L2tleXdvcmQ+PGtleXdv
cmQ+T3JnYW5pYyBDaGVtaWNhbHMvdGhlcmFwZXV0aWMgdXNlPC9rZXl3b3JkPjxrZXl3b3JkPlJl
Y3VycmVuY2U8L2tleXdvcmQ+PGtleXdvcmQ+U3RlbSBDZWxsIFRyYW5zcGxhbnRhdGlvbjwva2V5
d29yZD48a2V5d29yZD5ULUx5bXBob2N5dGVzL2ltbXVub2xvZ3kvKnRyYW5zcGxhbnRhdGlvbjwv
a2V5d29yZD48a2V5d29yZD5UYWNyb2xpbXVzIEJpbmRpbmcgUHJvdGVpbnMvKmdlbmV0aWNzPC9r
ZXl3b3JkPjwva2V5d29yZHM+PGRhdGVzPjx5ZWFyPjIwMTE8L3llYXI+PHB1Yi1kYXRlcz48ZGF0
ZT5Ob3YgMzwvZGF0ZT48L3B1Yi1kYXRlcz48L2RhdGVzPjxpc2JuPjE1MzMtNDQwNiAoRWxlY3Ry
b25pYykmI3hEOzAwMjgtNDc5MyAoTGlua2luZyk8L2lzYm4+PGFjY2Vzc2lvbi1udW0+MjIwNDc1
NTg8L2FjY2Vzc2lvbi1udW0+PHVybHM+PHJlbGF0ZWQtdXJscz48dXJsPmh0dHBzOi8vd3d3Lm5j
YmkubmxtLm5paC5nb3YvcHVibWVkLzIyMDQ3NTU4PC91cmw+PC9yZWxhdGVkLXVybHM+PC91cmxz
PjxjdXN0b20yPlBNQzMyMzYzNzA8L2N1c3RvbTI+PGVsZWN0cm9uaWMtcmVzb3VyY2UtbnVtPjEw
LjEwNTYvTkVKTW9hMTEwNjE1MjwvZWxlY3Ryb25pYy1yZXNvdXJjZS1udW0+PC9yZWNvcmQ+PC9D
aXRlPjxDaXRlPjxBdXRob3I+UXVpbnRhcmVsbGk8L0F1dGhvcj48WWVhcj4yMDA3PC9ZZWFyPjxS
ZWNOdW0+MjA3PC9SZWNOdW0+PHJlY29yZD48cmVjLW51bWJlcj4yMDc8L3JlYy1udW1iZXI+PGZv
cmVpZ24ta2V5cz48a2V5IGFwcD0iRU4iIGRiLWlkPSJ2cHNkejAwemtzMHJ6bmUwMjA2NXoyNXhk
NXpldHJkcjIyMHoiIHRpbWVzdGFtcD0iMCI+MjA3PC9rZXk+PC9mb3JlaWduLWtleXM+PHJlZi10
eXBlIG5hbWU9IkpvdXJuYWwgQXJ0aWNsZSI+MTc8L3JlZi10eXBlPjxjb250cmlidXRvcnM+PGF1
dGhvcnM+PGF1dGhvcj5RdWludGFyZWxsaSwgQ29uY2V0dGE8L2F1dGhvcj48YXV0aG9yPlZlcmEs
IEp1YW4gRi48L2F1dGhvcj48YXV0aG9yPlNhdm9sZG8sIEJhcmJhcmE8L2F1dGhvcj48YXV0aG9y
Pkdpb3JkYW5vIEF0dGlhbmVzZSwgR3JldGEgTS4gUC48L2F1dGhvcj48YXV0aG9yPlB1bGUsIE1h
cnRpbjwvYXV0aG9yPjxhdXRob3I+Rm9zdGVyLCBBYXJvbiBFLjwvYXV0aG9yPjxhdXRob3I+SGVz
bG9wLCBIZWxlbiBFLjwvYXV0aG9yPjxhdXRob3I+Um9vbmV5LCBDbGlvbmEgTS48L2F1dGhvcj48
YXV0aG9yPkJyZW5uZXIsIE1hbGNvbG0gSy48L2F1dGhvcj48YXV0aG9yPkRvdHRpLCBHaWFucGll
dHJvPC9hdXRob3I+PC9hdXRob3JzPjwvY29udHJpYnV0b3JzPjx0aXRsZXM+PHRpdGxlPkNvLWV4
cHJlc3Npb24gb2YgY3l0b2tpbmUgYW5kIHN1aWNpZGUgZ2VuZXMgdG8gZW5oYW5jZSB0aGUgYWN0
aXZpdHkgYW5kIHNhZmV0eSBvZiB0dW1vci1zcGVjaWZpYyBjeXRvdG94aWMgVCBseW1waG9jeXRl
czwvdGl0bGU+PHNlY29uZGFyeS10aXRsZT5CbG9vZDwvc2Vjb25kYXJ5LXRpdGxlPjxhbHQtdGl0
bGU+Qmxvb2Q8L2FsdC10aXRsZT48L3RpdGxlcz48cGFnZXM+Mjc5My0yODAyPC9wYWdlcz48dm9s
dW1lPjExMDwvdm9sdW1lPjxudW1iZXI+ODwvbnVtYmVyPjxlZGl0aW9uPjIwMDcvMDcvMTc8L2Vk
aXRpb24+PGtleXdvcmRzPjxrZXl3b3JkPkFkb3B0aXZlIFRyYW5zZmVyPC9rZXl3b3JkPjxrZXl3
b3JkPkFuaW1hbHM8L2tleXdvcmQ+PGtleXdvcmQ+QmxvdHRpbmcsIFdlc3Rlcm48L2tleXdvcmQ+
PGtleXdvcmQ+Q2VsbCBTdXJ2aXZhbDwva2V5d29yZD48a2V5d29yZD5DeXRva2luZXMvKmJpb3N5
bnRoZXNpcy8qZ2VuZXRpY3M8L2tleXdvcmQ+PGtleXdvcmQ+R2VuZXMsIFRyYW5zZ2VuaWMsIFN1
aWNpZGUvKnBoeXNpb2xvZ3k8L2tleXdvcmQ+PGtleXdvcmQ+R2VuZXRpYyBWZWN0b3JzPC9rZXl3
b3JkPjxrZXl3b3JkPkhlcnBlc3ZpcnVzIDQsIEh1bWFuPC9rZXl3b3JkPjxrZXl3b3JkPkh1bWFu
czwva2V5d29yZD48a2V5d29yZD5JbW11bm9waGVub3R5cGluZzwva2V5d29yZD48a2V5d29yZD5J
bW11bm90aGVyYXB5LCBBZG9wdGl2ZS8qbWV0aG9kczwva2V5d29yZD48a2V5d29yZD5JbnRlcmxl
dWtpbi0xNS9iaW9zeW50aGVzaXMvZ2VuZXRpY3M8L2tleXdvcmQ+PGtleXdvcmQ+SW50ZXJsZXVr
aW4tMi9iaW9zeW50aGVzaXMvZ2VuZXRpY3M8L2tleXdvcmQ+PGtleXdvcmQ+THltcGhvY3l0ZSBB
Y3RpdmF0aW9uL3BoeXNpb2xvZ3k8L2tleXdvcmQ+PGtleXdvcmQ+TWljZTwva2V5d29yZD48a2V5
d29yZD5NaWNlLCBTQ0lEPC9rZXl3b3JkPjxrZXl3b3JkPlQtTHltcGhvY3l0ZXMsIEN5dG90b3hp
Yy8qcGh5c2lvbG9neTwva2V5d29yZD48a2V5d29yZD5UcmFuc2R1Y3Rpb24sIEdlbmV0aWM8L2tl
eXdvcmQ+PGtleXdvcmQ+VHJhbnNnZW5lczwva2V5d29yZD48L2tleXdvcmRzPjxkYXRlcz48eWVh
cj4yMDA3PC95ZWFyPjwvZGF0ZXM+PHB1Ymxpc2hlcj5BbWVyaWNhbiBTb2NpZXR5IG9mIEhlbWF0
b2xvZ3k8L3B1Ymxpc2hlcj48aXNibj4wMDA2LTQ5NzEmI3hEOzE1MjgtMDAyMDwvaXNibj48YWNj
ZXNzaW9uLW51bT4xNzYzODg1NjwvYWNjZXNzaW9uLW51bT48dXJscz48cmVsYXRlZC11cmxzPjx1
cmw+aHR0cHM6Ly93d3cubmNiaS5ubG0ubmloLmdvdi9wdWJtZWQvMTc2Mzg4NTY8L3VybD48dXJs
Pmh0dHBzOi8vd3d3Lm5jYmkubmxtLm5paC5nb3YvcG1jL2FydGljbGVzL1BNQzIwMTg2NjQvPC91
cmw+PC9yZWxhdGVkLXVybHM+PC91cmxzPjxlbGVjdHJvbmljLXJlc291cmNlLW51bT4xMC4xMTgy
L2Jsb29kLTIwMDctMDItMDcyODQzPC9lbGVjdHJvbmljLXJlc291cmNlLW51bT48cmVtb3RlLWRh
dGFiYXNlLW5hbWU+UHViTWVkPC9yZW1vdGUtZGF0YWJhc2UtbmFtZT48bGFuZ3VhZ2U+ZW5nPC9s
YW5ndWFnZT48L3JlY29yZD48L0NpdGU+PC9FbmROb3RlPnAA
</w:fldData>
        </w:fldChar>
      </w:r>
      <w:r>
        <w:rPr>
          <w:rFonts w:ascii="Book Antiqua" w:hAnsi="Book Antiqua" w:cs="Book Antiqua"/>
          <w:shd w:val="clear" w:color="auto" w:fill="FFFFFF"/>
        </w:rPr>
        <w:instrText xml:space="preserve"> ADDIN EN.CITE </w:instrText>
      </w:r>
      <w:r>
        <w:rPr>
          <w:rFonts w:ascii="Book Antiqua" w:hAnsi="Book Antiqua" w:cs="Book Antiqua"/>
          <w:shd w:val="clear" w:color="auto" w:fill="FFFFFF"/>
        </w:rPr>
        <w:fldChar w:fldCharType="begin">
          <w:fldData xml:space="preserve">PEVuZE5vdGU+PENpdGU+PEF1dGhvcj5ZdTwvQXV0aG9yPjxZZWFyPjIwMTk8L1llYXI+PFJlY051
bT4yMDU8L1JlY051bT48RGlzcGxheVRleHQ+PHN0eWxlIGZhY2U9InN1cGVyc2NyaXB0Ij5bNjkt
NzFdPC9zdHlsZT48L0Rpc3BsYXlUZXh0PjxyZWNvcmQ+PHJlYy1udW1iZXI+MjA1PC9yZWMtbnVt
YmVyPjxmb3JlaWduLWtleXM+PGtleSBhcHA9IkVOIiBkYi1pZD0idnBzZHowMHprczByem5lMDIw
NjV6MjV4ZDV6ZXRyZHIyMjB6IiB0aW1lc3RhbXA9IjAiPjIwNTwva2V5PjwvZm9yZWlnbi1rZXlz
PjxyZWYtdHlwZSBuYW1lPSJKb3VybmFsIEFydGljbGUiPjE3PC9yZWYtdHlwZT48Y29udHJpYnV0
b3JzPjxhdXRob3JzPjxhdXRob3I+WXUsIFNoZW5nbmFuPC9hdXRob3I+PGF1dGhvcj5ZaSwgTWlu
ZzwvYXV0aG9yPjxhdXRob3I+UWluLCBTaHVhbmc8L2F1dGhvcj48YXV0aG9yPld1LCBLb25nbWlu
ZzwvYXV0aG9yPjwvYXV0aG9ycz48L2NvbnRyaWJ1dG9ycz48dGl0bGVzPjx0aXRsZT5OZXh0IGdl
bmVyYXRpb24gY2hpbWVyaWMgYW50aWdlbiByZWNlcHRvciBUIGNlbGxzOiBzYWZldHkgc3RyYXRl
Z2llcyB0byBvdmVyY29tZSB0b3hpY2l0eTwvdGl0bGU+PHNlY29uZGFyeS10aXRsZT5Nb2xlY3Vs
YXIgQ2FuY2VyPC9zZWNvbmRhcnktdGl0bGU+PC90aXRsZXM+PHBhZ2VzPjEyNTwvcGFnZXM+PHZv
bHVtZT4xODwvdm9sdW1lPjxudW1iZXI+MTwvbnVtYmVyPjxkYXRlcz48eWVhcj4yMDE5PC95ZWFy
PjxwdWItZGF0ZXM+PGRhdGU+MjAxOS8wOC8yMDwvZGF0ZT48L3B1Yi1kYXRlcz48L2RhdGVzPjxp
c2JuPjE0NzYtNDU5ODwvaXNibj48dXJscz48cmVsYXRlZC11cmxzPjx1cmw+aHR0cHM6Ly9kb2ku
b3JnLzEwLjExODYvczEyOTQzLTAxOS0xMDU3LTQ8L3VybD48L3JlbGF0ZWQtdXJscz48L3VybHM+
PGVsZWN0cm9uaWMtcmVzb3VyY2UtbnVtPjEwLjExODYvczEyOTQzLTAxOS0xMDU3LTQ8L2VsZWN0
cm9uaWMtcmVzb3VyY2UtbnVtPjwvcmVjb3JkPjwvQ2l0ZT48Q2l0ZT48QXV0aG9yPkRpIFN0YXNp
PC9BdXRob3I+PFllYXI+MjAxMTwvWWVhcj48UmVjTnVtPjIwNjwvUmVjTnVtPjxyZWNvcmQ+PHJl
Yy1udW1iZXI+MjA2PC9yZWMtbnVtYmVyPjxmb3JlaWduLWtleXM+PGtleSBhcHA9IkVOIiBkYi1p
ZD0idnBzZHowMHprczByem5lMDIwNjV6MjV4ZDV6ZXRyZHIyMjB6IiB0aW1lc3RhbXA9IjAiPjIw
Njwva2V5PjwvZm9yZWlnbi1rZXlzPjxyZWYtdHlwZSBuYW1lPSJKb3VybmFsIEFydGljbGUiPjE3
PC9yZWYtdHlwZT48Y29udHJpYnV0b3JzPjxhdXRob3JzPjxhdXRob3I+RGkgU3Rhc2ksIEEuPC9h
dXRob3I+PGF1dGhvcj5UZXksIFMuIEsuPC9hdXRob3I+PGF1dGhvcj5Eb3R0aSwgRy48L2F1dGhv
cj48YXV0aG9yPkZ1aml0YSwgWS48L2F1dGhvcj48YXV0aG9yPktlbm5lZHktTmFzc2VyLCBBLjwv
YXV0aG9yPjxhdXRob3I+TWFydGluZXosIEMuPC9hdXRob3I+PGF1dGhvcj5TdHJhYXRob2YsIEsu
PC9hdXRob3I+PGF1dGhvcj5MaXUsIEUuPC9hdXRob3I+PGF1dGhvcj5EdXJldHQsIEEuIEcuPC9h
dXRob3I+PGF1dGhvcj5HcmlsbGV5LCBCLjwvYXV0aG9yPjxhdXRob3I+TGl1LCBILjwvYXV0aG9y
PjxhdXRob3I+Q3J1eiwgQy4gUi48L2F1dGhvcj48YXV0aG9yPlNhdm9sZG8sIEIuPC9hdXRob3I+
PGF1dGhvcj5HZWUsIEEuIFAuPC9hdXRob3I+PGF1dGhvcj5TY2hpbmRsZXIsIEouPC9hdXRob3I+
PGF1dGhvcj5LcmFuY2UsIFIuIEEuPC9hdXRob3I+PGF1dGhvcj5IZXNsb3AsIEguIEUuPC9hdXRo
b3I+PGF1dGhvcj5TcGVuY2VyLCBELiBNLjwvYXV0aG9yPjxhdXRob3I+Um9vbmV5LCBDLiBNLjwv
YXV0aG9yPjxhdXRob3I+QnJlbm5lciwgTS4gSy48L2F1dGhvcj48L2F1dGhvcnM+PC9jb250cmli
dXRvcnM+PGF1dGgtYWRkcmVzcz5DZW50ZXIgZm9yIENlbGwgYW5kIEdlbmUgVGhlcmFweSwgQmF5
bG9yIENvbGxlZ2Ugb2YgTWVkaWNpbmUsIFRleGFzIENoaWxkcmVuJmFwb3M7cyBIb3NwaXRhbCwg
SG91c3RvbiwgVFggNzcwMzAsIFVTQS48L2F1dGgtYWRkcmVzcz48dGl0bGVzPjx0aXRsZT5JbmR1
Y2libGUgYXBvcHRvc2lzIGFzIGEgc2FmZXR5IHN3aXRjaCBmb3IgYWRvcHRpdmUgY2VsbCB0aGVy
YXB5PC90aXRsZT48c2Vjb25kYXJ5LXRpdGxlPk4gRW5nbCBKIE1lZDwvc2Vjb25kYXJ5LXRpdGxl
PjwvdGl0bGVzPjxwYWdlcz4xNjczLTgzPC9wYWdlcz48dm9sdW1lPjM2NTwvdm9sdW1lPjxudW1i
ZXI+MTg8L251bWJlcj48ZWRpdGlvbj4yMDExLzExLzA0PC9lZGl0aW9uPjxrZXl3b3Jkcz48a2V5
d29yZD5BZG9sZXNjZW50PC9rZXl3b3JkPjxrZXl3b3JkPkFwb3B0b3Npczwva2V5d29yZD48a2V5
d29yZD5DYXNwYXNlIDkvKmdlbmV0aWNzL21ldGFib2xpc208L2tleXdvcmQ+PGtleXdvcmQ+Q2hp
bGQ8L2tleXdvcmQ+PGtleXdvcmQ+Q2hpbGQsIFByZXNjaG9vbDwva2V5d29yZD48a2V5d29yZD5G
ZW1hbGU8L2tleXdvcmQ+PGtleXdvcmQ+R2VuZSBUcmFuc2ZlciBUZWNobmlxdWVzPC9rZXl3b3Jk
PjxrZXl3b3JkPipHZW5lcywgVHJhbnNnZW5pYywgU3VpY2lkZTwva2V5d29yZD48a2V5d29yZD5H
cmFmdCB2cyBIb3N0IERpc2Vhc2UvKnRoZXJhcHk8L2tleXdvcmQ+PGtleXdvcmQ+SHVtYW5zPC9r
ZXl3b3JkPjxrZXl3b3JkPipJbW11bm90aGVyYXB5LCBBZG9wdGl2ZTwva2V5d29yZD48a2V5d29y
ZD5MZXVrZW1pYS90aGVyYXB5PC9rZXl3b3JkPjxrZXl3b3JkPk1hbGU8L2tleXdvcmQ+PGtleXdv
cmQ+T3JnYW5pYyBDaGVtaWNhbHMvdGhlcmFwZXV0aWMgdXNlPC9rZXl3b3JkPjxrZXl3b3JkPlJl
Y3VycmVuY2U8L2tleXdvcmQ+PGtleXdvcmQ+U3RlbSBDZWxsIFRyYW5zcGxhbnRhdGlvbjwva2V5
d29yZD48a2V5d29yZD5ULUx5bXBob2N5dGVzL2ltbXVub2xvZ3kvKnRyYW5zcGxhbnRhdGlvbjwv
a2V5d29yZD48a2V5d29yZD5UYWNyb2xpbXVzIEJpbmRpbmcgUHJvdGVpbnMvKmdlbmV0aWNzPC9r
ZXl3b3JkPjwva2V5d29yZHM+PGRhdGVzPjx5ZWFyPjIwMTE8L3llYXI+PHB1Yi1kYXRlcz48ZGF0
ZT5Ob3YgMzwvZGF0ZT48L3B1Yi1kYXRlcz48L2RhdGVzPjxpc2JuPjE1MzMtNDQwNiAoRWxlY3Ry
b25pYykmI3hEOzAwMjgtNDc5MyAoTGlua2luZyk8L2lzYm4+PGFjY2Vzc2lvbi1udW0+MjIwNDc1
NTg8L2FjY2Vzc2lvbi1udW0+PHVybHM+PHJlbGF0ZWQtdXJscz48dXJsPmh0dHBzOi8vd3d3Lm5j
YmkubmxtLm5paC5nb3YvcHVibWVkLzIyMDQ3NTU4PC91cmw+PC9yZWxhdGVkLXVybHM+PC91cmxz
PjxjdXN0b20yPlBNQzMyMzYzNzA8L2N1c3RvbTI+PGVsZWN0cm9uaWMtcmVzb3VyY2UtbnVtPjEw
LjEwNTYvTkVKTW9hMTEwNjE1MjwvZWxlY3Ryb25pYy1yZXNvdXJjZS1udW0+PC9yZWNvcmQ+PC9D
aXRlPjxDaXRlPjxBdXRob3I+UXVpbnRhcmVsbGk8L0F1dGhvcj48WWVhcj4yMDA3PC9ZZWFyPjxS
ZWNOdW0+MjA3PC9SZWNOdW0+PHJlY29yZD48cmVjLW51bWJlcj4yMDc8L3JlYy1udW1iZXI+PGZv
cmVpZ24ta2V5cz48a2V5IGFwcD0iRU4iIGRiLWlkPSJ2cHNkejAwemtzMHJ6bmUwMjA2NXoyNXhk
NXpldHJkcjIyMHoiIHRpbWVzdGFtcD0iMCI+MjA3PC9rZXk+PC9mb3JlaWduLWtleXM+PHJlZi10
eXBlIG5hbWU9IkpvdXJuYWwgQXJ0aWNsZSI+MTc8L3JlZi10eXBlPjxjb250cmlidXRvcnM+PGF1
dGhvcnM+PGF1dGhvcj5RdWludGFyZWxsaSwgQ29uY2V0dGE8L2F1dGhvcj48YXV0aG9yPlZlcmEs
IEp1YW4gRi48L2F1dGhvcj48YXV0aG9yPlNhdm9sZG8sIEJhcmJhcmE8L2F1dGhvcj48YXV0aG9y
Pkdpb3JkYW5vIEF0dGlhbmVzZSwgR3JldGEgTS4gUC48L2F1dGhvcj48YXV0aG9yPlB1bGUsIE1h
cnRpbjwvYXV0aG9yPjxhdXRob3I+Rm9zdGVyLCBBYXJvbiBFLjwvYXV0aG9yPjxhdXRob3I+SGVz
bG9wLCBIZWxlbiBFLjwvYXV0aG9yPjxhdXRob3I+Um9vbmV5LCBDbGlvbmEgTS48L2F1dGhvcj48
YXV0aG9yPkJyZW5uZXIsIE1hbGNvbG0gSy48L2F1dGhvcj48YXV0aG9yPkRvdHRpLCBHaWFucGll
dHJvPC9hdXRob3I+PC9hdXRob3JzPjwvY29udHJpYnV0b3JzPjx0aXRsZXM+PHRpdGxlPkNvLWV4
cHJlc3Npb24gb2YgY3l0b2tpbmUgYW5kIHN1aWNpZGUgZ2VuZXMgdG8gZW5oYW5jZSB0aGUgYWN0
aXZpdHkgYW5kIHNhZmV0eSBvZiB0dW1vci1zcGVjaWZpYyBjeXRvdG94aWMgVCBseW1waG9jeXRl
czwvdGl0bGU+PHNlY29uZGFyeS10aXRsZT5CbG9vZDwvc2Vjb25kYXJ5LXRpdGxlPjxhbHQtdGl0
bGU+Qmxvb2Q8L2FsdC10aXRsZT48L3RpdGxlcz48cGFnZXM+Mjc5My0yODAyPC9wYWdlcz48dm9s
dW1lPjExMDwvdm9sdW1lPjxudW1iZXI+ODwvbnVtYmVyPjxlZGl0aW9uPjIwMDcvMDcvMTc8L2Vk
aXRpb24+PGtleXdvcmRzPjxrZXl3b3JkPkFkb3B0aXZlIFRyYW5zZmVyPC9rZXl3b3JkPjxrZXl3
b3JkPkFuaW1hbHM8L2tleXdvcmQ+PGtleXdvcmQ+QmxvdHRpbmcsIFdlc3Rlcm48L2tleXdvcmQ+
PGtleXdvcmQ+Q2VsbCBTdXJ2aXZhbDwva2V5d29yZD48a2V5d29yZD5DeXRva2luZXMvKmJpb3N5
bnRoZXNpcy8qZ2VuZXRpY3M8L2tleXdvcmQ+PGtleXdvcmQ+R2VuZXMsIFRyYW5zZ2VuaWMsIFN1
aWNpZGUvKnBoeXNpb2xvZ3k8L2tleXdvcmQ+PGtleXdvcmQ+R2VuZXRpYyBWZWN0b3JzPC9rZXl3
b3JkPjxrZXl3b3JkPkhlcnBlc3ZpcnVzIDQsIEh1bWFuPC9rZXl3b3JkPjxrZXl3b3JkPkh1bWFu
czwva2V5d29yZD48a2V5d29yZD5JbW11bm9waGVub3R5cGluZzwva2V5d29yZD48a2V5d29yZD5J
bW11bm90aGVyYXB5LCBBZG9wdGl2ZS8qbWV0aG9kczwva2V5d29yZD48a2V5d29yZD5JbnRlcmxl
dWtpbi0xNS9iaW9zeW50aGVzaXMvZ2VuZXRpY3M8L2tleXdvcmQ+PGtleXdvcmQ+SW50ZXJsZXVr
aW4tMi9iaW9zeW50aGVzaXMvZ2VuZXRpY3M8L2tleXdvcmQ+PGtleXdvcmQ+THltcGhvY3l0ZSBB
Y3RpdmF0aW9uL3BoeXNpb2xvZ3k8L2tleXdvcmQ+PGtleXdvcmQ+TWljZTwva2V5d29yZD48a2V5
d29yZD5NaWNlLCBTQ0lEPC9rZXl3b3JkPjxrZXl3b3JkPlQtTHltcGhvY3l0ZXMsIEN5dG90b3hp
Yy8qcGh5c2lvbG9neTwva2V5d29yZD48a2V5d29yZD5UcmFuc2R1Y3Rpb24sIEdlbmV0aWM8L2tl
eXdvcmQ+PGtleXdvcmQ+VHJhbnNnZW5lczwva2V5d29yZD48L2tleXdvcmRzPjxkYXRlcz48eWVh
cj4yMDA3PC95ZWFyPjwvZGF0ZXM+PHB1Ymxpc2hlcj5BbWVyaWNhbiBTb2NpZXR5IG9mIEhlbWF0
b2xvZ3k8L3B1Ymxpc2hlcj48aXNibj4wMDA2LTQ5NzEmI3hEOzE1MjgtMDAyMDwvaXNibj48YWNj
ZXNzaW9uLW51bT4xNzYzODg1NjwvYWNjZXNzaW9uLW51bT48dXJscz48cmVsYXRlZC11cmxzPjx1
cmw+aHR0cHM6Ly93d3cubmNiaS5ubG0ubmloLmdvdi9wdWJtZWQvMTc2Mzg4NTY8L3VybD48dXJs
Pmh0dHBzOi8vd3d3Lm5jYmkubmxtLm5paC5nb3YvcG1jL2FydGljbGVzL1BNQzIwMTg2NjQvPC91
cmw+PC9yZWxhdGVkLXVybHM+PC91cmxzPjxlbGVjdHJvbmljLXJlc291cmNlLW51bT4xMC4xMTgy
L2Jsb29kLTIwMDctMDItMDcyODQzPC9lbGVjdHJvbmljLXJlc291cmNlLW51bT48cmVtb3RlLWRh
dGFiYXNlLW5hbWU+UHViTWVkPC9yZW1vdGUtZGF0YWJhc2UtbmFtZT48bGFuZ3VhZ2U+ZW5nPC9s
YW5ndWFnZT48L3JlY29yZD48L0NpdGU+PC9FbmROb3RlPnAA
</w:fldData>
        </w:fldChar>
      </w:r>
      <w:r>
        <w:rPr>
          <w:rFonts w:ascii="Book Antiqua" w:hAnsi="Book Antiqua" w:cs="Book Antiqua"/>
          <w:shd w:val="clear" w:color="auto" w:fill="FFFFFF"/>
        </w:rPr>
        <w:instrText xml:space="preserve"> ADDIN EN.CITE.DATA </w:instrText>
      </w:r>
      <w:r>
        <w:rPr>
          <w:rFonts w:ascii="Book Antiqua" w:hAnsi="Book Antiqua" w:cs="Book Antiqua"/>
          <w:shd w:val="clear" w:color="auto" w:fill="FFFFFF"/>
        </w:rPr>
      </w:r>
      <w:r>
        <w:rPr>
          <w:rFonts w:ascii="Book Antiqua" w:hAnsi="Book Antiqua" w:cs="Book Antiqua"/>
          <w:shd w:val="clear" w:color="auto" w:fill="FFFFFF"/>
        </w:rPr>
        <w:fldChar w:fldCharType="end"/>
      </w:r>
      <w:r>
        <w:rPr>
          <w:rFonts w:ascii="Book Antiqua" w:hAnsi="Book Antiqua" w:cs="Book Antiqua"/>
          <w:shd w:val="clear" w:color="auto" w:fill="FFFFFF"/>
        </w:rPr>
      </w:r>
      <w:r>
        <w:rPr>
          <w:rFonts w:ascii="Book Antiqua" w:hAnsi="Book Antiqua" w:cs="Book Antiqua"/>
          <w:shd w:val="clear" w:color="auto" w:fill="FFFFFF"/>
        </w:rPr>
        <w:fldChar w:fldCharType="separate"/>
      </w:r>
      <w:r>
        <w:rPr>
          <w:rFonts w:ascii="Book Antiqua" w:hAnsi="Book Antiqua" w:cs="Book Antiqua"/>
          <w:shd w:val="clear" w:color="auto" w:fill="FFFFFF"/>
          <w:vertAlign w:val="superscript"/>
        </w:rPr>
        <w:t>[67-69]</w:t>
      </w:r>
      <w:r>
        <w:rPr>
          <w:rFonts w:ascii="Book Antiqua" w:hAnsi="Book Antiqua" w:cs="Book Antiqua"/>
          <w:shd w:val="clear" w:color="auto" w:fill="FFFFFF"/>
        </w:rPr>
        <w:fldChar w:fldCharType="end"/>
      </w:r>
      <w:r>
        <w:rPr>
          <w:rFonts w:ascii="Book Antiqua" w:hAnsi="Book Antiqua" w:cs="Book Antiqua"/>
          <w:shd w:val="clear" w:color="auto" w:fill="FFFFFF"/>
        </w:rPr>
        <w:t>.</w:t>
      </w:r>
    </w:p>
    <w:p w14:paraId="46A80211" w14:textId="77777777" w:rsidR="00231361" w:rsidRDefault="00C823EC">
      <w:pPr>
        <w:adjustRightInd w:val="0"/>
        <w:snapToGrid w:val="0"/>
        <w:spacing w:after="0" w:line="360" w:lineRule="auto"/>
        <w:ind w:firstLineChars="200" w:firstLine="480"/>
        <w:jc w:val="both"/>
        <w:rPr>
          <w:rFonts w:ascii="Book Antiqua" w:hAnsi="Book Antiqua" w:cs="Book Antiqua"/>
          <w:shd w:val="clear" w:color="auto" w:fill="FFFFFF"/>
        </w:rPr>
      </w:pPr>
      <w:r>
        <w:rPr>
          <w:rFonts w:ascii="Book Antiqua" w:hAnsi="Book Antiqua" w:cs="Book Antiqua"/>
          <w:shd w:val="clear" w:color="auto" w:fill="FFFFFF"/>
        </w:rPr>
        <w:t>Recently,</w:t>
      </w:r>
      <w:r>
        <w:rPr>
          <w:rFonts w:ascii="Book Antiqua" w:hAnsi="Book Antiqua" w:cs="Book Antiqua"/>
        </w:rPr>
        <w:t xml:space="preserve"> the knowledge of producing CAR-T has been transferred to CAR-NK cells. CAR-NK use seems to be safer in the clinic, as NK cells do not initiate similar toxicity</w:t>
      </w:r>
      <w:r>
        <w:rPr>
          <w:rFonts w:ascii="Book Antiqua" w:hAnsi="Book Antiqua" w:cs="Book Antiqua"/>
          <w:shd w:val="clear" w:color="auto" w:fill="FFFFFF"/>
        </w:rPr>
        <w:fldChar w:fldCharType="begin">
          <w:fldData xml:space="preserve">PEVuZE5vdGU+PENpdGU+PEF1dGhvcj5MaTwvQXV0aG9yPjxZZWFyPjIwMTg8L1llYXI+PFJlY051
bT44MjwvUmVjTnVtPjxEaXNwbGF5VGV4dD48c3R5bGUgZmFjZT0ic3VwZXJzY3JpcHQiPls3Ml08
L3N0eWxlPjwvRGlzcGxheVRleHQ+PHJlY29yZD48cmVjLW51bWJlcj44MjwvcmVjLW51bWJlcj48
Zm9yZWlnbi1rZXlzPjxrZXkgYXBwPSJFTiIgZGItaWQ9InZwc2R6MDB6a3MwcnpuZTAyMDY1ejI1
eGQ1emV0cmRyMjIweiIgdGltZXN0YW1wPSIwIj44Mjwva2V5PjwvZm9yZWlnbi1rZXlzPjxyZWYt
dHlwZSBuYW1lPSJKb3VybmFsIEFydGljbGUiPjE3PC9yZWYtdHlwZT48Y29udHJpYnV0b3JzPjxh
dXRob3JzPjxhdXRob3I+TGksIFkuPC9hdXRob3I+PGF1dGhvcj5IZXJtYW5zb24sIEQuIEwuPC9h
dXRob3I+PGF1dGhvcj5Nb3JpYXJpdHksIEIuIFMuPC9hdXRob3I+PGF1dGhvcj5LYXVmbWFuLCBE
LiBTLjwvYXV0aG9yPjwvYXV0aG9ycz48L2NvbnRyaWJ1dG9ycz48YXV0aC1hZGRyZXNzPkRlcGFy
dG1lbnQgb2YgTWVkaWNpbmUsIERpdmlzaW9uIG9mIFJlZ2VuZXJhdGl2ZSBNZWRpY2luZSwgTW9v
cmVzIENhbmNlciBDZW50ZXIgYW5kIFNhbmZvcmQgQ29uc29ydGl1bSBmb3IgUmVnZW5lcmF0aXZl
IE1lZGljaW5lLCBVbml2ZXJzaXR5IG9mIENhbGlmb3JuaWEsIFNhbiBEaWVnbywgTGEgSm9sbGEs
IENBIDkyMDkzLCBVU0EuJiN4RDtEZXBhcnRtZW50IG9mIE1lZGljaW5lLCBVbml2ZXJzaXR5IG9m
IE1pbm5lc290YSBNaW5uZWFwb2xpcywgTWlubmVhcG9saXMsIE1OIDU1NDU1LCBVU0EuJiN4RDtE
ZXBhcnRtZW50IG9mIFBlZGlhdHJpY3MsIE1hc29uaWMgQ2FuY2VyIENlbnRlciBhbmQgQ2VudGVy
IGZvciBHZW5vbWUgRW5naW5lZXJpbmcsIFVuaXZlcnNpdHkgb2YgTWlubmVzb3RhLCBNaW5uZWFw
b2xpcywgTU4gNTU0NTUsIFVTQS4mI3hEO0RlcGFydG1lbnQgb2YgTWVkaWNpbmUsIERpdmlzaW9u
IG9mIFJlZ2VuZXJhdGl2ZSBNZWRpY2luZSwgTW9vcmVzIENhbmNlciBDZW50ZXIgYW5kIFNhbmZv
cmQgQ29uc29ydGl1bSBmb3IgUmVnZW5lcmF0aXZlIE1lZGljaW5lLCBVbml2ZXJzaXR5IG9mIENh
bGlmb3JuaWEsIFNhbiBEaWVnbywgTGEgSm9sbGEsIENBIDkyMDkzLCBVU0EuIEVsZWN0cm9uaWMg
YWRkcmVzczogZHNrYXVmbWFuQHVjc2QuZWR1LjwvYXV0aC1hZGRyZXNzPjx0aXRsZXM+PHRpdGxl
Pkh1bWFuIGlQU0MtRGVyaXZlZCBOYXR1cmFsIEtpbGxlciBDZWxscyBFbmdpbmVlcmVkIHdpdGgg
Q2hpbWVyaWMgQW50aWdlbiBSZWNlcHRvcnMgRW5oYW5jZSBBbnRpLXR1bW9yIEFjdGl2aXR5PC90
aXRsZT48c2Vjb25kYXJ5LXRpdGxlPkNlbGwgU3RlbSBDZWxsPC9zZWNvbmRhcnktdGl0bGU+PC90
aXRsZXM+PHBhZ2VzPjE4MS0xOTIgZTU8L3BhZ2VzPjx2b2x1bWU+MjM8L3ZvbHVtZT48bnVtYmVy
PjI8L251bWJlcj48ZWRpdGlvbj4yMDE4LzA4LzA4PC9lZGl0aW9uPjxrZXl3b3Jkcz48a2V5d29y
ZD5jaGltZXJpYyBhbnRpZ2VuIHJlY2VwdG9yczwva2V5d29yZD48a2V5d29yZD5pUFNDczwva2V5
d29yZD48a2V5d29yZD5pbW11bm90aGVyYXB5PC9rZXl3b3JkPjxrZXl3b3JkPm5hdHVyYWwga2ls
bGVyIGNlbGxzPC9rZXl3b3JkPjxrZXl3b3JkPm92YXJpYW4gY2FuY2VyPC9rZXl3b3JkPjwva2V5
d29yZHM+PGRhdGVzPjx5ZWFyPjIwMTg8L3llYXI+PHB1Yi1kYXRlcz48ZGF0ZT5BdWcgMjwvZGF0
ZT48L3B1Yi1kYXRlcz48L2RhdGVzPjxpc2JuPjE4NzUtOTc3NyAoRWxlY3Ryb25pYykmI3hEOzE4
NzUtOTc3NyAoTGlua2luZyk8L2lzYm4+PGFjY2Vzc2lvbi1udW0+MzAwODIwNjc8L2FjY2Vzc2lv
bi1udW0+PHVybHM+PHJlbGF0ZWQtdXJscz48dXJsPmh0dHBzOi8vd3d3Lm5jYmkubmxtLm5paC5n
b3YvcHVibWVkLzMwMDgyMDY3PC91cmw+PC9yZWxhdGVkLXVybHM+PC91cmxzPjxjdXN0b20yPlBN
QzYwODQ0NTA8L2N1c3RvbTI+PGVsZWN0cm9uaWMtcmVzb3VyY2UtbnVtPjEwLjEwMTYvai5zdGVt
LjIwMTguMDYuMDAyPC9lbGVjdHJvbmljLXJlc291cmNlLW51bT48L3JlY29yZD48L0NpdGU+PC9F
bmROb3RlPgBAAA==
</w:fldData>
        </w:fldChar>
      </w:r>
      <w:r>
        <w:rPr>
          <w:rFonts w:ascii="Book Antiqua" w:hAnsi="Book Antiqua" w:cs="Book Antiqua"/>
          <w:shd w:val="clear" w:color="auto" w:fill="FFFFFF"/>
        </w:rPr>
        <w:instrText xml:space="preserve"> ADDIN EN.CITE </w:instrText>
      </w:r>
      <w:r>
        <w:rPr>
          <w:rFonts w:ascii="Book Antiqua" w:hAnsi="Book Antiqua" w:cs="Book Antiqua"/>
          <w:shd w:val="clear" w:color="auto" w:fill="FFFFFF"/>
        </w:rPr>
        <w:fldChar w:fldCharType="begin">
          <w:fldData xml:space="preserve">PEVuZE5vdGU+PENpdGU+PEF1dGhvcj5MaTwvQXV0aG9yPjxZZWFyPjIwMTg8L1llYXI+PFJlY051
bT44MjwvUmVjTnVtPjxEaXNwbGF5VGV4dD48c3R5bGUgZmFjZT0ic3VwZXJzY3JpcHQiPls3Ml08
L3N0eWxlPjwvRGlzcGxheVRleHQ+PHJlY29yZD48cmVjLW51bWJlcj44MjwvcmVjLW51bWJlcj48
Zm9yZWlnbi1rZXlzPjxrZXkgYXBwPSJFTiIgZGItaWQ9InZwc2R6MDB6a3MwcnpuZTAyMDY1ejI1
eGQ1emV0cmRyMjIweiIgdGltZXN0YW1wPSIwIj44Mjwva2V5PjwvZm9yZWlnbi1rZXlzPjxyZWYt
dHlwZSBuYW1lPSJKb3VybmFsIEFydGljbGUiPjE3PC9yZWYtdHlwZT48Y29udHJpYnV0b3JzPjxh
dXRob3JzPjxhdXRob3I+TGksIFkuPC9hdXRob3I+PGF1dGhvcj5IZXJtYW5zb24sIEQuIEwuPC9h
dXRob3I+PGF1dGhvcj5Nb3JpYXJpdHksIEIuIFMuPC9hdXRob3I+PGF1dGhvcj5LYXVmbWFuLCBE
LiBTLjwvYXV0aG9yPjwvYXV0aG9ycz48L2NvbnRyaWJ1dG9ycz48YXV0aC1hZGRyZXNzPkRlcGFy
dG1lbnQgb2YgTWVkaWNpbmUsIERpdmlzaW9uIG9mIFJlZ2VuZXJhdGl2ZSBNZWRpY2luZSwgTW9v
cmVzIENhbmNlciBDZW50ZXIgYW5kIFNhbmZvcmQgQ29uc29ydGl1bSBmb3IgUmVnZW5lcmF0aXZl
IE1lZGljaW5lLCBVbml2ZXJzaXR5IG9mIENhbGlmb3JuaWEsIFNhbiBEaWVnbywgTGEgSm9sbGEs
IENBIDkyMDkzLCBVU0EuJiN4RDtEZXBhcnRtZW50IG9mIE1lZGljaW5lLCBVbml2ZXJzaXR5IG9m
IE1pbm5lc290YSBNaW5uZWFwb2xpcywgTWlubmVhcG9saXMsIE1OIDU1NDU1LCBVU0EuJiN4RDtE
ZXBhcnRtZW50IG9mIFBlZGlhdHJpY3MsIE1hc29uaWMgQ2FuY2VyIENlbnRlciBhbmQgQ2VudGVy
IGZvciBHZW5vbWUgRW5naW5lZXJpbmcsIFVuaXZlcnNpdHkgb2YgTWlubmVzb3RhLCBNaW5uZWFw
b2xpcywgTU4gNTU0NTUsIFVTQS4mI3hEO0RlcGFydG1lbnQgb2YgTWVkaWNpbmUsIERpdmlzaW9u
IG9mIFJlZ2VuZXJhdGl2ZSBNZWRpY2luZSwgTW9vcmVzIENhbmNlciBDZW50ZXIgYW5kIFNhbmZv
cmQgQ29uc29ydGl1bSBmb3IgUmVnZW5lcmF0aXZlIE1lZGljaW5lLCBVbml2ZXJzaXR5IG9mIENh
bGlmb3JuaWEsIFNhbiBEaWVnbywgTGEgSm9sbGEsIENBIDkyMDkzLCBVU0EuIEVsZWN0cm9uaWMg
YWRkcmVzczogZHNrYXVmbWFuQHVjc2QuZWR1LjwvYXV0aC1hZGRyZXNzPjx0aXRsZXM+PHRpdGxl
Pkh1bWFuIGlQU0MtRGVyaXZlZCBOYXR1cmFsIEtpbGxlciBDZWxscyBFbmdpbmVlcmVkIHdpdGgg
Q2hpbWVyaWMgQW50aWdlbiBSZWNlcHRvcnMgRW5oYW5jZSBBbnRpLXR1bW9yIEFjdGl2aXR5PC90
aXRsZT48c2Vjb25kYXJ5LXRpdGxlPkNlbGwgU3RlbSBDZWxsPC9zZWNvbmRhcnktdGl0bGU+PC90
aXRsZXM+PHBhZ2VzPjE4MS0xOTIgZTU8L3BhZ2VzPjx2b2x1bWU+MjM8L3ZvbHVtZT48bnVtYmVy
PjI8L251bWJlcj48ZWRpdGlvbj4yMDE4LzA4LzA4PC9lZGl0aW9uPjxrZXl3b3Jkcz48a2V5d29y
ZD5jaGltZXJpYyBhbnRpZ2VuIHJlY2VwdG9yczwva2V5d29yZD48a2V5d29yZD5pUFNDczwva2V5
d29yZD48a2V5d29yZD5pbW11bm90aGVyYXB5PC9rZXl3b3JkPjxrZXl3b3JkPm5hdHVyYWwga2ls
bGVyIGNlbGxzPC9rZXl3b3JkPjxrZXl3b3JkPm92YXJpYW4gY2FuY2VyPC9rZXl3b3JkPjwva2V5
d29yZHM+PGRhdGVzPjx5ZWFyPjIwMTg8L3llYXI+PHB1Yi1kYXRlcz48ZGF0ZT5BdWcgMjwvZGF0
ZT48L3B1Yi1kYXRlcz48L2RhdGVzPjxpc2JuPjE4NzUtOTc3NyAoRWxlY3Ryb25pYykmI3hEOzE4
NzUtOTc3NyAoTGlua2luZyk8L2lzYm4+PGFjY2Vzc2lvbi1udW0+MzAwODIwNjc8L2FjY2Vzc2lv
bi1udW0+PHVybHM+PHJlbGF0ZWQtdXJscz48dXJsPmh0dHBzOi8vd3d3Lm5jYmkubmxtLm5paC5n
b3YvcHVibWVkLzMwMDgyMDY3PC91cmw+PC9yZWxhdGVkLXVybHM+PC91cmxzPjxjdXN0b20yPlBN
QzYwODQ0NTA8L2N1c3RvbTI+PGVsZWN0cm9uaWMtcmVzb3VyY2UtbnVtPjEwLjEwMTYvai5zdGVt
LjIwMTguMDYuMDAyPC9lbGVjdHJvbmljLXJlc291cmNlLW51bT48L3JlY29yZD48L0NpdGU+PC9F
bmROb3RlPgBAAA==
</w:fldData>
        </w:fldChar>
      </w:r>
      <w:r>
        <w:rPr>
          <w:rFonts w:ascii="Book Antiqua" w:hAnsi="Book Antiqua" w:cs="Book Antiqua"/>
          <w:shd w:val="clear" w:color="auto" w:fill="FFFFFF"/>
        </w:rPr>
        <w:instrText xml:space="preserve"> ADDIN EN.CITE.DATA </w:instrText>
      </w:r>
      <w:r>
        <w:rPr>
          <w:rFonts w:ascii="Book Antiqua" w:hAnsi="Book Antiqua" w:cs="Book Antiqua"/>
          <w:shd w:val="clear" w:color="auto" w:fill="FFFFFF"/>
        </w:rPr>
      </w:r>
      <w:r>
        <w:rPr>
          <w:rFonts w:ascii="Book Antiqua" w:hAnsi="Book Antiqua" w:cs="Book Antiqua"/>
          <w:shd w:val="clear" w:color="auto" w:fill="FFFFFF"/>
        </w:rPr>
        <w:fldChar w:fldCharType="end"/>
      </w:r>
      <w:r>
        <w:rPr>
          <w:rFonts w:ascii="Book Antiqua" w:hAnsi="Book Antiqua" w:cs="Book Antiqua"/>
          <w:shd w:val="clear" w:color="auto" w:fill="FFFFFF"/>
        </w:rPr>
      </w:r>
      <w:r>
        <w:rPr>
          <w:rFonts w:ascii="Book Antiqua" w:hAnsi="Book Antiqua" w:cs="Book Antiqua"/>
          <w:shd w:val="clear" w:color="auto" w:fill="FFFFFF"/>
        </w:rPr>
        <w:fldChar w:fldCharType="separate"/>
      </w:r>
      <w:r>
        <w:rPr>
          <w:rFonts w:ascii="Book Antiqua" w:hAnsi="Book Antiqua" w:cs="Book Antiqua"/>
          <w:shd w:val="clear" w:color="auto" w:fill="FFFFFF"/>
          <w:vertAlign w:val="superscript"/>
        </w:rPr>
        <w:t>[70]</w:t>
      </w:r>
      <w:r>
        <w:rPr>
          <w:rFonts w:ascii="Book Antiqua" w:hAnsi="Book Antiqua" w:cs="Book Antiqua"/>
          <w:shd w:val="clear" w:color="auto" w:fill="FFFFFF"/>
        </w:rPr>
        <w:fldChar w:fldCharType="end"/>
      </w:r>
      <w:r>
        <w:rPr>
          <w:rFonts w:ascii="Book Antiqua" w:hAnsi="Book Antiqua" w:cs="Book Antiqua"/>
        </w:rPr>
        <w:t xml:space="preserve">. Between the advantages: CAR-NK cells are able to retain the expression of their activating receptors, showing longer efficacy, and appear safer in terms of </w:t>
      </w:r>
      <w:r>
        <w:rPr>
          <w:rFonts w:ascii="Book Antiqua" w:hAnsi="Book Antiqua" w:cs="Book Antiqua"/>
          <w:shd w:val="clear" w:color="auto" w:fill="FFFFFF"/>
        </w:rPr>
        <w:t>cytokine release syndrome and neurotoxicity</w:t>
      </w:r>
      <w:r>
        <w:rPr>
          <w:rFonts w:ascii="Book Antiqua" w:hAnsi="Book Antiqua" w:cs="Book Antiqua"/>
        </w:rPr>
        <w:t xml:space="preserve"> due to a different pattern of </w:t>
      </w:r>
      <w:r>
        <w:rPr>
          <w:rFonts w:ascii="Book Antiqua" w:hAnsi="Book Antiqua" w:cs="Book Antiqua"/>
          <w:shd w:val="clear" w:color="auto" w:fill="FFFFFF"/>
        </w:rPr>
        <w:t>cytokines/chemokines released after activation</w:t>
      </w:r>
      <w:r>
        <w:rPr>
          <w:rFonts w:ascii="Book Antiqua" w:hAnsi="Book Antiqua" w:cs="Book Antiqua"/>
          <w:shd w:val="clear" w:color="auto" w:fill="FFFFFF"/>
        </w:rPr>
        <w:fldChar w:fldCharType="begin">
          <w:fldData xml:space="preserve">PEVuZE5vdGU+PENpdGU+PEF1dGhvcj5TaWVnbGVyPC9BdXRob3I+PFllYXI+MjAxODwvWWVhcj48
UmVjTnVtPjIwMjwvUmVjTnVtPjxEaXNwbGF5VGV4dD48c3R5bGUgZmFjZT0ic3VwZXJzY3JpcHQi
Pls3MywgNzRdPC9zdHlsZT48L0Rpc3BsYXlUZXh0PjxyZWNvcmQ+PHJlYy1udW1iZXI+MjAyPC9y
ZWMtbnVtYmVyPjxmb3JlaWduLWtleXM+PGtleSBhcHA9IkVOIiBkYi1pZD0idnBzZHowMHprczBy
em5lMDIwNjV6MjV4ZDV6ZXRyZHIyMjB6IiB0aW1lc3RhbXA9IjAiPjIwMjwva2V5PjwvZm9yZWln
bi1rZXlzPjxyZWYtdHlwZSBuYW1lPSJKb3VybmFsIEFydGljbGUiPjE3PC9yZWYtdHlwZT48Y29u
dHJpYnV0b3JzPjxhdXRob3JzPjxhdXRob3I+U2llZ2xlciwgRS4gTC48L2F1dGhvcj48YXV0aG9y
PlpodSwgWS48L2F1dGhvcj48YXV0aG9yPldhbmcsIFAuPC9hdXRob3I+PGF1dGhvcj5ZYW5nLCBM
LjwvYXV0aG9yPjwvYXV0aG9ycz48L2NvbnRyaWJ1dG9ycz48YXV0aC1hZGRyZXNzPkRlcGFydG1l
bnQgb2YgQ2hlbWljYWwgRW5naW5lZXJpbmcgYW5kIE1hdGVyaWFscyBTY2llbmNlLCBVbml2ZXJz
aXR5IG9mIFNvdXRoZXJuIENhbGlmb3JuaWEsIExvcyBBbmdlbGVzLCBDQSA5MDA4OSwgVVNBLiYj
eEQ7RGVwYXJ0bWVudCBvZiBNaWNyb2Jpb2xvZ3ksIEltbXVub2xvZ3kgJmFtcDsgTW9sZWN1bGFy
IEdlbmV0aWNzLCBVbml2ZXJzaXR5IG9mIENhbGlmb3JuaWEsIExvcyBBbmdlbGVzLCBDQSA5MDA5
NSwgVVNBLiYjeEQ7RGVwYXJ0bWVudCBvZiBDaGVtaWNhbCBFbmdpbmVlcmluZyBhbmQgTWF0ZXJp
YWxzIFNjaWVuY2UsIFVuaXZlcnNpdHkgb2YgU291dGhlcm4gQ2FsaWZvcm5pYSwgTG9zIEFuZ2Vs
ZXMsIENBIDkwMDg5LCBVU0EuIEVsZWN0cm9uaWMgYWRkcmVzczogcGlud2FuZ0B1c2MuZWR1LiYj
eEQ7RGVwYXJ0bWVudCBvZiBNaWNyb2Jpb2xvZ3ksIEltbXVub2xvZ3kgJmFtcDsgTW9sZWN1bGFy
IEdlbmV0aWNzLCBVbml2ZXJzaXR5IG9mIENhbGlmb3JuaWEsIExvcyBBbmdlbGVzLCBDQSA5MDA5
NSwgVVNBOyBFbGkgJmFtcDsgRWR5dGhlIEJyb2FkIENlbnRlciBvZiBSZWdlbmVyYXRpdmUgTWVk
aWNpbmUgYW5kIFN0ZW0gQ2VsbCBSZXNlYXJjaCwgVW5pdmVyc2l0eSBvZiBDYWxpZm9ybmlhLCBM
b3MgQW5nZWxlcywgQ0EgOTAwOTUsIFVTQS4gRWxlY3Ryb25pYyBhZGRyZXNzOiBsaWxpeWFuZ0B1
Y2xhLmVkdS48L2F1dGgtYWRkcmVzcz48dGl0bGVzPjx0aXRsZT5PZmYtdGhlLVNoZWxmIENBUi1O
SyBDZWxscyBmb3IgQ2FuY2VyIEltbXVub3RoZXJhcHk8L3RpdGxlPjxzZWNvbmRhcnktdGl0bGU+
Q2VsbCBTdGVtIENlbGw8L3NlY29uZGFyeS10aXRsZT48L3RpdGxlcz48cGFnZXM+MTYwLTE2MTwv
cGFnZXM+PHZvbHVtZT4yMzwvdm9sdW1lPjxudW1iZXI+MjwvbnVtYmVyPjxlZGl0aW9uPjIwMTgv
MDgvMDQ8L2VkaXRpb24+PGtleXdvcmRzPjxrZXl3b3JkPkh1bWFuczwva2V5d29yZD48a2V5d29y
ZD4qSW1tdW5vdGhlcmFweSwgQWRvcHRpdmU8L2tleXdvcmQ+PGtleXdvcmQ+S2lsbGVyIENlbGxz
LCBOYXR1cmFsPC9rZXl3b3JkPjxrZXl3b3JkPipOZW9wbGFzbXM8L2tleXdvcmQ+PGtleXdvcmQ+
UmVjZXB0b3JzLCBDaGltZXJpYyBBbnRpZ2VuPC9rZXl3b3JkPjwva2V5d29yZHM+PGRhdGVzPjx5
ZWFyPjIwMTg8L3llYXI+PHB1Yi1kYXRlcz48ZGF0ZT5BdWcgMjwvZGF0ZT48L3B1Yi1kYXRlcz48
L2RhdGVzPjxpc2JuPjE4NzUtOTc3NyAoRWxlY3Ryb25pYykmI3hEOzE4NzUtOTc3NyAoTGlua2lu
Zyk8L2lzYm4+PGFjY2Vzc2lvbi1udW0+MzAwNzUxMjc8L2FjY2Vzc2lvbi1udW0+PHVybHM+PHJl
bGF0ZWQtdXJscz48dXJsPmh0dHBzOi8vd3d3Lm5jYmkubmxtLm5paC5nb3YvcHVibWVkLzMwMDc1
MTI3PC91cmw+PC9yZWxhdGVkLXVybHM+PC91cmxzPjxlbGVjdHJvbmljLXJlc291cmNlLW51bT4x
MC4xMDE2L2ouc3RlbS4yMDE4LjA3LjAwNzwvZWxlY3Ryb25pYy1yZXNvdXJjZS1udW0+PC9yZWNv
cmQ+PC9DaXRlPjxDaXRlPjxBdXRob3I+SW5nZWduZXJlPC9BdXRob3I+PFllYXI+MjAxOTwvWWVh
cj48UmVjTnVtPjIwMzwvUmVjTnVtPjxyZWNvcmQ+PHJlYy1udW1iZXI+MjAzPC9yZWMtbnVtYmVy
Pjxmb3JlaWduLWtleXM+PGtleSBhcHA9IkVOIiBkYi1pZD0idnBzZHowMHprczByem5lMDIwNjV6
MjV4ZDV6ZXRyZHIyMjB6IiB0aW1lc3RhbXA9IjAiPjIwMzwva2V5PjwvZm9yZWlnbi1rZXlzPjxy
ZWYtdHlwZSBuYW1lPSJKb3VybmFsIEFydGljbGUiPjE3PC9yZWYtdHlwZT48Y29udHJpYnV0b3Jz
PjxhdXRob3JzPjxhdXRob3I+SW5nZWduZXJlLFRpemlhbm88L2F1dGhvcj48YXV0aG9yPk1hcmlv
dHRpLEZyYW5jZXNjYSBSb21hbmE8L2F1dGhvcj48YXV0aG9yPlBlbG9zaSxBbmRyZWE8L2F1dGhv
cj48YXV0aG9yPlF1aW50YXJlbGxpLENvbmNldHRhPC9hdXRob3I+PGF1dGhvcj5EZSBBbmdlbGlz
LEJpYWdpbzwvYXV0aG9yPjxhdXRob3I+VHVtaW5vLE5pY29sYTwvYXV0aG9yPjxhdXRob3I+QmVz
aSxGcmFuY2VzY2E8L2F1dGhvcj48YXV0aG9yPkNhbnRvbmksQ2xhdWRpYTwvYXV0aG9yPjxhdXRo
b3I+TG9jYXRlbGxpLEZyYW5jbzwvYXV0aG9yPjxhdXRob3I+VmFjY2EsUGFvbGE8L2F1dGhvcj48
YXV0aG9yPk1vcmV0dGEsTG9yZW56bzwvYXV0aG9yPjwvYXV0aG9ycz48L2NvbnRyaWJ1dG9ycz48
dGl0bGVzPjx0aXRsZT5IdW1hbiBDQVIgTksgQ2VsbHM6IEEgTmV3IE5vbi12aXJhbCBNZXRob2Qg
QWxsb3dpbmcgSGlnaCBFZmZpY2llbnQgVHJhbnNmZWN0aW9uIGFuZCBTdHJvbmcgVHVtb3IgQ2Vs
bCBLaWxsaW5nPC90aXRsZT48c2Vjb25kYXJ5LXRpdGxlPkZyb250aWVycyBpbiBJbW11bm9sb2d5
PC9zZWNvbmRhcnktdGl0bGU+PHNob3J0LXRpdGxlPkVmZmljaWVudCBOSyBjZWxscyBub24tdmly
YWwgdHJhbnNmZWN0aW9uPC9zaG9ydC10aXRsZT48L3RpdGxlcz48dm9sdW1lPjEwPC92b2x1bWU+
PG51bWJlcj45NTc8L251bWJlcj48a2V5d29yZHM+PGtleXdvcmQ+Y2hpbWVyaWMgYW50aWdlbiBy
ZWNlcHRvcnMgKENBUnMpLENoZW1va2luZSByZWNlcHRvcnMgQ1IsTksgY2VsbHMsQWRvcHRpdmUg
aW1tdW5vdGhlcmFweSxlbGVjdHJvcG9yYXRpb24gKEVQKTwva2V5d29yZD48L2tleXdvcmRzPjxk
YXRlcz48eWVhcj4yMDE5PC95ZWFyPjxwdWItZGF0ZXM+PGRhdGU+MjAxOS1BcHJpbC0zMDwvZGF0
ZT48L3B1Yi1kYXRlcz48L2RhdGVzPjxpc2JuPjE2NjQtMzIyNDwvaXNibj48d29yay10eXBlPk1l
dGhvZHM8L3dvcmstdHlwZT48dXJscz48cmVsYXRlZC11cmxzPjx1cmw+aHR0cHM6Ly93d3cuZnJv
bnRpZXJzaW4ub3JnL2FydGljbGUvMTAuMzM4OS9maW1tdS4yMDE5LjAwOTU3PC91cmw+PC9yZWxh
dGVkLXVybHM+PC91cmxzPjxlbGVjdHJvbmljLXJlc291cmNlLW51bT4xMC4zMzg5L2ZpbW11LjIw
MTkuMDA5NTc8L2VsZWN0cm9uaWMtcmVzb3VyY2UtbnVtPjxsYW5ndWFnZT5FbmdsaXNoPC9sYW5n
dWFnZT48L3JlY29yZD48L0NpdGU+PC9FbmROb3RlPnAA
</w:fldData>
        </w:fldChar>
      </w:r>
      <w:r>
        <w:rPr>
          <w:rFonts w:ascii="Book Antiqua" w:hAnsi="Book Antiqua" w:cs="Book Antiqua"/>
          <w:shd w:val="clear" w:color="auto" w:fill="FFFFFF"/>
        </w:rPr>
        <w:instrText xml:space="preserve"> ADDIN EN.CITE </w:instrText>
      </w:r>
      <w:r>
        <w:rPr>
          <w:rFonts w:ascii="Book Antiqua" w:hAnsi="Book Antiqua" w:cs="Book Antiqua"/>
          <w:shd w:val="clear" w:color="auto" w:fill="FFFFFF"/>
        </w:rPr>
        <w:fldChar w:fldCharType="begin">
          <w:fldData xml:space="preserve">PEVuZE5vdGU+PENpdGU+PEF1dGhvcj5TaWVnbGVyPC9BdXRob3I+PFllYXI+MjAxODwvWWVhcj48
UmVjTnVtPjIwMjwvUmVjTnVtPjxEaXNwbGF5VGV4dD48c3R5bGUgZmFjZT0ic3VwZXJzY3JpcHQi
Pls3MywgNzRdPC9zdHlsZT48L0Rpc3BsYXlUZXh0PjxyZWNvcmQ+PHJlYy1udW1iZXI+MjAyPC9y
ZWMtbnVtYmVyPjxmb3JlaWduLWtleXM+PGtleSBhcHA9IkVOIiBkYi1pZD0idnBzZHowMHprczBy
em5lMDIwNjV6MjV4ZDV6ZXRyZHIyMjB6IiB0aW1lc3RhbXA9IjAiPjIwMjwva2V5PjwvZm9yZWln
bi1rZXlzPjxyZWYtdHlwZSBuYW1lPSJKb3VybmFsIEFydGljbGUiPjE3PC9yZWYtdHlwZT48Y29u
dHJpYnV0b3JzPjxhdXRob3JzPjxhdXRob3I+U2llZ2xlciwgRS4gTC48L2F1dGhvcj48YXV0aG9y
PlpodSwgWS48L2F1dGhvcj48YXV0aG9yPldhbmcsIFAuPC9hdXRob3I+PGF1dGhvcj5ZYW5nLCBM
LjwvYXV0aG9yPjwvYXV0aG9ycz48L2NvbnRyaWJ1dG9ycz48YXV0aC1hZGRyZXNzPkRlcGFydG1l
bnQgb2YgQ2hlbWljYWwgRW5naW5lZXJpbmcgYW5kIE1hdGVyaWFscyBTY2llbmNlLCBVbml2ZXJz
aXR5IG9mIFNvdXRoZXJuIENhbGlmb3JuaWEsIExvcyBBbmdlbGVzLCBDQSA5MDA4OSwgVVNBLiYj
eEQ7RGVwYXJ0bWVudCBvZiBNaWNyb2Jpb2xvZ3ksIEltbXVub2xvZ3kgJmFtcDsgTW9sZWN1bGFy
IEdlbmV0aWNzLCBVbml2ZXJzaXR5IG9mIENhbGlmb3JuaWEsIExvcyBBbmdlbGVzLCBDQSA5MDA5
NSwgVVNBLiYjeEQ7RGVwYXJ0bWVudCBvZiBDaGVtaWNhbCBFbmdpbmVlcmluZyBhbmQgTWF0ZXJp
YWxzIFNjaWVuY2UsIFVuaXZlcnNpdHkgb2YgU291dGhlcm4gQ2FsaWZvcm5pYSwgTG9zIEFuZ2Vs
ZXMsIENBIDkwMDg5LCBVU0EuIEVsZWN0cm9uaWMgYWRkcmVzczogcGlud2FuZ0B1c2MuZWR1LiYj
eEQ7RGVwYXJ0bWVudCBvZiBNaWNyb2Jpb2xvZ3ksIEltbXVub2xvZ3kgJmFtcDsgTW9sZWN1bGFy
IEdlbmV0aWNzLCBVbml2ZXJzaXR5IG9mIENhbGlmb3JuaWEsIExvcyBBbmdlbGVzLCBDQSA5MDA5
NSwgVVNBOyBFbGkgJmFtcDsgRWR5dGhlIEJyb2FkIENlbnRlciBvZiBSZWdlbmVyYXRpdmUgTWVk
aWNpbmUgYW5kIFN0ZW0gQ2VsbCBSZXNlYXJjaCwgVW5pdmVyc2l0eSBvZiBDYWxpZm9ybmlhLCBM
b3MgQW5nZWxlcywgQ0EgOTAwOTUsIFVTQS4gRWxlY3Ryb25pYyBhZGRyZXNzOiBsaWxpeWFuZ0B1
Y2xhLmVkdS48L2F1dGgtYWRkcmVzcz48dGl0bGVzPjx0aXRsZT5PZmYtdGhlLVNoZWxmIENBUi1O
SyBDZWxscyBmb3IgQ2FuY2VyIEltbXVub3RoZXJhcHk8L3RpdGxlPjxzZWNvbmRhcnktdGl0bGU+
Q2VsbCBTdGVtIENlbGw8L3NlY29uZGFyeS10aXRsZT48L3RpdGxlcz48cGFnZXM+MTYwLTE2MTwv
cGFnZXM+PHZvbHVtZT4yMzwvdm9sdW1lPjxudW1iZXI+MjwvbnVtYmVyPjxlZGl0aW9uPjIwMTgv
MDgvMDQ8L2VkaXRpb24+PGtleXdvcmRzPjxrZXl3b3JkPkh1bWFuczwva2V5d29yZD48a2V5d29y
ZD4qSW1tdW5vdGhlcmFweSwgQWRvcHRpdmU8L2tleXdvcmQ+PGtleXdvcmQ+S2lsbGVyIENlbGxz
LCBOYXR1cmFsPC9rZXl3b3JkPjxrZXl3b3JkPipOZW9wbGFzbXM8L2tleXdvcmQ+PGtleXdvcmQ+
UmVjZXB0b3JzLCBDaGltZXJpYyBBbnRpZ2VuPC9rZXl3b3JkPjwva2V5d29yZHM+PGRhdGVzPjx5
ZWFyPjIwMTg8L3llYXI+PHB1Yi1kYXRlcz48ZGF0ZT5BdWcgMjwvZGF0ZT48L3B1Yi1kYXRlcz48
L2RhdGVzPjxpc2JuPjE4NzUtOTc3NyAoRWxlY3Ryb25pYykmI3hEOzE4NzUtOTc3NyAoTGlua2lu
Zyk8L2lzYm4+PGFjY2Vzc2lvbi1udW0+MzAwNzUxMjc8L2FjY2Vzc2lvbi1udW0+PHVybHM+PHJl
bGF0ZWQtdXJscz48dXJsPmh0dHBzOi8vd3d3Lm5jYmkubmxtLm5paC5nb3YvcHVibWVkLzMwMDc1
MTI3PC91cmw+PC9yZWxhdGVkLXVybHM+PC91cmxzPjxlbGVjdHJvbmljLXJlc291cmNlLW51bT4x
MC4xMDE2L2ouc3RlbS4yMDE4LjA3LjAwNzwvZWxlY3Ryb25pYy1yZXNvdXJjZS1udW0+PC9yZWNv
cmQ+PC9DaXRlPjxDaXRlPjxBdXRob3I+SW5nZWduZXJlPC9BdXRob3I+PFllYXI+MjAxOTwvWWVh
cj48UmVjTnVtPjIwMzwvUmVjTnVtPjxyZWNvcmQ+PHJlYy1udW1iZXI+MjAzPC9yZWMtbnVtYmVy
Pjxmb3JlaWduLWtleXM+PGtleSBhcHA9IkVOIiBkYi1pZD0idnBzZHowMHprczByem5lMDIwNjV6
MjV4ZDV6ZXRyZHIyMjB6IiB0aW1lc3RhbXA9IjAiPjIwMzwva2V5PjwvZm9yZWlnbi1rZXlzPjxy
ZWYtdHlwZSBuYW1lPSJKb3VybmFsIEFydGljbGUiPjE3PC9yZWYtdHlwZT48Y29udHJpYnV0b3Jz
PjxhdXRob3JzPjxhdXRob3I+SW5nZWduZXJlLFRpemlhbm88L2F1dGhvcj48YXV0aG9yPk1hcmlv
dHRpLEZyYW5jZXNjYSBSb21hbmE8L2F1dGhvcj48YXV0aG9yPlBlbG9zaSxBbmRyZWE8L2F1dGhv
cj48YXV0aG9yPlF1aW50YXJlbGxpLENvbmNldHRhPC9hdXRob3I+PGF1dGhvcj5EZSBBbmdlbGlz
LEJpYWdpbzwvYXV0aG9yPjxhdXRob3I+VHVtaW5vLE5pY29sYTwvYXV0aG9yPjxhdXRob3I+QmVz
aSxGcmFuY2VzY2E8L2F1dGhvcj48YXV0aG9yPkNhbnRvbmksQ2xhdWRpYTwvYXV0aG9yPjxhdXRo
b3I+TG9jYXRlbGxpLEZyYW5jbzwvYXV0aG9yPjxhdXRob3I+VmFjY2EsUGFvbGE8L2F1dGhvcj48
YXV0aG9yPk1vcmV0dGEsTG9yZW56bzwvYXV0aG9yPjwvYXV0aG9ycz48L2NvbnRyaWJ1dG9ycz48
dGl0bGVzPjx0aXRsZT5IdW1hbiBDQVIgTksgQ2VsbHM6IEEgTmV3IE5vbi12aXJhbCBNZXRob2Qg
QWxsb3dpbmcgSGlnaCBFZmZpY2llbnQgVHJhbnNmZWN0aW9uIGFuZCBTdHJvbmcgVHVtb3IgQ2Vs
bCBLaWxsaW5nPC90aXRsZT48c2Vjb25kYXJ5LXRpdGxlPkZyb250aWVycyBpbiBJbW11bm9sb2d5
PC9zZWNvbmRhcnktdGl0bGU+PHNob3J0LXRpdGxlPkVmZmljaWVudCBOSyBjZWxscyBub24tdmly
YWwgdHJhbnNmZWN0aW9uPC9zaG9ydC10aXRsZT48L3RpdGxlcz48dm9sdW1lPjEwPC92b2x1bWU+
PG51bWJlcj45NTc8L251bWJlcj48a2V5d29yZHM+PGtleXdvcmQ+Y2hpbWVyaWMgYW50aWdlbiBy
ZWNlcHRvcnMgKENBUnMpLENoZW1va2luZSByZWNlcHRvcnMgQ1IsTksgY2VsbHMsQWRvcHRpdmUg
aW1tdW5vdGhlcmFweSxlbGVjdHJvcG9yYXRpb24gKEVQKTwva2V5d29yZD48L2tleXdvcmRzPjxk
YXRlcz48eWVhcj4yMDE5PC95ZWFyPjxwdWItZGF0ZXM+PGRhdGU+MjAxOS1BcHJpbC0zMDwvZGF0
ZT48L3B1Yi1kYXRlcz48L2RhdGVzPjxpc2JuPjE2NjQtMzIyNDwvaXNibj48d29yay10eXBlPk1l
dGhvZHM8L3dvcmstdHlwZT48dXJscz48cmVsYXRlZC11cmxzPjx1cmw+aHR0cHM6Ly93d3cuZnJv
bnRpZXJzaW4ub3JnL2FydGljbGUvMTAuMzM4OS9maW1tdS4yMDE5LjAwOTU3PC91cmw+PC9yZWxh
dGVkLXVybHM+PC91cmxzPjxlbGVjdHJvbmljLXJlc291cmNlLW51bT4xMC4zMzg5L2ZpbW11LjIw
MTkuMDA5NTc8L2VsZWN0cm9uaWMtcmVzb3VyY2UtbnVtPjxsYW5ndWFnZT5FbmdsaXNoPC9sYW5n
dWFnZT48L3JlY29yZD48L0NpdGU+PC9FbmROb3RlPnAA
</w:fldData>
        </w:fldChar>
      </w:r>
      <w:r>
        <w:rPr>
          <w:rFonts w:ascii="Book Antiqua" w:hAnsi="Book Antiqua" w:cs="Book Antiqua"/>
          <w:shd w:val="clear" w:color="auto" w:fill="FFFFFF"/>
        </w:rPr>
        <w:instrText xml:space="preserve"> ADDIN EN.CITE.DATA </w:instrText>
      </w:r>
      <w:r>
        <w:rPr>
          <w:rFonts w:ascii="Book Antiqua" w:hAnsi="Book Antiqua" w:cs="Book Antiqua"/>
          <w:shd w:val="clear" w:color="auto" w:fill="FFFFFF"/>
        </w:rPr>
      </w:r>
      <w:r>
        <w:rPr>
          <w:rFonts w:ascii="Book Antiqua" w:hAnsi="Book Antiqua" w:cs="Book Antiqua"/>
          <w:shd w:val="clear" w:color="auto" w:fill="FFFFFF"/>
        </w:rPr>
        <w:fldChar w:fldCharType="end"/>
      </w:r>
      <w:r>
        <w:rPr>
          <w:rFonts w:ascii="Book Antiqua" w:hAnsi="Book Antiqua" w:cs="Book Antiqua"/>
          <w:shd w:val="clear" w:color="auto" w:fill="FFFFFF"/>
        </w:rPr>
      </w:r>
      <w:r>
        <w:rPr>
          <w:rFonts w:ascii="Book Antiqua" w:hAnsi="Book Antiqua" w:cs="Book Antiqua"/>
          <w:shd w:val="clear" w:color="auto" w:fill="FFFFFF"/>
        </w:rPr>
        <w:fldChar w:fldCharType="separate"/>
      </w:r>
      <w:r>
        <w:rPr>
          <w:rFonts w:ascii="Book Antiqua" w:hAnsi="Book Antiqua" w:cs="Book Antiqua"/>
          <w:shd w:val="clear" w:color="auto" w:fill="FFFFFF"/>
          <w:vertAlign w:val="superscript"/>
        </w:rPr>
        <w:t>[71,72]</w:t>
      </w:r>
      <w:r>
        <w:rPr>
          <w:rFonts w:ascii="Book Antiqua" w:hAnsi="Book Antiqua" w:cs="Book Antiqua"/>
          <w:shd w:val="clear" w:color="auto" w:fill="FFFFFF"/>
        </w:rPr>
        <w:fldChar w:fldCharType="end"/>
      </w:r>
      <w:r>
        <w:rPr>
          <w:rFonts w:ascii="Book Antiqua" w:hAnsi="Book Antiqua" w:cs="Book Antiqua"/>
          <w:shd w:val="clear" w:color="auto" w:fill="FFFFFF"/>
        </w:rPr>
        <w:t>. However, there are also major drawbacks like the poor ability of NK to reach tumor tissue due to TME and some changes that may intervene in the expression of activating receptors/ligands. For example, the level of NKG2D ligand is increased in the early stages of colorectal cancer, but it decreases during tumor progression</w:t>
      </w:r>
      <w:r>
        <w:rPr>
          <w:rFonts w:ascii="Book Antiqua" w:hAnsi="Book Antiqua" w:cs="Book Antiqua"/>
          <w:shd w:val="clear" w:color="auto" w:fill="FFFFFF"/>
        </w:rPr>
        <w:fldChar w:fldCharType="begin">
          <w:fldData xml:space="preserve">PEVuZE5vdGU+PENpdGU+PEF1dGhvcj5NY0dpbHZyYXk8L0F1dGhvcj48WWVhcj4yMDA5PC9ZZWFy
PjxSZWNOdW0+MjA0PC9SZWNOdW0+PERpc3BsYXlUZXh0PjxzdHlsZSBmYWNlPSJzdXBlcnNjcmlw
dCI+Wzc1XTwvc3R5bGU+PC9EaXNwbGF5VGV4dD48cmVjb3JkPjxyZWMtbnVtYmVyPjIwNDwvcmVj
LW51bWJlcj48Zm9yZWlnbi1rZXlzPjxrZXkgYXBwPSJFTiIgZGItaWQ9InZwc2R6MDB6a3Mwcnpu
ZTAyMDY1ejI1eGQ1emV0cmRyMjIweiIgdGltZXN0YW1wPSIwIj4yMDQ8L2tleT48L2ZvcmVpZ24t
a2V5cz48cmVmLXR5cGUgbmFtZT0iSm91cm5hbCBBcnRpY2xlIj4xNzwvcmVmLXR5cGU+PGNvbnRy
aWJ1dG9ycz48YXV0aG9ycz48YXV0aG9yPk1jR2lsdnJheSwgUm9nZXIgVy48L2F1dGhvcj48YXV0
aG9yPkVhZ2xlLCBSb2JlcnQgQS48L2F1dGhvcj48YXV0aG9yPldhdHNvbiwgTmljaG9sYXMgRi4g
Uy48L2F1dGhvcj48YXV0aG9yPkFsLUF0dGFyLCBBaG1hZDwvYXV0aG9yPjxhdXRob3I+QmFsbCwg
R3JhaGFtPC9hdXRob3I+PGF1dGhvcj5KYWZmZXJqaSwgSW5zaXlhPC9hdXRob3I+PGF1dGhvcj5U
cm93c2RhbGUsIEpvaG48L2F1dGhvcj48YXV0aG9yPkR1cnJhbnQsIExpbmR5IEcuPC9hdXRob3I+
PC9hdXRob3JzPjwvY29udHJpYnV0b3JzPjx0aXRsZXM+PHRpdGxlPk5LRzJEIGxpZ2FuZCBleHBy
ZXNzaW9uIGluIGh1bWFuIGNvbG9yZWN0YWwgY2FuY2VyIHJldmVhbHMgYXNzb2NpYXRpb25zIHdp
dGggcHJvZ25vc2lzIGFuZCBldmlkZW5jZSBmb3IgaW1tdW5vZWRpdGluZzwvdGl0bGU+PHNlY29u
ZGFyeS10aXRsZT5DbGluaWNhbCBjYW5jZXIgcmVzZWFyY2ggOiBhbiBvZmZpY2lhbCBqb3VybmFs
IG9mIHRoZSBBbWVyaWNhbiBBc3NvY2lhdGlvbiBmb3IgQ2FuY2VyIFJlc2VhcmNoPC9zZWNvbmRh
cnktdGl0bGU+PGFsdC10aXRsZT5DbGluIENhbmNlciBSZXM8L2FsdC10aXRsZT48L3RpdGxlcz48
cGFnZXM+Njk5My03MDAyPC9wYWdlcz48dm9sdW1lPjE1PC92b2x1bWU+PG51bWJlcj4yMjwvbnVt
YmVyPjxlZGl0aW9uPjIwMDkvMTAvMjc8L2VkaXRpb24+PGtleXdvcmRzPjxrZXl3b3JkPkFnZWQ8
L2tleXdvcmQ+PGtleXdvcmQ+Q29ob3J0IFN0dWRpZXM8L2tleXdvcmQ+PGtleXdvcmQ+Q29sb3Jl
Y3RhbCBOZW9wbGFzbXMvKmdlbmV0aWNzLyptZXRhYm9saXNtL3N1cmdlcnk8L2tleXdvcmQ+PGtl
eXdvcmQ+RGlzZWFzZS1GcmVlIFN1cnZpdmFsPC9rZXl3b3JkPjxrZXl3b3JkPkZlbWFsZTwva2V5
d29yZD48a2V5d29yZD5IdW1hbnM8L2tleXdvcmQ+PGtleXdvcmQ+SW1tdW5vaGlzdG9jaGVtaXN0
cnkvbWV0aG9kczwva2V5d29yZD48a2V5d29yZD5MaWdhbmRzPC9rZXl3b3JkPjxrZXl3b3JkPk1h
bGU8L2tleXdvcmQ+PGtleXdvcmQ+TWlkZGxlIEFnZWQ8L2tleXdvcmQ+PGtleXdvcmQ+TW9kZWxz
LCBUaGVvcmV0aWNhbDwva2V5d29yZD48a2V5d29yZD5OSyBDZWxsIExlY3Rpbi1MaWtlIFJlY2Vw
dG9yIFN1YmZhbWlseSBLLypiaW9zeW50aGVzaXMvKmdlbmV0aWNzPC9rZXl3b3JkPjxrZXl3b3Jk
Pk5lb3BsYXNtIE1ldGFzdGFzaXM8L2tleXdvcmQ+PGtleXdvcmQ+T2xpZ29udWNsZW90aWRlIEFy
cmF5IFNlcXVlbmNlIEFuYWx5c2lzPC9rZXl3b3JkPjxrZXl3b3JkPlByb2dub3Npczwva2V5d29y
ZD48a2V5d29yZD5Qcm9wb3J0aW9uYWwgSGF6YXJkcyBNb2RlbHM8L2tleXdvcmQ+PGtleXdvcmQ+
VGltZSBGYWN0b3JzPC9rZXl3b3JkPjxrZXl3b3JkPlRyZWF0bWVudCBPdXRjb21lPC9rZXl3b3Jk
Pjwva2V5d29yZHM+PGRhdGVzPjx5ZWFyPjIwMDk8L3llYXI+PC9kYXRlcz48aXNibj4xMDc4LTA0
MzI8L2lzYm4+PGFjY2Vzc2lvbi1udW0+MTk4NjE0MzQ8L2FjY2Vzc2lvbi1udW0+PHVybHM+PHJl
bGF0ZWQtdXJscz48dXJsPmh0dHBzOi8vd3d3Lm5jYmkubmxtLm5paC5nb3YvcHVibWVkLzE5ODYx
NDM0PC91cmw+PHVybD5odHRwczovL3d3dy5uY2JpLm5sbS5uaWguZ292L3BtYy9hcnRpY2xlcy9Q
TUMyNzc4NjUzLzwvdXJsPjwvcmVsYXRlZC11cmxzPjwvdXJscz48ZWxlY3Ryb25pYy1yZXNvdXJj
ZS1udW0+MTAuMTE1OC8xMDc4LTA0MzIuQ0NSLTA5LTA5OTE8L2VsZWN0cm9uaWMtcmVzb3VyY2Ut
bnVtPjxyZW1vdGUtZGF0YWJhc2UtbmFtZT5QdWJNZWQ8L3JlbW90ZS1kYXRhYmFzZS1uYW1lPjxs
YW5ndWFnZT5lbmc8L2xhbmd1YWdlPjwvcmVjb3JkPjwvQ2l0ZT48L0VuZE5vdGU+
</w:fldData>
        </w:fldChar>
      </w:r>
      <w:r>
        <w:rPr>
          <w:rFonts w:ascii="Book Antiqua" w:hAnsi="Book Antiqua" w:cs="Book Antiqua"/>
          <w:shd w:val="clear" w:color="auto" w:fill="FFFFFF"/>
        </w:rPr>
        <w:instrText xml:space="preserve"> ADDIN EN.CITE </w:instrText>
      </w:r>
      <w:r>
        <w:rPr>
          <w:rFonts w:ascii="Book Antiqua" w:hAnsi="Book Antiqua" w:cs="Book Antiqua"/>
          <w:shd w:val="clear" w:color="auto" w:fill="FFFFFF"/>
        </w:rPr>
        <w:fldChar w:fldCharType="begin">
          <w:fldData xml:space="preserve">PEVuZE5vdGU+PENpdGU+PEF1dGhvcj5NY0dpbHZyYXk8L0F1dGhvcj48WWVhcj4yMDA5PC9ZZWFy
PjxSZWNOdW0+MjA0PC9SZWNOdW0+PERpc3BsYXlUZXh0PjxzdHlsZSBmYWNlPSJzdXBlcnNjcmlw
dCI+Wzc1XTwvc3R5bGU+PC9EaXNwbGF5VGV4dD48cmVjb3JkPjxyZWMtbnVtYmVyPjIwNDwvcmVj
LW51bWJlcj48Zm9yZWlnbi1rZXlzPjxrZXkgYXBwPSJFTiIgZGItaWQ9InZwc2R6MDB6a3Mwcnpu
ZTAyMDY1ejI1eGQ1emV0cmRyMjIweiIgdGltZXN0YW1wPSIwIj4yMDQ8L2tleT48L2ZvcmVpZ24t
a2V5cz48cmVmLXR5cGUgbmFtZT0iSm91cm5hbCBBcnRpY2xlIj4xNzwvcmVmLXR5cGU+PGNvbnRy
aWJ1dG9ycz48YXV0aG9ycz48YXV0aG9yPk1jR2lsdnJheSwgUm9nZXIgVy48L2F1dGhvcj48YXV0
aG9yPkVhZ2xlLCBSb2JlcnQgQS48L2F1dGhvcj48YXV0aG9yPldhdHNvbiwgTmljaG9sYXMgRi4g
Uy48L2F1dGhvcj48YXV0aG9yPkFsLUF0dGFyLCBBaG1hZDwvYXV0aG9yPjxhdXRob3I+QmFsbCwg
R3JhaGFtPC9hdXRob3I+PGF1dGhvcj5KYWZmZXJqaSwgSW5zaXlhPC9hdXRob3I+PGF1dGhvcj5U
cm93c2RhbGUsIEpvaG48L2F1dGhvcj48YXV0aG9yPkR1cnJhbnQsIExpbmR5IEcuPC9hdXRob3I+
PC9hdXRob3JzPjwvY29udHJpYnV0b3JzPjx0aXRsZXM+PHRpdGxlPk5LRzJEIGxpZ2FuZCBleHBy
ZXNzaW9uIGluIGh1bWFuIGNvbG9yZWN0YWwgY2FuY2VyIHJldmVhbHMgYXNzb2NpYXRpb25zIHdp
dGggcHJvZ25vc2lzIGFuZCBldmlkZW5jZSBmb3IgaW1tdW5vZWRpdGluZzwvdGl0bGU+PHNlY29u
ZGFyeS10aXRsZT5DbGluaWNhbCBjYW5jZXIgcmVzZWFyY2ggOiBhbiBvZmZpY2lhbCBqb3VybmFs
IG9mIHRoZSBBbWVyaWNhbiBBc3NvY2lhdGlvbiBmb3IgQ2FuY2VyIFJlc2VhcmNoPC9zZWNvbmRh
cnktdGl0bGU+PGFsdC10aXRsZT5DbGluIENhbmNlciBSZXM8L2FsdC10aXRsZT48L3RpdGxlcz48
cGFnZXM+Njk5My03MDAyPC9wYWdlcz48dm9sdW1lPjE1PC92b2x1bWU+PG51bWJlcj4yMjwvbnVt
YmVyPjxlZGl0aW9uPjIwMDkvMTAvMjc8L2VkaXRpb24+PGtleXdvcmRzPjxrZXl3b3JkPkFnZWQ8
L2tleXdvcmQ+PGtleXdvcmQ+Q29ob3J0IFN0dWRpZXM8L2tleXdvcmQ+PGtleXdvcmQ+Q29sb3Jl
Y3RhbCBOZW9wbGFzbXMvKmdlbmV0aWNzLyptZXRhYm9saXNtL3N1cmdlcnk8L2tleXdvcmQ+PGtl
eXdvcmQ+RGlzZWFzZS1GcmVlIFN1cnZpdmFsPC9rZXl3b3JkPjxrZXl3b3JkPkZlbWFsZTwva2V5
d29yZD48a2V5d29yZD5IdW1hbnM8L2tleXdvcmQ+PGtleXdvcmQ+SW1tdW5vaGlzdG9jaGVtaXN0
cnkvbWV0aG9kczwva2V5d29yZD48a2V5d29yZD5MaWdhbmRzPC9rZXl3b3JkPjxrZXl3b3JkPk1h
bGU8L2tleXdvcmQ+PGtleXdvcmQ+TWlkZGxlIEFnZWQ8L2tleXdvcmQ+PGtleXdvcmQ+TW9kZWxz
LCBUaGVvcmV0aWNhbDwva2V5d29yZD48a2V5d29yZD5OSyBDZWxsIExlY3Rpbi1MaWtlIFJlY2Vw
dG9yIFN1YmZhbWlseSBLLypiaW9zeW50aGVzaXMvKmdlbmV0aWNzPC9rZXl3b3JkPjxrZXl3b3Jk
Pk5lb3BsYXNtIE1ldGFzdGFzaXM8L2tleXdvcmQ+PGtleXdvcmQ+T2xpZ29udWNsZW90aWRlIEFy
cmF5IFNlcXVlbmNlIEFuYWx5c2lzPC9rZXl3b3JkPjxrZXl3b3JkPlByb2dub3Npczwva2V5d29y
ZD48a2V5d29yZD5Qcm9wb3J0aW9uYWwgSGF6YXJkcyBNb2RlbHM8L2tleXdvcmQ+PGtleXdvcmQ+
VGltZSBGYWN0b3JzPC9rZXl3b3JkPjxrZXl3b3JkPlRyZWF0bWVudCBPdXRjb21lPC9rZXl3b3Jk
Pjwva2V5d29yZHM+PGRhdGVzPjx5ZWFyPjIwMDk8L3llYXI+PC9kYXRlcz48aXNibj4xMDc4LTA0
MzI8L2lzYm4+PGFjY2Vzc2lvbi1udW0+MTk4NjE0MzQ8L2FjY2Vzc2lvbi1udW0+PHVybHM+PHJl
bGF0ZWQtdXJscz48dXJsPmh0dHBzOi8vd3d3Lm5jYmkubmxtLm5paC5nb3YvcHVibWVkLzE5ODYx
NDM0PC91cmw+PHVybD5odHRwczovL3d3dy5uY2JpLm5sbS5uaWguZ292L3BtYy9hcnRpY2xlcy9Q
TUMyNzc4NjUzLzwvdXJsPjwvcmVsYXRlZC11cmxzPjwvdXJscz48ZWxlY3Ryb25pYy1yZXNvdXJj
ZS1udW0+MTAuMTE1OC8xMDc4LTA0MzIuQ0NSLTA5LTA5OTE8L2VsZWN0cm9uaWMtcmVzb3VyY2Ut
bnVtPjxyZW1vdGUtZGF0YWJhc2UtbmFtZT5QdWJNZWQ8L3JlbW90ZS1kYXRhYmFzZS1uYW1lPjxs
YW5ndWFnZT5lbmc8L2xhbmd1YWdlPjwvcmVjb3JkPjwvQ2l0ZT48L0VuZE5vdGU+
</w:fldData>
        </w:fldChar>
      </w:r>
      <w:r>
        <w:rPr>
          <w:rFonts w:ascii="Book Antiqua" w:hAnsi="Book Antiqua" w:cs="Book Antiqua"/>
          <w:shd w:val="clear" w:color="auto" w:fill="FFFFFF"/>
        </w:rPr>
        <w:instrText xml:space="preserve"> ADDIN EN.CITE.DATA </w:instrText>
      </w:r>
      <w:r>
        <w:rPr>
          <w:rFonts w:ascii="Book Antiqua" w:hAnsi="Book Antiqua" w:cs="Book Antiqua"/>
          <w:shd w:val="clear" w:color="auto" w:fill="FFFFFF"/>
        </w:rPr>
      </w:r>
      <w:r>
        <w:rPr>
          <w:rFonts w:ascii="Book Antiqua" w:hAnsi="Book Antiqua" w:cs="Book Antiqua"/>
          <w:shd w:val="clear" w:color="auto" w:fill="FFFFFF"/>
        </w:rPr>
        <w:fldChar w:fldCharType="end"/>
      </w:r>
      <w:r>
        <w:rPr>
          <w:rFonts w:ascii="Book Antiqua" w:hAnsi="Book Antiqua" w:cs="Book Antiqua"/>
          <w:shd w:val="clear" w:color="auto" w:fill="FFFFFF"/>
        </w:rPr>
      </w:r>
      <w:r>
        <w:rPr>
          <w:rFonts w:ascii="Book Antiqua" w:hAnsi="Book Antiqua" w:cs="Book Antiqua"/>
          <w:shd w:val="clear" w:color="auto" w:fill="FFFFFF"/>
        </w:rPr>
        <w:fldChar w:fldCharType="separate"/>
      </w:r>
      <w:r>
        <w:rPr>
          <w:rFonts w:ascii="Book Antiqua" w:hAnsi="Book Antiqua" w:cs="Book Antiqua"/>
          <w:shd w:val="clear" w:color="auto" w:fill="FFFFFF"/>
          <w:vertAlign w:val="superscript"/>
        </w:rPr>
        <w:t>[73]</w:t>
      </w:r>
      <w:r>
        <w:rPr>
          <w:rFonts w:ascii="Book Antiqua" w:hAnsi="Book Antiqua" w:cs="Book Antiqua"/>
          <w:shd w:val="clear" w:color="auto" w:fill="FFFFFF"/>
        </w:rPr>
        <w:fldChar w:fldCharType="end"/>
      </w:r>
      <w:r>
        <w:rPr>
          <w:rFonts w:ascii="Book Antiqua" w:hAnsi="Book Antiqua" w:cs="Book Antiqua"/>
          <w:shd w:val="clear" w:color="auto" w:fill="FFFFFF"/>
        </w:rPr>
        <w:t>.</w:t>
      </w:r>
    </w:p>
    <w:p w14:paraId="3664112E" w14:textId="77777777" w:rsidR="00231361" w:rsidRDefault="00C823EC">
      <w:pPr>
        <w:tabs>
          <w:tab w:val="left" w:pos="2127"/>
        </w:tabs>
        <w:autoSpaceDE w:val="0"/>
        <w:autoSpaceDN w:val="0"/>
        <w:adjustRightInd w:val="0"/>
        <w:snapToGrid w:val="0"/>
        <w:spacing w:after="0" w:line="360" w:lineRule="auto"/>
        <w:ind w:firstLineChars="200" w:firstLine="480"/>
        <w:jc w:val="both"/>
        <w:rPr>
          <w:rFonts w:ascii="Book Antiqua" w:hAnsi="Book Antiqua" w:cs="Book Antiqua"/>
          <w:shd w:val="clear" w:color="auto" w:fill="FFFFFF"/>
        </w:rPr>
      </w:pPr>
      <w:r>
        <w:rPr>
          <w:rFonts w:ascii="Book Antiqua" w:eastAsia="Times New Roman" w:hAnsi="Book Antiqua" w:cs="Book Antiqua"/>
        </w:rPr>
        <w:t xml:space="preserve">There are not ongoing clinical trials for GCSC or other solid CSC. The only clinical trial for solid cancers is a phase I study that use </w:t>
      </w:r>
      <w:r>
        <w:rPr>
          <w:rFonts w:ascii="Book Antiqua" w:hAnsi="Book Antiqua" w:cs="Book Antiqua"/>
          <w:shd w:val="clear" w:color="auto" w:fill="FFFFFF"/>
        </w:rPr>
        <w:t>anti</w:t>
      </w:r>
      <w:r>
        <w:rPr>
          <w:rFonts w:ascii="Book Antiqua" w:eastAsia="宋体" w:hAnsi="Book Antiqua" w:cs="Book Antiqua" w:hint="eastAsia"/>
          <w:shd w:val="clear" w:color="auto" w:fill="FFFFFF"/>
          <w:lang w:eastAsia="zh-CN"/>
        </w:rPr>
        <w:t>-</w:t>
      </w:r>
      <w:r>
        <w:rPr>
          <w:rFonts w:ascii="Book Antiqua" w:hAnsi="Book Antiqua" w:cs="Book Antiqua"/>
          <w:shd w:val="clear" w:color="auto" w:fill="FFFFFF"/>
        </w:rPr>
        <w:t xml:space="preserve">GD2 </w:t>
      </w:r>
      <w:r>
        <w:rPr>
          <w:rFonts w:ascii="Book Antiqua" w:eastAsia="Times New Roman" w:hAnsi="Book Antiqua" w:cs="Book Antiqua"/>
        </w:rPr>
        <w:t xml:space="preserve">CAR-T </w:t>
      </w:r>
      <w:r>
        <w:rPr>
          <w:rFonts w:ascii="Book Antiqua" w:hAnsi="Book Antiqua" w:cs="Book Antiqua"/>
          <w:shd w:val="clear" w:color="auto" w:fill="FFFFFF"/>
        </w:rPr>
        <w:t>for sarcoma and neuroblastoma patients</w:t>
      </w:r>
      <w:r>
        <w:rPr>
          <w:rFonts w:ascii="Book Antiqua" w:eastAsia="Times New Roman" w:hAnsi="Book Antiqua" w:cs="Book Antiqua"/>
        </w:rPr>
        <w:t xml:space="preserve"> (</w:t>
      </w:r>
      <w:r>
        <w:rPr>
          <w:rFonts w:ascii="Book Antiqua" w:hAnsi="Book Antiqua" w:cs="Book Antiqua"/>
          <w:shd w:val="clear" w:color="auto" w:fill="FFFFFF"/>
        </w:rPr>
        <w:t>NCT02107963), without published results. There are however 30 clinical trials that are recruiting patients with solid cancers including liver, stomach and colorectal for CAR-T therapies using PD-1, CTLA4, EGFR or NKG2D-</w:t>
      </w:r>
      <w:r>
        <w:rPr>
          <w:rFonts w:ascii="Book Antiqua" w:eastAsia="宋体" w:hAnsi="Book Antiqua" w:cs="Book Antiqua" w:hint="eastAsia"/>
          <w:shd w:val="clear" w:color="auto" w:fill="FFFFFF"/>
          <w:lang w:eastAsia="zh-CN"/>
        </w:rPr>
        <w:t>l</w:t>
      </w:r>
      <w:r>
        <w:rPr>
          <w:rFonts w:ascii="Book Antiqua" w:hAnsi="Book Antiqua" w:cs="Book Antiqua"/>
          <w:shd w:val="clear" w:color="auto" w:fill="FFFFFF"/>
        </w:rPr>
        <w:t>igand. Also, there are three trials for solid cancers that are recruiting for CAR-NK therapies using antigens like MUC3, ROBO1, and NKG2D-</w:t>
      </w:r>
      <w:r>
        <w:rPr>
          <w:rFonts w:ascii="Book Antiqua" w:eastAsia="宋体" w:hAnsi="Book Antiqua" w:cs="Book Antiqua" w:hint="eastAsia"/>
          <w:shd w:val="clear" w:color="auto" w:fill="FFFFFF"/>
          <w:lang w:eastAsia="zh-CN"/>
        </w:rPr>
        <w:t>l</w:t>
      </w:r>
      <w:r>
        <w:rPr>
          <w:rFonts w:ascii="Book Antiqua" w:hAnsi="Book Antiqua" w:cs="Book Antiqua"/>
          <w:shd w:val="clear" w:color="auto" w:fill="FFFFFF"/>
        </w:rPr>
        <w:t>igand. The creation of NKG2D/NKG2DL-based multi-functional fusion proteins is becoming one of the most promising strategies in immunotherapy for cancer. Activated CAR-NKG2D receptor on the T or NK cell surface can bind to its respective NKG2D ligand expressed in tumor cells, enabling immune cells to kill tumor cells.</w:t>
      </w:r>
    </w:p>
    <w:p w14:paraId="37F3E4BB" w14:textId="77777777" w:rsidR="00231361" w:rsidRDefault="00231361">
      <w:pPr>
        <w:tabs>
          <w:tab w:val="left" w:pos="2127"/>
        </w:tabs>
        <w:autoSpaceDE w:val="0"/>
        <w:autoSpaceDN w:val="0"/>
        <w:adjustRightInd w:val="0"/>
        <w:snapToGrid w:val="0"/>
        <w:spacing w:after="0" w:line="360" w:lineRule="auto"/>
        <w:jc w:val="both"/>
        <w:rPr>
          <w:rFonts w:ascii="Book Antiqua" w:eastAsia="Times New Roman" w:hAnsi="Book Antiqua" w:cs="Book Antiqua"/>
        </w:rPr>
      </w:pPr>
    </w:p>
    <w:p w14:paraId="229ABDAA" w14:textId="77777777" w:rsidR="00231361" w:rsidRDefault="00C823EC">
      <w:pPr>
        <w:pStyle w:val="1"/>
        <w:snapToGrid w:val="0"/>
        <w:spacing w:before="0" w:beforeAutospacing="0" w:afterAutospacing="0" w:line="360" w:lineRule="auto"/>
        <w:jc w:val="both"/>
        <w:rPr>
          <w:rFonts w:ascii="Book Antiqua" w:eastAsia="Times New Roman" w:hAnsi="Book Antiqua" w:cs="Book Antiqua"/>
          <w:i/>
          <w:sz w:val="24"/>
          <w:szCs w:val="24"/>
        </w:rPr>
      </w:pPr>
      <w:r>
        <w:rPr>
          <w:rFonts w:ascii="Book Antiqua" w:eastAsia="Times New Roman" w:hAnsi="Book Antiqua" w:cs="Book Antiqua"/>
          <w:i/>
          <w:sz w:val="24"/>
          <w:szCs w:val="24"/>
        </w:rPr>
        <w:t>DC-vaccines that target GCSC</w:t>
      </w:r>
    </w:p>
    <w:p w14:paraId="256AF388" w14:textId="77777777" w:rsidR="00231361" w:rsidRDefault="00C823EC">
      <w:pPr>
        <w:tabs>
          <w:tab w:val="left" w:pos="2127"/>
        </w:tabs>
        <w:autoSpaceDE w:val="0"/>
        <w:autoSpaceDN w:val="0"/>
        <w:adjustRightInd w:val="0"/>
        <w:snapToGrid w:val="0"/>
        <w:spacing w:after="0" w:line="360" w:lineRule="auto"/>
        <w:jc w:val="both"/>
        <w:rPr>
          <w:rFonts w:ascii="Book Antiqua" w:eastAsia="Times New Roman" w:hAnsi="Book Antiqua" w:cs="Book Antiqua"/>
        </w:rPr>
      </w:pPr>
      <w:r>
        <w:rPr>
          <w:rFonts w:ascii="Book Antiqua" w:eastAsia="Times New Roman" w:hAnsi="Book Antiqua" w:cs="Book Antiqua"/>
        </w:rPr>
        <w:t>Dendritic cells are crucial players in immune responses, and their ability to control the activation, proliferation and differentiation of specific T</w:t>
      </w:r>
      <w:r>
        <w:rPr>
          <w:rFonts w:ascii="Book Antiqua" w:eastAsia="宋体" w:hAnsi="Book Antiqua" w:cs="Book Antiqua" w:hint="eastAsia"/>
          <w:lang w:eastAsia="zh-CN"/>
        </w:rPr>
        <w:t xml:space="preserve"> </w:t>
      </w:r>
      <w:r>
        <w:rPr>
          <w:rFonts w:ascii="Book Antiqua" w:eastAsia="Times New Roman" w:hAnsi="Book Antiqua" w:cs="Book Antiqua"/>
        </w:rPr>
        <w:t>cell subsets make them strategic tools for cancer vaccines that target CSCs. A great advantage of DC-vaccines might be the potential capacity to induce immunological memory, eliminating existing CSCs and, at the same time, offering long-term protection against new arising CSCs</w:t>
      </w:r>
      <w:r>
        <w:rPr>
          <w:rFonts w:ascii="Book Antiqua" w:eastAsia="Times New Roman" w:hAnsi="Book Antiqua" w:cs="Book Antiqua"/>
        </w:rPr>
        <w:fldChar w:fldCharType="begin"/>
      </w:r>
      <w:r>
        <w:rPr>
          <w:rFonts w:ascii="Book Antiqua" w:eastAsia="Times New Roman" w:hAnsi="Book Antiqua" w:cs="Book Antiqua"/>
        </w:rPr>
        <w:instrText xml:space="preserve"> ADDIN EN.CITE &lt;EndNote&gt;&lt;Cite&gt;&lt;Author&gt;Wefers&lt;/Author&gt;&lt;Year&gt;2018&lt;/Year&gt;&lt;RecNum&gt;84&lt;/RecNum&gt;&lt;DisplayText&gt;&lt;style face="superscript"&gt;[76]&lt;/style&gt;&lt;/DisplayText&gt;&lt;record&gt;&lt;rec-number&gt;84&lt;/rec-number&gt;&lt;foreign-keys&gt;&lt;key app="EN" db-id="vpsdz00zks0rzne02065z25xd5zetrdr220z" timestamp="0"&gt;84&lt;/key&gt;&lt;/foreign-keys&gt;&lt;ref-type name="Journal Article"&gt;17&lt;/ref-type&gt;&lt;contributors&gt;&lt;authors&gt;&lt;author&gt;Wefers, C.&lt;/author&gt;&lt;author&gt;Schreibelt, G.&lt;/author&gt;&lt;author&gt;Massuger, Lfag&lt;/author&gt;&lt;author&gt;de Vries, I. J. M.&lt;/author&gt;&lt;author&gt;Torensma, R.&lt;/author&gt;&lt;/authors&gt;&lt;/contributors&gt;&lt;auth-address&gt;Department of Tumor Immunology, Radboud Institute for Molecular Life Sciences, Radboudumc, Nijmegen, Netherlands.&amp;#xD;Department of Obstetrics and Gynecology, Radboudumc, Nijmegen, Netherlands.&lt;/auth-address&gt;&lt;titles&gt;&lt;title&gt;Immune Curbing of Cancer Stem Cells by CTLs Directed to NANOG&lt;/title&gt;&lt;secondary-title&gt;Front Immunol&lt;/secondary-title&gt;&lt;/titles&gt;&lt;pages&gt;1412&lt;/pages&gt;&lt;volume&gt;9&lt;/volume&gt;&lt;edition&gt;2018/07/05&lt;/edition&gt;&lt;keywords&gt;&lt;keyword&gt;MHC class I&lt;/keyword&gt;&lt;keyword&gt;Nanog&lt;/keyword&gt;&lt;keyword&gt;cancer stem cell immunity&lt;/keyword&gt;&lt;keyword&gt;cancer stem cells&lt;/keyword&gt;&lt;keyword&gt;dendritic cell vaccination&lt;/keyword&gt;&lt;/keywords&gt;&lt;dates&gt;&lt;year&gt;2018&lt;/year&gt;&lt;/dates&gt;&lt;isbn&gt;1664-3224 (Print)&amp;#xD;1664-3224 (Linking)&lt;/isbn&gt;&lt;accession-num&gt;29971070&lt;/accession-num&gt;&lt;urls&gt;&lt;related-urls&gt;&lt;url&gt;https://www.ncbi.nlm.nih.gov/pubmed/29971070&lt;/url&gt;&lt;/related-urls&gt;&lt;/urls&gt;&lt;custom2&gt;PMC6018198&lt;/custom2&gt;&lt;electronic-resource-num&gt;10.3389/fimmu.2018.01412&lt;/electronic-resource-num&gt;&lt;/record&gt;&lt;/Cite&gt;&lt;/EndNote&gt;</w:instrText>
      </w:r>
      <w:r>
        <w:rPr>
          <w:rFonts w:ascii="Book Antiqua" w:eastAsia="Times New Roman" w:hAnsi="Book Antiqua" w:cs="Book Antiqua"/>
        </w:rPr>
        <w:fldChar w:fldCharType="separate"/>
      </w:r>
      <w:r>
        <w:rPr>
          <w:rFonts w:ascii="Book Antiqua" w:eastAsia="Times New Roman" w:hAnsi="Book Antiqua" w:cs="Book Antiqua"/>
          <w:vertAlign w:val="superscript"/>
        </w:rPr>
        <w:t>[74]</w:t>
      </w:r>
      <w:r>
        <w:rPr>
          <w:rFonts w:ascii="Book Antiqua" w:eastAsia="Times New Roman" w:hAnsi="Book Antiqua" w:cs="Book Antiqua"/>
        </w:rPr>
        <w:fldChar w:fldCharType="end"/>
      </w:r>
      <w:r>
        <w:rPr>
          <w:rFonts w:ascii="Book Antiqua" w:eastAsia="Times New Roman" w:hAnsi="Book Antiqua" w:cs="Book Antiqua"/>
        </w:rPr>
        <w:t>.</w:t>
      </w:r>
    </w:p>
    <w:p w14:paraId="130D7AE8" w14:textId="77777777" w:rsidR="00231361" w:rsidRDefault="00C823EC">
      <w:pPr>
        <w:tabs>
          <w:tab w:val="left" w:pos="2127"/>
        </w:tabs>
        <w:autoSpaceDE w:val="0"/>
        <w:autoSpaceDN w:val="0"/>
        <w:adjustRightInd w:val="0"/>
        <w:snapToGrid w:val="0"/>
        <w:spacing w:after="0" w:line="360" w:lineRule="auto"/>
        <w:ind w:firstLineChars="200" w:firstLine="480"/>
        <w:jc w:val="both"/>
        <w:rPr>
          <w:rFonts w:ascii="Book Antiqua" w:eastAsia="Times New Roman" w:hAnsi="Book Antiqua" w:cs="Book Antiqua"/>
        </w:rPr>
      </w:pPr>
      <w:r>
        <w:rPr>
          <w:rFonts w:ascii="Book Antiqua" w:eastAsia="Times New Roman" w:hAnsi="Book Antiqua" w:cs="Book Antiqua"/>
        </w:rPr>
        <w:lastRenderedPageBreak/>
        <w:t xml:space="preserve">Most clinical trials using DC-vaccines are based on DC loaded with lysates of isolated CSCs. Yin </w:t>
      </w:r>
      <w:r>
        <w:rPr>
          <w:rFonts w:ascii="Book Antiqua" w:eastAsia="Times New Roman" w:hAnsi="Book Antiqua" w:cs="Book Antiqua"/>
          <w:i/>
          <w:iCs/>
        </w:rPr>
        <w:t>et al</w:t>
      </w:r>
      <w:r>
        <w:rPr>
          <w:rFonts w:ascii="Book Antiqua" w:eastAsia="Times New Roman" w:hAnsi="Book Antiqua" w:cs="Book Antiqua"/>
        </w:rPr>
        <w:fldChar w:fldCharType="begin">
          <w:fldData xml:space="preserve">PEVuZE5vdGU+PENpdGU+PEF1dGhvcj5ZaW48L0F1dGhvcj48WWVhcj4yMDE0PC9ZZWFyPjxSZWNO
dW0+MjA4PC9SZWNOdW0+PERpc3BsYXlUZXh0PjxzdHlsZSBmYWNlPSJzdXBlcnNjcmlwdCI+WzYy
XTwvc3R5bGU+PC9EaXNwbGF5VGV4dD48cmVjb3JkPjxyZWMtbnVtYmVyPjIwODwvcmVjLW51bWJl
cj48Zm9yZWlnbi1rZXlzPjxrZXkgYXBwPSJFTiIgZGItaWQ9InZwc2R6MDB6a3MwcnpuZTAyMDY1
ejI1eGQ1emV0cmRyMjIweiIgdGltZXN0YW1wPSIwIj4yMDg8L2tleT48L2ZvcmVpZ24ta2V5cz48
cmVmLXR5cGUgbmFtZT0iSm91cm5hbCBBcnRpY2xlIj4xNzwvcmVmLXR5cGU+PGNvbnRyaWJ1dG9y
cz48YXV0aG9ycz48YXV0aG9yPllpbiwgVC48L2F1dGhvcj48YXV0aG9yPlNoaSwgUC48L2F1dGhv
cj48YXV0aG9yPkdvdSwgUy48L2F1dGhvcj48YXV0aG9yPlNoZW4sIFEuPC9hdXRob3I+PGF1dGhv
cj5XYW5nLCBDLjwvYXV0aG9yPjwvYXV0aG9ycz48L2NvbnRyaWJ1dG9ycz48YXV0aC1hZGRyZXNz
PlBhbmNyZWF0aWMgRGlzZWFzZSBJbnN0aXR1dGUsIERlcGFydG1lbnQgb2YgR2VuZXJhbCBTdXJn
ZXJ5LCBVbmlvbiBIb3NwaXRhbCwgVG9uZ2ppIE1lZGljYWwgQ29sbGVnZSwgSHVhemhvbmcgVW5p
dmVyc2l0eSBvZiBTY2llbmNlIGFuZCBUZWNobm9sb2d5LCAxMjc3IEppZWZhbmcgQXZlbnVlLCBX
dWhhbiwgSHViZWksIFAuIFIuIENoaW5hLiYjeEQ7RGVwYXJ0bWVudCBvZiBDbGluaWNhbCBDYW5j
ZXIgUHJldmVudGlvbiwgVGhlIFVuaXZlcnNpdHkgb2YgVGV4YXMgTUQgQW5kZXJzb24gQ2FuY2Vy
IENlbnRlciwgSG91c3RvbiwgVFgsIFVuaXRlZCBTdGF0ZXMgb2YgQW1lcmljYS48L2F1dGgtYWRk
cmVzcz48dGl0bGVzPjx0aXRsZT5EZW5kcml0aWMgY2VsbHMgbG9hZGVkIHdpdGggcGFuY3JlYXRp
YyBDYW5jZXIgU3RlbSBDZWxscyAoQ1NDcykgbHlzYXRlcyBpbmR1Y2UgYW50aXR1bW9yIGltbXVu
ZSBraWxsaW5nIGVmZmVjdCBpbiB2aXRybzwvdGl0bGU+PHNlY29uZGFyeS10aXRsZT5QTG9TIE9u
ZTwvc2Vjb25kYXJ5LXRpdGxlPjwvdGl0bGVzPjxwYWdlcz5lMTE0NTgxPC9wYWdlcz48dm9sdW1l
Pjk8L3ZvbHVtZT48bnVtYmVyPjEyPC9udW1iZXI+PGVkaXRpb24+MjAxNC8xMi8xOTwvZWRpdGlv
bj48a2V5d29yZHM+PGtleXdvcmQ+QjctMiBBbnRpZ2VuL2dlbmV0aWNzL21ldGFib2xpc208L2tl
eXdvcmQ+PGtleXdvcmQ+Q2VsbCBFeHRyYWN0cy9waGFybWFjb2xvZ3k8L2tleXdvcmQ+PGtleXdv
cmQ+Q2VsbCBMaW5lLCBUdW1vcjwva2V5d29yZD48a2V5d29yZD5DZWxscywgQ3VsdHVyZWQ8L2tl
eXdvcmQ+PGtleXdvcmQ+RGVuZHJpdGljIENlbGxzL2RydWcgZWZmZWN0cy8qaW1tdW5vbG9neTwv
a2V5d29yZD48a2V5d29yZD5ITEEgQW50aWdlbnMvZ2VuZXRpY3MvbWV0YWJvbGlzbTwva2V5d29y
ZD48a2V5d29yZD5IdW1hbnM8L2tleXdvcmQ+PGtleXdvcmQ+SW50ZXJmZXJvbi1nYW1tYS9nZW5l
dGljcy9tZXRhYm9saXNtPC9rZXl3b3JkPjxrZXl3b3JkPkludGVybGV1a2luLTIvZ2VuZXRpY3Mv
bWV0YWJvbGlzbTwva2V5d29yZD48a2V5d29yZD5MeW1waG9jeXRlIEFjdGl2YXRpb248L2tleXdv
cmQ+PGtleXdvcmQ+THltcGhvY3l0ZXMvaW1tdW5vbG9neTwva2V5d29yZD48a2V5d29yZD5OZW9w
bGFzdGljIFN0ZW0gQ2VsbHMvY2hlbWlzdHJ5LyppbW11bm9sb2d5PC9rZXl3b3JkPjxrZXl3b3Jk
PlBhbmNyZWF0aWMgTmVvcGxhc21zLyppbW11bm9sb2d5PC9rZXl3b3JkPjwva2V5d29yZHM+PGRh
dGVzPjx5ZWFyPjIwMTQ8L3llYXI+PC9kYXRlcz48aXNibj4xOTMyLTYyMDMgKEVsZWN0cm9uaWMp
JiN4RDsxOTMyLTYyMDMgKExpbmtpbmcpPC9pc2JuPjxhY2Nlc3Npb24tbnVtPjI1NTIxNDYxPC9h
Y2Nlc3Npb24tbnVtPjx1cmxzPjxyZWxhdGVkLXVybHM+PHVybD5odHRwczovL3d3dy5uY2JpLm5s
bS5uaWguZ292L3B1Ym1lZC8yNTUyMTQ2MTwvdXJsPjwvcmVsYXRlZC11cmxzPjwvdXJscz48Y3Vz
dG9tMj5QTUM0MjcwNjk0PC9jdXN0b20yPjxlbGVjdHJvbmljLXJlc291cmNlLW51bT4xMC4xMzcx
L2pvdXJuYWwucG9uZS4wMTE0NTgxPC9lbGVjdHJvbmljLXJlc291cmNlLW51bT48L3JlY29yZD48
L0NpdGU+PC9FbmROb3RlPgBAAA==
</w:fldData>
        </w:fldChar>
      </w:r>
      <w:r>
        <w:rPr>
          <w:rFonts w:ascii="Book Antiqua" w:eastAsia="Times New Roman" w:hAnsi="Book Antiqua" w:cs="Book Antiqua"/>
        </w:rPr>
        <w:instrText xml:space="preserve"> ADDIN EN.CITE </w:instrText>
      </w:r>
      <w:r>
        <w:rPr>
          <w:rFonts w:ascii="Book Antiqua" w:eastAsia="Times New Roman" w:hAnsi="Book Antiqua" w:cs="Book Antiqua"/>
        </w:rPr>
        <w:fldChar w:fldCharType="begin">
          <w:fldData xml:space="preserve">PEVuZE5vdGU+PENpdGU+PEF1dGhvcj5ZaW48L0F1dGhvcj48WWVhcj4yMDE0PC9ZZWFyPjxSZWNO
dW0+MjA4PC9SZWNOdW0+PERpc3BsYXlUZXh0PjxzdHlsZSBmYWNlPSJzdXBlcnNjcmlwdCI+WzYy
XTwvc3R5bGU+PC9EaXNwbGF5VGV4dD48cmVjb3JkPjxyZWMtbnVtYmVyPjIwODwvcmVjLW51bWJl
cj48Zm9yZWlnbi1rZXlzPjxrZXkgYXBwPSJFTiIgZGItaWQ9InZwc2R6MDB6a3MwcnpuZTAyMDY1
ejI1eGQ1emV0cmRyMjIweiIgdGltZXN0YW1wPSIwIj4yMDg8L2tleT48L2ZvcmVpZ24ta2V5cz48
cmVmLXR5cGUgbmFtZT0iSm91cm5hbCBBcnRpY2xlIj4xNzwvcmVmLXR5cGU+PGNvbnRyaWJ1dG9y
cz48YXV0aG9ycz48YXV0aG9yPllpbiwgVC48L2F1dGhvcj48YXV0aG9yPlNoaSwgUC48L2F1dGhv
cj48YXV0aG9yPkdvdSwgUy48L2F1dGhvcj48YXV0aG9yPlNoZW4sIFEuPC9hdXRob3I+PGF1dGhv
cj5XYW5nLCBDLjwvYXV0aG9yPjwvYXV0aG9ycz48L2NvbnRyaWJ1dG9ycz48YXV0aC1hZGRyZXNz
PlBhbmNyZWF0aWMgRGlzZWFzZSBJbnN0aXR1dGUsIERlcGFydG1lbnQgb2YgR2VuZXJhbCBTdXJn
ZXJ5LCBVbmlvbiBIb3NwaXRhbCwgVG9uZ2ppIE1lZGljYWwgQ29sbGVnZSwgSHVhemhvbmcgVW5p
dmVyc2l0eSBvZiBTY2llbmNlIGFuZCBUZWNobm9sb2d5LCAxMjc3IEppZWZhbmcgQXZlbnVlLCBX
dWhhbiwgSHViZWksIFAuIFIuIENoaW5hLiYjeEQ7RGVwYXJ0bWVudCBvZiBDbGluaWNhbCBDYW5j
ZXIgUHJldmVudGlvbiwgVGhlIFVuaXZlcnNpdHkgb2YgVGV4YXMgTUQgQW5kZXJzb24gQ2FuY2Vy
IENlbnRlciwgSG91c3RvbiwgVFgsIFVuaXRlZCBTdGF0ZXMgb2YgQW1lcmljYS48L2F1dGgtYWRk
cmVzcz48dGl0bGVzPjx0aXRsZT5EZW5kcml0aWMgY2VsbHMgbG9hZGVkIHdpdGggcGFuY3JlYXRp
YyBDYW5jZXIgU3RlbSBDZWxscyAoQ1NDcykgbHlzYXRlcyBpbmR1Y2UgYW50aXR1bW9yIGltbXVu
ZSBraWxsaW5nIGVmZmVjdCBpbiB2aXRybzwvdGl0bGU+PHNlY29uZGFyeS10aXRsZT5QTG9TIE9u
ZTwvc2Vjb25kYXJ5LXRpdGxlPjwvdGl0bGVzPjxwYWdlcz5lMTE0NTgxPC9wYWdlcz48dm9sdW1l
Pjk8L3ZvbHVtZT48bnVtYmVyPjEyPC9udW1iZXI+PGVkaXRpb24+MjAxNC8xMi8xOTwvZWRpdGlv
bj48a2V5d29yZHM+PGtleXdvcmQ+QjctMiBBbnRpZ2VuL2dlbmV0aWNzL21ldGFib2xpc208L2tl
eXdvcmQ+PGtleXdvcmQ+Q2VsbCBFeHRyYWN0cy9waGFybWFjb2xvZ3k8L2tleXdvcmQ+PGtleXdv
cmQ+Q2VsbCBMaW5lLCBUdW1vcjwva2V5d29yZD48a2V5d29yZD5DZWxscywgQ3VsdHVyZWQ8L2tl
eXdvcmQ+PGtleXdvcmQ+RGVuZHJpdGljIENlbGxzL2RydWcgZWZmZWN0cy8qaW1tdW5vbG9neTwv
a2V5d29yZD48a2V5d29yZD5ITEEgQW50aWdlbnMvZ2VuZXRpY3MvbWV0YWJvbGlzbTwva2V5d29y
ZD48a2V5d29yZD5IdW1hbnM8L2tleXdvcmQ+PGtleXdvcmQ+SW50ZXJmZXJvbi1nYW1tYS9nZW5l
dGljcy9tZXRhYm9saXNtPC9rZXl3b3JkPjxrZXl3b3JkPkludGVybGV1a2luLTIvZ2VuZXRpY3Mv
bWV0YWJvbGlzbTwva2V5d29yZD48a2V5d29yZD5MeW1waG9jeXRlIEFjdGl2YXRpb248L2tleXdv
cmQ+PGtleXdvcmQ+THltcGhvY3l0ZXMvaW1tdW5vbG9neTwva2V5d29yZD48a2V5d29yZD5OZW9w
bGFzdGljIFN0ZW0gQ2VsbHMvY2hlbWlzdHJ5LyppbW11bm9sb2d5PC9rZXl3b3JkPjxrZXl3b3Jk
PlBhbmNyZWF0aWMgTmVvcGxhc21zLyppbW11bm9sb2d5PC9rZXl3b3JkPjwva2V5d29yZHM+PGRh
dGVzPjx5ZWFyPjIwMTQ8L3llYXI+PC9kYXRlcz48aXNibj4xOTMyLTYyMDMgKEVsZWN0cm9uaWMp
JiN4RDsxOTMyLTYyMDMgKExpbmtpbmcpPC9pc2JuPjxhY2Nlc3Npb24tbnVtPjI1NTIxNDYxPC9h
Y2Nlc3Npb24tbnVtPjx1cmxzPjxyZWxhdGVkLXVybHM+PHVybD5odHRwczovL3d3dy5uY2JpLm5s
bS5uaWguZ292L3B1Ym1lZC8yNTUyMTQ2MTwvdXJsPjwvcmVsYXRlZC11cmxzPjwvdXJscz48Y3Vz
dG9tMj5QTUM0MjcwNjk0PC9jdXN0b20yPjxlbGVjdHJvbmljLXJlc291cmNlLW51bT4xMC4xMzcx
L2pvdXJuYWwucG9uZS4wMTE0NTgxPC9lbGVjdHJvbmljLXJlc291cmNlLW51bT48L3JlY29yZD48
L0NpdGU+PC9FbmROb3RlPgBAAA==
</w:fldData>
        </w:fldChar>
      </w:r>
      <w:r>
        <w:rPr>
          <w:rFonts w:ascii="Book Antiqua" w:eastAsia="Times New Roman" w:hAnsi="Book Antiqua" w:cs="Book Antiqua"/>
        </w:rPr>
        <w:instrText xml:space="preserve"> ADDIN EN.CITE.DATA </w:instrText>
      </w:r>
      <w:r>
        <w:rPr>
          <w:rFonts w:ascii="Book Antiqua" w:eastAsia="Times New Roman" w:hAnsi="Book Antiqua" w:cs="Book Antiqua"/>
        </w:rPr>
      </w:r>
      <w:r>
        <w:rPr>
          <w:rFonts w:ascii="Book Antiqua" w:eastAsia="Times New Roman" w:hAnsi="Book Antiqua" w:cs="Book Antiqua"/>
        </w:rPr>
        <w:fldChar w:fldCharType="end"/>
      </w:r>
      <w:r>
        <w:rPr>
          <w:rFonts w:ascii="Book Antiqua" w:eastAsia="Times New Roman" w:hAnsi="Book Antiqua" w:cs="Book Antiqua"/>
        </w:rPr>
      </w:r>
      <w:r>
        <w:rPr>
          <w:rFonts w:ascii="Book Antiqua" w:eastAsia="Times New Roman" w:hAnsi="Book Antiqua" w:cs="Book Antiqua"/>
        </w:rPr>
        <w:fldChar w:fldCharType="separate"/>
      </w:r>
      <w:r>
        <w:rPr>
          <w:rFonts w:ascii="Book Antiqua" w:eastAsia="Times New Roman" w:hAnsi="Book Antiqua" w:cs="Book Antiqua"/>
          <w:vertAlign w:val="superscript"/>
        </w:rPr>
        <w:t>[75]</w:t>
      </w:r>
      <w:r>
        <w:rPr>
          <w:rFonts w:ascii="Book Antiqua" w:eastAsia="Times New Roman" w:hAnsi="Book Antiqua" w:cs="Book Antiqua"/>
        </w:rPr>
        <w:fldChar w:fldCharType="end"/>
      </w:r>
      <w:r>
        <w:rPr>
          <w:rFonts w:ascii="Book Antiqua" w:eastAsia="Times New Roman" w:hAnsi="Book Antiqua" w:cs="Book Antiqua"/>
        </w:rPr>
        <w:t xml:space="preserve"> used such DC loaded with pancreatic Panc-1 CSC lysate and observed that modified DC induced proliferation of T</w:t>
      </w:r>
      <w:r>
        <w:rPr>
          <w:rFonts w:ascii="Book Antiqua" w:eastAsia="宋体" w:hAnsi="Book Antiqua" w:cs="Book Antiqua" w:hint="eastAsia"/>
          <w:lang w:eastAsia="zh-CN"/>
        </w:rPr>
        <w:t xml:space="preserve"> </w:t>
      </w:r>
      <w:r>
        <w:rPr>
          <w:rFonts w:ascii="Book Antiqua" w:eastAsia="Times New Roman" w:hAnsi="Book Antiqua" w:cs="Book Antiqua"/>
        </w:rPr>
        <w:t>cell lymphocytes during co-culture. This approach has at least a few disadvantages like the lack of reliable surface makers that may be used for CSCs isolation, unknowing which neoantigens in the lysate elicit an immune response, and the variability of the number of immunogenic neoantigens on different types of tumors</w:t>
      </w:r>
      <w:r>
        <w:rPr>
          <w:rFonts w:ascii="Book Antiqua" w:eastAsia="Times New Roman" w:hAnsi="Book Antiqua" w:cs="Book Antiqua"/>
        </w:rPr>
        <w:fldChar w:fldCharType="begin">
          <w:fldData xml:space="preserve">PEVuZE5vdGU+PENpdGU+PEF1dGhvcj5XZWZlcnM8L0F1dGhvcj48WWVhcj4yMDE4PC9ZZWFyPjxS
ZWNOdW0+ODQ8L1JlY051bT48RGlzcGxheVRleHQ+PHN0eWxlIGZhY2U9InN1cGVyc2NyaXB0Ij5b
NzYsIDc3XTwvc3R5bGU+PC9EaXNwbGF5VGV4dD48cmVjb3JkPjxyZWMtbnVtYmVyPjg0PC9yZWMt
bnVtYmVyPjxmb3JlaWduLWtleXM+PGtleSBhcHA9IkVOIiBkYi1pZD0idnBzZHowMHprczByem5l
MDIwNjV6MjV4ZDV6ZXRyZHIyMjB6IiB0aW1lc3RhbXA9IjAiPjg0PC9rZXk+PC9mb3JlaWduLWtl
eXM+PHJlZi10eXBlIG5hbWU9IkpvdXJuYWwgQXJ0aWNsZSI+MTc8L3JlZi10eXBlPjxjb250cmli
dXRvcnM+PGF1dGhvcnM+PGF1dGhvcj5XZWZlcnMsIEMuPC9hdXRob3I+PGF1dGhvcj5TY2hyZWli
ZWx0LCBHLjwvYXV0aG9yPjxhdXRob3I+TWFzc3VnZXIsIExmYWc8L2F1dGhvcj48YXV0aG9yPmRl
IFZyaWVzLCBJLiBKLiBNLjwvYXV0aG9yPjxhdXRob3I+VG9yZW5zbWEsIFIuPC9hdXRob3I+PC9h
dXRob3JzPjwvY29udHJpYnV0b3JzPjxhdXRoLWFkZHJlc3M+RGVwYXJ0bWVudCBvZiBUdW1vciBJ
bW11bm9sb2d5LCBSYWRib3VkIEluc3RpdHV0ZSBmb3IgTW9sZWN1bGFyIExpZmUgU2NpZW5jZXMs
IFJhZGJvdWR1bWMsIE5pam1lZ2VuLCBOZXRoZXJsYW5kcy4mI3hEO0RlcGFydG1lbnQgb2YgT2Jz
dGV0cmljcyBhbmQgR3luZWNvbG9neSwgUmFkYm91ZHVtYywgTmlqbWVnZW4sIE5ldGhlcmxhbmRz
LjwvYXV0aC1hZGRyZXNzPjx0aXRsZXM+PHRpdGxlPkltbXVuZSBDdXJiaW5nIG9mIENhbmNlciBT
dGVtIENlbGxzIGJ5IENUTHMgRGlyZWN0ZWQgdG8gTkFOT0c8L3RpdGxlPjxzZWNvbmRhcnktdGl0
bGU+RnJvbnQgSW1tdW5vbDwvc2Vjb25kYXJ5LXRpdGxlPjwvdGl0bGVzPjxwYWdlcz4xNDEyPC9w
YWdlcz48dm9sdW1lPjk8L3ZvbHVtZT48ZWRpdGlvbj4yMDE4LzA3LzA1PC9lZGl0aW9uPjxrZXl3
b3Jkcz48a2V5d29yZD5NSEMgY2xhc3MgSTwva2V5d29yZD48a2V5d29yZD5OYW5vZzwva2V5d29y
ZD48a2V5d29yZD5jYW5jZXIgc3RlbSBjZWxsIGltbXVuaXR5PC9rZXl3b3JkPjxrZXl3b3JkPmNh
bmNlciBzdGVtIGNlbGxzPC9rZXl3b3JkPjxrZXl3b3JkPmRlbmRyaXRpYyBjZWxsIHZhY2NpbmF0
aW9uPC9rZXl3b3JkPjwva2V5d29yZHM+PGRhdGVzPjx5ZWFyPjIwMTg8L3llYXI+PC9kYXRlcz48
aXNibj4xNjY0LTMyMjQgKFByaW50KSYjeEQ7MTY2NC0zMjI0IChMaW5raW5nKTwvaXNibj48YWNj
ZXNzaW9uLW51bT4yOTk3MTA3MDwvYWNjZXNzaW9uLW51bT48dXJscz48cmVsYXRlZC11cmxzPjx1
cmw+aHR0cHM6Ly93d3cubmNiaS5ubG0ubmloLmdvdi9wdWJtZWQvMjk5NzEwNzA8L3VybD48L3Jl
bGF0ZWQtdXJscz48L3VybHM+PGN1c3RvbTI+UE1DNjAxODE5ODwvY3VzdG9tMj48ZWxlY3Ryb25p
Yy1yZXNvdXJjZS1udW0+MTAuMzM4OS9maW1tdS4yMDE4LjAxNDEyPC9lbGVjdHJvbmljLXJlc291
cmNlLW51bT48L3JlY29yZD48L0NpdGU+PENpdGU+PEF1dGhvcj5Wb2dlbHN0ZWluPC9BdXRob3I+
PFllYXI+MjAxMzwvWWVhcj48UmVjTnVtPjg1PC9SZWNOdW0+PHJlY29yZD48cmVjLW51bWJlcj44
NTwvcmVjLW51bWJlcj48Zm9yZWlnbi1rZXlzPjxrZXkgYXBwPSJFTiIgZGItaWQ9InZwc2R6MDB6
a3MwcnpuZTAyMDY1ejI1eGQ1emV0cmRyMjIweiIgdGltZXN0YW1wPSIwIj44NTwva2V5PjwvZm9y
ZWlnbi1rZXlzPjxyZWYtdHlwZSBuYW1lPSJKb3VybmFsIEFydGljbGUiPjE3PC9yZWYtdHlwZT48
Y29udHJpYnV0b3JzPjxhdXRob3JzPjxhdXRob3I+Vm9nZWxzdGVpbiwgQi48L2F1dGhvcj48YXV0
aG9yPlBhcGFkb3BvdWxvcywgTi48L2F1dGhvcj48YXV0aG9yPlZlbGN1bGVzY3UsIFYuIEUuPC9h
dXRob3I+PGF1dGhvcj5aaG91LCBTLjwvYXV0aG9yPjxhdXRob3I+RGlheiwgTC4gQS4sIEpyLjwv
YXV0aG9yPjxhdXRob3I+S2luemxlciwgSy4gVy48L2F1dGhvcj48L2F1dGhvcnM+PC9jb250cmli
dXRvcnM+PGF1dGgtYWRkcmVzcz5UaGUgTHVkd2lnIENlbnRlciBhbmQgVGhlIEhvd2FyZCBIdWdo
ZXMgTWVkaWNhbCBJbnN0aXR1dGUgYXQgSm9obnMgSG9wa2lucyBLaW1tZWwgQ2FuY2VyIENlbnRl
ciwgQmFsdGltb3JlLCBNRCAyMTI4NywgVVNBLjwvYXV0aC1hZGRyZXNzPjx0aXRsZXM+PHRpdGxl
PkNhbmNlciBnZW5vbWUgbGFuZHNjYXBlczwvdGl0bGU+PHNlY29uZGFyeS10aXRsZT5TY2llbmNl
PC9zZWNvbmRhcnktdGl0bGU+PC90aXRsZXM+PHBhZ2VzPjE1NDYtNTg8L3BhZ2VzPjx2b2x1bWU+
MzM5PC92b2x1bWU+PG51bWJlcj42MTI3PC9udW1iZXI+PGVkaXRpb24+MjAxMy8wMy8zMDwvZWRp
dGlvbj48a2V5d29yZHM+PGtleXdvcmQ+Q2VsbCBUcmFuc2Zvcm1hdGlvbiwgTmVvcGxhc3RpYy8q
Z2VuZXRpY3M8L2tleXdvcmQ+PGtleXdvcmQ+KkdlbmVzLCBOZW9wbGFzbTwva2V5d29yZD48a2V5
d29yZD5HZW5ldGljIEhldGVyb2dlbmVpdHk8L2tleXdvcmQ+PGtleXdvcmQ+Kkdlbm9tZSwgSHVt
YW48L2tleXdvcmQ+PGtleXdvcmQ+SHVtYW5zPC9rZXl3b3JkPjxrZXl3b3JkPipNdXRhZ2VuZXNp
czwva2V5d29yZD48a2V5d29yZD5NdXRhdGlvbjwva2V5d29yZD48a2V5d29yZD5OZW9wbGFzbXMv
KmdlbmV0aWNzPC9rZXl3b3JkPjxrZXl3b3JkPlNpZ25hbCBUcmFuc2R1Y3Rpb24vZ2VuZXRpY3M8
L2tleXdvcmQ+PC9rZXl3b3Jkcz48ZGF0ZXM+PHllYXI+MjAxMzwveWVhcj48cHViLWRhdGVzPjxk
YXRlPk1hciAyOTwvZGF0ZT48L3B1Yi1kYXRlcz48L2RhdGVzPjxpc2JuPjEwOTUtOTIwMyAoRWxl
Y3Ryb25pYykmI3hEOzAwMzYtODA3NSAoTGlua2luZyk8L2lzYm4+PGFjY2Vzc2lvbi1udW0+MjM1
Mzk1OTQ8L2FjY2Vzc2lvbi1udW0+PHVybHM+PHJlbGF0ZWQtdXJscz48dXJsPmh0dHBzOi8vd3d3
Lm5jYmkubmxtLm5paC5nb3YvcHVibWVkLzIzNTM5NTk0PC91cmw+PC9yZWxhdGVkLXVybHM+PC91
cmxzPjxjdXN0b20yPlBNQzM3NDk4ODA8L2N1c3RvbTI+PGVsZWN0cm9uaWMtcmVzb3VyY2UtbnVt
PjEwLjExMjYvc2NpZW5jZS4xMjM1MTIyPC9lbGVjdHJvbmljLXJlc291cmNlLW51bT48L3JlY29y
ZD48L0NpdGU+PC9FbmROb3RlPgBAAA==
</w:fldData>
        </w:fldChar>
      </w:r>
      <w:r>
        <w:rPr>
          <w:rFonts w:ascii="Book Antiqua" w:eastAsia="Times New Roman" w:hAnsi="Book Antiqua" w:cs="Book Antiqua"/>
        </w:rPr>
        <w:instrText xml:space="preserve"> ADDIN EN.CITE </w:instrText>
      </w:r>
      <w:r>
        <w:rPr>
          <w:rFonts w:ascii="Book Antiqua" w:eastAsia="Times New Roman" w:hAnsi="Book Antiqua" w:cs="Book Antiqua"/>
        </w:rPr>
        <w:fldChar w:fldCharType="begin">
          <w:fldData xml:space="preserve">PEVuZE5vdGU+PENpdGU+PEF1dGhvcj5XZWZlcnM8L0F1dGhvcj48WWVhcj4yMDE4PC9ZZWFyPjxS
ZWNOdW0+ODQ8L1JlY051bT48RGlzcGxheVRleHQ+PHN0eWxlIGZhY2U9InN1cGVyc2NyaXB0Ij5b
NzYsIDc3XTwvc3R5bGU+PC9EaXNwbGF5VGV4dD48cmVjb3JkPjxyZWMtbnVtYmVyPjg0PC9yZWMt
bnVtYmVyPjxmb3JlaWduLWtleXM+PGtleSBhcHA9IkVOIiBkYi1pZD0idnBzZHowMHprczByem5l
MDIwNjV6MjV4ZDV6ZXRyZHIyMjB6IiB0aW1lc3RhbXA9IjAiPjg0PC9rZXk+PC9mb3JlaWduLWtl
eXM+PHJlZi10eXBlIG5hbWU9IkpvdXJuYWwgQXJ0aWNsZSI+MTc8L3JlZi10eXBlPjxjb250cmli
dXRvcnM+PGF1dGhvcnM+PGF1dGhvcj5XZWZlcnMsIEMuPC9hdXRob3I+PGF1dGhvcj5TY2hyZWli
ZWx0LCBHLjwvYXV0aG9yPjxhdXRob3I+TWFzc3VnZXIsIExmYWc8L2F1dGhvcj48YXV0aG9yPmRl
IFZyaWVzLCBJLiBKLiBNLjwvYXV0aG9yPjxhdXRob3I+VG9yZW5zbWEsIFIuPC9hdXRob3I+PC9h
dXRob3JzPjwvY29udHJpYnV0b3JzPjxhdXRoLWFkZHJlc3M+RGVwYXJ0bWVudCBvZiBUdW1vciBJ
bW11bm9sb2d5LCBSYWRib3VkIEluc3RpdHV0ZSBmb3IgTW9sZWN1bGFyIExpZmUgU2NpZW5jZXMs
IFJhZGJvdWR1bWMsIE5pam1lZ2VuLCBOZXRoZXJsYW5kcy4mI3hEO0RlcGFydG1lbnQgb2YgT2Jz
dGV0cmljcyBhbmQgR3luZWNvbG9neSwgUmFkYm91ZHVtYywgTmlqbWVnZW4sIE5ldGhlcmxhbmRz
LjwvYXV0aC1hZGRyZXNzPjx0aXRsZXM+PHRpdGxlPkltbXVuZSBDdXJiaW5nIG9mIENhbmNlciBT
dGVtIENlbGxzIGJ5IENUTHMgRGlyZWN0ZWQgdG8gTkFOT0c8L3RpdGxlPjxzZWNvbmRhcnktdGl0
bGU+RnJvbnQgSW1tdW5vbDwvc2Vjb25kYXJ5LXRpdGxlPjwvdGl0bGVzPjxwYWdlcz4xNDEyPC9w
YWdlcz48dm9sdW1lPjk8L3ZvbHVtZT48ZWRpdGlvbj4yMDE4LzA3LzA1PC9lZGl0aW9uPjxrZXl3
b3Jkcz48a2V5d29yZD5NSEMgY2xhc3MgSTwva2V5d29yZD48a2V5d29yZD5OYW5vZzwva2V5d29y
ZD48a2V5d29yZD5jYW5jZXIgc3RlbSBjZWxsIGltbXVuaXR5PC9rZXl3b3JkPjxrZXl3b3JkPmNh
bmNlciBzdGVtIGNlbGxzPC9rZXl3b3JkPjxrZXl3b3JkPmRlbmRyaXRpYyBjZWxsIHZhY2NpbmF0
aW9uPC9rZXl3b3JkPjwva2V5d29yZHM+PGRhdGVzPjx5ZWFyPjIwMTg8L3llYXI+PC9kYXRlcz48
aXNibj4xNjY0LTMyMjQgKFByaW50KSYjeEQ7MTY2NC0zMjI0IChMaW5raW5nKTwvaXNibj48YWNj
ZXNzaW9uLW51bT4yOTk3MTA3MDwvYWNjZXNzaW9uLW51bT48dXJscz48cmVsYXRlZC11cmxzPjx1
cmw+aHR0cHM6Ly93d3cubmNiaS5ubG0ubmloLmdvdi9wdWJtZWQvMjk5NzEwNzA8L3VybD48L3Jl
bGF0ZWQtdXJscz48L3VybHM+PGN1c3RvbTI+UE1DNjAxODE5ODwvY3VzdG9tMj48ZWxlY3Ryb25p
Yy1yZXNvdXJjZS1udW0+MTAuMzM4OS9maW1tdS4yMDE4LjAxNDEyPC9lbGVjdHJvbmljLXJlc291
cmNlLW51bT48L3JlY29yZD48L0NpdGU+PENpdGU+PEF1dGhvcj5Wb2dlbHN0ZWluPC9BdXRob3I+
PFllYXI+MjAxMzwvWWVhcj48UmVjTnVtPjg1PC9SZWNOdW0+PHJlY29yZD48cmVjLW51bWJlcj44
NTwvcmVjLW51bWJlcj48Zm9yZWlnbi1rZXlzPjxrZXkgYXBwPSJFTiIgZGItaWQ9InZwc2R6MDB6
a3MwcnpuZTAyMDY1ejI1eGQ1emV0cmRyMjIweiIgdGltZXN0YW1wPSIwIj44NTwva2V5PjwvZm9y
ZWlnbi1rZXlzPjxyZWYtdHlwZSBuYW1lPSJKb3VybmFsIEFydGljbGUiPjE3PC9yZWYtdHlwZT48
Y29udHJpYnV0b3JzPjxhdXRob3JzPjxhdXRob3I+Vm9nZWxzdGVpbiwgQi48L2F1dGhvcj48YXV0
aG9yPlBhcGFkb3BvdWxvcywgTi48L2F1dGhvcj48YXV0aG9yPlZlbGN1bGVzY3UsIFYuIEUuPC9h
dXRob3I+PGF1dGhvcj5aaG91LCBTLjwvYXV0aG9yPjxhdXRob3I+RGlheiwgTC4gQS4sIEpyLjwv
YXV0aG9yPjxhdXRob3I+S2luemxlciwgSy4gVy48L2F1dGhvcj48L2F1dGhvcnM+PC9jb250cmli
dXRvcnM+PGF1dGgtYWRkcmVzcz5UaGUgTHVkd2lnIENlbnRlciBhbmQgVGhlIEhvd2FyZCBIdWdo
ZXMgTWVkaWNhbCBJbnN0aXR1dGUgYXQgSm9obnMgSG9wa2lucyBLaW1tZWwgQ2FuY2VyIENlbnRl
ciwgQmFsdGltb3JlLCBNRCAyMTI4NywgVVNBLjwvYXV0aC1hZGRyZXNzPjx0aXRsZXM+PHRpdGxl
PkNhbmNlciBnZW5vbWUgbGFuZHNjYXBlczwvdGl0bGU+PHNlY29uZGFyeS10aXRsZT5TY2llbmNl
PC9zZWNvbmRhcnktdGl0bGU+PC90aXRsZXM+PHBhZ2VzPjE1NDYtNTg8L3BhZ2VzPjx2b2x1bWU+
MzM5PC92b2x1bWU+PG51bWJlcj42MTI3PC9udW1iZXI+PGVkaXRpb24+MjAxMy8wMy8zMDwvZWRp
dGlvbj48a2V5d29yZHM+PGtleXdvcmQ+Q2VsbCBUcmFuc2Zvcm1hdGlvbiwgTmVvcGxhc3RpYy8q
Z2VuZXRpY3M8L2tleXdvcmQ+PGtleXdvcmQ+KkdlbmVzLCBOZW9wbGFzbTwva2V5d29yZD48a2V5
d29yZD5HZW5ldGljIEhldGVyb2dlbmVpdHk8L2tleXdvcmQ+PGtleXdvcmQ+Kkdlbm9tZSwgSHVt
YW48L2tleXdvcmQ+PGtleXdvcmQ+SHVtYW5zPC9rZXl3b3JkPjxrZXl3b3JkPipNdXRhZ2VuZXNp
czwva2V5d29yZD48a2V5d29yZD5NdXRhdGlvbjwva2V5d29yZD48a2V5d29yZD5OZW9wbGFzbXMv
KmdlbmV0aWNzPC9rZXl3b3JkPjxrZXl3b3JkPlNpZ25hbCBUcmFuc2R1Y3Rpb24vZ2VuZXRpY3M8
L2tleXdvcmQ+PC9rZXl3b3Jkcz48ZGF0ZXM+PHllYXI+MjAxMzwveWVhcj48cHViLWRhdGVzPjxk
YXRlPk1hciAyOTwvZGF0ZT48L3B1Yi1kYXRlcz48L2RhdGVzPjxpc2JuPjEwOTUtOTIwMyAoRWxl
Y3Ryb25pYykmI3hEOzAwMzYtODA3NSAoTGlua2luZyk8L2lzYm4+PGFjY2Vzc2lvbi1udW0+MjM1
Mzk1OTQ8L2FjY2Vzc2lvbi1udW0+PHVybHM+PHJlbGF0ZWQtdXJscz48dXJsPmh0dHBzOi8vd3d3
Lm5jYmkubmxtLm5paC5nb3YvcHVibWVkLzIzNTM5NTk0PC91cmw+PC9yZWxhdGVkLXVybHM+PC91
cmxzPjxjdXN0b20yPlBNQzM3NDk4ODA8L2N1c3RvbTI+PGVsZWN0cm9uaWMtcmVzb3VyY2UtbnVt
PjEwLjExMjYvc2NpZW5jZS4xMjM1MTIyPC9lbGVjdHJvbmljLXJlc291cmNlLW51bT48L3JlY29y
ZD48L0NpdGU+PC9FbmROb3RlPgBAAA==
</w:fldData>
        </w:fldChar>
      </w:r>
      <w:r>
        <w:rPr>
          <w:rFonts w:ascii="Book Antiqua" w:eastAsia="Times New Roman" w:hAnsi="Book Antiqua" w:cs="Book Antiqua"/>
        </w:rPr>
        <w:instrText xml:space="preserve"> ADDIN EN.CITE.DATA </w:instrText>
      </w:r>
      <w:r>
        <w:rPr>
          <w:rFonts w:ascii="Book Antiqua" w:eastAsia="Times New Roman" w:hAnsi="Book Antiqua" w:cs="Book Antiqua"/>
        </w:rPr>
      </w:r>
      <w:r>
        <w:rPr>
          <w:rFonts w:ascii="Book Antiqua" w:eastAsia="Times New Roman" w:hAnsi="Book Antiqua" w:cs="Book Antiqua"/>
        </w:rPr>
        <w:fldChar w:fldCharType="end"/>
      </w:r>
      <w:r>
        <w:rPr>
          <w:rFonts w:ascii="Book Antiqua" w:eastAsia="Times New Roman" w:hAnsi="Book Antiqua" w:cs="Book Antiqua"/>
        </w:rPr>
      </w:r>
      <w:r>
        <w:rPr>
          <w:rFonts w:ascii="Book Antiqua" w:eastAsia="Times New Roman" w:hAnsi="Book Antiqua" w:cs="Book Antiqua"/>
        </w:rPr>
        <w:fldChar w:fldCharType="separate"/>
      </w:r>
      <w:r>
        <w:rPr>
          <w:rFonts w:ascii="Book Antiqua" w:eastAsia="Times New Roman" w:hAnsi="Book Antiqua" w:cs="Book Antiqua"/>
          <w:vertAlign w:val="superscript"/>
        </w:rPr>
        <w:t>[76</w:t>
      </w:r>
      <w:r>
        <w:rPr>
          <w:rFonts w:ascii="Book Antiqua" w:eastAsia="宋体" w:hAnsi="Book Antiqua" w:cs="Book Antiqua" w:hint="eastAsia"/>
          <w:vertAlign w:val="superscript"/>
          <w:lang w:eastAsia="zh-CN"/>
        </w:rPr>
        <w:t>,</w:t>
      </w:r>
      <w:r>
        <w:rPr>
          <w:rFonts w:ascii="Book Antiqua" w:eastAsia="Times New Roman" w:hAnsi="Book Antiqua" w:cs="Book Antiqua"/>
          <w:vertAlign w:val="superscript"/>
        </w:rPr>
        <w:t>77]</w:t>
      </w:r>
      <w:r>
        <w:rPr>
          <w:rFonts w:ascii="Book Antiqua" w:eastAsia="Times New Roman" w:hAnsi="Book Antiqua" w:cs="Book Antiqua"/>
        </w:rPr>
        <w:fldChar w:fldCharType="end"/>
      </w:r>
      <w:r>
        <w:rPr>
          <w:rFonts w:ascii="Book Antiqua" w:eastAsia="Times New Roman" w:hAnsi="Book Antiqua" w:cs="Book Antiqua"/>
        </w:rPr>
        <w:t>.</w:t>
      </w:r>
    </w:p>
    <w:p w14:paraId="0730C93C" w14:textId="77777777" w:rsidR="00231361" w:rsidRDefault="00C823EC">
      <w:pPr>
        <w:tabs>
          <w:tab w:val="left" w:pos="2127"/>
        </w:tabs>
        <w:autoSpaceDE w:val="0"/>
        <w:autoSpaceDN w:val="0"/>
        <w:adjustRightInd w:val="0"/>
        <w:snapToGrid w:val="0"/>
        <w:spacing w:after="0" w:line="360" w:lineRule="auto"/>
        <w:ind w:firstLineChars="200" w:firstLine="480"/>
        <w:jc w:val="both"/>
        <w:rPr>
          <w:rFonts w:ascii="Book Antiqua" w:eastAsia="Times New Roman" w:hAnsi="Book Antiqua" w:cs="Book Antiqua"/>
        </w:rPr>
      </w:pPr>
      <w:r>
        <w:rPr>
          <w:rFonts w:ascii="Book Antiqua" w:eastAsia="Times New Roman" w:hAnsi="Book Antiqua" w:cs="Book Antiqua"/>
        </w:rPr>
        <w:t>ALDH</w:t>
      </w:r>
      <w:r>
        <w:rPr>
          <w:rFonts w:ascii="Book Antiqua" w:eastAsia="宋体" w:hAnsi="Book Antiqua" w:cs="Book Antiqua" w:hint="eastAsia"/>
          <w:lang w:eastAsia="zh-CN"/>
        </w:rPr>
        <w:t>,</w:t>
      </w:r>
      <w:r>
        <w:rPr>
          <w:rFonts w:ascii="Book Antiqua" w:eastAsia="Times New Roman" w:hAnsi="Book Antiqua" w:cs="Book Antiqua"/>
        </w:rPr>
        <w:t xml:space="preserve"> a marker frequently used for CSC identification was used in obtaining DC vaccines that significantly inhibited tumor growth, reduced development of pulmonary metastases and prolonged survival. Direct targeting of CSCs was confirmed by the specific binding of </w:t>
      </w:r>
      <w:proofErr w:type="spellStart"/>
      <w:r>
        <w:rPr>
          <w:rFonts w:ascii="Book Antiqua" w:eastAsia="Times New Roman" w:hAnsi="Book Antiqua" w:cs="Book Antiqua"/>
        </w:rPr>
        <w:t>IgG</w:t>
      </w:r>
      <w:proofErr w:type="spellEnd"/>
      <w:r>
        <w:rPr>
          <w:rFonts w:ascii="Book Antiqua" w:eastAsia="Times New Roman" w:hAnsi="Book Antiqua" w:cs="Book Antiqua"/>
        </w:rPr>
        <w:t xml:space="preserve"> produced by </w:t>
      </w:r>
      <w:proofErr w:type="spellStart"/>
      <w:r>
        <w:rPr>
          <w:rFonts w:ascii="Book Antiqua" w:eastAsia="Times New Roman" w:hAnsi="Book Antiqua" w:cs="Book Antiqua"/>
        </w:rPr>
        <w:t>ALDH</w:t>
      </w:r>
      <w:r>
        <w:rPr>
          <w:rFonts w:ascii="Book Antiqua" w:eastAsia="Times New Roman" w:hAnsi="Book Antiqua" w:cs="Book Antiqua"/>
          <w:vertAlign w:val="superscript"/>
        </w:rPr>
        <w:t>high</w:t>
      </w:r>
      <w:proofErr w:type="spellEnd"/>
      <w:r>
        <w:rPr>
          <w:rFonts w:ascii="Book Antiqua" w:eastAsia="Times New Roman" w:hAnsi="Book Antiqua" w:cs="Book Antiqua"/>
        </w:rPr>
        <w:t xml:space="preserve"> CSC-DC vaccine primed B cells to </w:t>
      </w:r>
      <w:proofErr w:type="spellStart"/>
      <w:r>
        <w:rPr>
          <w:rFonts w:ascii="Book Antiqua" w:eastAsia="Times New Roman" w:hAnsi="Book Antiqua" w:cs="Book Antiqua"/>
        </w:rPr>
        <w:t>ALDH</w:t>
      </w:r>
      <w:r>
        <w:rPr>
          <w:rFonts w:ascii="Book Antiqua" w:eastAsia="Times New Roman" w:hAnsi="Book Antiqua" w:cs="Book Antiqua"/>
          <w:vertAlign w:val="superscript"/>
        </w:rPr>
        <w:t>high</w:t>
      </w:r>
      <w:proofErr w:type="spellEnd"/>
      <w:r>
        <w:rPr>
          <w:rFonts w:ascii="Book Antiqua" w:eastAsia="Times New Roman" w:hAnsi="Book Antiqua" w:cs="Book Antiqua"/>
        </w:rPr>
        <w:t xml:space="preserve"> CSCs, lysing these target CSCs in the presence of complement</w:t>
      </w:r>
      <w:r>
        <w:rPr>
          <w:rFonts w:ascii="Book Antiqua" w:eastAsia="Times New Roman" w:hAnsi="Book Antiqua" w:cs="Book Antiqua"/>
        </w:rPr>
        <w:fldChar w:fldCharType="begin">
          <w:fldData xml:space="preserve">PEVuZE5vdGU+PENpdGU+PEF1dGhvcj5MdTwvQXV0aG9yPjxZZWFyPjIwMTU8L1llYXI+PFJlY051
bT44NjwvUmVjTnVtPjxEaXNwbGF5VGV4dD48c3R5bGUgZmFjZT0ic3VwZXJzY3JpcHQiPls3OF08
L3N0eWxlPjwvRGlzcGxheVRleHQ+PHJlY29yZD48cmVjLW51bWJlcj44NjwvcmVjLW51bWJlcj48
Zm9yZWlnbi1rZXlzPjxrZXkgYXBwPSJFTiIgZGItaWQ9InZwc2R6MDB6a3MwcnpuZTAyMDY1ejI1
eGQ1emV0cmRyMjIweiIgdGltZXN0YW1wPSIwIj44Njwva2V5PjwvZm9yZWlnbi1rZXlzPjxyZWYt
dHlwZSBuYW1lPSJKb3VybmFsIEFydGljbGUiPjE3PC9yZWYtdHlwZT48Y29udHJpYnV0b3JzPjxh
dXRob3JzPjxhdXRob3I+THUsIEwuPC9hdXRob3I+PGF1dGhvcj5UYW8sIEguPC9hdXRob3I+PGF1
dGhvcj5DaGFuZywgQS4gRS48L2F1dGhvcj48YXV0aG9yPkh1LCBZLjwvYXV0aG9yPjxhdXRob3I+
U2h1LCBHLjwvYXV0aG9yPjxhdXRob3I+Q2hlbiwgUS48L2F1dGhvcj48YXV0aG9yPkVnZW50aSwg
TS48L2F1dGhvcj48YXV0aG9yPk93ZW4sIEouPC9hdXRob3I+PGF1dGhvcj5Nb3llciwgSi4gUy48
L2F1dGhvcj48YXV0aG9yPlByaW5jZSwgTS4gRS48L2F1dGhvcj48YXV0aG9yPkh1YW5nLCBTLjwv
YXV0aG9yPjxhdXRob3I+V2ljaGEsIE0uIFMuPC9hdXRob3I+PGF1dGhvcj5YaWEsIEouIEMuPC9h
dXRob3I+PGF1dGhvcj5MaSwgUS48L2F1dGhvcj48L2F1dGhvcnM+PC9jb250cmlidXRvcnM+PGF1
dGgtYWRkcmVzcz5Vbml2ZXJzaXR5IG9mIE1pY2hpZ2FuIENvbXByZWhlbnNpdmUgQ2FuY2VyIENl
bnRlOyBBbm4gQXJib3IgLCBNSSBVU0EgOyBTdGF0ZSBLZXkgTGFib3JhdG9yeSBvZiBPbmNvbG9n
eSBpbiBTb3V0aGVybiBDaGluYSBhbmQgRGVwYXJ0bWVudCBvZiBFeHBlcmltZW50YWwgUmVzZWFy
Y2g7IFN1biBZYXQtc2VuIFVuaXZlcnNpdHkgQ2FuY2VyIENlbnRlciA7IEd1YW5nemhvdSwgQ2hp
bmEuJiN4RDtVbml2ZXJzaXR5IG9mIE1pY2hpZ2FuIENvbXByZWhlbnNpdmUgQ2FuY2VyIENlbnRl
OyBBbm4gQXJib3IgLCBNSSBVU0EgOyBDZW50ZXIgZm9yIFN0ZW0gQ2VsbCBSZXNlYXJjaCBhbmQg
QXBwbGljYXRpb247IEluc3RpdHV0ZSBvZiBIZW1hdG9sb2d5OyBVbmlvbiBIb3NwaXRhbCwgVG9u
Z2ppIE1lZGljYWwgQ29sbGVnZSA7IEh1YXpob25nIFVuaXZlcnNpdHkgb2YgU2NpZW5jZSBhbmQg
VGVjaG5vbG9neSA7IFd1aGFuLCBDaGluYS4mI3hEO1VuaXZlcnNpdHkgb2YgTWljaGlnYW4gQ29t
cHJlaGVuc2l2ZSBDYW5jZXIgQ2VudGU7IEFubiBBcmJvciAsIE1JIFVTQS4mI3hEO1VuaXZlcnNp
dHkgb2YgTWljaGlnYW4gQ29tcHJlaGVuc2l2ZSBDYW5jZXIgQ2VudGU7IEFubiBBcmJvciAsIE1J
IFVTQSA7IFNlY29uZCBYaWFuZ3lhIEhvc3BpdGFsOyBDZW50cmFsIFNvdXRoIFVuaXZlcnNpdHkg
OyBDaGFuZ3NoYSwgSHVuYW4sIENoaW5hLiYjeEQ7VW5pdmVyc2l0eSBvZiBNaWNoaWdhbiBDb21w
cmVoZW5zaXZlIENhbmNlciBDZW50ZTsgQW5uIEFyYm9yICwgTUkgVVNBIDsgRGVwYXJ0bWVudCBv
ZiBHZW5lcmFsIFN1cmdlcnk7IFRvbmdqaSBIb3NwaXRhbCBvZiBUb25namkgVW5pdmVyc2l0eSA7
IFNoYW5naGFpLCBDaGluYS4mI3hEO0NlbnRlciBmb3IgU3RlbSBDZWxsIFJlc2VhcmNoIGFuZCBB
cHBsaWNhdGlvbjsgSW5zdGl0dXRlIG9mIEhlbWF0b2xvZ3k7IFVuaW9uIEhvc3BpdGFsLCBUb25n
amkgTWVkaWNhbCBDb2xsZWdlIDsgSHVhemhvbmcgVW5pdmVyc2l0eSBvZiBTY2llbmNlIGFuZCBU
ZWNobm9sb2d5IDsgV3VoYW4sIENoaW5hLiYjeEQ7U3RhdGUgS2V5IExhYm9yYXRvcnkgb2YgT25j
b2xvZ3kgaW4gU291dGhlcm4gQ2hpbmEgYW5kIERlcGFydG1lbnQgb2YgRXhwZXJpbWVudGFsIFJl
c2VhcmNoOyBTdW4gWWF0LXNlbiBVbml2ZXJzaXR5IENhbmNlciBDZW50ZXIgOyBHdWFuZ3pob3Us
IENoaW5hLjwvYXV0aC1hZGRyZXNzPjx0aXRsZXM+PHRpdGxlPkNhbmNlciBzdGVtIGNlbGwgdmFj
Y2luZSBpbmhpYml0cyBtZXRhc3Rhc2VzIG9mIHByaW1hcnkgdHVtb3JzIGFuZCBpbmR1Y2VzIGh1
bW9yYWwgaW1tdW5lIHJlc3BvbnNlcyBhZ2FpbnN0IGNhbmNlciBzdGVtIGNlbGxzPC90aXRsZT48
c2Vjb25kYXJ5LXRpdGxlPk9uY29pbW11bm9sb2d5PC9zZWNvbmRhcnktdGl0bGU+PC90aXRsZXM+
PHBhZ2VzPmU5OTA3Njc8L3BhZ2VzPjx2b2x1bWU+NDwvdm9sdW1lPjxudW1iZXI+MzwvbnVtYmVy
PjxlZGl0aW9uPjIwMTUvMDUvMDg8L2VkaXRpb24+PGtleXdvcmRzPjxrZXl3b3JkPkFMREgsIGFs
ZGVoeWRlIGRlaHlkcm9nZW5hc2U8L2tleXdvcmQ+PGtleXdvcmQ+Q1NDLCBjYW5jZXIgc3RlbSBj
ZWxsPC9rZXl3b3JkPjxrZXl3b3JkPkNTQy1EQywgQ1NDIGx5c2F0ZS1wdWxzZWQgZGVuZHJpdGlj
IGNlbGw8L2tleXdvcmQ+PGtleXdvcmQ+REMsIGRlbmRyaXRpYyBjZWxsPC9rZXl3b3JkPjxrZXl3
b3JkPkgtZGM8L2tleXdvcmQ+PGtleXdvcmQ+UlQsIHJhZGlhdGlvbiB0aGVyYXB5PC9rZXl3b3Jk
PjxrZXl3b3JkPmFudGl0dW1vciBpbW11bml0eTwva2V5d29yZD48a2V5d29yZD5jYW5jZXIgc3Rl
bSBjZWxsPC9rZXl3b3JkPjxrZXl3b3JkPmRlbmRyaXRpYyBjZWxsPC9rZXl3b3JkPjxrZXl3b3Jk
PmhldGVyb2dlbmVvdXM8L2tleXdvcmQ+PGtleXdvcmQ+bWV0YXN0YXNpczwva2V5d29yZD48a2V5
d29yZD5xUlQtUENSLCByZWFsIHRpbWUgcXVhbnRpdGF0aXZlIFBDUjwva2V5d29yZD48a2V5d29y
ZD51bnNvcnRlZCB0dW1vciBjZWxsIGx5c2F0ZS1wdWxzZWQgZGVuZHJpdGljIGNlbGw8L2tleXdv
cmQ+PGtleXdvcmQ+dmFjY2luZTwva2V5d29yZD48L2tleXdvcmRzPjxkYXRlcz48eWVhcj4yMDE1
PC95ZWFyPjxwdWItZGF0ZXM+PGRhdGU+TWFyPC9kYXRlPjwvcHViLWRhdGVzPjwvZGF0ZXM+PGlz
Ym4+MjE2Mi00MDExIChQcmludCkmI3hEOzIxNjItNDAxMSAoTGlua2luZyk8L2lzYm4+PGFjY2Vz
c2lvbi1udW0+MjU5NDk5MDU8L2FjY2Vzc2lvbi1udW0+PHVybHM+PHJlbGF0ZWQtdXJscz48dXJs
Pmh0dHBzOi8vd3d3Lm5jYmkubmxtLm5paC5nb3YvcHVibWVkLzI1OTQ5OTA1PC91cmw+PC9yZWxh
dGVkLXVybHM+PC91cmxzPjxjdXN0b20yPlBNQzQ0MDQ5MjU8L2N1c3RvbTI+PGVsZWN0cm9uaWMt
cmVzb3VyY2UtbnVtPjEwLjQxNjEvMjE2MjQwMlguMjAxNC45OTA3Njc8L2VsZWN0cm9uaWMtcmVz
b3VyY2UtbnVtPjwvcmVjb3JkPjwvQ2l0ZT48L0VuZE5vdGU+
</w:fldData>
        </w:fldChar>
      </w:r>
      <w:r>
        <w:rPr>
          <w:rFonts w:ascii="Book Antiqua" w:eastAsia="Times New Roman" w:hAnsi="Book Antiqua" w:cs="Book Antiqua"/>
        </w:rPr>
        <w:instrText xml:space="preserve"> ADDIN EN.CITE </w:instrText>
      </w:r>
      <w:r>
        <w:rPr>
          <w:rFonts w:ascii="Book Antiqua" w:eastAsia="Times New Roman" w:hAnsi="Book Antiqua" w:cs="Book Antiqua"/>
        </w:rPr>
        <w:fldChar w:fldCharType="begin">
          <w:fldData xml:space="preserve">PEVuZE5vdGU+PENpdGU+PEF1dGhvcj5MdTwvQXV0aG9yPjxZZWFyPjIwMTU8L1llYXI+PFJlY051
bT44NjwvUmVjTnVtPjxEaXNwbGF5VGV4dD48c3R5bGUgZmFjZT0ic3VwZXJzY3JpcHQiPls3OF08
L3N0eWxlPjwvRGlzcGxheVRleHQ+PHJlY29yZD48cmVjLW51bWJlcj44NjwvcmVjLW51bWJlcj48
Zm9yZWlnbi1rZXlzPjxrZXkgYXBwPSJFTiIgZGItaWQ9InZwc2R6MDB6a3MwcnpuZTAyMDY1ejI1
eGQ1emV0cmRyMjIweiIgdGltZXN0YW1wPSIwIj44Njwva2V5PjwvZm9yZWlnbi1rZXlzPjxyZWYt
dHlwZSBuYW1lPSJKb3VybmFsIEFydGljbGUiPjE3PC9yZWYtdHlwZT48Y29udHJpYnV0b3JzPjxh
dXRob3JzPjxhdXRob3I+THUsIEwuPC9hdXRob3I+PGF1dGhvcj5UYW8sIEguPC9hdXRob3I+PGF1
dGhvcj5DaGFuZywgQS4gRS48L2F1dGhvcj48YXV0aG9yPkh1LCBZLjwvYXV0aG9yPjxhdXRob3I+
U2h1LCBHLjwvYXV0aG9yPjxhdXRob3I+Q2hlbiwgUS48L2F1dGhvcj48YXV0aG9yPkVnZW50aSwg
TS48L2F1dGhvcj48YXV0aG9yPk93ZW4sIEouPC9hdXRob3I+PGF1dGhvcj5Nb3llciwgSi4gUy48
L2F1dGhvcj48YXV0aG9yPlByaW5jZSwgTS4gRS48L2F1dGhvcj48YXV0aG9yPkh1YW5nLCBTLjwv
YXV0aG9yPjxhdXRob3I+V2ljaGEsIE0uIFMuPC9hdXRob3I+PGF1dGhvcj5YaWEsIEouIEMuPC9h
dXRob3I+PGF1dGhvcj5MaSwgUS48L2F1dGhvcj48L2F1dGhvcnM+PC9jb250cmlidXRvcnM+PGF1
dGgtYWRkcmVzcz5Vbml2ZXJzaXR5IG9mIE1pY2hpZ2FuIENvbXByZWhlbnNpdmUgQ2FuY2VyIENl
bnRlOyBBbm4gQXJib3IgLCBNSSBVU0EgOyBTdGF0ZSBLZXkgTGFib3JhdG9yeSBvZiBPbmNvbG9n
eSBpbiBTb3V0aGVybiBDaGluYSBhbmQgRGVwYXJ0bWVudCBvZiBFeHBlcmltZW50YWwgUmVzZWFy
Y2g7IFN1biBZYXQtc2VuIFVuaXZlcnNpdHkgQ2FuY2VyIENlbnRlciA7IEd1YW5nemhvdSwgQ2hp
bmEuJiN4RDtVbml2ZXJzaXR5IG9mIE1pY2hpZ2FuIENvbXByZWhlbnNpdmUgQ2FuY2VyIENlbnRl
OyBBbm4gQXJib3IgLCBNSSBVU0EgOyBDZW50ZXIgZm9yIFN0ZW0gQ2VsbCBSZXNlYXJjaCBhbmQg
QXBwbGljYXRpb247IEluc3RpdHV0ZSBvZiBIZW1hdG9sb2d5OyBVbmlvbiBIb3NwaXRhbCwgVG9u
Z2ppIE1lZGljYWwgQ29sbGVnZSA7IEh1YXpob25nIFVuaXZlcnNpdHkgb2YgU2NpZW5jZSBhbmQg
VGVjaG5vbG9neSA7IFd1aGFuLCBDaGluYS4mI3hEO1VuaXZlcnNpdHkgb2YgTWljaGlnYW4gQ29t
cHJlaGVuc2l2ZSBDYW5jZXIgQ2VudGU7IEFubiBBcmJvciAsIE1JIFVTQS4mI3hEO1VuaXZlcnNp
dHkgb2YgTWljaGlnYW4gQ29tcHJlaGVuc2l2ZSBDYW5jZXIgQ2VudGU7IEFubiBBcmJvciAsIE1J
IFVTQSA7IFNlY29uZCBYaWFuZ3lhIEhvc3BpdGFsOyBDZW50cmFsIFNvdXRoIFVuaXZlcnNpdHkg
OyBDaGFuZ3NoYSwgSHVuYW4sIENoaW5hLiYjeEQ7VW5pdmVyc2l0eSBvZiBNaWNoaWdhbiBDb21w
cmVoZW5zaXZlIENhbmNlciBDZW50ZTsgQW5uIEFyYm9yICwgTUkgVVNBIDsgRGVwYXJ0bWVudCBv
ZiBHZW5lcmFsIFN1cmdlcnk7IFRvbmdqaSBIb3NwaXRhbCBvZiBUb25namkgVW5pdmVyc2l0eSA7
IFNoYW5naGFpLCBDaGluYS4mI3hEO0NlbnRlciBmb3IgU3RlbSBDZWxsIFJlc2VhcmNoIGFuZCBB
cHBsaWNhdGlvbjsgSW5zdGl0dXRlIG9mIEhlbWF0b2xvZ3k7IFVuaW9uIEhvc3BpdGFsLCBUb25n
amkgTWVkaWNhbCBDb2xsZWdlIDsgSHVhemhvbmcgVW5pdmVyc2l0eSBvZiBTY2llbmNlIGFuZCBU
ZWNobm9sb2d5IDsgV3VoYW4sIENoaW5hLiYjeEQ7U3RhdGUgS2V5IExhYm9yYXRvcnkgb2YgT25j
b2xvZ3kgaW4gU291dGhlcm4gQ2hpbmEgYW5kIERlcGFydG1lbnQgb2YgRXhwZXJpbWVudGFsIFJl
c2VhcmNoOyBTdW4gWWF0LXNlbiBVbml2ZXJzaXR5IENhbmNlciBDZW50ZXIgOyBHdWFuZ3pob3Us
IENoaW5hLjwvYXV0aC1hZGRyZXNzPjx0aXRsZXM+PHRpdGxlPkNhbmNlciBzdGVtIGNlbGwgdmFj
Y2luZSBpbmhpYml0cyBtZXRhc3Rhc2VzIG9mIHByaW1hcnkgdHVtb3JzIGFuZCBpbmR1Y2VzIGh1
bW9yYWwgaW1tdW5lIHJlc3BvbnNlcyBhZ2FpbnN0IGNhbmNlciBzdGVtIGNlbGxzPC90aXRsZT48
c2Vjb25kYXJ5LXRpdGxlPk9uY29pbW11bm9sb2d5PC9zZWNvbmRhcnktdGl0bGU+PC90aXRsZXM+
PHBhZ2VzPmU5OTA3Njc8L3BhZ2VzPjx2b2x1bWU+NDwvdm9sdW1lPjxudW1iZXI+MzwvbnVtYmVy
PjxlZGl0aW9uPjIwMTUvMDUvMDg8L2VkaXRpb24+PGtleXdvcmRzPjxrZXl3b3JkPkFMREgsIGFs
ZGVoeWRlIGRlaHlkcm9nZW5hc2U8L2tleXdvcmQ+PGtleXdvcmQ+Q1NDLCBjYW5jZXIgc3RlbSBj
ZWxsPC9rZXl3b3JkPjxrZXl3b3JkPkNTQy1EQywgQ1NDIGx5c2F0ZS1wdWxzZWQgZGVuZHJpdGlj
IGNlbGw8L2tleXdvcmQ+PGtleXdvcmQ+REMsIGRlbmRyaXRpYyBjZWxsPC9rZXl3b3JkPjxrZXl3
b3JkPkgtZGM8L2tleXdvcmQ+PGtleXdvcmQ+UlQsIHJhZGlhdGlvbiB0aGVyYXB5PC9rZXl3b3Jk
PjxrZXl3b3JkPmFudGl0dW1vciBpbW11bml0eTwva2V5d29yZD48a2V5d29yZD5jYW5jZXIgc3Rl
bSBjZWxsPC9rZXl3b3JkPjxrZXl3b3JkPmRlbmRyaXRpYyBjZWxsPC9rZXl3b3JkPjxrZXl3b3Jk
PmhldGVyb2dlbmVvdXM8L2tleXdvcmQ+PGtleXdvcmQ+bWV0YXN0YXNpczwva2V5d29yZD48a2V5
d29yZD5xUlQtUENSLCByZWFsIHRpbWUgcXVhbnRpdGF0aXZlIFBDUjwva2V5d29yZD48a2V5d29y
ZD51bnNvcnRlZCB0dW1vciBjZWxsIGx5c2F0ZS1wdWxzZWQgZGVuZHJpdGljIGNlbGw8L2tleXdv
cmQ+PGtleXdvcmQ+dmFjY2luZTwva2V5d29yZD48L2tleXdvcmRzPjxkYXRlcz48eWVhcj4yMDE1
PC95ZWFyPjxwdWItZGF0ZXM+PGRhdGU+TWFyPC9kYXRlPjwvcHViLWRhdGVzPjwvZGF0ZXM+PGlz
Ym4+MjE2Mi00MDExIChQcmludCkmI3hEOzIxNjItNDAxMSAoTGlua2luZyk8L2lzYm4+PGFjY2Vz
c2lvbi1udW0+MjU5NDk5MDU8L2FjY2Vzc2lvbi1udW0+PHVybHM+PHJlbGF0ZWQtdXJscz48dXJs
Pmh0dHBzOi8vd3d3Lm5jYmkubmxtLm5paC5nb3YvcHVibWVkLzI1OTQ5OTA1PC91cmw+PC9yZWxh
dGVkLXVybHM+PC91cmxzPjxjdXN0b20yPlBNQzQ0MDQ5MjU8L2N1c3RvbTI+PGVsZWN0cm9uaWMt
cmVzb3VyY2UtbnVtPjEwLjQxNjEvMjE2MjQwMlguMjAxNC45OTA3Njc8L2VsZWN0cm9uaWMtcmVz
b3VyY2UtbnVtPjwvcmVjb3JkPjwvQ2l0ZT48L0VuZE5vdGU+
</w:fldData>
        </w:fldChar>
      </w:r>
      <w:r>
        <w:rPr>
          <w:rFonts w:ascii="Book Antiqua" w:eastAsia="Times New Roman" w:hAnsi="Book Antiqua" w:cs="Book Antiqua"/>
        </w:rPr>
        <w:instrText xml:space="preserve"> ADDIN EN.CITE.DATA </w:instrText>
      </w:r>
      <w:r>
        <w:rPr>
          <w:rFonts w:ascii="Book Antiqua" w:eastAsia="Times New Roman" w:hAnsi="Book Antiqua" w:cs="Book Antiqua"/>
        </w:rPr>
      </w:r>
      <w:r>
        <w:rPr>
          <w:rFonts w:ascii="Book Antiqua" w:eastAsia="Times New Roman" w:hAnsi="Book Antiqua" w:cs="Book Antiqua"/>
        </w:rPr>
        <w:fldChar w:fldCharType="end"/>
      </w:r>
      <w:r>
        <w:rPr>
          <w:rFonts w:ascii="Book Antiqua" w:eastAsia="Times New Roman" w:hAnsi="Book Antiqua" w:cs="Book Antiqua"/>
        </w:rPr>
      </w:r>
      <w:r>
        <w:rPr>
          <w:rFonts w:ascii="Book Antiqua" w:eastAsia="Times New Roman" w:hAnsi="Book Antiqua" w:cs="Book Antiqua"/>
        </w:rPr>
        <w:fldChar w:fldCharType="separate"/>
      </w:r>
      <w:r>
        <w:rPr>
          <w:rFonts w:ascii="Book Antiqua" w:eastAsia="Times New Roman" w:hAnsi="Book Antiqua" w:cs="Book Antiqua"/>
          <w:vertAlign w:val="superscript"/>
        </w:rPr>
        <w:t>[78]</w:t>
      </w:r>
      <w:r>
        <w:rPr>
          <w:rFonts w:ascii="Book Antiqua" w:eastAsia="Times New Roman" w:hAnsi="Book Antiqua" w:cs="Book Antiqua"/>
        </w:rPr>
        <w:fldChar w:fldCharType="end"/>
      </w:r>
      <w:r>
        <w:rPr>
          <w:rFonts w:ascii="Book Antiqua" w:eastAsia="Times New Roman" w:hAnsi="Book Antiqua" w:cs="Book Antiqua"/>
        </w:rPr>
        <w:t>. This promising approach was reported so far for squamous cell cancer and metastatic melanoma, however, ALDH is a highly expressed marker on various GCSC (Table 1), so we can hypothesize similar positive results in gastrointestinal cancers.</w:t>
      </w:r>
    </w:p>
    <w:p w14:paraId="75A4CA0D" w14:textId="77777777" w:rsidR="00231361" w:rsidRDefault="00C823EC">
      <w:pPr>
        <w:tabs>
          <w:tab w:val="left" w:pos="2127"/>
        </w:tabs>
        <w:autoSpaceDE w:val="0"/>
        <w:autoSpaceDN w:val="0"/>
        <w:adjustRightInd w:val="0"/>
        <w:snapToGrid w:val="0"/>
        <w:spacing w:after="0" w:line="360" w:lineRule="auto"/>
        <w:ind w:firstLineChars="200" w:firstLine="480"/>
        <w:jc w:val="both"/>
        <w:rPr>
          <w:rFonts w:ascii="Book Antiqua" w:eastAsia="Times New Roman" w:hAnsi="Book Antiqua" w:cs="Book Antiqua"/>
        </w:rPr>
      </w:pPr>
      <w:r>
        <w:rPr>
          <w:rFonts w:ascii="Book Antiqua" w:eastAsia="Times New Roman" w:hAnsi="Book Antiqua" w:cs="Book Antiqua"/>
        </w:rPr>
        <w:t xml:space="preserve">In spite of the promising results, DC-based vaccination strategies need to be </w:t>
      </w:r>
      <w:proofErr w:type="gramStart"/>
      <w:r>
        <w:rPr>
          <w:rFonts w:ascii="Book Antiqua" w:eastAsia="Times New Roman" w:hAnsi="Book Antiqua" w:cs="Book Antiqua"/>
        </w:rPr>
        <w:t>improved</w:t>
      </w:r>
      <w:proofErr w:type="gramEnd"/>
      <w:r>
        <w:rPr>
          <w:rFonts w:ascii="Book Antiqua" w:eastAsia="Times New Roman" w:hAnsi="Book Antiqua" w:cs="Book Antiqua"/>
        </w:rPr>
        <w:fldChar w:fldCharType="begin">
          <w:fldData xml:space="preserve">PEVuZE5vdGU+PENpdGU+PEF1dGhvcj5NYWMgS2VvbjwvQXV0aG9yPjxZZWFyPjIwMTU8L1llYXI+
PFJlY051bT44NzwvUmVjTnVtPjxEaXNwbGF5VGV4dD48c3R5bGUgZmFjZT0ic3VwZXJzY3JpcHQi
Pls3OV08L3N0eWxlPjwvRGlzcGxheVRleHQ+PHJlY29yZD48cmVjLW51bWJlcj44NzwvcmVjLW51
bWJlcj48Zm9yZWlnbi1rZXlzPjxrZXkgYXBwPSJFTiIgZGItaWQ9InZwc2R6MDB6a3MwcnpuZTAy
MDY1ejI1eGQ1emV0cmRyMjIweiIgdGltZXN0YW1wPSIwIj44Nzwva2V5PjwvZm9yZWlnbi1rZXlz
PjxyZWYtdHlwZSBuYW1lPSJKb3VybmFsIEFydGljbGUiPjE3PC9yZWYtdHlwZT48Y29udHJpYnV0
b3JzPjxhdXRob3JzPjxhdXRob3I+TWFjIEtlb24sIFMuPC9hdXRob3I+PGF1dGhvcj5SdWl6LCBN
LiBTLjwvYXV0aG9yPjxhdXRob3I+R2F6emFuaWdhLCBTLjwvYXV0aG9yPjxhdXRob3I+V2FpbnN0
b2ssIFIuPC9hdXRob3I+PC9hdXRob3JzPjwvY29udHJpYnV0b3JzPjxhdXRoLWFkZHJlc3M+TGFi
b3JhdG9yaW8gZGUgQ2FuY2Vyb2xvZ2lhLCBGdW5kYWNpb24gSW5zdGl0dXRvIExlbG9pciwgSW5z
dGl0dXRvIGRlIEludmVzdGlnYWNpb25lcyBCaW9xdWltaWNhcyBkZSBCdWVub3MgQWlyZXMgSUlC
QkEtQ09OSUNFVCAsIEJ1ZW5vcyBBaXJlcyAsIEFyZ2VudGluYS4mI3hEO0NlbnRybyBkZSBJbnZl
c3RpZ2FjaW9uZXMgT25jb2xvZ2ljYXMsIEZ1bmRhY2lvbiBwYXJhIGxhIEludmVzdGlnYWNpb24s
IERvY2VuY2lhIHkgUHJldmVuY2lvbiBkZWwgQ2FuY2VyIChGVUNBKSAsIEJ1ZW5vcyBBaXJlcyAs
IEFyZ2VudGluYS4mI3hEO0xhYm9yYXRvcmlvIGRlIEJpb2xvZ2lhIFR1bW9yYWwsIERlcGFydGFt
ZW50byBkZSBRdWltaWNhIEJpb2xvZ2ljYSBJUVVJQklDRU4tQ09OSUNFVCwgRmFjdWx0YWQgZGUg
Q2llbmNpYXMgRXhhY3RhcyB5IE5hdHVyYWxlcywgVW5pdmVyc2lkYWQgZGUgQnVlbm9zIEFpcmVz
ICwgQnVlbm9zIEFpcmVzICwgQXJnZW50aW5hLiYjeEQ7TGFib3JhdG9yaW8gZGUgQ2FuY2Vyb2xv
Z2lhLCBGdW5kYWNpb24gSW5zdGl0dXRvIExlbG9pciwgSW5zdGl0dXRvIGRlIEludmVzdGlnYWNp
b25lcyBCaW9xdWltaWNhcyBkZSBCdWVub3MgQWlyZXMgSUlCQkEtQ09OSUNFVCAsIEJ1ZW5vcyBB
aXJlcyAsIEFyZ2VudGluYSA7IExhYm9yYXRvcmlvIGRlIEJpb2xvZ2lhIFR1bW9yYWwsIERlcGFy
dGFtZW50byBkZSBRdWltaWNhIEJpb2xvZ2ljYSBJUVVJQklDRU4tQ09OSUNFVCwgRmFjdWx0YWQg
ZGUgQ2llbmNpYXMgRXhhY3RhcyB5IE5hdHVyYWxlcywgVW5pdmVyc2lkYWQgZGUgQnVlbm9zIEFp
cmVzICwgQnVlbm9zIEFpcmVzICwgQXJnZW50aW5hLjwvYXV0aC1hZGRyZXNzPjx0aXRsZXM+PHRp
dGxlPkRlbmRyaXRpYyBjZWxsLWJhc2VkIHZhY2NpbmF0aW9uIGluIGNhbmNlcjogdGhlcmFwZXV0
aWMgaW1wbGljYXRpb25zIGVtZXJnaW5nIGZyb20gbXVyaW5lIG1vZGVsczwvdGl0bGU+PHNlY29u
ZGFyeS10aXRsZT5Gcm9udCBJbW11bm9sPC9zZWNvbmRhcnktdGl0bGU+PC90aXRsZXM+PHBhZ2Vz
PjI0MzwvcGFnZXM+PHZvbHVtZT42PC92b2x1bWU+PGVkaXRpb24+MjAxNS8wNi8wNTwvZWRpdGlv
bj48a2V5d29yZHM+PGtleXdvcmQ+YWRqdXZhbnRzPC9rZXl3b3JkPjxrZXl3b3JkPmNhbmNlciBp
bW11bm90aGVyYXB5PC9rZXl3b3JkPjxrZXl3b3JkPmRlbmRyaXRpYyBjZWxsIG1hdHVyYXRpb248
L2tleXdvcmQ+PGtleXdvcmQ+ZGVuZHJpdGljIGNlbGwgc3Vic2V0czwva2V5d29yZD48a2V5d29y
ZD5kZW5kcml0aWMgY2VsbC1iYXNlZCB2YWNjaW5lczwva2V5d29yZD48a2V5d29yZD5kZW5kcml0
aWMgY2VsbHM8L2tleXdvcmQ+PC9rZXl3b3Jkcz48ZGF0ZXM+PHllYXI+MjAxNTwveWVhcj48L2Rh
dGVzPjxpc2JuPjE2NjQtMzIyNCAoUHJpbnQpJiN4RDsxNjY0LTMyMjQgKExpbmtpbmcpPC9pc2Ju
PjxhY2Nlc3Npb24tbnVtPjI2MDQyMTI2PC9hY2Nlc3Npb24tbnVtPjx1cmxzPjxyZWxhdGVkLXVy
bHM+PHVybD5odHRwczovL3d3dy5uY2JpLm5sbS5uaWguZ292L3B1Ym1lZC8yNjA0MjEyNjwvdXJs
PjwvcmVsYXRlZC11cmxzPjwvdXJscz48Y3VzdG9tMj5QTUM0NDM4NTk1PC9jdXN0b20yPjxlbGVj
dHJvbmljLXJlc291cmNlLW51bT4xMC4zMzg5L2ZpbW11LjIwMTUuMDAyNDM8L2VsZWN0cm9uaWMt
cmVzb3VyY2UtbnVtPjwvcmVjb3JkPjwvQ2l0ZT48L0VuZE5vdGU+AGAA
</w:fldData>
        </w:fldChar>
      </w:r>
      <w:r>
        <w:rPr>
          <w:rFonts w:ascii="Book Antiqua" w:eastAsia="Times New Roman" w:hAnsi="Book Antiqua" w:cs="Book Antiqua"/>
        </w:rPr>
        <w:instrText xml:space="preserve"> ADDIN EN.CITE </w:instrText>
      </w:r>
      <w:r>
        <w:rPr>
          <w:rFonts w:ascii="Book Antiqua" w:eastAsia="Times New Roman" w:hAnsi="Book Antiqua" w:cs="Book Antiqua"/>
        </w:rPr>
        <w:fldChar w:fldCharType="begin">
          <w:fldData xml:space="preserve">PEVuZE5vdGU+PENpdGU+PEF1dGhvcj5NYWMgS2VvbjwvQXV0aG9yPjxZZWFyPjIwMTU8L1llYXI+
PFJlY051bT44NzwvUmVjTnVtPjxEaXNwbGF5VGV4dD48c3R5bGUgZmFjZT0ic3VwZXJzY3JpcHQi
Pls3OV08L3N0eWxlPjwvRGlzcGxheVRleHQ+PHJlY29yZD48cmVjLW51bWJlcj44NzwvcmVjLW51
bWJlcj48Zm9yZWlnbi1rZXlzPjxrZXkgYXBwPSJFTiIgZGItaWQ9InZwc2R6MDB6a3MwcnpuZTAy
MDY1ejI1eGQ1emV0cmRyMjIweiIgdGltZXN0YW1wPSIwIj44Nzwva2V5PjwvZm9yZWlnbi1rZXlz
PjxyZWYtdHlwZSBuYW1lPSJKb3VybmFsIEFydGljbGUiPjE3PC9yZWYtdHlwZT48Y29udHJpYnV0
b3JzPjxhdXRob3JzPjxhdXRob3I+TWFjIEtlb24sIFMuPC9hdXRob3I+PGF1dGhvcj5SdWl6LCBN
LiBTLjwvYXV0aG9yPjxhdXRob3I+R2F6emFuaWdhLCBTLjwvYXV0aG9yPjxhdXRob3I+V2FpbnN0
b2ssIFIuPC9hdXRob3I+PC9hdXRob3JzPjwvY29udHJpYnV0b3JzPjxhdXRoLWFkZHJlc3M+TGFi
b3JhdG9yaW8gZGUgQ2FuY2Vyb2xvZ2lhLCBGdW5kYWNpb24gSW5zdGl0dXRvIExlbG9pciwgSW5z
dGl0dXRvIGRlIEludmVzdGlnYWNpb25lcyBCaW9xdWltaWNhcyBkZSBCdWVub3MgQWlyZXMgSUlC
QkEtQ09OSUNFVCAsIEJ1ZW5vcyBBaXJlcyAsIEFyZ2VudGluYS4mI3hEO0NlbnRybyBkZSBJbnZl
c3RpZ2FjaW9uZXMgT25jb2xvZ2ljYXMsIEZ1bmRhY2lvbiBwYXJhIGxhIEludmVzdGlnYWNpb24s
IERvY2VuY2lhIHkgUHJldmVuY2lvbiBkZWwgQ2FuY2VyIChGVUNBKSAsIEJ1ZW5vcyBBaXJlcyAs
IEFyZ2VudGluYS4mI3hEO0xhYm9yYXRvcmlvIGRlIEJpb2xvZ2lhIFR1bW9yYWwsIERlcGFydGFt
ZW50byBkZSBRdWltaWNhIEJpb2xvZ2ljYSBJUVVJQklDRU4tQ09OSUNFVCwgRmFjdWx0YWQgZGUg
Q2llbmNpYXMgRXhhY3RhcyB5IE5hdHVyYWxlcywgVW5pdmVyc2lkYWQgZGUgQnVlbm9zIEFpcmVz
ICwgQnVlbm9zIEFpcmVzICwgQXJnZW50aW5hLiYjeEQ7TGFib3JhdG9yaW8gZGUgQ2FuY2Vyb2xv
Z2lhLCBGdW5kYWNpb24gSW5zdGl0dXRvIExlbG9pciwgSW5zdGl0dXRvIGRlIEludmVzdGlnYWNp
b25lcyBCaW9xdWltaWNhcyBkZSBCdWVub3MgQWlyZXMgSUlCQkEtQ09OSUNFVCAsIEJ1ZW5vcyBB
aXJlcyAsIEFyZ2VudGluYSA7IExhYm9yYXRvcmlvIGRlIEJpb2xvZ2lhIFR1bW9yYWwsIERlcGFy
dGFtZW50byBkZSBRdWltaWNhIEJpb2xvZ2ljYSBJUVVJQklDRU4tQ09OSUNFVCwgRmFjdWx0YWQg
ZGUgQ2llbmNpYXMgRXhhY3RhcyB5IE5hdHVyYWxlcywgVW5pdmVyc2lkYWQgZGUgQnVlbm9zIEFp
cmVzICwgQnVlbm9zIEFpcmVzICwgQXJnZW50aW5hLjwvYXV0aC1hZGRyZXNzPjx0aXRsZXM+PHRp
dGxlPkRlbmRyaXRpYyBjZWxsLWJhc2VkIHZhY2NpbmF0aW9uIGluIGNhbmNlcjogdGhlcmFwZXV0
aWMgaW1wbGljYXRpb25zIGVtZXJnaW5nIGZyb20gbXVyaW5lIG1vZGVsczwvdGl0bGU+PHNlY29u
ZGFyeS10aXRsZT5Gcm9udCBJbW11bm9sPC9zZWNvbmRhcnktdGl0bGU+PC90aXRsZXM+PHBhZ2Vz
PjI0MzwvcGFnZXM+PHZvbHVtZT42PC92b2x1bWU+PGVkaXRpb24+MjAxNS8wNi8wNTwvZWRpdGlv
bj48a2V5d29yZHM+PGtleXdvcmQ+YWRqdXZhbnRzPC9rZXl3b3JkPjxrZXl3b3JkPmNhbmNlciBp
bW11bm90aGVyYXB5PC9rZXl3b3JkPjxrZXl3b3JkPmRlbmRyaXRpYyBjZWxsIG1hdHVyYXRpb248
L2tleXdvcmQ+PGtleXdvcmQ+ZGVuZHJpdGljIGNlbGwgc3Vic2V0czwva2V5d29yZD48a2V5d29y
ZD5kZW5kcml0aWMgY2VsbC1iYXNlZCB2YWNjaW5lczwva2V5d29yZD48a2V5d29yZD5kZW5kcml0
aWMgY2VsbHM8L2tleXdvcmQ+PC9rZXl3b3Jkcz48ZGF0ZXM+PHllYXI+MjAxNTwveWVhcj48L2Rh
dGVzPjxpc2JuPjE2NjQtMzIyNCAoUHJpbnQpJiN4RDsxNjY0LTMyMjQgKExpbmtpbmcpPC9pc2Ju
PjxhY2Nlc3Npb24tbnVtPjI2MDQyMTI2PC9hY2Nlc3Npb24tbnVtPjx1cmxzPjxyZWxhdGVkLXVy
bHM+PHVybD5odHRwczovL3d3dy5uY2JpLm5sbS5uaWguZ292L3B1Ym1lZC8yNjA0MjEyNjwvdXJs
PjwvcmVsYXRlZC11cmxzPjwvdXJscz48Y3VzdG9tMj5QTUM0NDM4NTk1PC9jdXN0b20yPjxlbGVj
dHJvbmljLXJlc291cmNlLW51bT4xMC4zMzg5L2ZpbW11LjIwMTUuMDAyNDM8L2VsZWN0cm9uaWMt
cmVzb3VyY2UtbnVtPjwvcmVjb3JkPjwvQ2l0ZT48L0VuZE5vdGU+AGAA
</w:fldData>
        </w:fldChar>
      </w:r>
      <w:r>
        <w:rPr>
          <w:rFonts w:ascii="Book Antiqua" w:eastAsia="Times New Roman" w:hAnsi="Book Antiqua" w:cs="Book Antiqua"/>
        </w:rPr>
        <w:instrText xml:space="preserve"> ADDIN EN.CITE.DATA </w:instrText>
      </w:r>
      <w:r>
        <w:rPr>
          <w:rFonts w:ascii="Book Antiqua" w:eastAsia="Times New Roman" w:hAnsi="Book Antiqua" w:cs="Book Antiqua"/>
        </w:rPr>
      </w:r>
      <w:r>
        <w:rPr>
          <w:rFonts w:ascii="Book Antiqua" w:eastAsia="Times New Roman" w:hAnsi="Book Antiqua" w:cs="Book Antiqua"/>
        </w:rPr>
        <w:fldChar w:fldCharType="end"/>
      </w:r>
      <w:r>
        <w:rPr>
          <w:rFonts w:ascii="Book Antiqua" w:eastAsia="Times New Roman" w:hAnsi="Book Antiqua" w:cs="Book Antiqua"/>
        </w:rPr>
      </w:r>
      <w:r>
        <w:rPr>
          <w:rFonts w:ascii="Book Antiqua" w:eastAsia="Times New Roman" w:hAnsi="Book Antiqua" w:cs="Book Antiqua"/>
        </w:rPr>
        <w:fldChar w:fldCharType="separate"/>
      </w:r>
      <w:r>
        <w:rPr>
          <w:rFonts w:ascii="Book Antiqua" w:eastAsia="Times New Roman" w:hAnsi="Book Antiqua" w:cs="Book Antiqua"/>
          <w:vertAlign w:val="superscript"/>
        </w:rPr>
        <w:t>[78]</w:t>
      </w:r>
      <w:r>
        <w:rPr>
          <w:rFonts w:ascii="Book Antiqua" w:eastAsia="Times New Roman" w:hAnsi="Book Antiqua" w:cs="Book Antiqua"/>
        </w:rPr>
        <w:fldChar w:fldCharType="end"/>
      </w:r>
      <w:r>
        <w:rPr>
          <w:rFonts w:ascii="Book Antiqua" w:eastAsia="Times New Roman" w:hAnsi="Book Antiqua" w:cs="Book Antiqua"/>
        </w:rPr>
        <w:t xml:space="preserve">. A more efficient strategy to eradicate CSCs might be to load autologous DCs with peptides, proteins or even mRNA rather than tumor lysate, this way controlling more accurately the generated immune response. In this regard, </w:t>
      </w:r>
      <w:r>
        <w:rPr>
          <w:rFonts w:ascii="Book Antiqua" w:hAnsi="Book Antiqua" w:cs="Book Antiqua"/>
          <w:shd w:val="clear" w:color="auto" w:fill="FFFFFF"/>
        </w:rPr>
        <w:t>Bagheri V</w:t>
      </w:r>
      <w:r>
        <w:rPr>
          <w:rFonts w:ascii="Book Antiqua" w:hAnsi="Book Antiqua" w:cs="Book Antiqua"/>
        </w:rPr>
        <w:t xml:space="preserve"> </w:t>
      </w:r>
      <w:r>
        <w:rPr>
          <w:rFonts w:ascii="Book Antiqua" w:hAnsi="Book Antiqua" w:cs="Book Antiqua"/>
          <w:i/>
          <w:iCs/>
        </w:rPr>
        <w:t>et al</w:t>
      </w:r>
      <w:r>
        <w:rPr>
          <w:rFonts w:ascii="Book Antiqua" w:hAnsi="Book Antiqua" w:cs="Book Antiqua"/>
          <w:shd w:val="clear" w:color="auto" w:fill="FFFFFF"/>
        </w:rPr>
        <w:fldChar w:fldCharType="begin">
          <w:fldData xml:space="preserve">PEVuZE5vdGU+PENpdGU+PEF1dGhvcj5CYWdoZXJpPC9BdXRob3I+PFllYXI+MjAxOTwvWWVhcj48
UmVjTnVtPjIwOTwvUmVjTnVtPjxEaXNwbGF5VGV4dD48c3R5bGUgZmFjZT0ic3VwZXJzY3JpcHQi
Pls2M108L3N0eWxlPjwvRGlzcGxheVRleHQ+PHJlY29yZD48cmVjLW51bWJlcj4yMDk8L3JlYy1u
dW1iZXI+PGZvcmVpZ24ta2V5cz48a2V5IGFwcD0iRU4iIGRiLWlkPSJ2cHNkejAwemtzMHJ6bmUw
MjA2NXoyNXhkNXpldHJkcjIyMHoiIHRpbWVzdGFtcD0iMCI+MjA5PC9rZXk+PC9mb3JlaWduLWtl
eXM+PHJlZi10eXBlIG5hbWU9IkpvdXJuYWwgQXJ0aWNsZSI+MTc8L3JlZi10eXBlPjxjb250cmli
dXRvcnM+PGF1dGhvcnM+PGF1dGhvcj5CYWdoZXJpLCBWLjwvYXV0aG9yPjxhdXRob3I+QWJiYXN6
YWRlZ2FuLCBNLiBSLjwvYXV0aG9yPjxhdXRob3I+TWVtYXIsIEIuPC9hdXRob3I+PGF1dGhvcj5N
b3RpZSwgTS4gUi48L2F1dGhvcj48YXV0aG9yPkFzYWRpLCBNLjwvYXV0aG9yPjxhdXRob3I+TWFo
bW91ZGlhbiwgUi4gQS48L2F1dGhvcj48YXV0aG9yPkdob2xhbWluLCBNLjwvYXV0aG9yPjwvYXV0
aG9ycz48L2NvbnRyaWJ1dG9ycz48YXV0aC1hZGRyZXNzPkNlbGx1bGFyIGFuZCBNb2xlY3VsYXIg
UmVzZWFyY2ggQ2VudGVyLCBCaXJqYW5kIFVuaXZlcnNpdHkgb2YgTWVkaWNhbCBTY2llbmNlcywg
QmlyamFuZCwgSXJhbi4mI3hEO01lZGljYWwgR2VuZXRpY3MgUmVzZWFyY2ggQ2VudGVyLCBNYXNo
aGFkIFVuaXZlcnNpdHkgb2YgTWVkaWNhbCBTY2llbmNlcywgTWFzaGhhZCwgSXJhbi4gRWxlY3Ry
b25pYyBhZGRyZXNzOiBBYmJhc3phZGVnYW5NUkBtdW1zLmFjLmlyLiYjeEQ7U3VyZ2ljYWwgT25j
b2xvZ3kgUmVzZWFyY2ggQ2VudGVyLCBJbWFtIFJlemEgSG9zcGl0YWwsIEZhY3VsdHkgb2YgTWVk
aWNpbmUsIE1hc2hoYWQgVW5pdmVyc2l0eSBvZiBNZWRpY2FsIFNjaWVuY2VzLCBNYXNoaGFkLCBJ
cmFuLiYjeEQ7SW1tdW5vbG9neSBSZXNlYXJjaCBDZW50ZXIsIE1hc2hoYWQgVW5pdmVyc2l0eSBv
ZiBNZWRpY2FsIFNjaWVuY2VzLCBNYXNoaGFkLCBJcmFuLiYjeEQ7TWVkaWNhbCBHZW5ldGljcyBS
ZXNlYXJjaCBDZW50ZXIsIE1hc2hoYWQgVW5pdmVyc2l0eSBvZiBNZWRpY2FsIFNjaWVuY2VzLCBN
YXNoaGFkLCBJcmFuOyBEZXBhcnRtZW50IG9mIExhYm9yYXRvcnkgU2NpZW5jZXMsIFNjaG9vbCBv
ZiBQYXJhbWVkaWNhbCBTY2llbmNlcywgTWFzaGhhZCBVbml2ZXJzaXR5IG9mIE1lZGljYWwgU2Np
ZW5jZXMsIE1hc2hoYWQsIElyYW4uIEVsZWN0cm9uaWMgYWRkcmVzczogR2hvbGFtaW5NQG11bXMu
YWMuaXIuPC9hdXRoLWFkZHJlc3M+PHRpdGxlcz48dGl0bGU+SW5kdWN0aW9uIG9mIFQgY2VsbC1t
ZWRpYXRlZCBpbW11bmUgcmVzcG9uc2UgYnkgZGVuZHJpdGljIGNlbGxzIHB1bHNlZCB3aXRoIG1S
TkEgb2Ygc3BoZXJlLWZvcm1pbmcgY2VsbHMgaXNvbGF0ZWQgZnJvbSBwYXRpZW50cyB3aXRoIGdh
c3RyaWMgY2FuY2VyPC90aXRsZT48c2Vjb25kYXJ5LXRpdGxlPkxpZmUgU2NpPC9zZWNvbmRhcnkt
dGl0bGU+PC90aXRsZXM+PHBhZ2VzPjEzNi0xNDM8L3BhZ2VzPjx2b2x1bWU+MjE5PC92b2x1bWU+
PGVkaXRpb24+MjAxOS8wMS8xNTwvZWRpdGlvbj48a2V5d29yZHM+PGtleXdvcmQ+QW5pbWFsczwv
a2V5d29yZD48a2V5d29yZD5EZW5kcml0aWMgQ2VsbHMvKm1ldGFib2xpc208L2tleXdvcmQ+PGtl
eXdvcmQ+RWxlY3Ryb3BvcmF0aW9uPC9rZXl3b3JkPjxrZXl3b3JkPkZsb3cgQ3l0b21ldHJ5PC9r
ZXl3b3JkPjxrZXl3b3JkPkh1bWFuczwva2V5d29yZD48a2V5d29yZD5JbW11bml0eSwgQ2VsbHVs
YXIvKmltbXVub2xvZ3k8L2tleXdvcmQ+PGtleXdvcmQ+SW1tdW5vdGhlcmFweS9tZXRob2RzPC9r
ZXl3b3JkPjxrZXl3b3JkPkludGVyZmVyb24tZ2FtbWEvbWV0YWJvbGlzbTwva2V5d29yZD48a2V5
d29yZD5NYWxlPC9rZXl3b3JkPjxrZXl3b3JkPk1pY2UsIEluYnJlZCBDNTdCTDwva2V5d29yZD48
a2V5d29yZD5OZW9wbGFzbSBUcmFuc3BsYW50YXRpb248L2tleXdvcmQ+PGtleXdvcmQ+TmVvcGxh
c3RpYyBTdGVtIENlbGxzLyptZXRhYm9saXNtPC9rZXl3b3JkPjxrZXl3b3JkPlJOQSwgTWVzc2Vu
Z2VyLyptZXRhYm9saXNtPC9rZXl3b3JkPjxrZXl3b3JkPlN0b21hY2ggTmVvcGxhc21zLyppbW11
bm9sb2d5L3RoZXJhcHk8L2tleXdvcmQ+PGtleXdvcmQ+VC1MeW1waG9jeXRlcy8qaW1tdW5vbG9n
eTwva2V5d29yZD48a2V5d29yZD5DYW5jZXIgc3RlbSBjZWxsczwva2V5d29yZD48a2V5d29yZD5D
eXRvdG94aWNpdHk8L2tleXdvcmQ+PGtleXdvcmQ+RGVuZHJpdGljIGNlbGxzPC9rZXl3b3JkPjxr
ZXl3b3JkPlNwaGVyZS1mb3JtaW5nIGNlbGxzPC9rZXl3b3JkPjxrZXl3b3JkPlQgY2VsbHM8L2tl
eXdvcmQ+PC9rZXl3b3Jkcz48ZGF0ZXM+PHllYXI+MjAxOTwveWVhcj48cHViLWRhdGVzPjxkYXRl
PkZlYiAxNTwvZGF0ZT48L3B1Yi1kYXRlcz48L2RhdGVzPjxpc2JuPjE4NzktMDYzMSAoRWxlY3Ry
b25pYykmI3hEOzAwMjQtMzIwNSAoTGlua2luZyk8L2lzYm4+PGFjY2Vzc2lvbi1udW0+MzA2NDEw
ODM8L2FjY2Vzc2lvbi1udW0+PHVybHM+PHJlbGF0ZWQtdXJscz48dXJsPmh0dHBzOi8vd3d3Lm5j
YmkubmxtLm5paC5nb3YvcHVibWVkLzMwNjQxMDgzPC91cmw+PC9yZWxhdGVkLXVybHM+PC91cmxz
PjxlbGVjdHJvbmljLXJlc291cmNlLW51bT4xMC4xMDE2L2oubGZzLjIwMTkuMDEuMDE2PC9lbGVj
dHJvbmljLXJlc291cmNlLW51bT48L3JlY29yZD48L0NpdGU+PC9FbmROb3RlPnAA
</w:fldData>
        </w:fldChar>
      </w:r>
      <w:r>
        <w:rPr>
          <w:rFonts w:ascii="Book Antiqua" w:hAnsi="Book Antiqua" w:cs="Book Antiqua"/>
          <w:shd w:val="clear" w:color="auto" w:fill="FFFFFF"/>
        </w:rPr>
        <w:instrText xml:space="preserve"> ADDIN EN.CITE </w:instrText>
      </w:r>
      <w:r>
        <w:rPr>
          <w:rFonts w:ascii="Book Antiqua" w:hAnsi="Book Antiqua" w:cs="Book Antiqua"/>
          <w:shd w:val="clear" w:color="auto" w:fill="FFFFFF"/>
        </w:rPr>
        <w:fldChar w:fldCharType="begin">
          <w:fldData xml:space="preserve">PEVuZE5vdGU+PENpdGU+PEF1dGhvcj5CYWdoZXJpPC9BdXRob3I+PFllYXI+MjAxOTwvWWVhcj48
UmVjTnVtPjIwOTwvUmVjTnVtPjxEaXNwbGF5VGV4dD48c3R5bGUgZmFjZT0ic3VwZXJzY3JpcHQi
Pls2M108L3N0eWxlPjwvRGlzcGxheVRleHQ+PHJlY29yZD48cmVjLW51bWJlcj4yMDk8L3JlYy1u
dW1iZXI+PGZvcmVpZ24ta2V5cz48a2V5IGFwcD0iRU4iIGRiLWlkPSJ2cHNkejAwemtzMHJ6bmUw
MjA2NXoyNXhkNXpldHJkcjIyMHoiIHRpbWVzdGFtcD0iMCI+MjA5PC9rZXk+PC9mb3JlaWduLWtl
eXM+PHJlZi10eXBlIG5hbWU9IkpvdXJuYWwgQXJ0aWNsZSI+MTc8L3JlZi10eXBlPjxjb250cmli
dXRvcnM+PGF1dGhvcnM+PGF1dGhvcj5CYWdoZXJpLCBWLjwvYXV0aG9yPjxhdXRob3I+QWJiYXN6
YWRlZ2FuLCBNLiBSLjwvYXV0aG9yPjxhdXRob3I+TWVtYXIsIEIuPC9hdXRob3I+PGF1dGhvcj5N
b3RpZSwgTS4gUi48L2F1dGhvcj48YXV0aG9yPkFzYWRpLCBNLjwvYXV0aG9yPjxhdXRob3I+TWFo
bW91ZGlhbiwgUi4gQS48L2F1dGhvcj48YXV0aG9yPkdob2xhbWluLCBNLjwvYXV0aG9yPjwvYXV0
aG9ycz48L2NvbnRyaWJ1dG9ycz48YXV0aC1hZGRyZXNzPkNlbGx1bGFyIGFuZCBNb2xlY3VsYXIg
UmVzZWFyY2ggQ2VudGVyLCBCaXJqYW5kIFVuaXZlcnNpdHkgb2YgTWVkaWNhbCBTY2llbmNlcywg
QmlyamFuZCwgSXJhbi4mI3hEO01lZGljYWwgR2VuZXRpY3MgUmVzZWFyY2ggQ2VudGVyLCBNYXNo
aGFkIFVuaXZlcnNpdHkgb2YgTWVkaWNhbCBTY2llbmNlcywgTWFzaGhhZCwgSXJhbi4gRWxlY3Ry
b25pYyBhZGRyZXNzOiBBYmJhc3phZGVnYW5NUkBtdW1zLmFjLmlyLiYjeEQ7U3VyZ2ljYWwgT25j
b2xvZ3kgUmVzZWFyY2ggQ2VudGVyLCBJbWFtIFJlemEgSG9zcGl0YWwsIEZhY3VsdHkgb2YgTWVk
aWNpbmUsIE1hc2hoYWQgVW5pdmVyc2l0eSBvZiBNZWRpY2FsIFNjaWVuY2VzLCBNYXNoaGFkLCBJ
cmFuLiYjeEQ7SW1tdW5vbG9neSBSZXNlYXJjaCBDZW50ZXIsIE1hc2hoYWQgVW5pdmVyc2l0eSBv
ZiBNZWRpY2FsIFNjaWVuY2VzLCBNYXNoaGFkLCBJcmFuLiYjeEQ7TWVkaWNhbCBHZW5ldGljcyBS
ZXNlYXJjaCBDZW50ZXIsIE1hc2hoYWQgVW5pdmVyc2l0eSBvZiBNZWRpY2FsIFNjaWVuY2VzLCBN
YXNoaGFkLCBJcmFuOyBEZXBhcnRtZW50IG9mIExhYm9yYXRvcnkgU2NpZW5jZXMsIFNjaG9vbCBv
ZiBQYXJhbWVkaWNhbCBTY2llbmNlcywgTWFzaGhhZCBVbml2ZXJzaXR5IG9mIE1lZGljYWwgU2Np
ZW5jZXMsIE1hc2hoYWQsIElyYW4uIEVsZWN0cm9uaWMgYWRkcmVzczogR2hvbGFtaW5NQG11bXMu
YWMuaXIuPC9hdXRoLWFkZHJlc3M+PHRpdGxlcz48dGl0bGU+SW5kdWN0aW9uIG9mIFQgY2VsbC1t
ZWRpYXRlZCBpbW11bmUgcmVzcG9uc2UgYnkgZGVuZHJpdGljIGNlbGxzIHB1bHNlZCB3aXRoIG1S
TkEgb2Ygc3BoZXJlLWZvcm1pbmcgY2VsbHMgaXNvbGF0ZWQgZnJvbSBwYXRpZW50cyB3aXRoIGdh
c3RyaWMgY2FuY2VyPC90aXRsZT48c2Vjb25kYXJ5LXRpdGxlPkxpZmUgU2NpPC9zZWNvbmRhcnkt
dGl0bGU+PC90aXRsZXM+PHBhZ2VzPjEzNi0xNDM8L3BhZ2VzPjx2b2x1bWU+MjE5PC92b2x1bWU+
PGVkaXRpb24+MjAxOS8wMS8xNTwvZWRpdGlvbj48a2V5d29yZHM+PGtleXdvcmQ+QW5pbWFsczwv
a2V5d29yZD48a2V5d29yZD5EZW5kcml0aWMgQ2VsbHMvKm1ldGFib2xpc208L2tleXdvcmQ+PGtl
eXdvcmQ+RWxlY3Ryb3BvcmF0aW9uPC9rZXl3b3JkPjxrZXl3b3JkPkZsb3cgQ3l0b21ldHJ5PC9r
ZXl3b3JkPjxrZXl3b3JkPkh1bWFuczwva2V5d29yZD48a2V5d29yZD5JbW11bml0eSwgQ2VsbHVs
YXIvKmltbXVub2xvZ3k8L2tleXdvcmQ+PGtleXdvcmQ+SW1tdW5vdGhlcmFweS9tZXRob2RzPC9r
ZXl3b3JkPjxrZXl3b3JkPkludGVyZmVyb24tZ2FtbWEvbWV0YWJvbGlzbTwva2V5d29yZD48a2V5
d29yZD5NYWxlPC9rZXl3b3JkPjxrZXl3b3JkPk1pY2UsIEluYnJlZCBDNTdCTDwva2V5d29yZD48
a2V5d29yZD5OZW9wbGFzbSBUcmFuc3BsYW50YXRpb248L2tleXdvcmQ+PGtleXdvcmQ+TmVvcGxh
c3RpYyBTdGVtIENlbGxzLyptZXRhYm9saXNtPC9rZXl3b3JkPjxrZXl3b3JkPlJOQSwgTWVzc2Vu
Z2VyLyptZXRhYm9saXNtPC9rZXl3b3JkPjxrZXl3b3JkPlN0b21hY2ggTmVvcGxhc21zLyppbW11
bm9sb2d5L3RoZXJhcHk8L2tleXdvcmQ+PGtleXdvcmQ+VC1MeW1waG9jeXRlcy8qaW1tdW5vbG9n
eTwva2V5d29yZD48a2V5d29yZD5DYW5jZXIgc3RlbSBjZWxsczwva2V5d29yZD48a2V5d29yZD5D
eXRvdG94aWNpdHk8L2tleXdvcmQ+PGtleXdvcmQ+RGVuZHJpdGljIGNlbGxzPC9rZXl3b3JkPjxr
ZXl3b3JkPlNwaGVyZS1mb3JtaW5nIGNlbGxzPC9rZXl3b3JkPjxrZXl3b3JkPlQgY2VsbHM8L2tl
eXdvcmQ+PC9rZXl3b3Jkcz48ZGF0ZXM+PHllYXI+MjAxOTwveWVhcj48cHViLWRhdGVzPjxkYXRl
PkZlYiAxNTwvZGF0ZT48L3B1Yi1kYXRlcz48L2RhdGVzPjxpc2JuPjE4NzktMDYzMSAoRWxlY3Ry
b25pYykmI3hEOzAwMjQtMzIwNSAoTGlua2luZyk8L2lzYm4+PGFjY2Vzc2lvbi1udW0+MzA2NDEw
ODM8L2FjY2Vzc2lvbi1udW0+PHVybHM+PHJlbGF0ZWQtdXJscz48dXJsPmh0dHBzOi8vd3d3Lm5j
YmkubmxtLm5paC5nb3YvcHVibWVkLzMwNjQxMDgzPC91cmw+PC9yZWxhdGVkLXVybHM+PC91cmxz
PjxlbGVjdHJvbmljLXJlc291cmNlLW51bT4xMC4xMDE2L2oubGZzLjIwMTkuMDEuMDE2PC9lbGVj
dHJvbmljLXJlc291cmNlLW51bT48L3JlY29yZD48L0NpdGU+PC9FbmROb3RlPnAA
</w:fldData>
        </w:fldChar>
      </w:r>
      <w:r>
        <w:rPr>
          <w:rFonts w:ascii="Book Antiqua" w:hAnsi="Book Antiqua" w:cs="Book Antiqua"/>
          <w:shd w:val="clear" w:color="auto" w:fill="FFFFFF"/>
        </w:rPr>
        <w:instrText xml:space="preserve"> ADDIN EN.CITE.DATA </w:instrText>
      </w:r>
      <w:r>
        <w:rPr>
          <w:rFonts w:ascii="Book Antiqua" w:hAnsi="Book Antiqua" w:cs="Book Antiqua"/>
          <w:shd w:val="clear" w:color="auto" w:fill="FFFFFF"/>
        </w:rPr>
      </w:r>
      <w:r>
        <w:rPr>
          <w:rFonts w:ascii="Book Antiqua" w:hAnsi="Book Antiqua" w:cs="Book Antiqua"/>
          <w:shd w:val="clear" w:color="auto" w:fill="FFFFFF"/>
        </w:rPr>
        <w:fldChar w:fldCharType="end"/>
      </w:r>
      <w:r>
        <w:rPr>
          <w:rFonts w:ascii="Book Antiqua" w:hAnsi="Book Antiqua" w:cs="Book Antiqua"/>
          <w:shd w:val="clear" w:color="auto" w:fill="FFFFFF"/>
        </w:rPr>
      </w:r>
      <w:r>
        <w:rPr>
          <w:rFonts w:ascii="Book Antiqua" w:hAnsi="Book Antiqua" w:cs="Book Antiqua"/>
          <w:shd w:val="clear" w:color="auto" w:fill="FFFFFF"/>
        </w:rPr>
        <w:fldChar w:fldCharType="separate"/>
      </w:r>
      <w:r>
        <w:rPr>
          <w:rFonts w:ascii="Book Antiqua" w:hAnsi="Book Antiqua" w:cs="Book Antiqua"/>
          <w:shd w:val="clear" w:color="auto" w:fill="FFFFFF"/>
          <w:vertAlign w:val="superscript"/>
        </w:rPr>
        <w:t>[79]</w:t>
      </w:r>
      <w:r>
        <w:rPr>
          <w:rFonts w:ascii="Book Antiqua" w:hAnsi="Book Antiqua" w:cs="Book Antiqua"/>
          <w:shd w:val="clear" w:color="auto" w:fill="FFFFFF"/>
        </w:rPr>
        <w:fldChar w:fldCharType="end"/>
      </w:r>
      <w:r>
        <w:rPr>
          <w:rFonts w:ascii="Book Antiqua" w:eastAsia="宋体" w:hAnsi="Book Antiqua" w:cs="Book Antiqua" w:hint="eastAsia"/>
          <w:lang w:eastAsia="zh-CN"/>
        </w:rPr>
        <w:t xml:space="preserve"> </w:t>
      </w:r>
      <w:r>
        <w:rPr>
          <w:rFonts w:ascii="Book Antiqua" w:hAnsi="Book Antiqua" w:cs="Book Antiqua"/>
        </w:rPr>
        <w:t xml:space="preserve">loaded DC with total mRNA from gastric CSC expressing </w:t>
      </w:r>
      <w:r>
        <w:rPr>
          <w:rFonts w:ascii="Book Antiqua" w:hAnsi="Book Antiqua" w:cs="Book Antiqua"/>
          <w:color w:val="000000"/>
          <w:shd w:val="clear" w:color="auto" w:fill="FFFFFF"/>
        </w:rPr>
        <w:t xml:space="preserve">CD44, CD54, and </w:t>
      </w:r>
      <w:proofErr w:type="spellStart"/>
      <w:r>
        <w:rPr>
          <w:rFonts w:ascii="Book Antiqua" w:hAnsi="Book Antiqua" w:cs="Book Antiqua"/>
          <w:color w:val="000000"/>
          <w:shd w:val="clear" w:color="auto" w:fill="FFFFFF"/>
        </w:rPr>
        <w:t>EpCAM</w:t>
      </w:r>
      <w:proofErr w:type="spellEnd"/>
      <w:r>
        <w:rPr>
          <w:rFonts w:ascii="Book Antiqua" w:hAnsi="Book Antiqua" w:cs="Book Antiqua"/>
          <w:color w:val="000000"/>
          <w:shd w:val="clear" w:color="auto" w:fill="FFFFFF"/>
        </w:rPr>
        <w:t xml:space="preserve"> markers. These DC were able to induce IFN-γ gene expression in T-lymphocytes after a 12-d co-culture</w:t>
      </w:r>
      <w:r>
        <w:rPr>
          <w:rFonts w:ascii="Book Antiqua" w:hAnsi="Book Antiqua" w:cs="Book Antiqua"/>
          <w:shd w:val="clear" w:color="auto" w:fill="FFFFFF"/>
        </w:rPr>
        <w:t>.</w:t>
      </w:r>
    </w:p>
    <w:p w14:paraId="4DE84AF6" w14:textId="77777777" w:rsidR="00231361" w:rsidRDefault="00C823EC">
      <w:pPr>
        <w:tabs>
          <w:tab w:val="left" w:pos="2127"/>
        </w:tabs>
        <w:autoSpaceDE w:val="0"/>
        <w:autoSpaceDN w:val="0"/>
        <w:adjustRightInd w:val="0"/>
        <w:snapToGrid w:val="0"/>
        <w:spacing w:after="0" w:line="360" w:lineRule="auto"/>
        <w:ind w:firstLineChars="200" w:firstLine="480"/>
        <w:jc w:val="both"/>
        <w:rPr>
          <w:rFonts w:ascii="Book Antiqua" w:eastAsia="Times New Roman" w:hAnsi="Book Antiqua" w:cs="Book Antiqua"/>
        </w:rPr>
      </w:pPr>
      <w:r>
        <w:rPr>
          <w:rFonts w:ascii="Book Antiqua" w:eastAsia="Times New Roman" w:hAnsi="Book Antiqua" w:cs="Book Antiqua"/>
        </w:rPr>
        <w:t>Recent studies proposed loading DCs with transcription factors as NANOG, OKT4a, SOX2, c-MYC, and KLF4, which also transform somatic cells into stem cells (</w:t>
      </w:r>
      <w:proofErr w:type="spellStart"/>
      <w:r>
        <w:rPr>
          <w:rFonts w:ascii="Book Antiqua" w:eastAsia="Times New Roman" w:hAnsi="Book Antiqua" w:cs="Book Antiqua"/>
        </w:rPr>
        <w:t>iPS</w:t>
      </w:r>
      <w:proofErr w:type="spellEnd"/>
      <w:r>
        <w:rPr>
          <w:rFonts w:ascii="Book Antiqua" w:eastAsia="Times New Roman" w:hAnsi="Book Antiqua" w:cs="Book Antiqua"/>
        </w:rPr>
        <w:t>). Targeting CSCs unique proteins might be one of the best ways to destroy CSCs. Since the expression of NANOG is low or absent in normal cells and CSCs re-express it, makes NANOG an ideal therapeutic target. DCs loaded with NANOG peptides will be able to generate immunological memory after vaccination and would help the immune system to manage CSC plasticity</w:t>
      </w:r>
      <w:r>
        <w:rPr>
          <w:rFonts w:ascii="Book Antiqua" w:eastAsia="Times New Roman" w:hAnsi="Book Antiqua" w:cs="Book Antiqua"/>
        </w:rPr>
        <w:fldChar w:fldCharType="begin"/>
      </w:r>
      <w:r>
        <w:rPr>
          <w:rFonts w:ascii="Book Antiqua" w:eastAsia="Times New Roman" w:hAnsi="Book Antiqua" w:cs="Book Antiqua"/>
        </w:rPr>
        <w:instrText xml:space="preserve"> ADDIN EN.CITE &lt;EndNote&gt;&lt;Cite&gt;&lt;Author&gt;Codd&lt;/Author&gt;&lt;Year&gt;2018&lt;/Year&gt;&lt;RecNum&gt;29&lt;/RecNum&gt;&lt;DisplayText&gt;&lt;style face="superscript"&gt;[22]&lt;/style&gt;&lt;/DisplayText&gt;&lt;record&gt;&lt;rec-number&gt;29&lt;/rec-number&gt;&lt;foreign-keys&gt;&lt;key app="EN" db-id="vpsdz00zks0rzne02065z25xd5zetrdr220z" timestamp="0"&gt;29&lt;/key&gt;&lt;/foreign-keys&gt;&lt;ref-type name="Journal Article"&gt;17&lt;/ref-type&gt;&lt;contributors&gt;&lt;authors&gt;&lt;author&gt;Codd, A. S.&lt;/author&gt;&lt;author&gt;Kanaseki, T.&lt;/author&gt;&lt;author&gt;Torigo, T.&lt;/author&gt;&lt;author&gt;Tabi, Z.&lt;/author&gt;&lt;/authors&gt;&lt;/contributors&gt;&lt;auth-address&gt;Division of Cancer and Genetics, School of Medicine, Cardiff University, Cardiff, UK.&amp;#xD;Department of Pathology, Sapporo Medical University, Sapporo, Japan.&lt;/auth-address&gt;&lt;titles&gt;&lt;title&gt;Cancer stem cells as targets for immunotherapy&lt;/title&gt;&lt;secondary-title&gt;Immunology&lt;/secondary-title&gt;&lt;/titles&gt;&lt;pages&gt;304-314&lt;/pages&gt;&lt;volume&gt;153&lt;/volume&gt;&lt;number&gt;3&lt;/number&gt;&lt;edition&gt;2017/11/19&lt;/edition&gt;&lt;keywords&gt;&lt;keyword&gt;Animals&lt;/keyword&gt;&lt;keyword&gt;Antigens/immunology&lt;/keyword&gt;&lt;keyword&gt;Humans&lt;/keyword&gt;&lt;keyword&gt;Immunotherapy/methods&lt;/keyword&gt;&lt;keyword&gt;Neoplasms/*immunology/*therapy&lt;/keyword&gt;&lt;keyword&gt;Neoplastic Stem Cells/*immunology&lt;/keyword&gt;&lt;keyword&gt;*T-cell&lt;/keyword&gt;&lt;keyword&gt;*antigens/peptides/epitopes&lt;/keyword&gt;&lt;keyword&gt;*immunotherapy&lt;/keyword&gt;&lt;keyword&gt;*stem cell&lt;/keyword&gt;&lt;keyword&gt;*tumour immunology&lt;/keyword&gt;&lt;/keywords&gt;&lt;dates&gt;&lt;year&gt;2018&lt;/year&gt;&lt;pub-dates&gt;&lt;date&gt;Mar&lt;/date&gt;&lt;/pub-dates&gt;&lt;/dates&gt;&lt;isbn&gt;1365-2567 (Electronic)&amp;#xD;0019-2805 (Linking)&lt;/isbn&gt;&lt;accession-num&gt;29150846&lt;/accession-num&gt;&lt;urls&gt;&lt;related-urls&gt;&lt;url&gt;https://www.ncbi.nlm.nih.gov/pubmed/29150846&lt;/url&gt;&lt;/related-urls&gt;&lt;/urls&gt;&lt;custom2&gt;PMC5795182&lt;/custom2&gt;&lt;electronic-resource-num&gt;10.1111/imm.12866&lt;/electronic-resource-num&gt;&lt;/record&gt;&lt;/Cite&gt;&lt;/EndNote&gt;</w:instrText>
      </w:r>
      <w:r>
        <w:rPr>
          <w:rFonts w:ascii="Book Antiqua" w:eastAsia="Times New Roman" w:hAnsi="Book Antiqua" w:cs="Book Antiqua"/>
        </w:rPr>
        <w:fldChar w:fldCharType="separate"/>
      </w:r>
      <w:r>
        <w:rPr>
          <w:rFonts w:ascii="Book Antiqua" w:eastAsia="Times New Roman" w:hAnsi="Book Antiqua" w:cs="Book Antiqua"/>
          <w:vertAlign w:val="superscript"/>
        </w:rPr>
        <w:t>[22]</w:t>
      </w:r>
      <w:r>
        <w:rPr>
          <w:rFonts w:ascii="Book Antiqua" w:eastAsia="Times New Roman" w:hAnsi="Book Antiqua" w:cs="Book Antiqua"/>
        </w:rPr>
        <w:fldChar w:fldCharType="end"/>
      </w:r>
      <w:r>
        <w:rPr>
          <w:rFonts w:ascii="Book Antiqua" w:eastAsia="Times New Roman" w:hAnsi="Book Antiqua" w:cs="Book Antiqua"/>
        </w:rPr>
        <w:t>.</w:t>
      </w:r>
    </w:p>
    <w:p w14:paraId="63908B1E" w14:textId="77777777" w:rsidR="00231361" w:rsidRDefault="00C823EC">
      <w:pPr>
        <w:tabs>
          <w:tab w:val="left" w:pos="2127"/>
        </w:tabs>
        <w:autoSpaceDE w:val="0"/>
        <w:autoSpaceDN w:val="0"/>
        <w:adjustRightInd w:val="0"/>
        <w:snapToGrid w:val="0"/>
        <w:spacing w:after="0" w:line="360" w:lineRule="auto"/>
        <w:ind w:firstLineChars="200" w:firstLine="480"/>
        <w:jc w:val="both"/>
        <w:rPr>
          <w:rFonts w:ascii="Book Antiqua" w:eastAsiaTheme="minorEastAsia" w:hAnsi="Book Antiqua" w:cs="Book Antiqua"/>
          <w:lang w:eastAsia="zh-CN"/>
        </w:rPr>
      </w:pPr>
      <w:r>
        <w:rPr>
          <w:rFonts w:ascii="Book Antiqua" w:eastAsia="Times New Roman" w:hAnsi="Book Antiqua" w:cs="Book Antiqua"/>
        </w:rPr>
        <w:lastRenderedPageBreak/>
        <w:t>In order to maximize the response rates to vaccines, if NANOG peptides cannot be presented by a patient HLA class I molecules, peptides against other stem cell transcription factor OKT4 or SOX2 may be used</w:t>
      </w:r>
      <w:r>
        <w:rPr>
          <w:rFonts w:ascii="Book Antiqua" w:eastAsia="Times New Roman" w:hAnsi="Book Antiqua" w:cs="Book Antiqua"/>
        </w:rPr>
        <w:fldChar w:fldCharType="begin"/>
      </w:r>
      <w:r>
        <w:rPr>
          <w:rFonts w:ascii="Book Antiqua" w:eastAsia="Times New Roman" w:hAnsi="Book Antiqua" w:cs="Book Antiqua"/>
        </w:rPr>
        <w:instrText xml:space="preserve"> ADDIN EN.CITE &lt;EndNote&gt;&lt;Cite&gt;&lt;Author&gt;Wefers&lt;/Author&gt;&lt;Year&gt;2018&lt;/Year&gt;&lt;RecNum&gt;84&lt;/RecNum&gt;&lt;DisplayText&gt;&lt;style face="superscript"&gt;[76]&lt;/style&gt;&lt;/DisplayText&gt;&lt;record&gt;&lt;rec-number&gt;84&lt;/rec-number&gt;&lt;foreign-keys&gt;&lt;key app="EN" db-id="vpsdz00zks0rzne02065z25xd5zetrdr220z" timestamp="0"&gt;84&lt;/key&gt;&lt;/foreign-keys&gt;&lt;ref-type name="Journal Article"&gt;17&lt;/ref-type&gt;&lt;contributors&gt;&lt;authors&gt;&lt;author&gt;Wefers, C.&lt;/author&gt;&lt;author&gt;Schreibelt, G.&lt;/author&gt;&lt;author&gt;Massuger, Lfag&lt;/author&gt;&lt;author&gt;de Vries, I. J. M.&lt;/author&gt;&lt;author&gt;Torensma, R.&lt;/author&gt;&lt;/authors&gt;&lt;/contributors&gt;&lt;auth-address&gt;Department of Tumor Immunology, Radboud Institute for Molecular Life Sciences, Radboudumc, Nijmegen, Netherlands.&amp;#xD;Department of Obstetrics and Gynecology, Radboudumc, Nijmegen, Netherlands.&lt;/auth-address&gt;&lt;titles&gt;&lt;title&gt;Immune Curbing of Cancer Stem Cells by CTLs Directed to NANOG&lt;/title&gt;&lt;secondary-title&gt;Front Immunol&lt;/secondary-title&gt;&lt;/titles&gt;&lt;pages&gt;1412&lt;/pages&gt;&lt;volume&gt;9&lt;/volume&gt;&lt;edition&gt;2018/07/05&lt;/edition&gt;&lt;keywords&gt;&lt;keyword&gt;MHC class I&lt;/keyword&gt;&lt;keyword&gt;Nanog&lt;/keyword&gt;&lt;keyword&gt;cancer stem cell immunity&lt;/keyword&gt;&lt;keyword&gt;cancer stem cells&lt;/keyword&gt;&lt;keyword&gt;dendritic cell vaccination&lt;/keyword&gt;&lt;/keywords&gt;&lt;dates&gt;&lt;year&gt;2018&lt;/year&gt;&lt;/dates&gt;&lt;isbn&gt;1664-3224 (Print)&amp;#xD;1664-3224 (Linking)&lt;/isbn&gt;&lt;accession-num&gt;29971070&lt;/accession-num&gt;&lt;urls&gt;&lt;related-urls&gt;&lt;url&gt;https://www.ncbi.nlm.nih.gov/pubmed/29971070&lt;/url&gt;&lt;/related-urls&gt;&lt;/urls&gt;&lt;custom2&gt;PMC6018198&lt;/custom2&gt;&lt;electronic-resource-num&gt;10.3389/fimmu.2018.01412&lt;/electronic-resource-num&gt;&lt;/record&gt;&lt;/Cite&gt;&lt;/EndNote&gt;</w:instrText>
      </w:r>
      <w:r>
        <w:rPr>
          <w:rFonts w:ascii="Book Antiqua" w:eastAsia="Times New Roman" w:hAnsi="Book Antiqua" w:cs="Book Antiqua"/>
        </w:rPr>
        <w:fldChar w:fldCharType="separate"/>
      </w:r>
      <w:r>
        <w:rPr>
          <w:rFonts w:ascii="Book Antiqua" w:eastAsia="Times New Roman" w:hAnsi="Book Antiqua" w:cs="Book Antiqua"/>
          <w:vertAlign w:val="superscript"/>
        </w:rPr>
        <w:t>[76]</w:t>
      </w:r>
      <w:r>
        <w:rPr>
          <w:rFonts w:ascii="Book Antiqua" w:eastAsia="Times New Roman" w:hAnsi="Book Antiqua" w:cs="Book Antiqua"/>
        </w:rPr>
        <w:fldChar w:fldCharType="end"/>
      </w:r>
      <w:r>
        <w:rPr>
          <w:rFonts w:ascii="Book Antiqua" w:eastAsia="Times New Roman" w:hAnsi="Book Antiqua" w:cs="Book Antiqua"/>
        </w:rPr>
        <w:t>. Combining DC vaccination against CSCs with other therapies, as immune checkpoint inhibitors, for example, might overcome immunosuppressive mechanisms in cancer and avoid bone marrow damaging by the chemotherapeutics.</w:t>
      </w:r>
    </w:p>
    <w:p w14:paraId="2370819E" w14:textId="77777777" w:rsidR="00D658F3" w:rsidRDefault="00D658F3" w:rsidP="00D658F3">
      <w:pPr>
        <w:tabs>
          <w:tab w:val="left" w:pos="2127"/>
        </w:tabs>
        <w:autoSpaceDE w:val="0"/>
        <w:autoSpaceDN w:val="0"/>
        <w:adjustRightInd w:val="0"/>
        <w:snapToGrid w:val="0"/>
        <w:spacing w:after="0" w:line="360" w:lineRule="auto"/>
        <w:ind w:firstLineChars="200" w:firstLine="480"/>
        <w:jc w:val="both"/>
        <w:rPr>
          <w:rFonts w:ascii="Book Antiqua" w:eastAsiaTheme="minorEastAsia" w:hAnsi="Book Antiqua" w:cs="Book Antiqua"/>
          <w:lang w:eastAsia="zh-CN"/>
        </w:rPr>
      </w:pPr>
    </w:p>
    <w:p w14:paraId="064AEA5D" w14:textId="77777777" w:rsidR="00D658F3" w:rsidRPr="00D658F3" w:rsidRDefault="00D658F3" w:rsidP="00D658F3">
      <w:pPr>
        <w:widowControl w:val="0"/>
        <w:autoSpaceDE w:val="0"/>
        <w:autoSpaceDN w:val="0"/>
        <w:adjustRightInd w:val="0"/>
        <w:spacing w:after="0"/>
        <w:rPr>
          <w:rFonts w:ascii="Tahoma" w:eastAsia="宋体" w:hAnsi="Tahoma" w:cs="Tahoma"/>
          <w:b/>
          <w:bCs/>
          <w:color w:val="000000"/>
          <w:u w:val="single"/>
          <w:lang w:eastAsia="zh-CN"/>
        </w:rPr>
      </w:pPr>
      <w:r w:rsidRPr="00D658F3">
        <w:rPr>
          <w:rFonts w:ascii="Tahoma" w:eastAsia="宋体" w:hAnsi="Tahoma" w:cs="Tahoma"/>
          <w:b/>
          <w:bCs/>
          <w:color w:val="000000"/>
          <w:u w:val="single"/>
          <w:lang w:eastAsia="zh-CN"/>
        </w:rPr>
        <w:t>IMMUNE CHECKPOINTS</w:t>
      </w:r>
    </w:p>
    <w:p w14:paraId="3B35F03D" w14:textId="77777777" w:rsidR="00231361" w:rsidRDefault="00C823EC" w:rsidP="00D658F3">
      <w:pPr>
        <w:adjustRightInd w:val="0"/>
        <w:snapToGrid w:val="0"/>
        <w:spacing w:after="0" w:line="360" w:lineRule="auto"/>
        <w:jc w:val="both"/>
        <w:rPr>
          <w:rFonts w:ascii="Book Antiqua" w:hAnsi="Book Antiqua" w:cs="Book Antiqua"/>
        </w:rPr>
      </w:pPr>
      <w:r>
        <w:rPr>
          <w:rFonts w:ascii="Book Antiqua" w:hAnsi="Book Antiqua" w:cs="Book Antiqua"/>
        </w:rPr>
        <w:t xml:space="preserve">It is considered that CSCs escape immune surveillance due to their immune suppressive profiles based on the expression of co-inhibitory molecules, immune checkpoints ligands and cytokines, drug-resistance and ability to activate an EMT </w:t>
      </w:r>
      <w:proofErr w:type="spellStart"/>
      <w:r>
        <w:rPr>
          <w:rFonts w:ascii="Book Antiqua" w:hAnsi="Book Antiqua" w:cs="Book Antiqua"/>
        </w:rPr>
        <w:t>programme</w:t>
      </w:r>
      <w:proofErr w:type="spellEnd"/>
      <w:r>
        <w:rPr>
          <w:rFonts w:ascii="Book Antiqua" w:hAnsi="Book Antiqua" w:cs="Book Antiqua"/>
        </w:rPr>
        <w:fldChar w:fldCharType="begin"/>
      </w:r>
      <w:r>
        <w:rPr>
          <w:rFonts w:ascii="Book Antiqua" w:hAnsi="Book Antiqua" w:cs="Book Antiqua"/>
        </w:rPr>
        <w:instrText xml:space="preserve"> ADDIN EN.CITE &lt;EndNote&gt;&lt;Cite&gt;&lt;Author&gt;Hirohashi&lt;/Author&gt;&lt;Year&gt;2016&lt;/Year&gt;&lt;RecNum&gt;144&lt;/RecNum&gt;&lt;DisplayText&gt;&lt;style face="superscript"&gt;[80]&lt;/style&gt;&lt;/DisplayText&gt;&lt;record&gt;&lt;rec-number&gt;144&lt;/rec-number&gt;&lt;foreign-keys&gt;&lt;key app="EN" db-id="vpsdz00zks0rzne02065z25xd5zetrdr220z" timestamp="0"&gt;144&lt;/key&gt;&lt;/foreign-keys&gt;&lt;ref-type name="Journal Article"&gt;17&lt;/ref-type&gt;&lt;contributors&gt;&lt;authors&gt;&lt;author&gt;Hirohashi, Y.&lt;/author&gt;&lt;author&gt;Torigoe, T.&lt;/author&gt;&lt;author&gt;Tsukahara, T.&lt;/author&gt;&lt;author&gt;Kanaseki, T.&lt;/author&gt;&lt;author&gt;Kochin, V.&lt;/author&gt;&lt;author&gt;Sato, N.&lt;/author&gt;&lt;/authors&gt;&lt;/contributors&gt;&lt;auth-address&gt;Department of Pathology, Sapporo Medical University School of Medicine, South-1 West-17, Chuo-Ku, Sapporo, 060-8556, Japan.&lt;/auth-address&gt;&lt;titles&gt;&lt;title&gt;Immune responses to human cancer stem-like cells/cancer-initiating cells&lt;/title&gt;&lt;secondary-title&gt;Cancer Sci&lt;/secondary-title&gt;&lt;/titles&gt;&lt;pages&gt;12-7&lt;/pages&gt;&lt;volume&gt;107&lt;/volume&gt;&lt;number&gt;1&lt;/number&gt;&lt;edition&gt;2015/10/07&lt;/edition&gt;&lt;keywords&gt;&lt;keyword&gt;Humans&lt;/keyword&gt;&lt;keyword&gt;Immunotherapy/*methods/trends&lt;/keyword&gt;&lt;keyword&gt;Neoplasms/*immunology&lt;/keyword&gt;&lt;keyword&gt;Neoplastic Stem Cells/*immunology&lt;/keyword&gt;&lt;keyword&gt;Cancer stem cell&lt;/keyword&gt;&lt;keyword&gt;cancer testis antigen&lt;/keyword&gt;&lt;keyword&gt;cytotoxic T lymphocyte&lt;/keyword&gt;&lt;keyword&gt;immunotherapy&lt;/keyword&gt;&lt;keyword&gt;tumor antigen&lt;/keyword&gt;&lt;/keywords&gt;&lt;dates&gt;&lt;year&gt;2016&lt;/year&gt;&lt;pub-dates&gt;&lt;date&gt;Jan&lt;/date&gt;&lt;/pub-dates&gt;&lt;/dates&gt;&lt;isbn&gt;1349-7006 (Electronic)&amp;#xD;1347-9032 (Linking)&lt;/isbn&gt;&lt;accession-num&gt;26440127&lt;/accession-num&gt;&lt;urls&gt;&lt;related-urls&gt;&lt;url&gt;https://www.ncbi.nlm.nih.gov/pubmed/26440127&lt;/url&gt;&lt;/related-urls&gt;&lt;/urls&gt;&lt;custom2&gt;PMC4724814&lt;/custom2&gt;&lt;electronic-resource-num&gt;10.1111/cas.12830&lt;/electronic-resource-num&gt;&lt;/record&gt;&lt;/Cite&gt;&lt;/EndNote&gt;</w:instrText>
      </w:r>
      <w:r>
        <w:rPr>
          <w:rFonts w:ascii="Book Antiqua" w:hAnsi="Book Antiqua" w:cs="Book Antiqua"/>
        </w:rPr>
        <w:fldChar w:fldCharType="separate"/>
      </w:r>
      <w:r>
        <w:rPr>
          <w:rFonts w:ascii="Book Antiqua" w:hAnsi="Book Antiqua" w:cs="Book Antiqua"/>
          <w:vertAlign w:val="superscript"/>
        </w:rPr>
        <w:t>[80]</w:t>
      </w:r>
      <w:r>
        <w:rPr>
          <w:rFonts w:ascii="Book Antiqua" w:hAnsi="Book Antiqua" w:cs="Book Antiqua"/>
        </w:rPr>
        <w:fldChar w:fldCharType="end"/>
      </w:r>
      <w:r>
        <w:rPr>
          <w:rFonts w:ascii="Book Antiqua" w:hAnsi="Book Antiqua" w:cs="Book Antiqua"/>
        </w:rPr>
        <w:t>. Based on these properties, CSC not only escapes immune surveillance but also directly inhibits T and NK cells anti-tumor activity via modulating immune checkpoints.</w:t>
      </w:r>
    </w:p>
    <w:p w14:paraId="1F4E350B" w14:textId="77777777" w:rsidR="00231361" w:rsidRDefault="00C823EC">
      <w:pPr>
        <w:adjustRightInd w:val="0"/>
        <w:snapToGrid w:val="0"/>
        <w:spacing w:after="0" w:line="360" w:lineRule="auto"/>
        <w:ind w:firstLineChars="200" w:firstLine="480"/>
        <w:jc w:val="both"/>
        <w:rPr>
          <w:rFonts w:ascii="Book Antiqua" w:hAnsi="Book Antiqua" w:cs="Book Antiqua"/>
        </w:rPr>
      </w:pPr>
      <w:r>
        <w:rPr>
          <w:rFonts w:ascii="Book Antiqua" w:hAnsi="Book Antiqua" w:cs="Book Antiqua"/>
        </w:rPr>
        <w:t>Several immune checkpoints have been stated during last years with either co-stimulatory activity on immune cells such as CD28/CD80 (CD86), ICOS (CD278)/ICOSL, CD27/CD70, GITR/GITRL, or co-inhibitory like PD-1/PDL-1 (PD-L2), BTLA/HVEM, CTLA4/CD80 (CD86), B7H3, B7H4, B7H5/HVEM, LAG3/MHC II, TIM3/GAL9, TIGIT/Nectin-2, or IDO. Many of them are highly expressed on various CSCs, but the type of molecule seems to vary with tumor type and localization.</w:t>
      </w:r>
    </w:p>
    <w:p w14:paraId="1655BB85" w14:textId="77777777" w:rsidR="00231361" w:rsidRDefault="00C823EC">
      <w:pPr>
        <w:adjustRightInd w:val="0"/>
        <w:snapToGrid w:val="0"/>
        <w:spacing w:after="0" w:line="360" w:lineRule="auto"/>
        <w:ind w:firstLineChars="200" w:firstLine="480"/>
        <w:jc w:val="both"/>
        <w:rPr>
          <w:rFonts w:ascii="Book Antiqua" w:hAnsi="Book Antiqua" w:cs="Book Antiqua"/>
        </w:rPr>
      </w:pPr>
      <w:r>
        <w:rPr>
          <w:rFonts w:ascii="Book Antiqua" w:hAnsi="Book Antiqua" w:cs="Book Antiqua"/>
        </w:rPr>
        <w:t>From these, PD-L1 (also known as CD274 or B7H1) and B7H3 have been identified as promoters of CSC-like phenotype, EMT, tumor cell proliferation, metastasis and resistance to therapy</w:t>
      </w:r>
      <w:r>
        <w:rPr>
          <w:rFonts w:ascii="Book Antiqua" w:hAnsi="Book Antiqua" w:cs="Book Antiqua"/>
        </w:rPr>
        <w:fldChar w:fldCharType="begin">
          <w:fldData xml:space="preserve">PEVuZE5vdGU+PENpdGU+PEF1dGhvcj5Eb25nPC9BdXRob3I+PFllYXI+MjAxODwvWWVhcj48UmVj
TnVtPjIxMDwvUmVjTnVtPjxEaXNwbGF5VGV4dD48c3R5bGUgZmFjZT0ic3VwZXJzY3JpcHQiPls4
MS04M108L3N0eWxlPjwvRGlzcGxheVRleHQ+PHJlY29yZD48cmVjLW51bWJlcj4yMTA8L3JlYy1u
dW1iZXI+PGZvcmVpZ24ta2V5cz48a2V5IGFwcD0iRU4iIGRiLWlkPSJ2cHNkejAwemtzMHJ6bmUw
MjA2NXoyNXhkNXpldHJkcjIyMHoiIHRpbWVzdGFtcD0iMCI+MjEwPC9rZXk+PC9mb3JlaWduLWtl
eXM+PHJlZi10eXBlIG5hbWU9IkpvdXJuYWwgQXJ0aWNsZSI+MTc8L3JlZi10eXBlPjxjb250cmli
dXRvcnM+PGF1dGhvcnM+PGF1dGhvcj5Eb25nLCBQLjwvYXV0aG9yPjxhdXRob3I+WGlvbmcsIFku
PC9hdXRob3I+PGF1dGhvcj5ZdWUsIEouPC9hdXRob3I+PGF1dGhvcj5IYW5sZXksIFMuIEouIEIu
PC9hdXRob3I+PGF1dGhvcj5XYXRhcmksIEguPC9hdXRob3I+PC9hdXRob3JzPjwvY29udHJpYnV0
b3JzPjxhdXRoLWFkZHJlc3M+RGVwYXJ0bWVudCBvZiBPYnN0ZXRyaWNzIGFuZCBHeW5lY29sb2d5
LCBIb2trYWlkbyBVbml2ZXJzaXR5IFNjaG9vbCBvZiBNZWRpY2luZSwgSG9ra2FpZG8gVW5pdmVy
c2l0eSwgU2FwcG9ybywgSmFwYW4uJiN4RDtEZXBhcnRtZW50IG9mIEd5bmVjb2xvZ3ksIFN0YXRl
IEtleSBMYWJvcmF0b3J5IG9mIE9uY29sb2d5IGluIFNvdXRoIENoaW5hLCBTdW4gWWF0LXNlbiBV
bml2ZXJzaXR5IENhbmNlciBDZW50ZXIsIEd1YW5nemhvdSwgQ2hpbmEuJiN4RDtEZXBhcnRtZW50
IG9mIFBhdGhvbG9neSBhbmQgTGFib3JhdG9yeSBNZWRpY2luZSwgVW5pdmVyc2l0eSBvZiBUZW5u
ZXNzZWUgSGVhbHRoIFNjaWVuY2UgQ2VudGVyLCBNZW1waGlzLCBUTiwgVW5pdGVkIFN0YXRlcy4m
I3hEO0NlbnRlciBmb3IgQ2FuY2VyIFJlc2VhcmNoLCBVbml2ZXJzaXR5IG9mIFRlbm5lc3NlZSBI
ZWFsdGggU2NpZW5jZSBDZW50ZXIsIE1lbXBoaXMsIFROLCBVbml0ZWQgU3RhdGVzLjwvYXV0aC1h
ZGRyZXNzPjx0aXRsZXM+PHRpdGxlPkI3SDMgQXMgYSBQcm9tb3RlciBvZiBNZXRhc3Rhc2lzIGFu
ZCBQcm9taXNpbmcgVGhlcmFwZXV0aWMgVGFyZ2V0PC90aXRsZT48c2Vjb25kYXJ5LXRpdGxlPkZy
b250IE9uY29sPC9zZWNvbmRhcnktdGl0bGU+PC90aXRsZXM+PHBhZ2VzPjI2NDwvcGFnZXM+PHZv
bHVtZT44PC92b2x1bWU+PGVkaXRpb24+MjAxOC8wNy8yNDwvZWRpdGlvbj48a2V5d29yZHM+PGtl
eXdvcmQ+QjdoMzwva2V5d29yZD48a2V5d29yZD5DZDI3Njwva2V5d29yZD48a2V5d29yZD5jYW5j
ZXIgc3RlbSBjZWxsczwva2V5d29yZD48a2V5d29yZD5lcGl0aGVsaWFsLXRvLW1lc2VuY2h5bWFs
IHRyYW5zaXRpb248L2tleXdvcmQ+PGtleXdvcmQ+bWV0YXN0YXNpczwva2V5d29yZD48a2V5d29y
ZD5taWNyb1JOQTwva2V5d29yZD48L2tleXdvcmRzPjxkYXRlcz48eWVhcj4yMDE4PC95ZWFyPjwv
ZGF0ZXM+PGlzYm4+MjIzNC05NDNYIChQcmludCkmI3hEOzIyMzQtOTQzWCAoTGlua2luZyk8L2lz
Ym4+PGFjY2Vzc2lvbi1udW0+MzAwMzUxMDI8L2FjY2Vzc2lvbi1udW0+PHVybHM+PHJlbGF0ZWQt
dXJscz48dXJsPmh0dHBzOi8vd3d3Lm5jYmkubmxtLm5paC5nb3YvcHVibWVkLzMwMDM1MTAyPC91
cmw+PC9yZWxhdGVkLXVybHM+PC91cmxzPjxjdXN0b20yPlBNQzYwNDM2NDE8L2N1c3RvbTI+PGVs
ZWN0cm9uaWMtcmVzb3VyY2UtbnVtPjEwLjMzODkvZm9uYy4yMDE4LjAwMjY0PC9lbGVjdHJvbmlj
LXJlc291cmNlLW51bT48L3JlY29yZD48L0NpdGU+PENpdGU+PEF1dGhvcj5Eb25nPC9BdXRob3I+
PFllYXI+MjAxODwvWWVhcj48UmVjTnVtPjIxMTwvUmVjTnVtPjxyZWNvcmQ+PHJlYy1udW1iZXI+
MjExPC9yZWMtbnVtYmVyPjxmb3JlaWduLWtleXM+PGtleSBhcHA9IkVOIiBkYi1pZD0idnBzZHow
MHprczByem5lMDIwNjV6MjV4ZDV6ZXRyZHIyMjB6IiB0aW1lc3RhbXA9IjAiPjIxMTwva2V5Pjwv
Zm9yZWlnbi1rZXlzPjxyZWYtdHlwZSBuYW1lPSJKb3VybmFsIEFydGljbGUiPjE3PC9yZWYtdHlw
ZT48Y29udHJpYnV0b3JzPjxhdXRob3JzPjxhdXRob3I+RG9uZyxQZWl4aW48L2F1dGhvcj48YXV0
aG9yPlhpb25nLFlpbmc8L2F1dGhvcj48YXV0aG9yPll1ZSxKdW5taW5nPC9hdXRob3I+PGF1dGhv
cj5IYW5sZXksU2hhcm9uIEouIEIuPC9hdXRob3I+PGF1dGhvcj5XYXRhcmksSGlkZW1pY2hpPC9h
dXRob3I+PC9hdXRob3JzPjwvY29udHJpYnV0b3JzPjx0aXRsZXM+PHRpdGxlPlR1bW9yLUludHJp
bnNpYyBQRC1MMSBTaWduYWxpbmcgaW4gQ2FuY2VyIEluaXRpYXRpb24sIERldmVsb3BtZW50IGFu
ZCBUcmVhdG1lbnQ6IEJleW9uZCBJbW11bmUgRXZhc2lvbjwvdGl0bGU+PHNlY29uZGFyeS10aXRs
ZT5Gcm9udGllcnMgaW4gT25jb2xvZ3k8L3NlY29uZGFyeS10aXRsZT48c2hvcnQtdGl0bGU+VHVt
b3ItaW50cmluc2ljIFBELUwxIHNpZ25hbGluZyBpbiBjYW5jZXI8L3Nob3J0LXRpdGxlPjwvdGl0
bGVzPjx2b2x1bWU+ODwvdm9sdW1lPjxudW1iZXI+Mzg2PC9udW1iZXI+PGtleXdvcmRzPjxrZXl3
b3JkPlBELUwxLENEMjc0LG1ldGFzdGFzaXMsRU1ULGNhbmNlciBzdGVtIGNlbGxzLG1pY3JvUk5B
PC9rZXl3b3JkPjwva2V5d29yZHM+PGRhdGVzPjx5ZWFyPjIwMTg8L3llYXI+PHB1Yi1kYXRlcz48
ZGF0ZT4yMDE4LVNlcHRlbWJlci0xOTwvZGF0ZT48L3B1Yi1kYXRlcz48L2RhdGVzPjxpc2JuPjIy
MzQtOTQzWDwvaXNibj48d29yay10eXBlPlJldmlldzwvd29yay10eXBlPjx1cmxzPjxyZWxhdGVk
LXVybHM+PHVybD5odHRwczovL3d3dy5mcm9udGllcnNpbi5vcmcvYXJ0aWNsZS8xMC4zMzg5L2Zv
bmMuMjAxOC4wMDM4NjwvdXJsPjwvcmVsYXRlZC11cmxzPjwvdXJscz48ZWxlY3Ryb25pYy1yZXNv
dXJjZS1udW0+MTAuMzM4OS9mb25jLjIwMTguMDAzODY8L2VsZWN0cm9uaWMtcmVzb3VyY2UtbnVt
PjxsYW5ndWFnZT5FbmdsaXNoPC9sYW5ndWFnZT48L3JlY29yZD48L0NpdGU+PENpdGU+PEF1dGhv
cj5KaWFuZzwvQXV0aG9yPjxZZWFyPjIwMTY8L1llYXI+PFJlY051bT4yMTM8L1JlY051bT48cmVj
b3JkPjxyZWMtbnVtYmVyPjIxMzwvcmVjLW51bWJlcj48Zm9yZWlnbi1rZXlzPjxrZXkgYXBwPSJF
TiIgZGItaWQ9InZwc2R6MDB6a3MwcnpuZTAyMDY1ejI1eGQ1emV0cmRyMjIweiIgdGltZXN0YW1w
PSIwIj4yMTM8L2tleT48L2ZvcmVpZ24ta2V5cz48cmVmLXR5cGUgbmFtZT0iSm91cm5hbCBBcnRp
Y2xlIj4xNzwvcmVmLXR5cGU+PGNvbnRyaWJ1dG9ycz48YXV0aG9ycz48YXV0aG9yPkppYW5nLCBC
bzwvYXV0aG9yPjxhdXRob3I+WmhhbmcsIFRpbmc8L2F1dGhvcj48YXV0aG9yPkxpdSwgRmVuPC9h
dXRob3I+PGF1dGhvcj5TdW4sIFpoYW5nemhhbmc8L2F1dGhvcj48YXV0aG9yPlNoaSwgSGFucGlu
ZzwvYXV0aG9yPjxhdXRob3I+SHVhLCBEb25nPC9hdXRob3I+PGF1dGhvcj5ZYW5nLCBDaGVuPC9h
dXRob3I+PC9hdXRob3JzPjwvY29udHJpYnV0b3JzPjx0aXRsZXM+PHRpdGxlPlRoZSBjby1zdGlt
dWxhdG9yeSBtb2xlY3VsZSBCNy1IMyBwcm9tb3RlcyB0aGUgZXBpdGhlbGlhbC1tZXNlbmNoeW1h
bCB0cmFuc2l0aW9uIGluIGNvbG9yZWN0YWwgY2FuY2VyPC90aXRsZT48c2Vjb25kYXJ5LXRpdGxl
Pk9uY290YXJnZXQ8L3NlY29uZGFyeS10aXRsZT48YWx0LXRpdGxlPk9uY290YXJnZXQ8L2FsdC10
aXRsZT48L3RpdGxlcz48cGFnZXM+MzE3NTUtMzE3NzE8L3BhZ2VzPjx2b2x1bWU+Nzwvdm9sdW1l
PjxudW1iZXI+MjI8L251bWJlcj48a2V5d29yZHM+PGtleXdvcmQ+QjctSDM8L2tleXdvcmQ+PGtl
eXdvcmQ+SW1tdW5lIHJlc3BvbnNlPC9rZXl3b3JkPjxrZXl3b3JkPkltbXVuaXR5PC9rZXl3b3Jk
PjxrZXl3b3JkPkltbXVub2xvZ3kgYW5kIE1pY3JvYmlvbG9neSBTZWN0aW9uPC9rZXl3b3JkPjxr
ZXl3b3JkPmNvLXN0aW11bGF0b3J5IG1vbGVjdWxlPC9rZXl3b3JkPjxrZXl3b3JkPmNvbG9yZWN0
YWwgY2FuY2VyPC9rZXl3b3JkPjxrZXl3b3JkPmVwaXRoZWxpYWwtbWVzZW5jaHltYWwgdHJhbnNp
dGlvbjwva2V5d29yZD48a2V5d29yZD5tZXRhc3Rhc2lzPC9rZXl3b3JkPjxrZXl3b3JkPkFnZWQ8
L2tleXdvcmQ+PGtleXdvcmQ+QW5pbWFsczwva2V5d29yZD48a2V5d29yZD5CNyBBbnRpZ2Vucy9n
ZW5ldGljcy8qbWV0YWJvbGlzbTwva2V5d29yZD48a2V5d29yZD5CaW9tYXJrZXJzLCBUdW1vci9n
ZW5ldGljcy9tZXRhYm9saXNtPC9rZXl3b3JkPjxrZXl3b3JkPkNhY28tMiBDZWxsczwva2V5d29y
ZD48a2V5d29yZD5DYWRoZXJpbnMvZ2VuZXRpY3MvbWV0YWJvbGlzbTwva2V5d29yZD48a2V5d29y
ZD5DZWxsIE1vdmVtZW50PC9rZXl3b3JkPjxrZXl3b3JkPkNlbGwgUHJvbGlmZXJhdGlvbjwva2V5
d29yZD48a2V5d29yZD5Db2xvcmVjdGFsIE5lb3BsYXNtcy9nZW5ldGljcy8qbWV0YWJvbGlzbS9w
YXRob2xvZ3k8L2tleXdvcmQ+PGtleXdvcmQ+KkVwaXRoZWxpYWwtTWVzZW5jaHltYWwgVHJhbnNp
dGlvbjwva2V5d29yZD48a2V5d29yZD5GZW1hbGU8L2tleXdvcmQ+PGtleXdvcmQ+R2VuZSBFeHBy
ZXNzaW9uIFJlZ3VsYXRpb24sIE5lb3BsYXN0aWM8L2tleXdvcmQ+PGtleXdvcmQ+SHVtYW5zPC9r
ZXl3b3JkPjxrZXl3b3JkPk1hbGU8L2tleXdvcmQ+PGtleXdvcmQ+TWljZSwgSW5icmVkIEJBTEIg
Qzwva2V5d29yZD48a2V5d29yZD5NaWNlLCBOdWRlPC9rZXl3b3JkPjxrZXl3b3JkPk1pZGRsZSBB
Z2VkPC9rZXl3b3JkPjxrZXl3b3JkPk5lb3BsYXNtIEludmFzaXZlbmVzczwva2V5d29yZD48a2V5
d29yZD5OZW9wbGFzbSBTdGFnaW5nPC9rZXl3b3JkPjxrZXl3b3JkPk5lb3BsYXN0aWMgU3RlbSBD
ZWxscy9tZXRhYm9saXNtL3BhdGhvbG9neTwva2V5d29yZD48a2V5d29yZD5QaGVub3R5cGU8L2tl
eXdvcmQ+PGtleXdvcmQ+UGhvc3BoYXRpZHlsaW5vc2l0b2wgMy1LaW5hc2UvbWV0YWJvbGlzbTwv
a2V5d29yZD48a2V5d29yZD5Qcm90by1PbmNvZ2VuZSBQcm90ZWlucyBjLWFrdC9tZXRhYm9saXNt
PC9rZXl3b3JkPjxrZXl3b3JkPlJOQSBJbnRlcmZlcmVuY2U8L2tleXdvcmQ+PGtleXdvcmQ+U2ln
bmFsIFRyYW5zZHVjdGlvbjwva2V5d29yZD48a2V5d29yZD5TbWFkMSBQcm90ZWluL21ldGFib2xp
c208L2tleXdvcmQ+PGtleXdvcmQ+VGltZSBGYWN0b3JzPC9rZXl3b3JkPjxrZXl3b3JkPlRyYW5z
ZmVjdGlvbjwva2V5d29yZD48a2V5d29yZD5UdW1vciBCdXJkZW48L2tleXdvcmQ+PC9rZXl3b3Jk
cz48ZGF0ZXM+PHllYXI+MjAxNjwveWVhcj48L2RhdGVzPjxwdWJsaXNoZXI+SW1wYWN0IEpvdXJu
YWxzIExMQzwvcHVibGlzaGVyPjxpc2JuPjE5NDktMjU1MzwvaXNibj48YWNjZXNzaW9uLW51bT4y
NzE0NTM2NTwvYWNjZXNzaW9uLW51bT48dXJscz48cmVsYXRlZC11cmxzPjx1cmw+aHR0cHM6Ly93
d3cubmNiaS5ubG0ubmloLmdvdi9wdWJtZWQvMjcxNDUzNjU8L3VybD48dXJsPmh0dHBzOi8vd3d3
Lm5jYmkubmxtLm5paC5nb3YvcG1jL2FydGljbGVzL1BNQzUwNzc5NzQvPC91cmw+PC9yZWxhdGVk
LXVybHM+PC91cmxzPjxlbGVjdHJvbmljLXJlc291cmNlLW51bT4xMC4xODYzMi9vbmNvdGFyZ2V0
LjkwMzU8L2VsZWN0cm9uaWMtcmVzb3VyY2UtbnVtPjxyZW1vdGUtZGF0YWJhc2UtbmFtZT5QdWJN
ZWQ8L3JlbW90ZS1kYXRhYmFzZS1uYW1lPjxsYW5ndWFnZT5lbmc8L2xhbmd1YWdlPjwvcmVjb3Jk
PjwvQ2l0ZT48L0VuZE5vdGU+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Eb25nPC9BdXRob3I+PFllYXI+MjAxODwvWWVhcj48UmVj
TnVtPjIxMDwvUmVjTnVtPjxEaXNwbGF5VGV4dD48c3R5bGUgZmFjZT0ic3VwZXJzY3JpcHQiPls4
MS04M108L3N0eWxlPjwvRGlzcGxheVRleHQ+PHJlY29yZD48cmVjLW51bWJlcj4yMTA8L3JlYy1u
dW1iZXI+PGZvcmVpZ24ta2V5cz48a2V5IGFwcD0iRU4iIGRiLWlkPSJ2cHNkejAwemtzMHJ6bmUw
MjA2NXoyNXhkNXpldHJkcjIyMHoiIHRpbWVzdGFtcD0iMCI+MjEwPC9rZXk+PC9mb3JlaWduLWtl
eXM+PHJlZi10eXBlIG5hbWU9IkpvdXJuYWwgQXJ0aWNsZSI+MTc8L3JlZi10eXBlPjxjb250cmli
dXRvcnM+PGF1dGhvcnM+PGF1dGhvcj5Eb25nLCBQLjwvYXV0aG9yPjxhdXRob3I+WGlvbmcsIFku
PC9hdXRob3I+PGF1dGhvcj5ZdWUsIEouPC9hdXRob3I+PGF1dGhvcj5IYW5sZXksIFMuIEouIEIu
PC9hdXRob3I+PGF1dGhvcj5XYXRhcmksIEguPC9hdXRob3I+PC9hdXRob3JzPjwvY29udHJpYnV0
b3JzPjxhdXRoLWFkZHJlc3M+RGVwYXJ0bWVudCBvZiBPYnN0ZXRyaWNzIGFuZCBHeW5lY29sb2d5
LCBIb2trYWlkbyBVbml2ZXJzaXR5IFNjaG9vbCBvZiBNZWRpY2luZSwgSG9ra2FpZG8gVW5pdmVy
c2l0eSwgU2FwcG9ybywgSmFwYW4uJiN4RDtEZXBhcnRtZW50IG9mIEd5bmVjb2xvZ3ksIFN0YXRl
IEtleSBMYWJvcmF0b3J5IG9mIE9uY29sb2d5IGluIFNvdXRoIENoaW5hLCBTdW4gWWF0LXNlbiBV
bml2ZXJzaXR5IENhbmNlciBDZW50ZXIsIEd1YW5nemhvdSwgQ2hpbmEuJiN4RDtEZXBhcnRtZW50
IG9mIFBhdGhvbG9neSBhbmQgTGFib3JhdG9yeSBNZWRpY2luZSwgVW5pdmVyc2l0eSBvZiBUZW5u
ZXNzZWUgSGVhbHRoIFNjaWVuY2UgQ2VudGVyLCBNZW1waGlzLCBUTiwgVW5pdGVkIFN0YXRlcy4m
I3hEO0NlbnRlciBmb3IgQ2FuY2VyIFJlc2VhcmNoLCBVbml2ZXJzaXR5IG9mIFRlbm5lc3NlZSBI
ZWFsdGggU2NpZW5jZSBDZW50ZXIsIE1lbXBoaXMsIFROLCBVbml0ZWQgU3RhdGVzLjwvYXV0aC1h
ZGRyZXNzPjx0aXRsZXM+PHRpdGxlPkI3SDMgQXMgYSBQcm9tb3RlciBvZiBNZXRhc3Rhc2lzIGFu
ZCBQcm9taXNpbmcgVGhlcmFwZXV0aWMgVGFyZ2V0PC90aXRsZT48c2Vjb25kYXJ5LXRpdGxlPkZy
b250IE9uY29sPC9zZWNvbmRhcnktdGl0bGU+PC90aXRsZXM+PHBhZ2VzPjI2NDwvcGFnZXM+PHZv
bHVtZT44PC92b2x1bWU+PGVkaXRpb24+MjAxOC8wNy8yNDwvZWRpdGlvbj48a2V5d29yZHM+PGtl
eXdvcmQ+QjdoMzwva2V5d29yZD48a2V5d29yZD5DZDI3Njwva2V5d29yZD48a2V5d29yZD5jYW5j
ZXIgc3RlbSBjZWxsczwva2V5d29yZD48a2V5d29yZD5lcGl0aGVsaWFsLXRvLW1lc2VuY2h5bWFs
IHRyYW5zaXRpb248L2tleXdvcmQ+PGtleXdvcmQ+bWV0YXN0YXNpczwva2V5d29yZD48a2V5d29y
ZD5taWNyb1JOQTwva2V5d29yZD48L2tleXdvcmRzPjxkYXRlcz48eWVhcj4yMDE4PC95ZWFyPjwv
ZGF0ZXM+PGlzYm4+MjIzNC05NDNYIChQcmludCkmI3hEOzIyMzQtOTQzWCAoTGlua2luZyk8L2lz
Ym4+PGFjY2Vzc2lvbi1udW0+MzAwMzUxMDI8L2FjY2Vzc2lvbi1udW0+PHVybHM+PHJlbGF0ZWQt
dXJscz48dXJsPmh0dHBzOi8vd3d3Lm5jYmkubmxtLm5paC5nb3YvcHVibWVkLzMwMDM1MTAyPC91
cmw+PC9yZWxhdGVkLXVybHM+PC91cmxzPjxjdXN0b20yPlBNQzYwNDM2NDE8L2N1c3RvbTI+PGVs
ZWN0cm9uaWMtcmVzb3VyY2UtbnVtPjEwLjMzODkvZm9uYy4yMDE4LjAwMjY0PC9lbGVjdHJvbmlj
LXJlc291cmNlLW51bT48L3JlY29yZD48L0NpdGU+PENpdGU+PEF1dGhvcj5Eb25nPC9BdXRob3I+
PFllYXI+MjAxODwvWWVhcj48UmVjTnVtPjIxMTwvUmVjTnVtPjxyZWNvcmQ+PHJlYy1udW1iZXI+
MjExPC9yZWMtbnVtYmVyPjxmb3JlaWduLWtleXM+PGtleSBhcHA9IkVOIiBkYi1pZD0idnBzZHow
MHprczByem5lMDIwNjV6MjV4ZDV6ZXRyZHIyMjB6IiB0aW1lc3RhbXA9IjAiPjIxMTwva2V5Pjwv
Zm9yZWlnbi1rZXlzPjxyZWYtdHlwZSBuYW1lPSJKb3VybmFsIEFydGljbGUiPjE3PC9yZWYtdHlw
ZT48Y29udHJpYnV0b3JzPjxhdXRob3JzPjxhdXRob3I+RG9uZyxQZWl4aW48L2F1dGhvcj48YXV0
aG9yPlhpb25nLFlpbmc8L2F1dGhvcj48YXV0aG9yPll1ZSxKdW5taW5nPC9hdXRob3I+PGF1dGhv
cj5IYW5sZXksU2hhcm9uIEouIEIuPC9hdXRob3I+PGF1dGhvcj5XYXRhcmksSGlkZW1pY2hpPC9h
dXRob3I+PC9hdXRob3JzPjwvY29udHJpYnV0b3JzPjx0aXRsZXM+PHRpdGxlPlR1bW9yLUludHJp
bnNpYyBQRC1MMSBTaWduYWxpbmcgaW4gQ2FuY2VyIEluaXRpYXRpb24sIERldmVsb3BtZW50IGFu
ZCBUcmVhdG1lbnQ6IEJleW9uZCBJbW11bmUgRXZhc2lvbjwvdGl0bGU+PHNlY29uZGFyeS10aXRs
ZT5Gcm9udGllcnMgaW4gT25jb2xvZ3k8L3NlY29uZGFyeS10aXRsZT48c2hvcnQtdGl0bGU+VHVt
b3ItaW50cmluc2ljIFBELUwxIHNpZ25hbGluZyBpbiBjYW5jZXI8L3Nob3J0LXRpdGxlPjwvdGl0
bGVzPjx2b2x1bWU+ODwvdm9sdW1lPjxudW1iZXI+Mzg2PC9udW1iZXI+PGtleXdvcmRzPjxrZXl3
b3JkPlBELUwxLENEMjc0LG1ldGFzdGFzaXMsRU1ULGNhbmNlciBzdGVtIGNlbGxzLG1pY3JvUk5B
PC9rZXl3b3JkPjwva2V5d29yZHM+PGRhdGVzPjx5ZWFyPjIwMTg8L3llYXI+PHB1Yi1kYXRlcz48
ZGF0ZT4yMDE4LVNlcHRlbWJlci0xOTwvZGF0ZT48L3B1Yi1kYXRlcz48L2RhdGVzPjxpc2JuPjIy
MzQtOTQzWDwvaXNibj48d29yay10eXBlPlJldmlldzwvd29yay10eXBlPjx1cmxzPjxyZWxhdGVk
LXVybHM+PHVybD5odHRwczovL3d3dy5mcm9udGllcnNpbi5vcmcvYXJ0aWNsZS8xMC4zMzg5L2Zv
bmMuMjAxOC4wMDM4NjwvdXJsPjwvcmVsYXRlZC11cmxzPjwvdXJscz48ZWxlY3Ryb25pYy1yZXNv
dXJjZS1udW0+MTAuMzM4OS9mb25jLjIwMTguMDAzODY8L2VsZWN0cm9uaWMtcmVzb3VyY2UtbnVt
PjxsYW5ndWFnZT5FbmdsaXNoPC9sYW5ndWFnZT48L3JlY29yZD48L0NpdGU+PENpdGU+PEF1dGhv
cj5KaWFuZzwvQXV0aG9yPjxZZWFyPjIwMTY8L1llYXI+PFJlY051bT4yMTM8L1JlY051bT48cmVj
b3JkPjxyZWMtbnVtYmVyPjIxMzwvcmVjLW51bWJlcj48Zm9yZWlnbi1rZXlzPjxrZXkgYXBwPSJF
TiIgZGItaWQ9InZwc2R6MDB6a3MwcnpuZTAyMDY1ejI1eGQ1emV0cmRyMjIweiIgdGltZXN0YW1w
PSIwIj4yMTM8L2tleT48L2ZvcmVpZ24ta2V5cz48cmVmLXR5cGUgbmFtZT0iSm91cm5hbCBBcnRp
Y2xlIj4xNzwvcmVmLXR5cGU+PGNvbnRyaWJ1dG9ycz48YXV0aG9ycz48YXV0aG9yPkppYW5nLCBC
bzwvYXV0aG9yPjxhdXRob3I+WmhhbmcsIFRpbmc8L2F1dGhvcj48YXV0aG9yPkxpdSwgRmVuPC9h
dXRob3I+PGF1dGhvcj5TdW4sIFpoYW5nemhhbmc8L2F1dGhvcj48YXV0aG9yPlNoaSwgSGFucGlu
ZzwvYXV0aG9yPjxhdXRob3I+SHVhLCBEb25nPC9hdXRob3I+PGF1dGhvcj5ZYW5nLCBDaGVuPC9h
dXRob3I+PC9hdXRob3JzPjwvY29udHJpYnV0b3JzPjx0aXRsZXM+PHRpdGxlPlRoZSBjby1zdGlt
dWxhdG9yeSBtb2xlY3VsZSBCNy1IMyBwcm9tb3RlcyB0aGUgZXBpdGhlbGlhbC1tZXNlbmNoeW1h
bCB0cmFuc2l0aW9uIGluIGNvbG9yZWN0YWwgY2FuY2VyPC90aXRsZT48c2Vjb25kYXJ5LXRpdGxl
Pk9uY290YXJnZXQ8L3NlY29uZGFyeS10aXRsZT48YWx0LXRpdGxlPk9uY290YXJnZXQ8L2FsdC10
aXRsZT48L3RpdGxlcz48cGFnZXM+MzE3NTUtMzE3NzE8L3BhZ2VzPjx2b2x1bWU+Nzwvdm9sdW1l
PjxudW1iZXI+MjI8L251bWJlcj48a2V5d29yZHM+PGtleXdvcmQ+QjctSDM8L2tleXdvcmQ+PGtl
eXdvcmQ+SW1tdW5lIHJlc3BvbnNlPC9rZXl3b3JkPjxrZXl3b3JkPkltbXVuaXR5PC9rZXl3b3Jk
PjxrZXl3b3JkPkltbXVub2xvZ3kgYW5kIE1pY3JvYmlvbG9neSBTZWN0aW9uPC9rZXl3b3JkPjxr
ZXl3b3JkPmNvLXN0aW11bGF0b3J5IG1vbGVjdWxlPC9rZXl3b3JkPjxrZXl3b3JkPmNvbG9yZWN0
YWwgY2FuY2VyPC9rZXl3b3JkPjxrZXl3b3JkPmVwaXRoZWxpYWwtbWVzZW5jaHltYWwgdHJhbnNp
dGlvbjwva2V5d29yZD48a2V5d29yZD5tZXRhc3Rhc2lzPC9rZXl3b3JkPjxrZXl3b3JkPkFnZWQ8
L2tleXdvcmQ+PGtleXdvcmQ+QW5pbWFsczwva2V5d29yZD48a2V5d29yZD5CNyBBbnRpZ2Vucy9n
ZW5ldGljcy8qbWV0YWJvbGlzbTwva2V5d29yZD48a2V5d29yZD5CaW9tYXJrZXJzLCBUdW1vci9n
ZW5ldGljcy9tZXRhYm9saXNtPC9rZXl3b3JkPjxrZXl3b3JkPkNhY28tMiBDZWxsczwva2V5d29y
ZD48a2V5d29yZD5DYWRoZXJpbnMvZ2VuZXRpY3MvbWV0YWJvbGlzbTwva2V5d29yZD48a2V5d29y
ZD5DZWxsIE1vdmVtZW50PC9rZXl3b3JkPjxrZXl3b3JkPkNlbGwgUHJvbGlmZXJhdGlvbjwva2V5
d29yZD48a2V5d29yZD5Db2xvcmVjdGFsIE5lb3BsYXNtcy9nZW5ldGljcy8qbWV0YWJvbGlzbS9w
YXRob2xvZ3k8L2tleXdvcmQ+PGtleXdvcmQ+KkVwaXRoZWxpYWwtTWVzZW5jaHltYWwgVHJhbnNp
dGlvbjwva2V5d29yZD48a2V5d29yZD5GZW1hbGU8L2tleXdvcmQ+PGtleXdvcmQ+R2VuZSBFeHBy
ZXNzaW9uIFJlZ3VsYXRpb24sIE5lb3BsYXN0aWM8L2tleXdvcmQ+PGtleXdvcmQ+SHVtYW5zPC9r
ZXl3b3JkPjxrZXl3b3JkPk1hbGU8L2tleXdvcmQ+PGtleXdvcmQ+TWljZSwgSW5icmVkIEJBTEIg
Qzwva2V5d29yZD48a2V5d29yZD5NaWNlLCBOdWRlPC9rZXl3b3JkPjxrZXl3b3JkPk1pZGRsZSBB
Z2VkPC9rZXl3b3JkPjxrZXl3b3JkPk5lb3BsYXNtIEludmFzaXZlbmVzczwva2V5d29yZD48a2V5
d29yZD5OZW9wbGFzbSBTdGFnaW5nPC9rZXl3b3JkPjxrZXl3b3JkPk5lb3BsYXN0aWMgU3RlbSBD
ZWxscy9tZXRhYm9saXNtL3BhdGhvbG9neTwva2V5d29yZD48a2V5d29yZD5QaGVub3R5cGU8L2tl
eXdvcmQ+PGtleXdvcmQ+UGhvc3BoYXRpZHlsaW5vc2l0b2wgMy1LaW5hc2UvbWV0YWJvbGlzbTwv
a2V5d29yZD48a2V5d29yZD5Qcm90by1PbmNvZ2VuZSBQcm90ZWlucyBjLWFrdC9tZXRhYm9saXNt
PC9rZXl3b3JkPjxrZXl3b3JkPlJOQSBJbnRlcmZlcmVuY2U8L2tleXdvcmQ+PGtleXdvcmQ+U2ln
bmFsIFRyYW5zZHVjdGlvbjwva2V5d29yZD48a2V5d29yZD5TbWFkMSBQcm90ZWluL21ldGFib2xp
c208L2tleXdvcmQ+PGtleXdvcmQ+VGltZSBGYWN0b3JzPC9rZXl3b3JkPjxrZXl3b3JkPlRyYW5z
ZmVjdGlvbjwva2V5d29yZD48a2V5d29yZD5UdW1vciBCdXJkZW48L2tleXdvcmQ+PC9rZXl3b3Jk
cz48ZGF0ZXM+PHllYXI+MjAxNjwveWVhcj48L2RhdGVzPjxwdWJsaXNoZXI+SW1wYWN0IEpvdXJu
YWxzIExMQzwvcHVibGlzaGVyPjxpc2JuPjE5NDktMjU1MzwvaXNibj48YWNjZXNzaW9uLW51bT4y
NzE0NTM2NTwvYWNjZXNzaW9uLW51bT48dXJscz48cmVsYXRlZC11cmxzPjx1cmw+aHR0cHM6Ly93
d3cubmNiaS5ubG0ubmloLmdvdi9wdWJtZWQvMjcxNDUzNjU8L3VybD48dXJsPmh0dHBzOi8vd3d3
Lm5jYmkubmxtLm5paC5nb3YvcG1jL2FydGljbGVzL1BNQzUwNzc5NzQvPC91cmw+PC9yZWxhdGVk
LXVybHM+PC91cmxzPjxlbGVjdHJvbmljLXJlc291cmNlLW51bT4xMC4xODYzMi9vbmNvdGFyZ2V0
LjkwMzU8L2VsZWN0cm9uaWMtcmVzb3VyY2UtbnVtPjxyZW1vdGUtZGF0YWJhc2UtbmFtZT5QdWJN
ZWQ8L3JlbW90ZS1kYXRhYmFzZS1uYW1lPjxsYW5ndWFnZT5lbmc8L2xhbmd1YWdlPjwvcmVjb3Jk
PjwvQ2l0ZT48L0VuZE5vdGU+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81-83]</w:t>
      </w:r>
      <w:r>
        <w:rPr>
          <w:rFonts w:ascii="Book Antiqua" w:hAnsi="Book Antiqua" w:cs="Book Antiqua"/>
        </w:rPr>
        <w:fldChar w:fldCharType="end"/>
      </w:r>
      <w:r>
        <w:rPr>
          <w:rFonts w:ascii="Book Antiqua" w:hAnsi="Book Antiqua" w:cs="Book Antiqua"/>
        </w:rPr>
        <w:t>.</w:t>
      </w:r>
    </w:p>
    <w:p w14:paraId="72078C98" w14:textId="77777777" w:rsidR="00231361" w:rsidRDefault="00C823EC">
      <w:pPr>
        <w:adjustRightInd w:val="0"/>
        <w:snapToGrid w:val="0"/>
        <w:spacing w:after="0" w:line="360" w:lineRule="auto"/>
        <w:ind w:firstLineChars="200" w:firstLine="480"/>
        <w:jc w:val="both"/>
        <w:rPr>
          <w:rFonts w:ascii="Book Antiqua" w:hAnsi="Book Antiqua" w:cs="Book Antiqua"/>
        </w:rPr>
      </w:pPr>
      <w:r>
        <w:rPr>
          <w:rFonts w:ascii="Book Antiqua" w:hAnsi="Book Antiqua" w:cs="Book Antiqua"/>
          <w:bCs/>
        </w:rPr>
        <w:t>PD-L1</w:t>
      </w:r>
      <w:r>
        <w:rPr>
          <w:rFonts w:ascii="Book Antiqua" w:hAnsi="Book Antiqua" w:cs="Book Antiqua"/>
        </w:rPr>
        <w:t xml:space="preserve"> is one of the most studied immune checkpoints. The interaction between PD-L1/PD-L2 and PD-1 aids CSCs in escaping from the killing through inhibiting tumor-reactive T cells by binding to its PD-1 receptor. Moreover, PD-L1 is also expressed by tumor-associated myeloid-derived suppressor cells, contributing to T</w:t>
      </w:r>
      <w:r>
        <w:rPr>
          <w:rFonts w:ascii="Book Antiqua" w:eastAsia="宋体" w:hAnsi="Book Antiqua" w:cs="Book Antiqua" w:hint="eastAsia"/>
          <w:lang w:eastAsia="zh-CN"/>
        </w:rPr>
        <w:t xml:space="preserve"> </w:t>
      </w:r>
      <w:r>
        <w:rPr>
          <w:rFonts w:ascii="Book Antiqua" w:hAnsi="Book Antiqua" w:cs="Book Antiqua"/>
        </w:rPr>
        <w:t>cells blocking and immune deficiency in TME</w:t>
      </w:r>
      <w:r>
        <w:rPr>
          <w:rFonts w:ascii="Book Antiqua" w:hAnsi="Book Antiqua" w:cs="Book Antiqua"/>
        </w:rPr>
        <w:fldChar w:fldCharType="begin"/>
      </w:r>
      <w:r>
        <w:rPr>
          <w:rFonts w:ascii="Book Antiqua" w:hAnsi="Book Antiqua" w:cs="Book Antiqua"/>
        </w:rPr>
        <w:instrText xml:space="preserve"> ADDIN EN.CITE &lt;EndNote&gt;&lt;Cite&gt;&lt;Author&gt;Alsaab&lt;/Author&gt;&lt;Year&gt;2017&lt;/Year&gt;&lt;RecNum&gt;214&lt;/RecNum&gt;&lt;DisplayText&gt;&lt;style face="superscript"&gt;[84]&lt;/style&gt;&lt;/DisplayText&gt;&lt;record&gt;&lt;rec-number&gt;214&lt;/rec-number&gt;&lt;foreign-keys&gt;&lt;key app="EN" db-id="vpsdz00zks0rzne02065z25xd5zetrdr220z" timestamp="0"&gt;214&lt;/key&gt;&lt;/foreign-keys&gt;&lt;ref-type name="Journal Article"&gt;17&lt;/ref-type&gt;&lt;contributors&gt;&lt;authors&gt;&lt;author&gt;Alsaab, Hashem O.&lt;/author&gt;&lt;author&gt;Sau, Samaresh&lt;/author&gt;&lt;author&gt;Alzhrani, Rami&lt;/author&gt;&lt;author&gt;Tatiparti, Katyayani&lt;/author&gt;&lt;author&gt;Bhise, Ketki&lt;/author&gt;&lt;author&gt;Kashaw, Sushil K.&lt;/author&gt;&lt;author&gt;Iyer, Arun K.&lt;/author&gt;&lt;/authors&gt;&lt;/contributors&gt;&lt;titles&gt;&lt;title&gt;PD-1 and PD-L1 Checkpoint Signaling Inhibition for Cancer Immunotherapy: Mechanism, Combinations, and Clinical Outcome&lt;/title&gt;&lt;secondary-title&gt;Frontiers in pharmacology&lt;/secondary-title&gt;&lt;alt-title&gt;Front Pharmacol&lt;/alt-title&gt;&lt;/titles&gt;&lt;pages&gt;561-561&lt;/pages&gt;&lt;volume&gt;8&lt;/volume&gt;&lt;keywords&gt;&lt;keyword&gt;PD-1/PDL-1 mechanism&lt;/keyword&gt;&lt;keyword&gt;atezolizumab&lt;/keyword&gt;&lt;keyword&gt;challenges and new approach&lt;/keyword&gt;&lt;keyword&gt;combination immune therapy&lt;/keyword&gt;&lt;keyword&gt;immune resistance&lt;/keyword&gt;&lt;keyword&gt;immunotherapy&lt;/keyword&gt;&lt;keyword&gt;nivolumab&lt;/keyword&gt;&lt;keyword&gt;tumor stroma role in PD-1/PD-L1&lt;/keyword&gt;&lt;/keywords&gt;&lt;dates&gt;&lt;year&gt;2017&lt;/year&gt;&lt;/dates&gt;&lt;publisher&gt;Frontiers Media S.A.&lt;/publisher&gt;&lt;isbn&gt;1663-9812&lt;/isbn&gt;&lt;accession-num&gt;28878676&lt;/accession-num&gt;&lt;urls&gt;&lt;related-urls&gt;&lt;url&gt;https://www.ncbi.nlm.nih.gov/pubmed/28878676&lt;/url&gt;&lt;url&gt;https://www.ncbi.nlm.nih.gov/pmc/articles/PMC5572324/&lt;/url&gt;&lt;/related-urls&gt;&lt;/urls&gt;&lt;electronic-resource-num&gt;10.3389/fphar.2017.00561&lt;/electronic-resource-num&gt;&lt;remote-database-name&gt;PubMed&lt;/remote-database-name&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84]</w:t>
      </w:r>
      <w:r>
        <w:rPr>
          <w:rFonts w:ascii="Book Antiqua" w:hAnsi="Book Antiqua" w:cs="Book Antiqua"/>
        </w:rPr>
        <w:fldChar w:fldCharType="end"/>
      </w:r>
      <w:r>
        <w:rPr>
          <w:rFonts w:ascii="Book Antiqua" w:hAnsi="Book Antiqua" w:cs="Book Antiqua"/>
        </w:rPr>
        <w:t xml:space="preserve">. Hsu </w:t>
      </w:r>
      <w:r>
        <w:rPr>
          <w:rFonts w:ascii="Book Antiqua" w:hAnsi="Book Antiqua" w:cs="Book Antiqua"/>
          <w:i/>
          <w:iCs/>
        </w:rPr>
        <w:t>et al</w:t>
      </w:r>
      <w:r>
        <w:rPr>
          <w:rFonts w:ascii="Book Antiqua" w:hAnsi="Book Antiqua" w:cs="Book Antiqua"/>
        </w:rPr>
        <w:fldChar w:fldCharType="begin">
          <w:fldData xml:space="preserve">PEVuZE5vdGU+PENpdGU+PEF1dGhvcj5Ic3U8L0F1dGhvcj48WWVhcj4yMDE4PC9ZZWFyPjxSZWNO
dW0+MTQ1PC9SZWNOdW0+PERpc3BsYXlUZXh0PjxzdHlsZSBmYWNlPSJzdXBlcnNjcmlwdCI+Wzg1
XTwvc3R5bGU+PC9EaXNwbGF5VGV4dD48cmVjb3JkPjxyZWMtbnVtYmVyPjE0NTwvcmVjLW51bWJl
cj48Zm9yZWlnbi1rZXlzPjxrZXkgYXBwPSJFTiIgZGItaWQ9InZwc2R6MDB6a3MwcnpuZTAyMDY1
ejI1eGQ1emV0cmRyMjIweiIgdGltZXN0YW1wPSIwIj4xNDU8L2tleT48L2ZvcmVpZ24ta2V5cz48
cmVmLXR5cGUgbmFtZT0iSm91cm5hbCBBcnRpY2xlIj4xNzwvcmVmLXR5cGU+PGNvbnRyaWJ1dG9y
cz48YXV0aG9ycz48YXV0aG9yPkhzdSwgSi4gTS48L2F1dGhvcj48YXV0aG9yPlhpYSwgVy48L2F1
dGhvcj48YXV0aG9yPkhzdSwgWS4gSC48L2F1dGhvcj48YXV0aG9yPkNoYW4sIEwuIEMuPC9hdXRo
b3I+PGF1dGhvcj5ZdSwgVy4gSC48L2F1dGhvcj48YXV0aG9yPkNoYSwgSi4gSC48L2F1dGhvcj48
YXV0aG9yPkNoZW4sIEMuIFQuPC9hdXRob3I+PGF1dGhvcj5MaWFvLCBILiBXLjwvYXV0aG9yPjxh
dXRob3I+S3VvLCBDLiBXLjwvYXV0aG9yPjxhdXRob3I+S2hvbywgSy4gSC48L2F1dGhvcj48YXV0
aG9yPkhzdSwgSi4gTC48L2F1dGhvcj48YXV0aG9yPkxpLCBDLiBXLjwvYXV0aG9yPjxhdXRob3I+
TGltLCBTLiBPLjwvYXV0aG9yPjxhdXRob3I+Q2hhbmcsIFMuIFMuPC9hdXRob3I+PGF1dGhvcj5D
aGVuLCBZLiBDLjwvYXV0aG9yPjxhdXRob3I+UmVuLCBHLiBYLjwvYXV0aG9yPjxhdXRob3I+SHVu
ZywgTS4gQy48L2F1dGhvcj48L2F1dGhvcnM+PC9jb250cmlidXRvcnM+PGF1dGgtYWRkcmVzcz5E
ZXBhcnRtZW50IG9mIE1vbGVjdWxhciBhbmQgQ2VsbHVsYXIgT25jb2xvZ3ksIFRoZSBVbml2ZXJz
aXR5IG9mIFRleGFzIE1EIEFuZGVyc29uIENhbmNlciBDZW50ZXIsIEhvdXN0b24sIFRYLCA3NzAz
MCwgVVNBLiYjeEQ7VGhlIFVuaXZlcnNpdHkgb2YgVGV4YXMgR3JhZHVhdGUgU2Nob29sIG9mIEJp
b21lZGljYWwgU2NpZW5jZXMgYXQgSG91c3RvbiwgSG91c3RvbiwgVFgsIDc3MDMwLCBVU0EuJiN4
RDtUdW1vciBNaWNyb2Vudmlyb25tZW50IEdsb2JhbCBDb3JlIFJlc2VhcmNoIENlbnRlciwgQ29s
bGVnZSBvZiBQaGFybWFjeSwgU2VvdWwgTmF0aW9uYWwgVW5pdmVyc2l0eSwgU2VvdWwsIDE1MS03
NDIsIEtvcmVhLiYjeEQ7Q2VudGVyIGZvciBTeXN0ZW1zIEJpb2xvZ3ksIE1hc3NhY2h1c2V0dHMg
R2VuZXJhbCBIb3NwaXRhbCBSZXNlYXJjaCBJbnN0aXR1dGUsIEhhcnZhcmQgTWVkaWNhbCBTY2hv
b2wsIEJvc3RvbiwgTUEsIDAyMTE0LCBVU0EuJiN4RDtJbnN0aXR1dGUgb2YgQmlvbG9naWNhbCBD
aGVtaXN0cnksIEFjYWRlbWlhIFNpbmljYSwgVGFpcGVpLCAxMTUsIFRhaXdhbi4mI3hEO0dyYWR1
YXRlIEluc3RpdHV0ZSBvZiBCaW9tZWRpY2FsIFNjaWVuY2VzIGFuZCBDZW50ZXIgZm9yIE1vbGVj
dWxhciBNZWRpY2luZSwgQ2hpbmEgTWVkaWNhbCBVbml2ZXJzaXR5LCBUYWljaHVuZywgNDA0LCBU
YWl3YW4uJiN4RDtEZXBhcnRtZW50IG9mIE9yYWwgYW5kIE1heGlsbG9mYWNpYWwsIEhlYWQgYW5k
IE5lY2sgT25jb2xvZ3ksIEFmZmlsaWF0ZWQgOXRoIFBlb3BsZSZhcG9zO3MgSG9zcGl0YWwsIFNj
aG9vbCBvZiBNZWRpY2luZSwgU2hhbmdoYWkgSmlhb3RvbmcgVW5pdmVyc2l0eSwgU2hhbmdoYWks
IDIwMDAxMSwgQ2hpbmEuJiN4RDtEZXBhcnRtZW50IG9mIE1vbGVjdWxhciBhbmQgQ2VsbHVsYXIg
T25jb2xvZ3ksIFRoZSBVbml2ZXJzaXR5IG9mIFRleGFzIE1EIEFuZGVyc29uIENhbmNlciBDZW50
ZXIsIEhvdXN0b24sIFRYLCA3NzAzMCwgVVNBLiBtaHVuZ0BtZGFuZGVyc29uLm9yZy4mI3hEO1Ro
ZSBVbml2ZXJzaXR5IG9mIFRleGFzIEdyYWR1YXRlIFNjaG9vbCBvZiBCaW9tZWRpY2FsIFNjaWVu
Y2VzIGF0IEhvdXN0b24sIEhvdXN0b24sIFRYLCA3NzAzMCwgVVNBLiBtaHVuZ0BtZGFuZGVyc29u
Lm9yZy4mI3hEO0dyYWR1YXRlIEluc3RpdHV0ZSBvZiBCaW9tZWRpY2FsIFNjaWVuY2VzIGFuZCBD
ZW50ZXIgZm9yIE1vbGVjdWxhciBNZWRpY2luZSwgQ2hpbmEgTWVkaWNhbCBVbml2ZXJzaXR5LCBU
YWljaHVuZywgNDA0LCBUYWl3YW4uIG1odW5nQG1kYW5kZXJzb24ub3JnLiYjeEQ7RGVwYXJ0bWVu
dCBvZiBCaW90ZWNobm9sb2d5LCBBc2lhIFVuaXZlcnNpdHksIFRhaWNodW5nLCA0MTMsIFRhaXdh
bi4gbWh1bmdAbWRhbmRlcnNvbi5vcmcuPC9hdXRoLWFkZHJlc3M+PHRpdGxlcz48dGl0bGU+U1RU
My1kZXBlbmRlbnQgUEQtTDEgYWNjdW11bGF0aW9uIG9uIGNhbmNlciBzdGVtIGNlbGxzIHByb21v
dGVzIGltbXVuZSBldmFzaW9uPC90aXRsZT48c2Vjb25kYXJ5LXRpdGxlPk5hdCBDb21tdW48L3Nl
Y29uZGFyeS10aXRsZT48L3RpdGxlcz48cGFnZXM+MTkwODwvcGFnZXM+PHZvbHVtZT45PC92b2x1
bWU+PG51bWJlcj4xPC9udW1iZXI+PGVkaXRpb24+MjAxOC8wNS8xNzwvZWRpdGlvbj48a2V5d29y
ZHM+PGtleXdvcmQ+QW5pbWFsczwva2V5d29yZD48a2V5d29yZD5CNy1IMSBBbnRpZ2VuL2dlbmV0
aWNzLyppbW11bm9sb2d5PC9rZXl3b3JkPjxrZXl3b3JkPkNlbGwgTGluZSwgVHVtb3I8L2tleXdv
cmQ+PGtleXdvcmQ+RE5BIFRvcG9pc29tZXJhc2VzLCBUeXBlIElJL2dlbmV0aWNzL2ltbXVub2xv
Z3k8L2tleXdvcmQ+PGtleXdvcmQ+RXBpdGhlbGlhbC1NZXNlbmNoeW1hbCBUcmFuc2l0aW9uPC9r
ZXl3b3JkPjxrZXl3b3JkPkZlbWFsZTwva2V5d29yZD48a2V5d29yZD5HZW5lIEV4cHJlc3Npb24g
UmVndWxhdGlvbiwgTmVvcGxhc3RpYzwva2V5d29yZD48a2V5d29yZD5IZXhvc3lsdHJhbnNmZXJh
c2VzL2dlbmV0aWNzLyppbW11bm9sb2d5PC9rZXl3b3JkPjxrZXl3b3JkPkh1bWFuczwva2V5d29y
ZD48a2V5d29yZD4qSW1tdW5lIEV2YXNpb248L2tleXdvcmQ+PGtleXdvcmQ+TWVtYnJhbmUgUHJv
dGVpbnMvZ2VuZXRpY3MvKmltbXVub2xvZ3k8L2tleXdvcmQ+PGtleXdvcmQ+TWljZSwgSW5icmVk
IEJBTEIgQzwva2V5d29yZD48a2V5d29yZD5NaWNlLCBLbm9ja291dDwva2V5d29yZD48a2V5d29y
ZD5OZW9wbGFzbXMvZ2VuZXRpY3MvKmltbXVub2xvZ3kvcGh5c2lvcGF0aG9sb2d5PC9rZXl3b3Jk
PjxrZXl3b3JkPk5lb3BsYXN0aWMgU3RlbSBDZWxscy9jeXRvbG9neS8qaW1tdW5vbG9neTwva2V5
d29yZD48a2V5d29yZD5Qb2x5LUFEUC1SaWJvc2UgQmluZGluZyBQcm90ZWlucy9nZW5ldGljcy9p
bW11bm9sb2d5PC9rZXl3b3JkPjxrZXl3b3JkPmJldGEgQ2F0ZW5pbi9nZW5ldGljcy9pbW11bm9s
b2d5PC9rZXl3b3JkPjwva2V5d29yZHM+PGRhdGVzPjx5ZWFyPjIwMTg8L3llYXI+PHB1Yi1kYXRl
cz48ZGF0ZT5NYXkgMTU8L2RhdGU+PC9wdWItZGF0ZXM+PC9kYXRlcz48aXNibj4yMDQxLTE3MjMg
KEVsZWN0cm9uaWMpJiN4RDsyMDQxLTE3MjMgKExpbmtpbmcpPC9pc2JuPjxhY2Nlc3Npb24tbnVt
PjI5NzY1MDM5PC9hY2Nlc3Npb24tbnVtPjx1cmxzPjxyZWxhdGVkLXVybHM+PHVybD5odHRwczov
L3d3dy5uY2JpLm5sbS5uaWguZ292L3B1Ym1lZC8yOTc2NTAzOTwvdXJsPjwvcmVsYXRlZC11cmxz
PjwvdXJscz48Y3VzdG9tMj5QTUM1OTU0MDIxPC9jdXN0b20yPjxlbGVjdHJvbmljLXJlc291cmNl
LW51bT4xMC4xMDM4L3M0MTQ2Ny0wMTgtMDQzMTMtNjwvZWxlY3Ryb25pYy1yZXNvdXJjZS1udW0+
PC9yZWNvcmQ+PC9DaXRlPjwvRW5kTm90ZT4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Ic3U8L0F1dGhvcj48WWVhcj4yMDE4PC9ZZWFyPjxSZWNO
dW0+MTQ1PC9SZWNOdW0+PERpc3BsYXlUZXh0PjxzdHlsZSBmYWNlPSJzdXBlcnNjcmlwdCI+Wzg1
XTwvc3R5bGU+PC9EaXNwbGF5VGV4dD48cmVjb3JkPjxyZWMtbnVtYmVyPjE0NTwvcmVjLW51bWJl
cj48Zm9yZWlnbi1rZXlzPjxrZXkgYXBwPSJFTiIgZGItaWQ9InZwc2R6MDB6a3MwcnpuZTAyMDY1
ejI1eGQ1emV0cmRyMjIweiIgdGltZXN0YW1wPSIwIj4xNDU8L2tleT48L2ZvcmVpZ24ta2V5cz48
cmVmLXR5cGUgbmFtZT0iSm91cm5hbCBBcnRpY2xlIj4xNzwvcmVmLXR5cGU+PGNvbnRyaWJ1dG9y
cz48YXV0aG9ycz48YXV0aG9yPkhzdSwgSi4gTS48L2F1dGhvcj48YXV0aG9yPlhpYSwgVy48L2F1
dGhvcj48YXV0aG9yPkhzdSwgWS4gSC48L2F1dGhvcj48YXV0aG9yPkNoYW4sIEwuIEMuPC9hdXRo
b3I+PGF1dGhvcj5ZdSwgVy4gSC48L2F1dGhvcj48YXV0aG9yPkNoYSwgSi4gSC48L2F1dGhvcj48
YXV0aG9yPkNoZW4sIEMuIFQuPC9hdXRob3I+PGF1dGhvcj5MaWFvLCBILiBXLjwvYXV0aG9yPjxh
dXRob3I+S3VvLCBDLiBXLjwvYXV0aG9yPjxhdXRob3I+S2hvbywgSy4gSC48L2F1dGhvcj48YXV0
aG9yPkhzdSwgSi4gTC48L2F1dGhvcj48YXV0aG9yPkxpLCBDLiBXLjwvYXV0aG9yPjxhdXRob3I+
TGltLCBTLiBPLjwvYXV0aG9yPjxhdXRob3I+Q2hhbmcsIFMuIFMuPC9hdXRob3I+PGF1dGhvcj5D
aGVuLCBZLiBDLjwvYXV0aG9yPjxhdXRob3I+UmVuLCBHLiBYLjwvYXV0aG9yPjxhdXRob3I+SHVu
ZywgTS4gQy48L2F1dGhvcj48L2F1dGhvcnM+PC9jb250cmlidXRvcnM+PGF1dGgtYWRkcmVzcz5E
ZXBhcnRtZW50IG9mIE1vbGVjdWxhciBhbmQgQ2VsbHVsYXIgT25jb2xvZ3ksIFRoZSBVbml2ZXJz
aXR5IG9mIFRleGFzIE1EIEFuZGVyc29uIENhbmNlciBDZW50ZXIsIEhvdXN0b24sIFRYLCA3NzAz
MCwgVVNBLiYjeEQ7VGhlIFVuaXZlcnNpdHkgb2YgVGV4YXMgR3JhZHVhdGUgU2Nob29sIG9mIEJp
b21lZGljYWwgU2NpZW5jZXMgYXQgSG91c3RvbiwgSG91c3RvbiwgVFgsIDc3MDMwLCBVU0EuJiN4
RDtUdW1vciBNaWNyb2Vudmlyb25tZW50IEdsb2JhbCBDb3JlIFJlc2VhcmNoIENlbnRlciwgQ29s
bGVnZSBvZiBQaGFybWFjeSwgU2VvdWwgTmF0aW9uYWwgVW5pdmVyc2l0eSwgU2VvdWwsIDE1MS03
NDIsIEtvcmVhLiYjeEQ7Q2VudGVyIGZvciBTeXN0ZW1zIEJpb2xvZ3ksIE1hc3NhY2h1c2V0dHMg
R2VuZXJhbCBIb3NwaXRhbCBSZXNlYXJjaCBJbnN0aXR1dGUsIEhhcnZhcmQgTWVkaWNhbCBTY2hv
b2wsIEJvc3RvbiwgTUEsIDAyMTE0LCBVU0EuJiN4RDtJbnN0aXR1dGUgb2YgQmlvbG9naWNhbCBD
aGVtaXN0cnksIEFjYWRlbWlhIFNpbmljYSwgVGFpcGVpLCAxMTUsIFRhaXdhbi4mI3hEO0dyYWR1
YXRlIEluc3RpdHV0ZSBvZiBCaW9tZWRpY2FsIFNjaWVuY2VzIGFuZCBDZW50ZXIgZm9yIE1vbGVj
dWxhciBNZWRpY2luZSwgQ2hpbmEgTWVkaWNhbCBVbml2ZXJzaXR5LCBUYWljaHVuZywgNDA0LCBU
YWl3YW4uJiN4RDtEZXBhcnRtZW50IG9mIE9yYWwgYW5kIE1heGlsbG9mYWNpYWwsIEhlYWQgYW5k
IE5lY2sgT25jb2xvZ3ksIEFmZmlsaWF0ZWQgOXRoIFBlb3BsZSZhcG9zO3MgSG9zcGl0YWwsIFNj
aG9vbCBvZiBNZWRpY2luZSwgU2hhbmdoYWkgSmlhb3RvbmcgVW5pdmVyc2l0eSwgU2hhbmdoYWks
IDIwMDAxMSwgQ2hpbmEuJiN4RDtEZXBhcnRtZW50IG9mIE1vbGVjdWxhciBhbmQgQ2VsbHVsYXIg
T25jb2xvZ3ksIFRoZSBVbml2ZXJzaXR5IG9mIFRleGFzIE1EIEFuZGVyc29uIENhbmNlciBDZW50
ZXIsIEhvdXN0b24sIFRYLCA3NzAzMCwgVVNBLiBtaHVuZ0BtZGFuZGVyc29uLm9yZy4mI3hEO1Ro
ZSBVbml2ZXJzaXR5IG9mIFRleGFzIEdyYWR1YXRlIFNjaG9vbCBvZiBCaW9tZWRpY2FsIFNjaWVu
Y2VzIGF0IEhvdXN0b24sIEhvdXN0b24sIFRYLCA3NzAzMCwgVVNBLiBtaHVuZ0BtZGFuZGVyc29u
Lm9yZy4mI3hEO0dyYWR1YXRlIEluc3RpdHV0ZSBvZiBCaW9tZWRpY2FsIFNjaWVuY2VzIGFuZCBD
ZW50ZXIgZm9yIE1vbGVjdWxhciBNZWRpY2luZSwgQ2hpbmEgTWVkaWNhbCBVbml2ZXJzaXR5LCBU
YWljaHVuZywgNDA0LCBUYWl3YW4uIG1odW5nQG1kYW5kZXJzb24ub3JnLiYjeEQ7RGVwYXJ0bWVu
dCBvZiBCaW90ZWNobm9sb2d5LCBBc2lhIFVuaXZlcnNpdHksIFRhaWNodW5nLCA0MTMsIFRhaXdh
bi4gbWh1bmdAbWRhbmRlcnNvbi5vcmcuPC9hdXRoLWFkZHJlc3M+PHRpdGxlcz48dGl0bGU+U1RU
My1kZXBlbmRlbnQgUEQtTDEgYWNjdW11bGF0aW9uIG9uIGNhbmNlciBzdGVtIGNlbGxzIHByb21v
dGVzIGltbXVuZSBldmFzaW9uPC90aXRsZT48c2Vjb25kYXJ5LXRpdGxlPk5hdCBDb21tdW48L3Nl
Y29uZGFyeS10aXRsZT48L3RpdGxlcz48cGFnZXM+MTkwODwvcGFnZXM+PHZvbHVtZT45PC92b2x1
bWU+PG51bWJlcj4xPC9udW1iZXI+PGVkaXRpb24+MjAxOC8wNS8xNzwvZWRpdGlvbj48a2V5d29y
ZHM+PGtleXdvcmQ+QW5pbWFsczwva2V5d29yZD48a2V5d29yZD5CNy1IMSBBbnRpZ2VuL2dlbmV0
aWNzLyppbW11bm9sb2d5PC9rZXl3b3JkPjxrZXl3b3JkPkNlbGwgTGluZSwgVHVtb3I8L2tleXdv
cmQ+PGtleXdvcmQ+RE5BIFRvcG9pc29tZXJhc2VzLCBUeXBlIElJL2dlbmV0aWNzL2ltbXVub2xv
Z3k8L2tleXdvcmQ+PGtleXdvcmQ+RXBpdGhlbGlhbC1NZXNlbmNoeW1hbCBUcmFuc2l0aW9uPC9r
ZXl3b3JkPjxrZXl3b3JkPkZlbWFsZTwva2V5d29yZD48a2V5d29yZD5HZW5lIEV4cHJlc3Npb24g
UmVndWxhdGlvbiwgTmVvcGxhc3RpYzwva2V5d29yZD48a2V5d29yZD5IZXhvc3lsdHJhbnNmZXJh
c2VzL2dlbmV0aWNzLyppbW11bm9sb2d5PC9rZXl3b3JkPjxrZXl3b3JkPkh1bWFuczwva2V5d29y
ZD48a2V5d29yZD4qSW1tdW5lIEV2YXNpb248L2tleXdvcmQ+PGtleXdvcmQ+TWVtYnJhbmUgUHJv
dGVpbnMvZ2VuZXRpY3MvKmltbXVub2xvZ3k8L2tleXdvcmQ+PGtleXdvcmQ+TWljZSwgSW5icmVk
IEJBTEIgQzwva2V5d29yZD48a2V5d29yZD5NaWNlLCBLbm9ja291dDwva2V5d29yZD48a2V5d29y
ZD5OZW9wbGFzbXMvZ2VuZXRpY3MvKmltbXVub2xvZ3kvcGh5c2lvcGF0aG9sb2d5PC9rZXl3b3Jk
PjxrZXl3b3JkPk5lb3BsYXN0aWMgU3RlbSBDZWxscy9jeXRvbG9neS8qaW1tdW5vbG9neTwva2V5
d29yZD48a2V5d29yZD5Qb2x5LUFEUC1SaWJvc2UgQmluZGluZyBQcm90ZWlucy9nZW5ldGljcy9p
bW11bm9sb2d5PC9rZXl3b3JkPjxrZXl3b3JkPmJldGEgQ2F0ZW5pbi9nZW5ldGljcy9pbW11bm9s
b2d5PC9rZXl3b3JkPjwva2V5d29yZHM+PGRhdGVzPjx5ZWFyPjIwMTg8L3llYXI+PHB1Yi1kYXRl
cz48ZGF0ZT5NYXkgMTU8L2RhdGU+PC9wdWItZGF0ZXM+PC9kYXRlcz48aXNibj4yMDQxLTE3MjMg
KEVsZWN0cm9uaWMpJiN4RDsyMDQxLTE3MjMgKExpbmtpbmcpPC9pc2JuPjxhY2Nlc3Npb24tbnVt
PjI5NzY1MDM5PC9hY2Nlc3Npb24tbnVtPjx1cmxzPjxyZWxhdGVkLXVybHM+PHVybD5odHRwczov
L3d3dy5uY2JpLm5sbS5uaWguZ292L3B1Ym1lZC8yOTc2NTAzOTwvdXJsPjwvcmVsYXRlZC11cmxz
PjwvdXJscz48Y3VzdG9tMj5QTUM1OTU0MDIxPC9jdXN0b20yPjxlbGVjdHJvbmljLXJlc291cmNl
LW51bT4xMC4xMDM4L3M0MTQ2Ny0wMTgtMDQzMTMtNjwvZWxlY3Ryb25pYy1yZXNvdXJjZS1udW0+
PC9yZWNvcmQ+PC9DaXRlPjwvRW5kTm90ZT4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85]</w:t>
      </w:r>
      <w:r>
        <w:rPr>
          <w:rFonts w:ascii="Book Antiqua" w:hAnsi="Book Antiqua" w:cs="Book Antiqua"/>
        </w:rPr>
        <w:fldChar w:fldCharType="end"/>
      </w:r>
      <w:r>
        <w:rPr>
          <w:rFonts w:ascii="Book Antiqua" w:hAnsi="Book Antiqua" w:cs="Book Antiqua"/>
        </w:rPr>
        <w:t xml:space="preserve"> established that PD-L1 high expression in CSCs is due to EMT and to EMT/β-catenin/STT3/PD-L1 signaling axis. Moreover, PD-L1 expression could be enhanced via PI3K/AKT and </w:t>
      </w:r>
      <w:r>
        <w:rPr>
          <w:rFonts w:ascii="Book Antiqua" w:hAnsi="Book Antiqua" w:cs="Book Antiqua"/>
        </w:rPr>
        <w:lastRenderedPageBreak/>
        <w:t>RAS/MAPK pathways. All these major pathways could be activated by OCT4 and SOX2, key regulatory genes involved in CSC self-renewal and function</w:t>
      </w:r>
      <w:r>
        <w:rPr>
          <w:rFonts w:ascii="Book Antiqua" w:hAnsi="Book Antiqua" w:cs="Book Antiqua"/>
        </w:rPr>
        <w:fldChar w:fldCharType="begin"/>
      </w:r>
      <w:r>
        <w:rPr>
          <w:rFonts w:ascii="Book Antiqua" w:hAnsi="Book Antiqua" w:cs="Book Antiqua"/>
        </w:rPr>
        <w:instrText xml:space="preserve"> ADDIN EN.CITE &lt;EndNote&gt;&lt;Cite&gt;&lt;Author&gt;Chen&lt;/Author&gt;&lt;Year&gt;2015&lt;/Year&gt;&lt;RecNum&gt;215&lt;/RecNum&gt;&lt;DisplayText&gt;&lt;style face="superscript"&gt;[86]&lt;/style&gt;&lt;/DisplayText&gt;&lt;record&gt;&lt;rec-number&gt;215&lt;/rec-number&gt;&lt;foreign-keys&gt;&lt;key app="EN" db-id="vpsdz00zks0rzne02065z25xd5zetrdr220z" timestamp="0"&gt;215&lt;/key&gt;&lt;/foreign-keys&gt;&lt;ref-type name="Journal Article"&gt;17&lt;/ref-type&gt;&lt;contributors&gt;&lt;authors&gt;&lt;author&gt;Chen, J.&lt;/author&gt;&lt;author&gt;Jiang, C. C.&lt;/author&gt;&lt;author&gt;Jin, L.&lt;/author&gt;&lt;author&gt;Zhang, X. D.&lt;/author&gt;&lt;/authors&gt;&lt;/contributors&gt;&lt;titles&gt;&lt;title&gt;Regulation of PD-L1: a novel role of pro-survival signalling in cancer&lt;/title&gt;&lt;secondary-title&gt;Annals of Oncology&lt;/secondary-title&gt;&lt;/titles&gt;&lt;pages&gt;409-416&lt;/pages&gt;&lt;volume&gt;27&lt;/volume&gt;&lt;number&gt;3&lt;/number&gt;&lt;dates&gt;&lt;year&gt;2015&lt;/year&gt;&lt;/dates&gt;&lt;isbn&gt;0923-7534&lt;/isbn&gt;&lt;urls&gt;&lt;related-urls&gt;&lt;url&gt;https://doi.org/10.1093/annonc/mdv615&lt;/url&gt;&lt;/related-urls&gt;&lt;/urls&gt;&lt;electronic-resource-num&gt;10.1093/annonc/mdv615&lt;/electronic-resource-num&gt;&lt;access-date&gt;12/9/2019&lt;/access-date&gt;&lt;/record&gt;&lt;/Cite&gt;&lt;/EndNote&gt;</w:instrText>
      </w:r>
      <w:r>
        <w:rPr>
          <w:rFonts w:ascii="Book Antiqua" w:hAnsi="Book Antiqua" w:cs="Book Antiqua"/>
        </w:rPr>
        <w:fldChar w:fldCharType="separate"/>
      </w:r>
      <w:r>
        <w:rPr>
          <w:rFonts w:ascii="Book Antiqua" w:hAnsi="Book Antiqua" w:cs="Book Antiqua"/>
          <w:vertAlign w:val="superscript"/>
        </w:rPr>
        <w:t>[86]</w:t>
      </w:r>
      <w:r>
        <w:rPr>
          <w:rFonts w:ascii="Book Antiqua" w:hAnsi="Book Antiqua" w:cs="Book Antiqua"/>
        </w:rPr>
        <w:fldChar w:fldCharType="end"/>
      </w:r>
      <w:r>
        <w:rPr>
          <w:rFonts w:ascii="Book Antiqua" w:hAnsi="Book Antiqua" w:cs="Book Antiqua"/>
        </w:rPr>
        <w:t>. The final effect of PD-L1 overexpression on CSC will be an increase in cancer invasion and proliferation via EMT.</w:t>
      </w:r>
    </w:p>
    <w:p w14:paraId="26A994A9" w14:textId="77777777" w:rsidR="00231361" w:rsidRDefault="00C823EC">
      <w:pPr>
        <w:adjustRightInd w:val="0"/>
        <w:snapToGrid w:val="0"/>
        <w:spacing w:after="0" w:line="360" w:lineRule="auto"/>
        <w:ind w:firstLineChars="200" w:firstLine="480"/>
        <w:jc w:val="both"/>
        <w:rPr>
          <w:rFonts w:ascii="Book Antiqua" w:hAnsi="Book Antiqua" w:cs="Book Antiqua"/>
        </w:rPr>
      </w:pPr>
      <w:r>
        <w:rPr>
          <w:rFonts w:ascii="Book Antiqua" w:hAnsi="Book Antiqua" w:cs="Book Antiqua"/>
        </w:rPr>
        <w:t xml:space="preserve">This hypothesis was sustained by several experiments on GCSC. Yang </w:t>
      </w:r>
      <w:r>
        <w:rPr>
          <w:rFonts w:ascii="Book Antiqua" w:hAnsi="Book Antiqua" w:cs="Book Antiqua"/>
          <w:i/>
          <w:iCs/>
        </w:rPr>
        <w:t>et al</w:t>
      </w:r>
      <w:r>
        <w:rPr>
          <w:rFonts w:ascii="Book Antiqua" w:hAnsi="Book Antiqua" w:cs="Book Antiqua"/>
        </w:rPr>
        <w:fldChar w:fldCharType="begin">
          <w:fldData xml:space="preserve">PEVuZE5vdGU+PENpdGU+PEF1dGhvcj5ZYW5nPC9BdXRob3I+PFllYXI+MjAxNTwvWWVhcj48UmVj
TnVtPjE0NjwvUmVjTnVtPjxEaXNwbGF5VGV4dD48c3R5bGUgZmFjZT0ic3VwZXJzY3JpcHQiPls4
N108L3N0eWxlPjwvRGlzcGxheVRleHQ+PHJlY29yZD48cmVjLW51bWJlcj4xNDY8L3JlYy1udW1i
ZXI+PGZvcmVpZ24ta2V5cz48a2V5IGFwcD0iRU4iIGRiLWlkPSJ2cHNkejAwemtzMHJ6bmUwMjA2
NXoyNXhkNXpldHJkcjIyMHoiIHRpbWVzdGFtcD0iMCI+MTQ2PC9rZXk+PC9mb3JlaWduLWtleXM+
PHJlZi10eXBlIG5hbWU9IkpvdXJuYWwgQXJ0aWNsZSI+MTc8L3JlZi10eXBlPjxjb250cmlidXRv
cnM+PGF1dGhvcnM+PGF1dGhvcj5ZYW5nLCBZLjwvYXV0aG9yPjxhdXRob3I+V3UsIEsuIEUuPC9h
dXRob3I+PGF1dGhvcj5aaGFvLCBFLjwvYXV0aG9yPjxhdXRob3I+TGksIFcuPC9hdXRob3I+PGF1
dGhvcj5TaGksIEwuPC9hdXRob3I+PGF1dGhvcj5YaWUsIEcuPC9hdXRob3I+PGF1dGhvcj5KaWFu
ZywgQi48L2F1dGhvcj48YXV0aG9yPldhbmcsIFkuPC9hdXRob3I+PGF1dGhvcj5MaSwgUi48L2F1
dGhvcj48YXV0aG9yPlpoYW5nLCBQLjwvYXV0aG9yPjxhdXRob3I+U2h1YWksIFguPC9hdXRob3I+
PGF1dGhvcj5XYW5nLCBHLjwvYXV0aG9yPjxhdXRob3I+VGFvLCBLLjwvYXV0aG9yPjwvYXV0aG9y
cz48L2NvbnRyaWJ1dG9ycz48YXV0aC1hZGRyZXNzPkRlcGFydG1lbnQgb2YgR2VuZXJhbCBTdXJn
ZXJ5LCBVbmlvbiBIb3NwaXRhbCwgVG9uZ2ppIE1lZGljYWwgQ29sbGVnZSwgSHVhemhvbmcgVW5p
dmVyc2l0eSBvZiBTY2llbmNlIGFuZCBUZWNobm9sb2d5LCBXdWhhbiwgSHViZWkgNDMwMDIyLCBQ
LlIuIENoaW5hLiYjeEQ7RGVwYXJ0bWVudCBvZiBDbGluaWNhbCBMYWJvcmF0b3J5LCBVbmlvbiBI
b3NwaXRhbCwgVG9uZ2ppIE1lZGljYWwgQ29sbGVnZSwgSHVhemhvbmcgVW5pdmVyc2l0eSBvZiBT
Y2llbmNlIGFuZCBUZWNobm9sb2d5LCBXdWhhbiwgSHViZWkgNDMwMDIyLCBQLlIuIENoaW5hLiYj
eEQ7QW5lc3RoZXNpb2xvZ3kgYW5kIENyaXRpY2FsIENhcmUsIFVuaW9uIEhvc3BpdGFsLCBUb25n
amkgTWVkaWNhbCBDb2xsZWdlLCBIdWF6aG9uZyBVbml2ZXJzaXR5IG9mIFNjaWVuY2UgYW5kIFRl
Y2hub2xvZ3ksIFd1aGFuLCBIdWJlaSA0MzAwMjIsIFAuUi4gQ2hpbmEuPC9hdXRoLWFkZHJlc3M+
PHRpdGxlcz48dGl0bGU+QjctSDEgZW5oYW5jZXMgcHJvbGlmZXJhdGlvbiBhYmlsaXR5IG9mIGdh
c3RyaWMgY2FuY2VyIHN0ZW0tbGlrZSBjZWxscyBhcyBhIHJlY2VwdG9yPC90aXRsZT48c2Vjb25k
YXJ5LXRpdGxlPk9uY29sIExldHQ8L3NlY29uZGFyeS10aXRsZT48L3RpdGxlcz48cGVyaW9kaWNh
bD48ZnVsbC10aXRsZT5PbmNvbG9neSBsZXR0ZXJzPC9mdWxsLXRpdGxlPjxhYmJyLTE+T25jb2wg
TGV0dDwvYWJici0xPjwvcGVyaW9kaWNhbD48cGFnZXM+MTgzMy0xODM4PC9wYWdlcz48dm9sdW1l
Pjk8L3ZvbHVtZT48bnVtYmVyPjQ8L251bWJlcj48ZWRpdGlvbj4yMDE1LzAzLzIwPC9lZGl0aW9u
PjxrZXl3b3Jkcz48a2V5d29yZD5CNy1oMTwva2V5d29yZD48a2V5d29yZD5jYW5jZXIgc3RlbS1s
aWtlIGNlbGw8L2tleXdvcmQ+PGtleXdvcmQ+Z2FzdHJpYyBjYW5jZXI8L2tleXdvcmQ+PGtleXdv
cmQ+cHJvbGlmZXJhdGlvbjwva2V5d29yZD48L2tleXdvcmRzPjxkYXRlcz48eWVhcj4yMDE1PC95
ZWFyPjxwdWItZGF0ZXM+PGRhdGU+QXByPC9kYXRlPjwvcHViLWRhdGVzPjwvZGF0ZXM+PGlzYm4+
MTc5Mi0xMDc0IChQcmludCkmI3hEOzE3OTItMTA3NCAoTGlua2luZyk8L2lzYm4+PGFjY2Vzc2lv
bi1udW0+MjU3ODkwNTI8L2FjY2Vzc2lvbi1udW0+PHVybHM+PHJlbGF0ZWQtdXJscz48dXJsPmh0
dHBzOi8vd3d3Lm5jYmkubmxtLm5paC5nb3YvcHVibWVkLzI1Nzg5MDUyPC91cmw+PC9yZWxhdGVk
LXVybHM+PC91cmxzPjxjdXN0b20yPlBNQzQzNTYzODU8L2N1c3RvbTI+PGVsZWN0cm9uaWMtcmVz
b3VyY2UtbnVtPjEwLjM4OTIvb2wuMjAxNS4yOTQ5PC9lbGVjdHJvbmljLXJlc291cmNlLW51bT48
L3JlY29yZD48L0NpdGU+PC9FbmROb3RlPgBAA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ZYW5nPC9BdXRob3I+PFllYXI+MjAxNTwvWWVhcj48UmVj
TnVtPjE0NjwvUmVjTnVtPjxEaXNwbGF5VGV4dD48c3R5bGUgZmFjZT0ic3VwZXJzY3JpcHQiPls4
N108L3N0eWxlPjwvRGlzcGxheVRleHQ+PHJlY29yZD48cmVjLW51bWJlcj4xNDY8L3JlYy1udW1i
ZXI+PGZvcmVpZ24ta2V5cz48a2V5IGFwcD0iRU4iIGRiLWlkPSJ2cHNkejAwemtzMHJ6bmUwMjA2
NXoyNXhkNXpldHJkcjIyMHoiIHRpbWVzdGFtcD0iMCI+MTQ2PC9rZXk+PC9mb3JlaWduLWtleXM+
PHJlZi10eXBlIG5hbWU9IkpvdXJuYWwgQXJ0aWNsZSI+MTc8L3JlZi10eXBlPjxjb250cmlidXRv
cnM+PGF1dGhvcnM+PGF1dGhvcj5ZYW5nLCBZLjwvYXV0aG9yPjxhdXRob3I+V3UsIEsuIEUuPC9h
dXRob3I+PGF1dGhvcj5aaGFvLCBFLjwvYXV0aG9yPjxhdXRob3I+TGksIFcuPC9hdXRob3I+PGF1
dGhvcj5TaGksIEwuPC9hdXRob3I+PGF1dGhvcj5YaWUsIEcuPC9hdXRob3I+PGF1dGhvcj5KaWFu
ZywgQi48L2F1dGhvcj48YXV0aG9yPldhbmcsIFkuPC9hdXRob3I+PGF1dGhvcj5MaSwgUi48L2F1
dGhvcj48YXV0aG9yPlpoYW5nLCBQLjwvYXV0aG9yPjxhdXRob3I+U2h1YWksIFguPC9hdXRob3I+
PGF1dGhvcj5XYW5nLCBHLjwvYXV0aG9yPjxhdXRob3I+VGFvLCBLLjwvYXV0aG9yPjwvYXV0aG9y
cz48L2NvbnRyaWJ1dG9ycz48YXV0aC1hZGRyZXNzPkRlcGFydG1lbnQgb2YgR2VuZXJhbCBTdXJn
ZXJ5LCBVbmlvbiBIb3NwaXRhbCwgVG9uZ2ppIE1lZGljYWwgQ29sbGVnZSwgSHVhemhvbmcgVW5p
dmVyc2l0eSBvZiBTY2llbmNlIGFuZCBUZWNobm9sb2d5LCBXdWhhbiwgSHViZWkgNDMwMDIyLCBQ
LlIuIENoaW5hLiYjeEQ7RGVwYXJ0bWVudCBvZiBDbGluaWNhbCBMYWJvcmF0b3J5LCBVbmlvbiBI
b3NwaXRhbCwgVG9uZ2ppIE1lZGljYWwgQ29sbGVnZSwgSHVhemhvbmcgVW5pdmVyc2l0eSBvZiBT
Y2llbmNlIGFuZCBUZWNobm9sb2d5LCBXdWhhbiwgSHViZWkgNDMwMDIyLCBQLlIuIENoaW5hLiYj
eEQ7QW5lc3RoZXNpb2xvZ3kgYW5kIENyaXRpY2FsIENhcmUsIFVuaW9uIEhvc3BpdGFsLCBUb25n
amkgTWVkaWNhbCBDb2xsZWdlLCBIdWF6aG9uZyBVbml2ZXJzaXR5IG9mIFNjaWVuY2UgYW5kIFRl
Y2hub2xvZ3ksIFd1aGFuLCBIdWJlaSA0MzAwMjIsIFAuUi4gQ2hpbmEuPC9hdXRoLWFkZHJlc3M+
PHRpdGxlcz48dGl0bGU+QjctSDEgZW5oYW5jZXMgcHJvbGlmZXJhdGlvbiBhYmlsaXR5IG9mIGdh
c3RyaWMgY2FuY2VyIHN0ZW0tbGlrZSBjZWxscyBhcyBhIHJlY2VwdG9yPC90aXRsZT48c2Vjb25k
YXJ5LXRpdGxlPk9uY29sIExldHQ8L3NlY29uZGFyeS10aXRsZT48L3RpdGxlcz48cGVyaW9kaWNh
bD48ZnVsbC10aXRsZT5PbmNvbG9neSBsZXR0ZXJzPC9mdWxsLXRpdGxlPjxhYmJyLTE+T25jb2wg
TGV0dDwvYWJici0xPjwvcGVyaW9kaWNhbD48cGFnZXM+MTgzMy0xODM4PC9wYWdlcz48dm9sdW1l
Pjk8L3ZvbHVtZT48bnVtYmVyPjQ8L251bWJlcj48ZWRpdGlvbj4yMDE1LzAzLzIwPC9lZGl0aW9u
PjxrZXl3b3Jkcz48a2V5d29yZD5CNy1oMTwva2V5d29yZD48a2V5d29yZD5jYW5jZXIgc3RlbS1s
aWtlIGNlbGw8L2tleXdvcmQ+PGtleXdvcmQ+Z2FzdHJpYyBjYW5jZXI8L2tleXdvcmQ+PGtleXdv
cmQ+cHJvbGlmZXJhdGlvbjwva2V5d29yZD48L2tleXdvcmRzPjxkYXRlcz48eWVhcj4yMDE1PC95
ZWFyPjxwdWItZGF0ZXM+PGRhdGU+QXByPC9kYXRlPjwvcHViLWRhdGVzPjwvZGF0ZXM+PGlzYm4+
MTc5Mi0xMDc0IChQcmludCkmI3hEOzE3OTItMTA3NCAoTGlua2luZyk8L2lzYm4+PGFjY2Vzc2lv
bi1udW0+MjU3ODkwNTI8L2FjY2Vzc2lvbi1udW0+PHVybHM+PHJlbGF0ZWQtdXJscz48dXJsPmh0
dHBzOi8vd3d3Lm5jYmkubmxtLm5paC5nb3YvcHVibWVkLzI1Nzg5MDUyPC91cmw+PC9yZWxhdGVk
LXVybHM+PC91cmxzPjxjdXN0b20yPlBNQzQzNTYzODU8L2N1c3RvbTI+PGVsZWN0cm9uaWMtcmVz
b3VyY2UtbnVtPjEwLjM4OTIvb2wuMjAxNS4yOTQ5PC9lbGVjdHJvbmljLXJlc291cmNlLW51bT48
L3JlY29yZD48L0NpdGU+PC9FbmROb3RlPgBAA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87]</w:t>
      </w:r>
      <w:r>
        <w:rPr>
          <w:rFonts w:ascii="Book Antiqua" w:hAnsi="Book Antiqua" w:cs="Book Antiqua"/>
        </w:rPr>
        <w:fldChar w:fldCharType="end"/>
      </w:r>
      <w:r>
        <w:rPr>
          <w:rFonts w:ascii="Book Antiqua" w:hAnsi="Book Antiqua" w:cs="Book Antiqua"/>
        </w:rPr>
        <w:t xml:space="preserve"> detected PD-L1 overexpression on gastric CSCs, defined as Lgr5+/CD326+/CD45−, were enhanced </w:t>
      </w:r>
      <w:r>
        <w:rPr>
          <w:rFonts w:ascii="Book Antiqua" w:hAnsi="Book Antiqua" w:cs="Book Antiqua"/>
          <w:i/>
        </w:rPr>
        <w:t>in vitro</w:t>
      </w:r>
      <w:r>
        <w:rPr>
          <w:rFonts w:ascii="Book Antiqua" w:hAnsi="Book Antiqua" w:cs="Book Antiqua"/>
        </w:rPr>
        <w:t xml:space="preserve"> tumor-promoting capacity of GCSCs by colony-forming assay, and induces their proliferation. In reverse, </w:t>
      </w:r>
      <w:r>
        <w:rPr>
          <w:rFonts w:ascii="Book Antiqua" w:hAnsi="Book Antiqua" w:cs="Book Antiqua"/>
          <w:color w:val="000000"/>
        </w:rPr>
        <w:t xml:space="preserve">knockdown of PD-L1 expression in gastric cancer cells significantly </w:t>
      </w:r>
      <w:r>
        <w:rPr>
          <w:rFonts w:ascii="Book Antiqua" w:hAnsi="Book Antiqua" w:cs="Book Antiqua"/>
        </w:rPr>
        <w:t xml:space="preserve">suppressed proliferation and invasion </w:t>
      </w:r>
      <w:r>
        <w:rPr>
          <w:rFonts w:ascii="Book Antiqua" w:hAnsi="Book Antiqua" w:cs="Book Antiqua"/>
          <w:i/>
        </w:rPr>
        <w:t>in vitro</w:t>
      </w:r>
      <w:r>
        <w:rPr>
          <w:rFonts w:ascii="Book Antiqua" w:hAnsi="Book Antiqua" w:cs="Book Antiqua"/>
          <w:vertAlign w:val="superscript"/>
        </w:rPr>
        <w:fldChar w:fldCharType="begin"/>
      </w:r>
      <w:r>
        <w:rPr>
          <w:rFonts w:ascii="Book Antiqua" w:hAnsi="Book Antiqua" w:cs="Book Antiqua"/>
          <w:vertAlign w:val="superscript"/>
        </w:rPr>
        <w:instrText xml:space="preserve"> ADDIN EN.CITE &lt;EndNote&gt;&lt;Cite&gt;&lt;Author&gt;Chen&lt;/Author&gt;&lt;Year&gt;2017&lt;/Year&gt;&lt;RecNum&gt;218&lt;/RecNum&gt;&lt;DisplayText&gt;&lt;style face="superscript"&gt;[88]&lt;/style&gt;&lt;/DisplayText&gt;&lt;record&gt;&lt;rec-number&gt;218&lt;/rec-number&gt;&lt;foreign-keys&gt;&lt;key app="EN" db-id="vpsdz00zks0rzne02065z25xd5zetrdr220z" timestamp="0"&gt;218&lt;/key&gt;&lt;/foreign-keys&gt;&lt;ref-type name="Journal Article"&gt;17&lt;/ref-type&gt;&lt;contributors&gt;&lt;authors&gt;&lt;author&gt;Chen, L.&lt;/author&gt;&lt;author&gt;Xiong, Y.&lt;/author&gt;&lt;author&gt;Li, J.&lt;/author&gt;&lt;author&gt;Zheng, X.&lt;/author&gt;&lt;author&gt;Zhou, Q.&lt;/author&gt;&lt;author&gt;Turner, A.&lt;/author&gt;&lt;author&gt;Wu, C.&lt;/author&gt;&lt;author&gt;Lu, B.&lt;/author&gt;&lt;author&gt;Jiang, J.&lt;/author&gt;&lt;/authors&gt;&lt;/contributors&gt;&lt;titles&gt;&lt;title&gt;PD-L1 Expression Promotes Epithelial to Mesenchymal Transition in Human Esophageal Cancer&lt;/title&gt;&lt;secondary-title&gt;Cellular Physiology and Biochemistry&lt;/secondary-title&gt;&lt;/titles&gt;&lt;pages&gt;2267-2280&lt;/pages&gt;&lt;volume&gt;42&lt;/volume&gt;&lt;number&gt;6&lt;/number&gt;&lt;dates&gt;&lt;year&gt;2017&lt;/year&gt;&lt;/dates&gt;&lt;isbn&gt;1015-8987&lt;/isbn&gt;&lt;urls&gt;&lt;related-urls&gt;&lt;url&gt;https://www.karger.com/DOI/10.1159/000480000&lt;/url&gt;&lt;/related-urls&gt;&lt;/urls&gt;&lt;electronic-resource-num&gt;10.1159/000480000&lt;/electronic-resource-num&gt;&lt;/record&gt;&lt;/Cite&gt;&lt;/EndNote&gt;</w:instrText>
      </w:r>
      <w:r>
        <w:rPr>
          <w:rFonts w:ascii="Book Antiqua" w:hAnsi="Book Antiqua" w:cs="Book Antiqua"/>
          <w:vertAlign w:val="superscript"/>
        </w:rPr>
        <w:fldChar w:fldCharType="separate"/>
      </w:r>
      <w:r>
        <w:rPr>
          <w:rFonts w:ascii="Book Antiqua" w:hAnsi="Book Antiqua" w:cs="Book Antiqua"/>
          <w:vertAlign w:val="superscript"/>
        </w:rPr>
        <w:t>[88]</w:t>
      </w:r>
      <w:r>
        <w:rPr>
          <w:rFonts w:ascii="Book Antiqua" w:hAnsi="Book Antiqua" w:cs="Book Antiqua"/>
          <w:vertAlign w:val="superscript"/>
        </w:rPr>
        <w:fldChar w:fldCharType="end"/>
      </w:r>
      <w:r>
        <w:rPr>
          <w:rFonts w:ascii="Book Antiqua" w:hAnsi="Book Antiqua" w:cs="Book Antiqua"/>
        </w:rPr>
        <w:t>, and tumor growth in nude mice</w:t>
      </w:r>
      <w:r>
        <w:rPr>
          <w:rFonts w:ascii="Book Antiqua" w:hAnsi="Book Antiqua" w:cs="Book Antiqua"/>
          <w:vertAlign w:val="superscript"/>
        </w:rPr>
        <w:fldChar w:fldCharType="begin"/>
      </w:r>
      <w:r>
        <w:rPr>
          <w:rFonts w:ascii="Book Antiqua" w:hAnsi="Book Antiqua" w:cs="Book Antiqua"/>
          <w:vertAlign w:val="superscript"/>
        </w:rPr>
        <w:instrText xml:space="preserve"> ADDIN EN.CITE &lt;EndNote&gt;&lt;Cite&gt;&lt;Author&gt;Li&lt;/Author&gt;&lt;Year&gt;2017&lt;/Year&gt;&lt;RecNum&gt;219&lt;/RecNum&gt;&lt;DisplayText&gt;&lt;style face="superscript"&gt;[89]&lt;/style&gt;&lt;/DisplayText&gt;&lt;record&gt;&lt;rec-number&gt;219&lt;/rec-number&gt;&lt;foreign-keys&gt;&lt;key app="EN" db-id="vpsdz00zks0rzne02065z25xd5zetrdr220z" timestamp="0"&gt;219&lt;/key&gt;&lt;/foreign-keys&gt;&lt;ref-type name="Journal Article"&gt;17&lt;/ref-type&gt;&lt;contributors&gt;&lt;authors&gt;&lt;author&gt;Li, Yecheng&lt;/author&gt;&lt;author&gt;Yang, Xiaodong&lt;/author&gt;&lt;author&gt;Wu, Yong&lt;/author&gt;&lt;author&gt;Zhao, Kui&lt;/author&gt;&lt;author&gt;Ye, Zhenyu&lt;/author&gt;&lt;author&gt;Zhu, Junjia&lt;/author&gt;&lt;author&gt;Xu, Xiaohui&lt;/author&gt;&lt;author&gt;Zhao, Xin&lt;/author&gt;&lt;author&gt;Xing, Chungen&lt;/author&gt;&lt;/authors&gt;&lt;/contributors&gt;&lt;titles&gt;&lt;title&gt;B7-H3 promotes gastric cancer cell migration and invasion&lt;/title&gt;&lt;secondary-title&gt;Oncotarget&lt;/secondary-title&gt;&lt;alt-title&gt;Oncotarget&lt;/alt-title&gt;&lt;/titles&gt;&lt;pages&gt;71725-71735&lt;/pages&gt;&lt;volume&gt;8&lt;/volume&gt;&lt;number&gt;42&lt;/number&gt;&lt;keywords&gt;&lt;keyword&gt;B7-H3&lt;/keyword&gt;&lt;keyword&gt;CXCR4&lt;/keyword&gt;&lt;keyword&gt;gastric cancer&lt;/keyword&gt;&lt;keyword&gt;invasion&lt;/keyword&gt;&lt;keyword&gt;migration&lt;/keyword&gt;&lt;/keywords&gt;&lt;dates&gt;&lt;year&gt;2017&lt;/year&gt;&lt;/dates&gt;&lt;publisher&gt;Impact Journals LLC&lt;/publisher&gt;&lt;isbn&gt;1949-2553&lt;/isbn&gt;&lt;accession-num&gt;29069741&lt;/accession-num&gt;&lt;urls&gt;&lt;related-urls&gt;&lt;url&gt;https://www.ncbi.nlm.nih.gov/pubmed/29069741&lt;/url&gt;&lt;url&gt;https://www.ncbi.nlm.nih.gov/pmc/articles/PMC5641084/&lt;/url&gt;&lt;/related-urls&gt;&lt;/urls&gt;&lt;electronic-resource-num&gt;10.18632/oncotarget.17847&lt;/electronic-resource-num&gt;&lt;remote-database-name&gt;PubMed&lt;/remote-database-name&gt;&lt;language&gt;eng&lt;/language&gt;&lt;/record&gt;&lt;/Cite&gt;&lt;/EndNote&gt;</w:instrText>
      </w:r>
      <w:r>
        <w:rPr>
          <w:rFonts w:ascii="Book Antiqua" w:hAnsi="Book Antiqua" w:cs="Book Antiqua"/>
          <w:vertAlign w:val="superscript"/>
        </w:rPr>
        <w:fldChar w:fldCharType="separate"/>
      </w:r>
      <w:r>
        <w:rPr>
          <w:rFonts w:ascii="Book Antiqua" w:hAnsi="Book Antiqua" w:cs="Book Antiqua"/>
          <w:vertAlign w:val="superscript"/>
        </w:rPr>
        <w:t>[89]</w:t>
      </w:r>
      <w:r>
        <w:rPr>
          <w:rFonts w:ascii="Book Antiqua" w:hAnsi="Book Antiqua" w:cs="Book Antiqua"/>
          <w:vertAlign w:val="superscript"/>
        </w:rPr>
        <w:fldChar w:fldCharType="end"/>
      </w:r>
      <w:r>
        <w:rPr>
          <w:rFonts w:ascii="Book Antiqua" w:hAnsi="Book Antiqua" w:cs="Book Antiqua"/>
        </w:rPr>
        <w:t>.</w:t>
      </w:r>
    </w:p>
    <w:p w14:paraId="52B8F188" w14:textId="77777777" w:rsidR="00231361" w:rsidRDefault="00C823EC">
      <w:pPr>
        <w:adjustRightInd w:val="0"/>
        <w:snapToGrid w:val="0"/>
        <w:spacing w:after="0" w:line="360" w:lineRule="auto"/>
        <w:ind w:firstLineChars="200" w:firstLine="480"/>
        <w:jc w:val="both"/>
        <w:rPr>
          <w:rFonts w:ascii="Book Antiqua" w:hAnsi="Book Antiqua" w:cs="Book Antiqua"/>
        </w:rPr>
      </w:pPr>
      <w:r>
        <w:rPr>
          <w:rFonts w:ascii="Book Antiqua" w:hAnsi="Book Antiqua" w:cs="Book Antiqua"/>
        </w:rPr>
        <w:t>An increased level of PD-L1 was observed in esophageal and colorectal CD133+ GCSCs with EMT phenotype. The authors showed by manipulating PD-L1 expression, that higher PD-L1 expression promoted cell proliferation, migration and EMT phenotype. The EMT mechanism could help GCSC escape immune attack during metastasis</w:t>
      </w:r>
      <w:r>
        <w:rPr>
          <w:rFonts w:ascii="Book Antiqua" w:hAnsi="Book Antiqua" w:cs="Book Antiqua"/>
        </w:rPr>
        <w:fldChar w:fldCharType="begin">
          <w:fldData xml:space="preserve">PEVuZE5vdGU+PENpdGU+PEF1dGhvcj5aaGk8L0F1dGhvcj48WWVhcj4yMDE1PC9ZZWFyPjxSZWNO
dW0+MjIwPC9SZWNOdW0+PERpc3BsYXlUZXh0PjxzdHlsZSBmYWNlPSJzdXBlcnNjcmlwdCI+Wzkw
XTwvc3R5bGU+PC9EaXNwbGF5VGV4dD48cmVjb3JkPjxyZWMtbnVtYmVyPjIyMDwvcmVjLW51bWJl
cj48Zm9yZWlnbi1rZXlzPjxrZXkgYXBwPSJFTiIgZGItaWQ9InZwc2R6MDB6a3MwcnpuZTAyMDY1
ejI1eGQ1emV0cmRyMjIweiIgdGltZXN0YW1wPSIwIj4yMjA8L2tleT48L2ZvcmVpZ24ta2V5cz48
cmVmLXR5cGUgbmFtZT0iSm91cm5hbCBBcnRpY2xlIj4xNzwvcmVmLXR5cGU+PGNvbnRyaWJ1dG9y
cz48YXV0aG9ycz48YXV0aG9yPlpoaSwgWWlkYW48L2F1dGhvcj48YXV0aG9yPk1vdSwgWmhpcm9u
ZzwvYXV0aG9yPjxhdXRob3I+Q2hlbiwgSnVuPC9hdXRob3I+PGF1dGhvcj5IZSwgWXVqdW48L2F1
dGhvcj48YXV0aG9yPkRvbmcsIEh1aTwvYXV0aG9yPjxhdXRob3I+RnUsIFhpYW9sYW48L2F1dGhv
cj48YXV0aG9yPld1LCBZdXpoYW5nPC9hdXRob3I+PC9hdXRob3JzPjwvY29udHJpYnV0b3JzPjx0
aXRsZXM+PHRpdGxlPkI3SDEgRXhwcmVzc2lvbiBhbmQgRXBpdGhlbGlhbC1Uby1NZXNlbmNoeW1h
bCBUcmFuc2l0aW9uIFBoZW5vdHlwZXMgb24gQ29sb3JlY3RhbCBDYW5jZXIgU3RlbS1MaWtlIENl
bGxzPC90aXRsZT48c2Vjb25kYXJ5LXRpdGxlPlBsb1Mgb25lPC9zZWNvbmRhcnktdGl0bGU+PGFs
dC10aXRsZT5QTG9TIE9uZTwvYWx0LXRpdGxlPjwvdGl0bGVzPjxwYWdlcz5lMDEzNTUyOC1lMDEz
NTUyODwvcGFnZXM+PHZvbHVtZT4xMDwvdm9sdW1lPjxudW1iZXI+ODwvbnVtYmVyPjxrZXl3b3Jk
cz48a2V5d29yZD5BZHVsdDwva2V5d29yZD48a2V5d29yZD5BZ2VkPC9rZXl3b3JkPjxrZXl3b3Jk
PkFuaW1hbHM8L2tleXdvcmQ+PGtleXdvcmQ+QjctSDEgQW50aWdlbi9nZW5ldGljcy8qbWV0YWJv
bGlzbTwva2V5d29yZD48a2V5d29yZD5CbG90dGluZywgV2VzdGVybjwva2V5d29yZD48a2V5d29y
ZD5DZWxsIE1vdmVtZW50PC9rZXl3b3JkPjxrZXl3b3JkPkNlbGwgUHJvbGlmZXJhdGlvbjwva2V5
d29yZD48a2V5d29yZD5Db2xvcmVjdGFsIE5lb3BsYXNtcy9nZW5ldGljcy9tZXRhYm9saXNtLypw
YXRob2xvZ3k8L2tleXdvcmQ+PGtleXdvcmQ+KkVwaXRoZWxpYWwtTWVzZW5jaHltYWwgVHJhbnNp
dGlvbjwva2V5d29yZD48a2V5d29yZD5GZW1hbGU8L2tleXdvcmQ+PGtleXdvcmQ+Rmx1b3Jlc2Nl
bnQgQW50aWJvZHkgVGVjaG5pcXVlPC9rZXl3b3JkPjxrZXl3b3JkPkh1bWFuczwva2V5d29yZD48
a2V5d29yZD5NYWxlPC9rZXl3b3JkPjxrZXl3b3JkPk1pY2U8L2tleXdvcmQ+PGtleXdvcmQ+TWlj
ZSwgSW5icmVkIE5PRDwva2V5d29yZD48a2V5d29yZD5NaWNlLCBTQ0lEPC9rZXl3b3JkPjxrZXl3
b3JkPk1pZGRsZSBBZ2VkPC9rZXl3b3JkPjxrZXl3b3JkPk5lb3BsYXN0aWMgU3RlbSBDZWxscy9t
ZXRhYm9saXNtLypwYXRob2xvZ3k8L2tleXdvcmQ+PGtleXdvcmQ+UGhlbm90eXBlPC9rZXl3b3Jk
PjxrZXl3b3JkPlByb2dub3Npczwva2V5d29yZD48a2V5d29yZD5STkEsIE1lc3Nlbmdlci9nZW5l
dGljczwva2V5d29yZD48a2V5d29yZD5SZWFsLVRpbWUgUG9seW1lcmFzZSBDaGFpbiBSZWFjdGlv
bjwva2V5d29yZD48a2V5d29yZD5SZXZlcnNlIFRyYW5zY3JpcHRhc2UgUG9seW1lcmFzZSBDaGFp
biBSZWFjdGlvbjwva2V5d29yZD48a2V5d29yZD5UdW1vciBDZWxscywgQ3VsdHVyZWQ8L2tleXdv
cmQ+PGtleXdvcmQ+VHVtb3IgU3RlbSBDZWxsIEFzc2F5PC9rZXl3b3JkPjxrZXl3b3JkPlhlbm9n
cmFmdCBNb2RlbCBBbnRpdHVtb3IgQXNzYXlzPC9rZXl3b3JkPjwva2V5d29yZHM+PGRhdGVzPjx5
ZWFyPjIwMTU8L3llYXI+PC9kYXRlcz48cHVibGlzaGVyPlB1YmxpYyBMaWJyYXJ5IG9mIFNjaWVu
Y2U8L3B1Ymxpc2hlcj48aXNibj4xOTMyLTYyMDM8L2lzYm4+PGFjY2Vzc2lvbi1udW0+MjYyODQ5
Mjc8L2FjY2Vzc2lvbi1udW0+PHVybHM+PHJlbGF0ZWQtdXJscz48dXJsPmh0dHBzOi8vd3d3Lm5j
YmkubmxtLm5paC5nb3YvcHVibWVkLzI2Mjg0OTI3PC91cmw+PHVybD5odHRwczovL3d3dy5uY2Jp
Lm5sbS5uaWguZ292L3BtYy9hcnRpY2xlcy9QTUM0NTQwMzEzLzwvdXJsPjwvcmVsYXRlZC11cmxz
PjwvdXJscz48ZWxlY3Ryb25pYy1yZXNvdXJjZS1udW0+MTAuMTM3MS9qb3VybmFsLnBvbmUuMDEz
NTUyODwvZWxlY3Ryb25pYy1yZXNvdXJjZS1udW0+PHJlbW90ZS1kYXRhYmFzZS1uYW1lPlB1Yk1l
ZDwvcmVtb3RlLWRhdGFiYXNlLW5hbWU+PGxhbmd1YWdlPmVuZzwvbGFuZ3VhZ2U+PC9yZWNvcmQ+
PC9DaXRlPjwvRW5kTm90ZT5AAD==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aaGk8L0F1dGhvcj48WWVhcj4yMDE1PC9ZZWFyPjxSZWNO
dW0+MjIwPC9SZWNOdW0+PERpc3BsYXlUZXh0PjxzdHlsZSBmYWNlPSJzdXBlcnNjcmlwdCI+Wzkw
XTwvc3R5bGU+PC9EaXNwbGF5VGV4dD48cmVjb3JkPjxyZWMtbnVtYmVyPjIyMDwvcmVjLW51bWJl
cj48Zm9yZWlnbi1rZXlzPjxrZXkgYXBwPSJFTiIgZGItaWQ9InZwc2R6MDB6a3MwcnpuZTAyMDY1
ejI1eGQ1emV0cmRyMjIweiIgdGltZXN0YW1wPSIwIj4yMjA8L2tleT48L2ZvcmVpZ24ta2V5cz48
cmVmLXR5cGUgbmFtZT0iSm91cm5hbCBBcnRpY2xlIj4xNzwvcmVmLXR5cGU+PGNvbnRyaWJ1dG9y
cz48YXV0aG9ycz48YXV0aG9yPlpoaSwgWWlkYW48L2F1dGhvcj48YXV0aG9yPk1vdSwgWmhpcm9u
ZzwvYXV0aG9yPjxhdXRob3I+Q2hlbiwgSnVuPC9hdXRob3I+PGF1dGhvcj5IZSwgWXVqdW48L2F1
dGhvcj48YXV0aG9yPkRvbmcsIEh1aTwvYXV0aG9yPjxhdXRob3I+RnUsIFhpYW9sYW48L2F1dGhv
cj48YXV0aG9yPld1LCBZdXpoYW5nPC9hdXRob3I+PC9hdXRob3JzPjwvY29udHJpYnV0b3JzPjx0
aXRsZXM+PHRpdGxlPkI3SDEgRXhwcmVzc2lvbiBhbmQgRXBpdGhlbGlhbC1Uby1NZXNlbmNoeW1h
bCBUcmFuc2l0aW9uIFBoZW5vdHlwZXMgb24gQ29sb3JlY3RhbCBDYW5jZXIgU3RlbS1MaWtlIENl
bGxzPC90aXRsZT48c2Vjb25kYXJ5LXRpdGxlPlBsb1Mgb25lPC9zZWNvbmRhcnktdGl0bGU+PGFs
dC10aXRsZT5QTG9TIE9uZTwvYWx0LXRpdGxlPjwvdGl0bGVzPjxwYWdlcz5lMDEzNTUyOC1lMDEz
NTUyODwvcGFnZXM+PHZvbHVtZT4xMDwvdm9sdW1lPjxudW1iZXI+ODwvbnVtYmVyPjxrZXl3b3Jk
cz48a2V5d29yZD5BZHVsdDwva2V5d29yZD48a2V5d29yZD5BZ2VkPC9rZXl3b3JkPjxrZXl3b3Jk
PkFuaW1hbHM8L2tleXdvcmQ+PGtleXdvcmQ+QjctSDEgQW50aWdlbi9nZW5ldGljcy8qbWV0YWJv
bGlzbTwva2V5d29yZD48a2V5d29yZD5CbG90dGluZywgV2VzdGVybjwva2V5d29yZD48a2V5d29y
ZD5DZWxsIE1vdmVtZW50PC9rZXl3b3JkPjxrZXl3b3JkPkNlbGwgUHJvbGlmZXJhdGlvbjwva2V5
d29yZD48a2V5d29yZD5Db2xvcmVjdGFsIE5lb3BsYXNtcy9nZW5ldGljcy9tZXRhYm9saXNtLypw
YXRob2xvZ3k8L2tleXdvcmQ+PGtleXdvcmQ+KkVwaXRoZWxpYWwtTWVzZW5jaHltYWwgVHJhbnNp
dGlvbjwva2V5d29yZD48a2V5d29yZD5GZW1hbGU8L2tleXdvcmQ+PGtleXdvcmQ+Rmx1b3Jlc2Nl
bnQgQW50aWJvZHkgVGVjaG5pcXVlPC9rZXl3b3JkPjxrZXl3b3JkPkh1bWFuczwva2V5d29yZD48
a2V5d29yZD5NYWxlPC9rZXl3b3JkPjxrZXl3b3JkPk1pY2U8L2tleXdvcmQ+PGtleXdvcmQ+TWlj
ZSwgSW5icmVkIE5PRDwva2V5d29yZD48a2V5d29yZD5NaWNlLCBTQ0lEPC9rZXl3b3JkPjxrZXl3
b3JkPk1pZGRsZSBBZ2VkPC9rZXl3b3JkPjxrZXl3b3JkPk5lb3BsYXN0aWMgU3RlbSBDZWxscy9t
ZXRhYm9saXNtLypwYXRob2xvZ3k8L2tleXdvcmQ+PGtleXdvcmQ+UGhlbm90eXBlPC9rZXl3b3Jk
PjxrZXl3b3JkPlByb2dub3Npczwva2V5d29yZD48a2V5d29yZD5STkEsIE1lc3Nlbmdlci9nZW5l
dGljczwva2V5d29yZD48a2V5d29yZD5SZWFsLVRpbWUgUG9seW1lcmFzZSBDaGFpbiBSZWFjdGlv
bjwva2V5d29yZD48a2V5d29yZD5SZXZlcnNlIFRyYW5zY3JpcHRhc2UgUG9seW1lcmFzZSBDaGFp
biBSZWFjdGlvbjwva2V5d29yZD48a2V5d29yZD5UdW1vciBDZWxscywgQ3VsdHVyZWQ8L2tleXdv
cmQ+PGtleXdvcmQ+VHVtb3IgU3RlbSBDZWxsIEFzc2F5PC9rZXl3b3JkPjxrZXl3b3JkPlhlbm9n
cmFmdCBNb2RlbCBBbnRpdHVtb3IgQXNzYXlzPC9rZXl3b3JkPjwva2V5d29yZHM+PGRhdGVzPjx5
ZWFyPjIwMTU8L3llYXI+PC9kYXRlcz48cHVibGlzaGVyPlB1YmxpYyBMaWJyYXJ5IG9mIFNjaWVu
Y2U8L3B1Ymxpc2hlcj48aXNibj4xOTMyLTYyMDM8L2lzYm4+PGFjY2Vzc2lvbi1udW0+MjYyODQ5
Mjc8L2FjY2Vzc2lvbi1udW0+PHVybHM+PHJlbGF0ZWQtdXJscz48dXJsPmh0dHBzOi8vd3d3Lm5j
YmkubmxtLm5paC5nb3YvcHVibWVkLzI2Mjg0OTI3PC91cmw+PHVybD5odHRwczovL3d3dy5uY2Jp
Lm5sbS5uaWguZ292L3BtYy9hcnRpY2xlcy9QTUM0NTQwMzEzLzwvdXJsPjwvcmVsYXRlZC11cmxz
PjwvdXJscz48ZWxlY3Ryb25pYy1yZXNvdXJjZS1udW0+MTAuMTM3MS9qb3VybmFsLnBvbmUuMDEz
NTUyODwvZWxlY3Ryb25pYy1yZXNvdXJjZS1udW0+PHJlbW90ZS1kYXRhYmFzZS1uYW1lPlB1Yk1l
ZDwvcmVtb3RlLWRhdGFiYXNlLW5hbWU+PGxhbmd1YWdlPmVuZzwvbGFuZ3VhZ2U+PC9yZWNvcmQ+
PC9DaXRlPjwvRW5kTm90ZT5AAD==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90]</w:t>
      </w:r>
      <w:r>
        <w:rPr>
          <w:rFonts w:ascii="Book Antiqua" w:hAnsi="Book Antiqua" w:cs="Book Antiqua"/>
        </w:rPr>
        <w:fldChar w:fldCharType="end"/>
      </w:r>
      <w:r>
        <w:rPr>
          <w:rFonts w:ascii="Book Antiqua" w:hAnsi="Book Antiqua" w:cs="Book Antiqua"/>
        </w:rPr>
        <w:t>.</w:t>
      </w:r>
    </w:p>
    <w:p w14:paraId="1C16DBF4" w14:textId="77777777" w:rsidR="00231361" w:rsidRDefault="00C823EC">
      <w:pPr>
        <w:adjustRightInd w:val="0"/>
        <w:snapToGrid w:val="0"/>
        <w:spacing w:after="0" w:line="360" w:lineRule="auto"/>
        <w:ind w:firstLineChars="200" w:firstLine="480"/>
        <w:jc w:val="both"/>
        <w:rPr>
          <w:rFonts w:ascii="Book Antiqua" w:hAnsi="Book Antiqua" w:cs="Book Antiqua"/>
        </w:rPr>
      </w:pPr>
      <w:r>
        <w:rPr>
          <w:rFonts w:ascii="Book Antiqua" w:hAnsi="Book Antiqua" w:cs="Book Antiqua"/>
        </w:rPr>
        <w:t>The assessment of PD-L1 level on biopsies could bring useful information for establishing therapies regimen. The dynamic change of PD-L1 expression may indicate the response to therapy and have predictive significance on progression free survival. This could be monitored with the help of circulating tumor cells, which may act as substitute for tissue biopsies, and have great utility in real-time cancer management</w:t>
      </w:r>
      <w:r>
        <w:rPr>
          <w:rFonts w:ascii="Book Antiqua" w:hAnsi="Book Antiqua" w:cs="Book Antiqua"/>
        </w:rPr>
        <w:fldChar w:fldCharType="begin">
          <w:fldData xml:space="preserve">PEVuZE5vdGU+PENpdGU+PEF1dGhvcj5OZWN1bGE8L0F1dGhvcj48WWVhcj4yMDE5PC9ZZWFyPjxS
ZWNOdW0+MjMxPC9SZWNOdW0+PERpc3BsYXlUZXh0PjxzdHlsZSBmYWNlPSJzdXBlcnNjcmlwdCI+
WzkxXTwvc3R5bGU+PC9EaXNwbGF5VGV4dD48cmVjb3JkPjxyZWMtbnVtYmVyPjIzMTwvcmVjLW51
bWJlcj48Zm9yZWlnbi1rZXlzPjxrZXkgYXBwPSJFTiIgZGItaWQ9InZwc2R6MDB6a3MwcnpuZTAy
MDY1ejI1eGQ1emV0cmRyMjIweiIgdGltZXN0YW1wPSIxNTc5NTI0ODI3Ij4yMzE8L2tleT48L2Zv
cmVpZ24ta2V5cz48cmVmLXR5cGUgbmFtZT0iSm91cm5hbCBBcnRpY2xlIj4xNzwvcmVmLXR5cGU+
PGNvbnRyaWJ1dG9ycz48YXV0aG9ycz48YXV0aG9yPk5lY3VsYSwgTC48L2F1dGhvcj48YXV0aG9y
Pk1hdGVpLCBMLjwvYXV0aG9yPjxhdXRob3I+RHJhZ3UsIEQuPC9hdXRob3I+PGF1dGhvcj5OZWFn
dSwgQS4gSS48L2F1dGhvcj48YXV0aG9yPk1hbWJldCwgQy48L2F1dGhvcj48YXV0aG9yPk5lZGVp
YW51LCBTLjwvYXV0aG9yPjxhdXRob3I+Qmxlb3R1LCBDLjwvYXV0aG9yPjxhdXRob3I+RGlhY29u
dSwgQy4gQy48L2F1dGhvcj48YXV0aG9yPkNoaXZ1LUVjb25vbWVzY3UsIE0uPC9hdXRob3I+PC9h
dXRob3JzPjwvY29udHJpYnV0b3JzPjxhdXRoLWFkZHJlc3M+RGVwYXJ0bWVudCBvZiBDZWxsdWxh
ciBhbmQgTW9sZWN1bGFyIFBhdGhvbG9neSwgU3RlZmFuIFMuIE5pY29sYXUgSW5zdGl0dXRlIG9m
IFZpcm9sb2d5LCBCdWNoYXJlc3QgMDMwMzA0LCBSb21hbmlhLiYjeEQ7RGVwYXJ0bWVudCBvZiBD
ZWxsdWxhciBhbmQgTW9sZWN1bGFyIFBhdGhvbG9neSwgU3RlZmFuIFMuIE5pY29sYXUgSW5zdGl0
dXRlIG9mIFZpcm9sb2d5LCBCdWNoYXJlc3QgMDMwMzA0LCBSb21hbmlhLiBtaWhhZWxhLmNoaXZ1
QGdtYWlsLmNvbS48L2F1dGgtYWRkcmVzcz48dGl0bGVzPjx0aXRsZT5SZWNlbnQgYWR2YW5jZXMg
aW4gZ2FzdHJpYyBjYW5jZXIgZWFybHkgZGlhZ25vc2lzPC90aXRsZT48c2Vjb25kYXJ5LXRpdGxl
PldvcmxkIEogR2FzdHJvZW50ZXJvbDwvc2Vjb25kYXJ5LXRpdGxlPjwvdGl0bGVzPjxwZXJpb2Rp
Y2FsPjxmdWxsLXRpdGxlPldvcmxkIEogR2FzdHJvZW50ZXJvbDwvZnVsbC10aXRsZT48L3Blcmlv
ZGljYWw+PHBhZ2VzPjIwMjktMjA0NDwvcGFnZXM+PHZvbHVtZT4yNTwvdm9sdW1lPjxudW1iZXI+
MTc8L251bWJlcj48ZWRpdGlvbj4yMDE5LzA1LzIzPC9lZGl0aW9uPjxrZXl3b3Jkcz48a2V5d29y
ZD5CaW9tYXJrZXJzLCBUdW1vci9tZXRhYm9saXNtPC9rZXl3b3JkPjxrZXl3b3JkPkNlbGwtRnJl
ZSBOdWNsZWljIEFjaWRzL21ldGFib2xpc208L2tleXdvcmQ+PGtleXdvcmQ+RE5BIE1ldGh5bGF0
aW9uPC9rZXl3b3JkPjxrZXl3b3JkPkVhcmx5IERldGVjdGlvbiBvZiBDYW5jZXIvKm1ldGhvZHMv
KnRyZW5kczwva2V5d29yZD48a2V5d29yZD5FbmRvc2NvcHk8L2tleXdvcmQ+PGtleXdvcmQ+R2Vu
ZSBFeHByZXNzaW9uIFJlZ3VsYXRpb24sIE5lb3BsYXN0aWM8L2tleXdvcmQ+PGtleXdvcmQ+R2Vu
ZXMsIFR1bW9yIFN1cHByZXNzb3I8L2tleXdvcmQ+PGtleXdvcmQ+SHVtYW5zPC9rZXl3b3JkPjxr
ZXl3b3JkPk1pY3JvUk5Bcy9tZXRhYm9saXNtPC9rZXl3b3JkPjxrZXl3b3JkPk5lb3BsYXN0aWMg
Q2VsbHMsIENpcmN1bGF0aW5nL21ldGFib2xpc208L2tleXdvcmQ+PGtleXdvcmQ+UHJvZ25vc2lz
PC9rZXl3b3JkPjxrZXl3b3JkPlByb3Rlb21lPC9rZXl3b3JkPjxrZXl3b3JkPlByb3Rlb21pY3Mv
bWV0aG9kczwva2V5d29yZD48a2V5d29yZD5STkEsIExvbmcgTm9uY29kaW5nPC9rZXl3b3JkPjxr
ZXl3b3JkPlNlbnNpdGl2aXR5IGFuZCBTcGVjaWZpY2l0eTwva2V5d29yZD48a2V5d29yZD5TdG9t
YWNoL21pY3JvYmlvbG9neTwva2V5d29yZD48a2V5d29yZD5TdG9tYWNoIE5lb3BsYXNtcy8qZGlh
Z25vc2lzL21vcnRhbGl0eTwva2V5d29yZD48a2V5d29yZD5CaW9tYXJrZXJzPC9rZXl3b3JkPjxr
ZXl3b3JkPkNpcmN1bGF0aW5nIG1vbGVjdWxlczwva2V5d29yZD48a2V5d29yZD5FYXJseSBkaWFn
bm9zaXM8L2tleXdvcmQ+PGtleXdvcmQ+R2FzdHJpYyBjYW5jZXI8L2tleXdvcmQ+PGtleXdvcmQ+
R2VuZXRpYyBhbmQgZXBpZ2VuZXRpYyBhbHRlcmF0aW9uczwva2V5d29yZD48L2tleXdvcmRzPjxk
YXRlcz48eWVhcj4yMDE5PC95ZWFyPjxwdWItZGF0ZXM+PGRhdGU+TWF5IDc8L2RhdGU+PC9wdWIt
ZGF0ZXM+PC9kYXRlcz48aXNibj4yMjE5LTI4NDAgKEVsZWN0cm9uaWMpJiN4RDsxMDA3LTkzMjcg
KExpbmtpbmcpPC9pc2JuPjxhY2Nlc3Npb24tbnVtPjMxMTE0MTMxPC9hY2Nlc3Npb24tbnVtPjx1
cmxzPjxyZWxhdGVkLXVybHM+PHVybD5odHRwczovL3d3dy5uY2JpLm5sbS5uaWguZ292L3B1Ym1l
ZC8zMTExNDEzMTwvdXJsPjwvcmVsYXRlZC11cmxzPjwvdXJscz48Y3VzdG9tMj5QTUM2NTA2NTg1
PC9jdXN0b20yPjxlbGVjdHJvbmljLXJlc291cmNlLW51bT4xMC4zNzQ4L3dqZy52MjUuaTE3LjIw
Mjk8L2VsZWN0cm9uaWMtcmVzb3VyY2UtbnVtPjwvcmVjb3JkPjwvQ2l0ZT48L0VuZE5vdGU+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OZWN1bGE8L0F1dGhvcj48WWVhcj4yMDE5PC9ZZWFyPjxS
ZWNOdW0+MjMxPC9SZWNOdW0+PERpc3BsYXlUZXh0PjxzdHlsZSBmYWNlPSJzdXBlcnNjcmlwdCI+
WzkxXTwvc3R5bGU+PC9EaXNwbGF5VGV4dD48cmVjb3JkPjxyZWMtbnVtYmVyPjIzMTwvcmVjLW51
bWJlcj48Zm9yZWlnbi1rZXlzPjxrZXkgYXBwPSJFTiIgZGItaWQ9InZwc2R6MDB6a3MwcnpuZTAy
MDY1ejI1eGQ1emV0cmRyMjIweiIgdGltZXN0YW1wPSIxNTc5NTI0ODI3Ij4yMzE8L2tleT48L2Zv
cmVpZ24ta2V5cz48cmVmLXR5cGUgbmFtZT0iSm91cm5hbCBBcnRpY2xlIj4xNzwvcmVmLXR5cGU+
PGNvbnRyaWJ1dG9ycz48YXV0aG9ycz48YXV0aG9yPk5lY3VsYSwgTC48L2F1dGhvcj48YXV0aG9y
Pk1hdGVpLCBMLjwvYXV0aG9yPjxhdXRob3I+RHJhZ3UsIEQuPC9hdXRob3I+PGF1dGhvcj5OZWFn
dSwgQS4gSS48L2F1dGhvcj48YXV0aG9yPk1hbWJldCwgQy48L2F1dGhvcj48YXV0aG9yPk5lZGVp
YW51LCBTLjwvYXV0aG9yPjxhdXRob3I+Qmxlb3R1LCBDLjwvYXV0aG9yPjxhdXRob3I+RGlhY29u
dSwgQy4gQy48L2F1dGhvcj48YXV0aG9yPkNoaXZ1LUVjb25vbWVzY3UsIE0uPC9hdXRob3I+PC9h
dXRob3JzPjwvY29udHJpYnV0b3JzPjxhdXRoLWFkZHJlc3M+RGVwYXJ0bWVudCBvZiBDZWxsdWxh
ciBhbmQgTW9sZWN1bGFyIFBhdGhvbG9neSwgU3RlZmFuIFMuIE5pY29sYXUgSW5zdGl0dXRlIG9m
IFZpcm9sb2d5LCBCdWNoYXJlc3QgMDMwMzA0LCBSb21hbmlhLiYjeEQ7RGVwYXJ0bWVudCBvZiBD
ZWxsdWxhciBhbmQgTW9sZWN1bGFyIFBhdGhvbG9neSwgU3RlZmFuIFMuIE5pY29sYXUgSW5zdGl0
dXRlIG9mIFZpcm9sb2d5LCBCdWNoYXJlc3QgMDMwMzA0LCBSb21hbmlhLiBtaWhhZWxhLmNoaXZ1
QGdtYWlsLmNvbS48L2F1dGgtYWRkcmVzcz48dGl0bGVzPjx0aXRsZT5SZWNlbnQgYWR2YW5jZXMg
aW4gZ2FzdHJpYyBjYW5jZXIgZWFybHkgZGlhZ25vc2lzPC90aXRsZT48c2Vjb25kYXJ5LXRpdGxl
PldvcmxkIEogR2FzdHJvZW50ZXJvbDwvc2Vjb25kYXJ5LXRpdGxlPjwvdGl0bGVzPjxwZXJpb2Rp
Y2FsPjxmdWxsLXRpdGxlPldvcmxkIEogR2FzdHJvZW50ZXJvbDwvZnVsbC10aXRsZT48L3Blcmlv
ZGljYWw+PHBhZ2VzPjIwMjktMjA0NDwvcGFnZXM+PHZvbHVtZT4yNTwvdm9sdW1lPjxudW1iZXI+
MTc8L251bWJlcj48ZWRpdGlvbj4yMDE5LzA1LzIzPC9lZGl0aW9uPjxrZXl3b3Jkcz48a2V5d29y
ZD5CaW9tYXJrZXJzLCBUdW1vci9tZXRhYm9saXNtPC9rZXl3b3JkPjxrZXl3b3JkPkNlbGwtRnJl
ZSBOdWNsZWljIEFjaWRzL21ldGFib2xpc208L2tleXdvcmQ+PGtleXdvcmQ+RE5BIE1ldGh5bGF0
aW9uPC9rZXl3b3JkPjxrZXl3b3JkPkVhcmx5IERldGVjdGlvbiBvZiBDYW5jZXIvKm1ldGhvZHMv
KnRyZW5kczwva2V5d29yZD48a2V5d29yZD5FbmRvc2NvcHk8L2tleXdvcmQ+PGtleXdvcmQ+R2Vu
ZSBFeHByZXNzaW9uIFJlZ3VsYXRpb24sIE5lb3BsYXN0aWM8L2tleXdvcmQ+PGtleXdvcmQ+R2Vu
ZXMsIFR1bW9yIFN1cHByZXNzb3I8L2tleXdvcmQ+PGtleXdvcmQ+SHVtYW5zPC9rZXl3b3JkPjxr
ZXl3b3JkPk1pY3JvUk5Bcy9tZXRhYm9saXNtPC9rZXl3b3JkPjxrZXl3b3JkPk5lb3BsYXN0aWMg
Q2VsbHMsIENpcmN1bGF0aW5nL21ldGFib2xpc208L2tleXdvcmQ+PGtleXdvcmQ+UHJvZ25vc2lz
PC9rZXl3b3JkPjxrZXl3b3JkPlByb3Rlb21lPC9rZXl3b3JkPjxrZXl3b3JkPlByb3Rlb21pY3Mv
bWV0aG9kczwva2V5d29yZD48a2V5d29yZD5STkEsIExvbmcgTm9uY29kaW5nPC9rZXl3b3JkPjxr
ZXl3b3JkPlNlbnNpdGl2aXR5IGFuZCBTcGVjaWZpY2l0eTwva2V5d29yZD48a2V5d29yZD5TdG9t
YWNoL21pY3JvYmlvbG9neTwva2V5d29yZD48a2V5d29yZD5TdG9tYWNoIE5lb3BsYXNtcy8qZGlh
Z25vc2lzL21vcnRhbGl0eTwva2V5d29yZD48a2V5d29yZD5CaW9tYXJrZXJzPC9rZXl3b3JkPjxr
ZXl3b3JkPkNpcmN1bGF0aW5nIG1vbGVjdWxlczwva2V5d29yZD48a2V5d29yZD5FYXJseSBkaWFn
bm9zaXM8L2tleXdvcmQ+PGtleXdvcmQ+R2FzdHJpYyBjYW5jZXI8L2tleXdvcmQ+PGtleXdvcmQ+
R2VuZXRpYyBhbmQgZXBpZ2VuZXRpYyBhbHRlcmF0aW9uczwva2V5d29yZD48L2tleXdvcmRzPjxk
YXRlcz48eWVhcj4yMDE5PC95ZWFyPjxwdWItZGF0ZXM+PGRhdGU+TWF5IDc8L2RhdGU+PC9wdWIt
ZGF0ZXM+PC9kYXRlcz48aXNibj4yMjE5LTI4NDAgKEVsZWN0cm9uaWMpJiN4RDsxMDA3LTkzMjcg
KExpbmtpbmcpPC9pc2JuPjxhY2Nlc3Npb24tbnVtPjMxMTE0MTMxPC9hY2Nlc3Npb24tbnVtPjx1
cmxzPjxyZWxhdGVkLXVybHM+PHVybD5odHRwczovL3d3dy5uY2JpLm5sbS5uaWguZ292L3B1Ym1l
ZC8zMTExNDEzMTwvdXJsPjwvcmVsYXRlZC11cmxzPjwvdXJscz48Y3VzdG9tMj5QTUM2NTA2NTg1
PC9jdXN0b20yPjxlbGVjdHJvbmljLXJlc291cmNlLW51bT4xMC4zNzQ4L3dqZy52MjUuaTE3LjIw
Mjk8L2VsZWN0cm9uaWMtcmVzb3VyY2UtbnVtPjwvcmVjb3JkPjwvQ2l0ZT48L0VuZE5vdGU+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91]</w:t>
      </w:r>
      <w:r>
        <w:rPr>
          <w:rFonts w:ascii="Book Antiqua" w:hAnsi="Book Antiqua" w:cs="Book Antiqua"/>
        </w:rPr>
        <w:fldChar w:fldCharType="end"/>
      </w:r>
      <w:r>
        <w:rPr>
          <w:rFonts w:ascii="Book Antiqua" w:hAnsi="Book Antiqua" w:cs="Book Antiqua"/>
        </w:rPr>
        <w:t>.</w:t>
      </w:r>
    </w:p>
    <w:p w14:paraId="3400E88C" w14:textId="77777777" w:rsidR="00231361" w:rsidRDefault="00C823EC">
      <w:pPr>
        <w:tabs>
          <w:tab w:val="left" w:pos="567"/>
        </w:tabs>
        <w:autoSpaceDE w:val="0"/>
        <w:autoSpaceDN w:val="0"/>
        <w:adjustRightInd w:val="0"/>
        <w:snapToGrid w:val="0"/>
        <w:spacing w:after="0" w:line="360" w:lineRule="auto"/>
        <w:ind w:firstLineChars="200" w:firstLine="480"/>
        <w:jc w:val="both"/>
        <w:rPr>
          <w:rFonts w:ascii="Book Antiqua" w:hAnsi="Book Antiqua" w:cs="Book Antiqua"/>
        </w:rPr>
      </w:pPr>
      <w:r>
        <w:rPr>
          <w:rFonts w:ascii="Book Antiqua" w:hAnsi="Book Antiqua" w:cs="Book Antiqua"/>
        </w:rPr>
        <w:t>The expression of these molecules with an immunosuppressive effect on the GCSC surface may be a major problem as</w:t>
      </w:r>
      <w:r>
        <w:rPr>
          <w:rFonts w:ascii="Book Antiqua" w:hAnsi="Book Antiqua" w:cs="Book Antiqua"/>
          <w:color w:val="000000"/>
          <w:shd w:val="clear" w:color="auto" w:fill="FFFFFF"/>
        </w:rPr>
        <w:t xml:space="preserve"> cytotoxic T lymphocytes</w:t>
      </w:r>
      <w:r>
        <w:rPr>
          <w:rFonts w:ascii="Book Antiqua" w:hAnsi="Book Antiqua" w:cs="Book Antiqua"/>
        </w:rPr>
        <w:t xml:space="preserve"> therapies become less effective. However, is an indicator that GCSC resistant to classical anti-tumor therapy could be targets for immune checkpoints inhibitors.</w:t>
      </w:r>
    </w:p>
    <w:p w14:paraId="21E61296" w14:textId="77777777" w:rsidR="00231361" w:rsidRDefault="00C823EC">
      <w:pPr>
        <w:tabs>
          <w:tab w:val="left" w:pos="567"/>
        </w:tabs>
        <w:autoSpaceDE w:val="0"/>
        <w:autoSpaceDN w:val="0"/>
        <w:adjustRightInd w:val="0"/>
        <w:snapToGrid w:val="0"/>
        <w:spacing w:after="0" w:line="360" w:lineRule="auto"/>
        <w:ind w:firstLineChars="200" w:firstLine="480"/>
        <w:jc w:val="both"/>
        <w:rPr>
          <w:rFonts w:ascii="Book Antiqua" w:hAnsi="Book Antiqua" w:cs="Book Antiqua"/>
          <w:b/>
        </w:rPr>
      </w:pPr>
      <w:r>
        <w:rPr>
          <w:rFonts w:ascii="Book Antiqua" w:hAnsi="Book Antiqua" w:cs="Book Antiqua"/>
        </w:rPr>
        <w:t>Targeting immune checkpoints with monoclonal antibodies has become a custom treatment since</w:t>
      </w:r>
      <w:r>
        <w:rPr>
          <w:rFonts w:ascii="Book Antiqua" w:hAnsi="Book Antiqua" w:cs="Book Antiqua"/>
          <w:b/>
        </w:rPr>
        <w:t xml:space="preserve"> </w:t>
      </w:r>
      <w:r>
        <w:rPr>
          <w:rFonts w:ascii="Book Antiqua" w:hAnsi="Book Antiqua" w:cs="Book Antiqua"/>
        </w:rPr>
        <w:t>early studies have shown their ability to improve tumor infiltration of CD8</w:t>
      </w:r>
      <w:r>
        <w:rPr>
          <w:rFonts w:ascii="Book Antiqua" w:hAnsi="Book Antiqua" w:cs="Book Antiqua"/>
          <w:vertAlign w:val="superscript"/>
        </w:rPr>
        <w:t>+</w:t>
      </w:r>
      <w:r>
        <w:rPr>
          <w:rFonts w:ascii="Book Antiqua" w:hAnsi="Book Antiqua" w:cs="Book Antiqua"/>
        </w:rPr>
        <w:t xml:space="preserve"> and CD4</w:t>
      </w:r>
      <w:r>
        <w:rPr>
          <w:rFonts w:ascii="Book Antiqua" w:hAnsi="Book Antiqua" w:cs="Book Antiqua"/>
          <w:vertAlign w:val="superscript"/>
        </w:rPr>
        <w:t>+</w:t>
      </w:r>
      <w:r>
        <w:rPr>
          <w:rFonts w:ascii="Book Antiqua" w:hAnsi="Book Antiqua" w:cs="Book Antiqua"/>
        </w:rPr>
        <w:t xml:space="preserve"> T cells and inhibit tumorigenesis.</w:t>
      </w:r>
    </w:p>
    <w:p w14:paraId="1263C229" w14:textId="77777777" w:rsidR="00231361" w:rsidRDefault="00C823EC">
      <w:pPr>
        <w:tabs>
          <w:tab w:val="left" w:pos="567"/>
        </w:tabs>
        <w:autoSpaceDE w:val="0"/>
        <w:autoSpaceDN w:val="0"/>
        <w:adjustRightInd w:val="0"/>
        <w:snapToGrid w:val="0"/>
        <w:spacing w:after="0" w:line="360" w:lineRule="auto"/>
        <w:ind w:firstLineChars="200" w:firstLine="480"/>
        <w:jc w:val="both"/>
        <w:rPr>
          <w:rFonts w:ascii="Book Antiqua" w:hAnsi="Book Antiqua" w:cs="Book Antiqua"/>
          <w:shd w:val="clear" w:color="auto" w:fill="FFFFFF"/>
        </w:rPr>
      </w:pPr>
      <w:r>
        <w:rPr>
          <w:rFonts w:ascii="Book Antiqua" w:hAnsi="Book Antiqua" w:cs="Book Antiqua"/>
        </w:rPr>
        <w:t xml:space="preserve">Antibodies blocking PD-L1, PD-1 or CTLA-4 were developed and tested in clinical trials for their cancer therapeutic potential. 2014 was the year of nivolumab and pembrolizumab approval, both being monoclonal antibodies targeting PD-1. </w:t>
      </w:r>
      <w:r>
        <w:rPr>
          <w:rFonts w:ascii="Book Antiqua" w:hAnsi="Book Antiqua" w:cs="Book Antiqua"/>
        </w:rPr>
        <w:lastRenderedPageBreak/>
        <w:t>They were authorized for clinical use with benefits in various types of cancer such as refractory malignant melanoma</w:t>
      </w:r>
      <w:r>
        <w:rPr>
          <w:rFonts w:ascii="Book Antiqua" w:eastAsia="Times New Roman" w:hAnsi="Book Antiqua" w:cs="Book Antiqua"/>
        </w:rPr>
        <w:fldChar w:fldCharType="begin">
          <w:fldData xml:space="preserve">PEVuZE5vdGU+PENpdGU+PEF1dGhvcj5SaWJhczwvQXV0aG9yPjxZZWFyPjIwMTU8L1llYXI+PFJl
Y051bT4xNTY8L1JlY051bT48RGlzcGxheVRleHQ+PHN0eWxlIGZhY2U9InN1cGVyc2NyaXB0Ij5b
OTJdPC9zdHlsZT48L0Rpc3BsYXlUZXh0PjxyZWNvcmQ+PHJlYy1udW1iZXI+MTU2PC9yZWMtbnVt
YmVyPjxmb3JlaWduLWtleXM+PGtleSBhcHA9IkVOIiBkYi1pZD0idnBzZHowMHprczByem5lMDIw
NjV6MjV4ZDV6ZXRyZHIyMjB6IiB0aW1lc3RhbXA9IjAiPjE1Njwva2V5PjwvZm9yZWlnbi1rZXlz
PjxyZWYtdHlwZSBuYW1lPSJKb3VybmFsIEFydGljbGUiPjE3PC9yZWYtdHlwZT48Y29udHJpYnV0
b3JzPjxhdXRob3JzPjxhdXRob3I+UmliYXMsIEEuPC9hdXRob3I+PGF1dGhvcj5QdXphbm92LCBJ
LjwvYXV0aG9yPjxhdXRob3I+RHVtbWVyLCBSLjwvYXV0aG9yPjxhdXRob3I+U2NoYWRlbmRvcmYs
IEQuPC9hdXRob3I+PGF1dGhvcj5IYW1pZCwgTy48L2F1dGhvcj48YXV0aG9yPlJvYmVydCwgQy48
L2F1dGhvcj48YXV0aG9yPkhvZGksIEYuIFMuPC9hdXRob3I+PGF1dGhvcj5TY2hhY2h0ZXIsIEou
PC9hdXRob3I+PGF1dGhvcj5QYXZsaWNrLCBBLiBDLjwvYXV0aG9yPjxhdXRob3I+TGV3aXMsIEsu
IEQuPC9hdXRob3I+PGF1dGhvcj5DcmFubWVyLCBMLiBELjwvYXV0aG9yPjxhdXRob3I+Qmxhbmss
IEMuIFUuPC9hdXRob3I+PGF1dGhvcj5PJmFwb3M7RGF5LCBTLiBKLjwvYXV0aG9yPjxhdXRob3I+
QXNjaWVydG8sIFAuIEEuPC9hdXRob3I+PGF1dGhvcj5TYWxhbWEsIEEuIEsuPC9hdXRob3I+PGF1
dGhvcj5NYXJnb2xpbiwgSy4gQS48L2F1dGhvcj48YXV0aG9yPkxvcXVhaSwgQy48L2F1dGhvcj48
YXV0aG9yPkVpZ2VudGxlciwgVC4gSy48L2F1dGhvcj48YXV0aG9yPkdhbmdhZGhhciwgVC4gQy48
L2F1dGhvcj48YXV0aG9yPkNhcmxpbm8sIE0uIFMuPC9hdXRob3I+PGF1dGhvcj5BZ2Fyd2FsYSwg
Uy4gUy48L2F1dGhvcj48YXV0aG9yPk1vc2Nob3MsIFMuIEouPC9hdXRob3I+PGF1dGhvcj5Tb3Nt
YW4sIEouIEEuPC9hdXRob3I+PGF1dGhvcj5Hb2xkaW5nZXIsIFMuIE0uPC9hdXRob3I+PGF1dGhv
cj5TaGFwaXJhLUZyb21tZXIsIFIuPC9hdXRob3I+PGF1dGhvcj5Hb256YWxleiwgUi48L2F1dGhv
cj48YXV0aG9yPktpcmt3b29kLCBKLiBNLjwvYXV0aG9yPjxhdXRob3I+V29sY2hvaywgSi4gRC48
L2F1dGhvcj48YXV0aG9yPkVnZ2VybW9udCwgQS48L2F1dGhvcj48YXV0aG9yPkxpLCBYLiBOLjwv
YXV0aG9yPjxhdXRob3I+WmhvdSwgVy48L2F1dGhvcj48YXV0aG9yPlplcm5oZWx0LCBBLiBNLjwv
YXV0aG9yPjxhdXRob3I+TGlzLCBKLjwvYXV0aG9yPjxhdXRob3I+RWJiaW5naGF1cywgUy48L2F1
dGhvcj48YXV0aG9yPkthbmcsIFMuIFAuPC9hdXRob3I+PGF1dGhvcj5EYXVkLCBBLjwvYXV0aG9y
PjwvYXV0aG9ycz48L2NvbnRyaWJ1dG9ycz48YXV0aC1hZGRyZXNzPlVuaXZlcnNpdHkgb2YgQ2Fs
aWZvcm5pYSwgTG9zIEFuZ2VsZXMsIExvcyBBbmdlbGVzLCBDQSwgVVNBLiBFbGVjdHJvbmljIGFk
ZHJlc3M6IGFyaWJhc0BtZWRuZXQudWNsYS5lZHUuJiN4RDtWYW5kZXJiaWx0LUluZ3JhbSBDYW5j
ZXIgQ2VudGVyLCBOYXNodmlsbGUsIFROLCBVU0EuJiN4RDtVbml2ZXJzaXR5IG9mIFp1cmljaCwg
WnVyaWNoLCBTd2l0emVybGFuZC4mI3hEO1VuaXZlcnNpdHkgSG9zcGl0YWwgRXNzZW4sIEVzc2Vu
LCBHZXJtYW55LiYjeEQ7VGhlIEFuZ2VsZXMgQ2xpbmljIGFuZCBSZXNlYXJjaCBJbnN0aXR1dGUs
IExvcyBBbmdlbGVzLCBDQSwgVVNBLiYjeEQ7R3VzdGF2ZSBSb3Vzc3kgYW5kIFBhcmlzLVN1ZCBV
bml2ZXJzaXR5LCBWaWxsZWp1aWYsIEZyYW5jZS4mI3hEO0RhbmEtRmFyYmVyIENhbmNlciBJbnN0
aXR1dGUsIEJvc3RvbiwgTUEsIFVTQS4mI3hEO1NoZWJhIE1lZGljYWwgQ2VudGVyLCBUZWwgSGFz
aG9tZXIsIElzcmFlbC4mI3hEO05ldyBZb3JrIFVuaXZlcnNpdHkgQ2FuY2VyIEluc3RpdHV0ZSwg
TmV3IFlvcmssIE5ZLCBVU0EuJiN4RDtVbml2ZXJzaXR5IG9mIENvbG9yYWRvIERlbnZlciwgQXVy
b3JhLCBDTywgVVNBLiYjeEQ7VW5pdmVyc2l0eSBvZiBBcml6b25hIENhbmNlciBDZW50ZXIsIFR1
Y3NvbiwgQVosIFVTQS4mI3hEO05ldGhlcmxhbmRzIENhbmNlciBJbnN0aXR1dGUsIEFtc3RlcmRh
bSwgTmV0aGVybGFuZHMuJiN4RDtCZXZlcmx5IEhpbGxzIENhbmNlciBDZW50ZXIsIEJldmVybHkg
SGlsbHMsIENBLCBVU0EuJiN4RDtJc3RpdHV0byBOYXppb25hbGUgVHVtb3JpIEZvbmRhemlvbmUg
Ry4gUGFzY2FsZSwgTmFwb2xpLCBJdGFseS4mI3hEO0R1a2UgQ2FuY2VyIEluc3RpdHV0ZSwgRHVy
aGFtLCBOQywgVVNBLiYjeEQ7U2VhdHRsZSBDYW5jZXIgQ2FyZSBBbGxpYW5jZS9Vbml2ZXJzaXR5
IG9mIFdhc2hpbmd0b24sIFNlYXR0bGUsIFdBLCBVU0EuJiN4RDtVbml2ZXJzaXR5IE1lZGljYWwg
Q2VudGVyLCBNYWlueiwgR2VybWFueS4mI3hEO1VuaXZlcnNpdGF0c2tsaW5pa3VtIFR1YmluZ2Vu
LCBUdWJpbmdlbiwgR2VybWFueS4mI3hEO0FicmFtc29uIENhbmNlciBDZW50ZXIgb2YgdGhlIFVu
aXZlcnNpdHkgb2YgUGVubnN5bHZhbmlhLCBQaGlsYWRlbHBoaWEsIFBBLCBVU0EuJiN4RDtDcm93
biBQcmluY2VzcyBNYXJ5IENhbmNlciBDZW50cmUsIFdlc3RtZWFkIGFuZCBCbGFja3Rvd24gSG9z
cGl0YWxzLCBhbmQgTWVsYW5vbWEgSW5zdGl0dXRlIEF1c3RyYWxpYSwgV2VzdG1lYWQsIE5TVywg
QXVzdHJhbGlhLiYjeEQ7U3QgTHVrZSZhcG9zO3MgQ2FuY2VyIENlbnRlciwgQmV0aGxlaGVtLCBQ
QSwgVVNBOyBUZW1wbGUgVW5pdmVyc2l0eSwgUGhpbGFkZWxwaGlhLCBQQSwgVVNBLiYjeEQ7VW5p
dmVyc2l0eSBvZiBOb3J0aCBDYXJvbGluYSwgQ2hhcGVsIEhpbGwsIE5DLCBVU0EuJiN4RDtVbml2
ZXJzaXR5IG9mIFBpdHRzYnVyZ2gsIFBpdHRzYnVyZ2gsIFBBLCBVU0EuJiN4RDtNZW1vcmlhbCBT
bG9hbiBLZXR0ZXJpbmcgQ2FuY2VyIENlbnRlciwgTmV3IFlvcmssIE5ZLCBVU0EuJiN4RDtNZXJj
ayAmYW1wOyBDbywgS2VuaWx3b3J0aCwgTkosIFVTQS4mI3hEO1VuaXZlcnNpdHkgb2YgQ2FsaWZv
cm5pYSwgU2FuIEZyYW5jaXNjbywgU2FuIEZyYW5jaXNjbywgQ0EsIFVTQS48L2F1dGgtYWRkcmVz
cz48dGl0bGVzPjx0aXRsZT5QZW1icm9saXp1bWFiIHZlcnN1cyBpbnZlc3RpZ2F0b3ItY2hvaWNl
IGNoZW1vdGhlcmFweSBmb3IgaXBpbGltdW1hYi1yZWZyYWN0b3J5IG1lbGFub21hIChLRVlOT1RF
LTAwMik6IGEgcmFuZG9taXNlZCwgY29udHJvbGxlZCwgcGhhc2UgMiB0cmlhbDwvdGl0bGU+PHNl
Y29uZGFyeS10aXRsZT5MYW5jZXQgT25jb2w8L3NlY29uZGFyeS10aXRsZT48L3RpdGxlcz48cGFn
ZXM+OTA4LTE4PC9wYWdlcz48dm9sdW1lPjE2PC92b2x1bWU+PG51bWJlcj44PC9udW1iZXI+PGVk
aXRpb24+MjAxNS8wNi8yODwvZWRpdGlvbj48a2V5d29yZHM+PGtleXdvcmQ+QWRvbGVzY2VudDwv
a2V5d29yZD48a2V5d29yZD5BZHVsdDwva2V5d29yZD48a2V5d29yZD5BZ2VkPC9rZXl3b3JkPjxr
ZXl3b3JkPkFnZWQsIDgwIGFuZCBvdmVyPC9rZXl3b3JkPjxrZXl3b3JkPkFudGlib2RpZXMsIE1v
bm9jbG9uYWwvKnRoZXJhcGV1dGljIHVzZTwva2V5d29yZD48a2V5d29yZD5BbnRpYm9kaWVzLCBN
b25vY2xvbmFsLCBIdW1hbml6ZWQvYWRtaW5pc3RyYXRpb24gJmFtcDsgZG9zYWdlL2FkdmVyc2U8
L2tleXdvcmQ+PGtleXdvcmQ+ZWZmZWN0cy8qdGhlcmFwZXV0aWMgdXNlPC9rZXl3b3JkPjxrZXl3
b3JkPkFudGluZW9wbGFzdGljIEFnZW50cy9hZG1pbmlzdHJhdGlvbiAmYW1wOyBkb3NhZ2UvYWR2
ZXJzZSBlZmZlY3RzLyp0aGVyYXBldXRpYyB1c2U8L2tleXdvcmQ+PGtleXdvcmQ+QW50aW5lb3Bs
YXN0aWMgQ29tYmluZWQgQ2hlbW90aGVyYXB5IFByb3RvY29scy9hZHZlcnNlIGVmZmVjdHMvKnRo
ZXJhcGV1dGljIHVzZTwva2V5d29yZD48a2V5d29yZD5EaXNlYXNlIFByb2dyZXNzaW9uPC9rZXl3
b3JkPjxrZXl3b3JkPkRpc2Vhc2UtRnJlZSBTdXJ2aXZhbDwva2V5d29yZD48a2V5d29yZD4qRHJ1
ZyBSZXNpc3RhbmNlLCBOZW9wbGFzbTwva2V5d29yZD48a2V5d29yZD5GZW1hbGU8L2tleXdvcmQ+
PGtleXdvcmQ+SHVtYW5zPC9rZXl3b3JkPjxrZXl3b3JkPkludGVudGlvbiB0byBUcmVhdCBBbmFs
eXNpczwva2V5d29yZD48a2V5d29yZD5JcGlsaW11bWFiPC9rZXl3b3JkPjxrZXl3b3JkPkthcGxh
bi1NZWllciBFc3RpbWF0ZTwva2V5d29yZD48a2V5d29yZD5NYWxlPC9rZXl3b3JkPjxrZXl3b3Jk
Pk1lbGFub21hLypkcnVnIHRoZXJhcHkvaW1tdW5vbG9neS9tb3J0YWxpdHkvcGF0aG9sb2d5PC9r
ZXl3b3JkPjxrZXl3b3JkPk1pZGRsZSBBZ2VkPC9rZXl3b3JkPjxrZXl3b3JkPlNraW4gTmVvcGxh
c21zLypkcnVnIHRoZXJhcHkvaW1tdW5vbG9neS9tb3J0YWxpdHkvcGF0aG9sb2d5PC9rZXl3b3Jk
PjxrZXl3b3JkPlRpbWUgRmFjdG9yczwva2V5d29yZD48a2V5d29yZD5UcmVhdG1lbnQgT3V0Y29t
ZTwva2V5d29yZD48a2V5d29yZD5Zb3VuZyBBZHVsdDwva2V5d29yZD48L2tleXdvcmRzPjxkYXRl
cz48eWVhcj4yMDE1PC95ZWFyPjxwdWItZGF0ZXM+PGRhdGU+QXVnPC9kYXRlPjwvcHViLWRhdGVz
PjwvZGF0ZXM+PGlzYm4+MTQ3NC01NDg4IChFbGVjdHJvbmljKSYjeEQ7MTQ3MC0yMDQ1IChMaW5r
aW5nKTwvaXNibj48YWNjZXNzaW9uLW51bT4yNjExNTc5NjwvYWNjZXNzaW9uLW51bT48dXJscz48
cmVsYXRlZC11cmxzPjx1cmw+aHR0cHM6Ly93d3cubmNiaS5ubG0ubmloLmdvdi9wdWJtZWQvMjYx
MTU3OTY8L3VybD48L3JlbGF0ZWQtdXJscz48L3VybHM+PGVsZWN0cm9uaWMtcmVzb3VyY2UtbnVt
PjEwLjEwMTYvUzE0NzAtMjA0NSgxNSkwMDA4My0yPC9lbGVjdHJvbmljLXJlc291cmNlLW51bT48
L3JlY29yZD48L0NpdGU+PC9FbmROb3RlPgBAAA==
</w:fldData>
        </w:fldChar>
      </w:r>
      <w:r>
        <w:rPr>
          <w:rFonts w:ascii="Book Antiqua" w:eastAsia="Times New Roman" w:hAnsi="Book Antiqua" w:cs="Book Antiqua"/>
        </w:rPr>
        <w:instrText xml:space="preserve"> ADDIN EN.CITE </w:instrText>
      </w:r>
      <w:r>
        <w:rPr>
          <w:rFonts w:ascii="Book Antiqua" w:eastAsia="Times New Roman" w:hAnsi="Book Antiqua" w:cs="Book Antiqua"/>
        </w:rPr>
        <w:fldChar w:fldCharType="begin">
          <w:fldData xml:space="preserve">PEVuZE5vdGU+PENpdGU+PEF1dGhvcj5SaWJhczwvQXV0aG9yPjxZZWFyPjIwMTU8L1llYXI+PFJl
Y051bT4xNTY8L1JlY051bT48RGlzcGxheVRleHQ+PHN0eWxlIGZhY2U9InN1cGVyc2NyaXB0Ij5b
OTJdPC9zdHlsZT48L0Rpc3BsYXlUZXh0PjxyZWNvcmQ+PHJlYy1udW1iZXI+MTU2PC9yZWMtbnVt
YmVyPjxmb3JlaWduLWtleXM+PGtleSBhcHA9IkVOIiBkYi1pZD0idnBzZHowMHprczByem5lMDIw
NjV6MjV4ZDV6ZXRyZHIyMjB6IiB0aW1lc3RhbXA9IjAiPjE1Njwva2V5PjwvZm9yZWlnbi1rZXlz
PjxyZWYtdHlwZSBuYW1lPSJKb3VybmFsIEFydGljbGUiPjE3PC9yZWYtdHlwZT48Y29udHJpYnV0
b3JzPjxhdXRob3JzPjxhdXRob3I+UmliYXMsIEEuPC9hdXRob3I+PGF1dGhvcj5QdXphbm92LCBJ
LjwvYXV0aG9yPjxhdXRob3I+RHVtbWVyLCBSLjwvYXV0aG9yPjxhdXRob3I+U2NoYWRlbmRvcmYs
IEQuPC9hdXRob3I+PGF1dGhvcj5IYW1pZCwgTy48L2F1dGhvcj48YXV0aG9yPlJvYmVydCwgQy48
L2F1dGhvcj48YXV0aG9yPkhvZGksIEYuIFMuPC9hdXRob3I+PGF1dGhvcj5TY2hhY2h0ZXIsIEou
PC9hdXRob3I+PGF1dGhvcj5QYXZsaWNrLCBBLiBDLjwvYXV0aG9yPjxhdXRob3I+TGV3aXMsIEsu
IEQuPC9hdXRob3I+PGF1dGhvcj5DcmFubWVyLCBMLiBELjwvYXV0aG9yPjxhdXRob3I+Qmxhbmss
IEMuIFUuPC9hdXRob3I+PGF1dGhvcj5PJmFwb3M7RGF5LCBTLiBKLjwvYXV0aG9yPjxhdXRob3I+
QXNjaWVydG8sIFAuIEEuPC9hdXRob3I+PGF1dGhvcj5TYWxhbWEsIEEuIEsuPC9hdXRob3I+PGF1
dGhvcj5NYXJnb2xpbiwgSy4gQS48L2F1dGhvcj48YXV0aG9yPkxvcXVhaSwgQy48L2F1dGhvcj48
YXV0aG9yPkVpZ2VudGxlciwgVC4gSy48L2F1dGhvcj48YXV0aG9yPkdhbmdhZGhhciwgVC4gQy48
L2F1dGhvcj48YXV0aG9yPkNhcmxpbm8sIE0uIFMuPC9hdXRob3I+PGF1dGhvcj5BZ2Fyd2FsYSwg
Uy4gUy48L2F1dGhvcj48YXV0aG9yPk1vc2Nob3MsIFMuIEouPC9hdXRob3I+PGF1dGhvcj5Tb3Nt
YW4sIEouIEEuPC9hdXRob3I+PGF1dGhvcj5Hb2xkaW5nZXIsIFMuIE0uPC9hdXRob3I+PGF1dGhv
cj5TaGFwaXJhLUZyb21tZXIsIFIuPC9hdXRob3I+PGF1dGhvcj5Hb256YWxleiwgUi48L2F1dGhv
cj48YXV0aG9yPktpcmt3b29kLCBKLiBNLjwvYXV0aG9yPjxhdXRob3I+V29sY2hvaywgSi4gRC48
L2F1dGhvcj48YXV0aG9yPkVnZ2VybW9udCwgQS48L2F1dGhvcj48YXV0aG9yPkxpLCBYLiBOLjwv
YXV0aG9yPjxhdXRob3I+WmhvdSwgVy48L2F1dGhvcj48YXV0aG9yPlplcm5oZWx0LCBBLiBNLjwv
YXV0aG9yPjxhdXRob3I+TGlzLCBKLjwvYXV0aG9yPjxhdXRob3I+RWJiaW5naGF1cywgUy48L2F1
dGhvcj48YXV0aG9yPkthbmcsIFMuIFAuPC9hdXRob3I+PGF1dGhvcj5EYXVkLCBBLjwvYXV0aG9y
PjwvYXV0aG9ycz48L2NvbnRyaWJ1dG9ycz48YXV0aC1hZGRyZXNzPlVuaXZlcnNpdHkgb2YgQ2Fs
aWZvcm5pYSwgTG9zIEFuZ2VsZXMsIExvcyBBbmdlbGVzLCBDQSwgVVNBLiBFbGVjdHJvbmljIGFk
ZHJlc3M6IGFyaWJhc0BtZWRuZXQudWNsYS5lZHUuJiN4RDtWYW5kZXJiaWx0LUluZ3JhbSBDYW5j
ZXIgQ2VudGVyLCBOYXNodmlsbGUsIFROLCBVU0EuJiN4RDtVbml2ZXJzaXR5IG9mIFp1cmljaCwg
WnVyaWNoLCBTd2l0emVybGFuZC4mI3hEO1VuaXZlcnNpdHkgSG9zcGl0YWwgRXNzZW4sIEVzc2Vu
LCBHZXJtYW55LiYjeEQ7VGhlIEFuZ2VsZXMgQ2xpbmljIGFuZCBSZXNlYXJjaCBJbnN0aXR1dGUs
IExvcyBBbmdlbGVzLCBDQSwgVVNBLiYjeEQ7R3VzdGF2ZSBSb3Vzc3kgYW5kIFBhcmlzLVN1ZCBV
bml2ZXJzaXR5LCBWaWxsZWp1aWYsIEZyYW5jZS4mI3hEO0RhbmEtRmFyYmVyIENhbmNlciBJbnN0
aXR1dGUsIEJvc3RvbiwgTUEsIFVTQS4mI3hEO1NoZWJhIE1lZGljYWwgQ2VudGVyLCBUZWwgSGFz
aG9tZXIsIElzcmFlbC4mI3hEO05ldyBZb3JrIFVuaXZlcnNpdHkgQ2FuY2VyIEluc3RpdHV0ZSwg
TmV3IFlvcmssIE5ZLCBVU0EuJiN4RDtVbml2ZXJzaXR5IG9mIENvbG9yYWRvIERlbnZlciwgQXVy
b3JhLCBDTywgVVNBLiYjeEQ7VW5pdmVyc2l0eSBvZiBBcml6b25hIENhbmNlciBDZW50ZXIsIFR1
Y3NvbiwgQVosIFVTQS4mI3hEO05ldGhlcmxhbmRzIENhbmNlciBJbnN0aXR1dGUsIEFtc3RlcmRh
bSwgTmV0aGVybGFuZHMuJiN4RDtCZXZlcmx5IEhpbGxzIENhbmNlciBDZW50ZXIsIEJldmVybHkg
SGlsbHMsIENBLCBVU0EuJiN4RDtJc3RpdHV0byBOYXppb25hbGUgVHVtb3JpIEZvbmRhemlvbmUg
Ry4gUGFzY2FsZSwgTmFwb2xpLCBJdGFseS4mI3hEO0R1a2UgQ2FuY2VyIEluc3RpdHV0ZSwgRHVy
aGFtLCBOQywgVVNBLiYjeEQ7U2VhdHRsZSBDYW5jZXIgQ2FyZSBBbGxpYW5jZS9Vbml2ZXJzaXR5
IG9mIFdhc2hpbmd0b24sIFNlYXR0bGUsIFdBLCBVU0EuJiN4RDtVbml2ZXJzaXR5IE1lZGljYWwg
Q2VudGVyLCBNYWlueiwgR2VybWFueS4mI3hEO1VuaXZlcnNpdGF0c2tsaW5pa3VtIFR1YmluZ2Vu
LCBUdWJpbmdlbiwgR2VybWFueS4mI3hEO0FicmFtc29uIENhbmNlciBDZW50ZXIgb2YgdGhlIFVu
aXZlcnNpdHkgb2YgUGVubnN5bHZhbmlhLCBQaGlsYWRlbHBoaWEsIFBBLCBVU0EuJiN4RDtDcm93
biBQcmluY2VzcyBNYXJ5IENhbmNlciBDZW50cmUsIFdlc3RtZWFkIGFuZCBCbGFja3Rvd24gSG9z
cGl0YWxzLCBhbmQgTWVsYW5vbWEgSW5zdGl0dXRlIEF1c3RyYWxpYSwgV2VzdG1lYWQsIE5TVywg
QXVzdHJhbGlhLiYjeEQ7U3QgTHVrZSZhcG9zO3MgQ2FuY2VyIENlbnRlciwgQmV0aGxlaGVtLCBQ
QSwgVVNBOyBUZW1wbGUgVW5pdmVyc2l0eSwgUGhpbGFkZWxwaGlhLCBQQSwgVVNBLiYjeEQ7VW5p
dmVyc2l0eSBvZiBOb3J0aCBDYXJvbGluYSwgQ2hhcGVsIEhpbGwsIE5DLCBVU0EuJiN4RDtVbml2
ZXJzaXR5IG9mIFBpdHRzYnVyZ2gsIFBpdHRzYnVyZ2gsIFBBLCBVU0EuJiN4RDtNZW1vcmlhbCBT
bG9hbiBLZXR0ZXJpbmcgQ2FuY2VyIENlbnRlciwgTmV3IFlvcmssIE5ZLCBVU0EuJiN4RDtNZXJj
ayAmYW1wOyBDbywgS2VuaWx3b3J0aCwgTkosIFVTQS4mI3hEO1VuaXZlcnNpdHkgb2YgQ2FsaWZv
cm5pYSwgU2FuIEZyYW5jaXNjbywgU2FuIEZyYW5jaXNjbywgQ0EsIFVTQS48L2F1dGgtYWRkcmVz
cz48dGl0bGVzPjx0aXRsZT5QZW1icm9saXp1bWFiIHZlcnN1cyBpbnZlc3RpZ2F0b3ItY2hvaWNl
IGNoZW1vdGhlcmFweSBmb3IgaXBpbGltdW1hYi1yZWZyYWN0b3J5IG1lbGFub21hIChLRVlOT1RF
LTAwMik6IGEgcmFuZG9taXNlZCwgY29udHJvbGxlZCwgcGhhc2UgMiB0cmlhbDwvdGl0bGU+PHNl
Y29uZGFyeS10aXRsZT5MYW5jZXQgT25jb2w8L3NlY29uZGFyeS10aXRsZT48L3RpdGxlcz48cGFn
ZXM+OTA4LTE4PC9wYWdlcz48dm9sdW1lPjE2PC92b2x1bWU+PG51bWJlcj44PC9udW1iZXI+PGVk
aXRpb24+MjAxNS8wNi8yODwvZWRpdGlvbj48a2V5d29yZHM+PGtleXdvcmQ+QWRvbGVzY2VudDwv
a2V5d29yZD48a2V5d29yZD5BZHVsdDwva2V5d29yZD48a2V5d29yZD5BZ2VkPC9rZXl3b3JkPjxr
ZXl3b3JkPkFnZWQsIDgwIGFuZCBvdmVyPC9rZXl3b3JkPjxrZXl3b3JkPkFudGlib2RpZXMsIE1v
bm9jbG9uYWwvKnRoZXJhcGV1dGljIHVzZTwva2V5d29yZD48a2V5d29yZD5BbnRpYm9kaWVzLCBN
b25vY2xvbmFsLCBIdW1hbml6ZWQvYWRtaW5pc3RyYXRpb24gJmFtcDsgZG9zYWdlL2FkdmVyc2U8
L2tleXdvcmQ+PGtleXdvcmQ+ZWZmZWN0cy8qdGhlcmFwZXV0aWMgdXNlPC9rZXl3b3JkPjxrZXl3
b3JkPkFudGluZW9wbGFzdGljIEFnZW50cy9hZG1pbmlzdHJhdGlvbiAmYW1wOyBkb3NhZ2UvYWR2
ZXJzZSBlZmZlY3RzLyp0aGVyYXBldXRpYyB1c2U8L2tleXdvcmQ+PGtleXdvcmQ+QW50aW5lb3Bs
YXN0aWMgQ29tYmluZWQgQ2hlbW90aGVyYXB5IFByb3RvY29scy9hZHZlcnNlIGVmZmVjdHMvKnRo
ZXJhcGV1dGljIHVzZTwva2V5d29yZD48a2V5d29yZD5EaXNlYXNlIFByb2dyZXNzaW9uPC9rZXl3
b3JkPjxrZXl3b3JkPkRpc2Vhc2UtRnJlZSBTdXJ2aXZhbDwva2V5d29yZD48a2V5d29yZD4qRHJ1
ZyBSZXNpc3RhbmNlLCBOZW9wbGFzbTwva2V5d29yZD48a2V5d29yZD5GZW1hbGU8L2tleXdvcmQ+
PGtleXdvcmQ+SHVtYW5zPC9rZXl3b3JkPjxrZXl3b3JkPkludGVudGlvbiB0byBUcmVhdCBBbmFs
eXNpczwva2V5d29yZD48a2V5d29yZD5JcGlsaW11bWFiPC9rZXl3b3JkPjxrZXl3b3JkPkthcGxh
bi1NZWllciBFc3RpbWF0ZTwva2V5d29yZD48a2V5d29yZD5NYWxlPC9rZXl3b3JkPjxrZXl3b3Jk
Pk1lbGFub21hLypkcnVnIHRoZXJhcHkvaW1tdW5vbG9neS9tb3J0YWxpdHkvcGF0aG9sb2d5PC9r
ZXl3b3JkPjxrZXl3b3JkPk1pZGRsZSBBZ2VkPC9rZXl3b3JkPjxrZXl3b3JkPlNraW4gTmVvcGxh
c21zLypkcnVnIHRoZXJhcHkvaW1tdW5vbG9neS9tb3J0YWxpdHkvcGF0aG9sb2d5PC9rZXl3b3Jk
PjxrZXl3b3JkPlRpbWUgRmFjdG9yczwva2V5d29yZD48a2V5d29yZD5UcmVhdG1lbnQgT3V0Y29t
ZTwva2V5d29yZD48a2V5d29yZD5Zb3VuZyBBZHVsdDwva2V5d29yZD48L2tleXdvcmRzPjxkYXRl
cz48eWVhcj4yMDE1PC95ZWFyPjxwdWItZGF0ZXM+PGRhdGU+QXVnPC9kYXRlPjwvcHViLWRhdGVz
PjwvZGF0ZXM+PGlzYm4+MTQ3NC01NDg4IChFbGVjdHJvbmljKSYjeEQ7MTQ3MC0yMDQ1IChMaW5r
aW5nKTwvaXNibj48YWNjZXNzaW9uLW51bT4yNjExNTc5NjwvYWNjZXNzaW9uLW51bT48dXJscz48
cmVsYXRlZC11cmxzPjx1cmw+aHR0cHM6Ly93d3cubmNiaS5ubG0ubmloLmdvdi9wdWJtZWQvMjYx
MTU3OTY8L3VybD48L3JlbGF0ZWQtdXJscz48L3VybHM+PGVsZWN0cm9uaWMtcmVzb3VyY2UtbnVt
PjEwLjEwMTYvUzE0NzAtMjA0NSgxNSkwMDA4My0yPC9lbGVjdHJvbmljLXJlc291cmNlLW51bT48
L3JlY29yZD48L0NpdGU+PC9FbmROb3RlPgBAAA==
</w:fldData>
        </w:fldChar>
      </w:r>
      <w:r>
        <w:rPr>
          <w:rFonts w:ascii="Book Antiqua" w:eastAsia="Times New Roman" w:hAnsi="Book Antiqua" w:cs="Book Antiqua"/>
        </w:rPr>
        <w:instrText xml:space="preserve"> ADDIN EN.CITE.DATA </w:instrText>
      </w:r>
      <w:r>
        <w:rPr>
          <w:rFonts w:ascii="Book Antiqua" w:eastAsia="Times New Roman" w:hAnsi="Book Antiqua" w:cs="Book Antiqua"/>
        </w:rPr>
      </w:r>
      <w:r>
        <w:rPr>
          <w:rFonts w:ascii="Book Antiqua" w:eastAsia="Times New Roman" w:hAnsi="Book Antiqua" w:cs="Book Antiqua"/>
        </w:rPr>
        <w:fldChar w:fldCharType="end"/>
      </w:r>
      <w:r>
        <w:rPr>
          <w:rFonts w:ascii="Book Antiqua" w:eastAsia="Times New Roman" w:hAnsi="Book Antiqua" w:cs="Book Antiqua"/>
        </w:rPr>
      </w:r>
      <w:r>
        <w:rPr>
          <w:rFonts w:ascii="Book Antiqua" w:eastAsia="Times New Roman" w:hAnsi="Book Antiqua" w:cs="Book Antiqua"/>
        </w:rPr>
        <w:fldChar w:fldCharType="separate"/>
      </w:r>
      <w:r>
        <w:rPr>
          <w:rFonts w:ascii="Book Antiqua" w:eastAsia="Times New Roman" w:hAnsi="Book Antiqua" w:cs="Book Antiqua"/>
          <w:vertAlign w:val="superscript"/>
        </w:rPr>
        <w:t>[92]</w:t>
      </w:r>
      <w:r>
        <w:rPr>
          <w:rFonts w:ascii="Book Antiqua" w:eastAsia="Times New Roman" w:hAnsi="Book Antiqua" w:cs="Book Antiqua"/>
        </w:rPr>
        <w:fldChar w:fldCharType="end"/>
      </w:r>
      <w:r>
        <w:rPr>
          <w:rFonts w:ascii="Book Antiqua" w:eastAsia="Times New Roman" w:hAnsi="Book Antiqua" w:cs="Book Antiqua"/>
        </w:rPr>
        <w:t>,</w:t>
      </w:r>
      <w:r>
        <w:rPr>
          <w:rFonts w:ascii="Book Antiqua" w:hAnsi="Book Antiqua" w:cs="Book Antiqua"/>
        </w:rPr>
        <w:t xml:space="preserve"> Hodgkin lymphoma</w:t>
      </w:r>
      <w:r>
        <w:rPr>
          <w:rFonts w:ascii="Book Antiqua" w:eastAsia="Times New Roman" w:hAnsi="Book Antiqua" w:cs="Book Antiqua"/>
        </w:rPr>
        <w:fldChar w:fldCharType="begin">
          <w:fldData xml:space="preserve">PEVuZE5vdGU+PENpdGU+PEF1dGhvcj5BbnNlbGw8L0F1dGhvcj48WWVhcj4yMDE1PC9ZZWFyPjxS
ZWNOdW0+MTU3PC9SZWNOdW0+PERpc3BsYXlUZXh0PjxzdHlsZSBmYWNlPSJzdXBlcnNjcmlwdCI+
WzkzXTwvc3R5bGU+PC9EaXNwbGF5VGV4dD48cmVjb3JkPjxyZWMtbnVtYmVyPjE1NzwvcmVjLW51
bWJlcj48Zm9yZWlnbi1rZXlzPjxrZXkgYXBwPSJFTiIgZGItaWQ9InZwc2R6MDB6a3MwcnpuZTAy
MDY1ejI1eGQ1emV0cmRyMjIweiIgdGltZXN0YW1wPSIwIj4xNTc8L2tleT48L2ZvcmVpZ24ta2V5
cz48cmVmLXR5cGUgbmFtZT0iSm91cm5hbCBBcnRpY2xlIj4xNzwvcmVmLXR5cGU+PGNvbnRyaWJ1
dG9ycz48YXV0aG9ycz48YXV0aG9yPkFuc2VsbCwgUy4gTS48L2F1dGhvcj48YXV0aG9yPkxlc29r
aGluLCBBLiBNLjwvYXV0aG9yPjxhdXRob3I+Qm9ycmVsbG8sIEkuPC9hdXRob3I+PGF1dGhvcj5I
YWx3YW5pLCBBLjwvYXV0aG9yPjxhdXRob3I+U2NvdHQsIEUuIEMuPC9hdXRob3I+PGF1dGhvcj5H
dXRpZXJyZXosIE0uPC9hdXRob3I+PGF1dGhvcj5TY2h1c3RlciwgUy4gSi48L2F1dGhvcj48YXV0
aG9yPk1pbGxlbnNvbiwgTS4gTS48L2F1dGhvcj48YXV0aG9yPkNhdHRyeSwgRC48L2F1dGhvcj48
YXV0aG9yPkZyZWVtYW4sIEcuIEouPC9hdXRob3I+PGF1dGhvcj5Sb2RpZywgUy4gSi48L2F1dGhv
cj48YXV0aG9yPkNoYXB1eSwgQi48L2F1dGhvcj48YXV0aG9yPkxpZ29uLCBBLiBILjwvYXV0aG9y
PjxhdXRob3I+Wmh1LCBMLjwvYXV0aG9yPjxhdXRob3I+R3Jvc3NvLCBKLiBGLjwvYXV0aG9yPjxh
dXRob3I+S2ltLCBTLiBZLjwvYXV0aG9yPjxhdXRob3I+VGltbWVybWFuLCBKLiBNLjwvYXV0aG9y
PjxhdXRob3I+U2hpcHAsIE0uIEEuPC9hdXRob3I+PGF1dGhvcj5Bcm1hbmQsIFAuPC9hdXRob3I+
PC9hdXRob3JzPjwvY29udHJpYnV0b3JzPjxhdXRoLWFkZHJlc3M+RnJvbSB0aGUgTWF5byBDbGlu
aWMsIFJvY2hlc3RlciwgTU4gKFMuTS5BLik7IE1lbW9yaWFsIFNsb2FuIEtldHRlcmluZyBDYW5j
ZXIgQ2VudGVyIChBLk0uTC4sIEQuQy4pIGFuZCBXZWlsbCBDb3JuZWxsIE1lZGljYWwgQ29sbGVn
ZSAoQS5NLkwuKSAtIGJvdGggaW4gTmV3IFlvcms7IEpvaG5zIEhvcGtpbnMgVW5pdmVyc2l0eSBT
Y2hvb2wgb2YgTWVkaWNpbmUgYW5kIHRoZSBTaWRuZXkgS2ltbWVsIENvbXByZWhlbnNpdmUgQ2Fu
Y2VyIENlbnRlciwgQmFsdGltb3JlIChJLkIuKTsgVW5pdmVyc2l0eSBvZiBVdGFoIEh1bnRzbWFu
IENhbmNlciBJbnN0aXR1dGUsIFNhbHQgTGFrZSBDaXR5IChBLkguKTsgT3JlZ29uIEhlYWx0aCBh
bmQgU2NpZW5jZSBVbml2ZXJzaXR5IGFuZCB0aGUgS25pZ2h0IENhbmNlciBJbnN0aXR1dGUsIFBv
cnRsYW5kIChFLkMuUy4pOyBKb2huIFRoZXVyZXIgQ2FuY2VyIENlbnRlciwgSGFja2Vuc2FjayBV
bml2ZXJzaXR5IE1lZGljYWwgQ2VudGVyLCBIYWNrZW5zYWNrIChNLkcuKSwgYW5kIEJyaXN0b2wt
TXllcnMgU3F1aWJiLCBMYXdyZW5jZXZpbGxlIChMLlouLCBKLkYuRy4sIFMuWS5LLikgLSBib3Ro
IGluIE5ldyBKZXJzZXk7IEFicmFtc29uIENhbmNlciBDZW50ZXIsIFVuaXZlcnNpdHkgb2YgUGVu
bnN5bHZhbmlhIChTLkouUy4pLCBhbmQgRm94IENoYXNlIENhbmNlciBDZW50ZXIgKE0uTS5NLikg
LSBib3RoIGluIFBoaWxhZGVscGhpYTsgRGFuYS1GYXJiZXIgQ2FuY2VyIEluc3RpdHV0ZSAoRy5K
LkYuLCBCLkMuLCBNLkEuUy4sIFAuQS4pIEJyaWdoYW0gYW5kIFdvbWVuJmFwb3M7cyBIb3NwaXRh
bCAoUy5KLlIuLCBBLkguTC4pLCBhbmQgSGFydmFyZCBNZWRpY2FsIFNjaG9vbCAoRy5KLkYuLCBC
LkMuLCBNLkEuUy4sIFAuQS4sIFMuSi5SLiwgQS5ILkwuKSAtIGFsbCBpbiBCb3N0b247IGFuZCBK
b25zc29uIENvbXByZWhlbnNpdmUgQ2FuY2VyIENlbnRlciwgVW5pdmVyc2l0eSBvZiBDYWxpZm9y
bmlhLCBMb3MgQW5nZWxlcywgTG9zIEFuZ2VsZXMgKEouTS5ULikuPC9hdXRoLWFkZHJlc3M+PHRp
dGxlcz48dGl0bGU+UEQtMSBibG9ja2FkZSB3aXRoIG5pdm9sdW1hYiBpbiByZWxhcHNlZCBvciBy
ZWZyYWN0b3J5IEhvZGdraW4mYXBvcztzIGx5bXBob21hPC90aXRsZT48c2Vjb25kYXJ5LXRpdGxl
Pk4gRW5nbCBKIE1lZDwvc2Vjb25kYXJ5LXRpdGxlPjwvdGl0bGVzPjxwYWdlcz4zMTEtOTwvcGFn
ZXM+PHZvbHVtZT4zNzI8L3ZvbHVtZT48bnVtYmVyPjQ8L251bWJlcj48ZWRpdGlvbj4yMDE0LzEy
LzA5PC9lZGl0aW9uPjxrZXl3b3Jkcz48a2V5d29yZD5BZHVsdDwva2V5d29yZD48a2V5d29yZD5B
bnRpYm9kaWVzLCBNb25vY2xvbmFsLyphZG1pbmlzdHJhdGlvbiAmYW1wOyBkb3NhZ2UvYWR2ZXJz
ZSBlZmZlY3RzPC9rZXl3b3JkPjxrZXl3b3JkPkFudGluZW9wbGFzdGljIEFnZW50cy8qYWRtaW5p
c3RyYXRpb24gJmFtcDsgZG9zYWdlL2FkdmVyc2UgZWZmZWN0czwva2V5d29yZD48a2V5d29yZD5G
ZW1hbGU8L2tleXdvcmQ+PGtleXdvcmQ+SG9kZ2tpbiBEaXNlYXNlLypkcnVnIHRoZXJhcHkvbWV0
YWJvbGlzbS90aGVyYXB5PC9rZXl3b3JkPjxrZXl3b3JkPkh1bWFuczwva2V5d29yZD48a2V5d29y
ZD5JbW11bm9jb25qdWdhdGVzL3RoZXJhcGV1dGljIHVzZTwva2V5d29yZD48a2V5d29yZD4qSW1t
dW5vdGhlcmFweTwva2V5d29yZD48a2V5d29yZD5KYW51cyBLaW5hc2VzL21ldGFib2xpc208L2tl
eXdvcmQ+PGtleXdvcmQ+TWFsZTwva2V5d29yZD48a2V5d29yZD5NaWRkbGUgQWdlZDwva2V5d29y
ZD48a2V5d29yZD5OaXZvbHVtYWI8L2tleXdvcmQ+PGtleXdvcmQ+UHJvZ3JhbW1lZCBDZWxsIERl
YXRoIDEgTGlnYW5kIDIgUHJvdGVpbi9tZXRhYm9saXNtPC9rZXl3b3JkPjxrZXl3b3JkPlByb2dy
YW1tZWQgQ2VsbCBEZWF0aCAxIFJlY2VwdG9yLyphbnRhZ29uaXN0cyAmYW1wOyBpbmhpYml0b3Jz
L21ldGFib2xpc208L2tleXdvcmQ+PGtleXdvcmQ+UmVjdXJyZW5jZTwva2V5d29yZD48a2V5d29y
ZD5SZWVkLVN0ZXJuYmVyZyBDZWxscy9kcnVnIGVmZmVjdHM8L2tleXdvcmQ+PGtleXdvcmQ+U1RB
VCBUcmFuc2NyaXB0aW9uIEZhY3RvcnMvbWV0YWJvbGlzbTwva2V5d29yZD48a2V5d29yZD5TdGVt
IENlbGwgVHJhbnNwbGFudGF0aW9uPC9rZXl3b3JkPjwva2V5d29yZHM+PGRhdGVzPjx5ZWFyPjIw
MTU8L3llYXI+PHB1Yi1kYXRlcz48ZGF0ZT5KYW4gMjI8L2RhdGU+PC9wdWItZGF0ZXM+PC9kYXRl
cz48aXNibj4xNTMzLTQ0MDYgKEVsZWN0cm9uaWMpJiN4RDswMDI4LTQ3OTMgKExpbmtpbmcpPC9p
c2JuPjxhY2Nlc3Npb24tbnVtPjI1NDgyMjM5PC9hY2Nlc3Npb24tbnVtPjx1cmxzPjxyZWxhdGVk
LXVybHM+PHVybD5odHRwczovL3d3dy5uY2JpLm5sbS5uaWguZ292L3B1Ym1lZC8yNTQ4MjIzOTwv
dXJsPjwvcmVsYXRlZC11cmxzPjwvdXJscz48Y3VzdG9tMj5QTUM0MzQ4MDA5PC9jdXN0b20yPjxl
bGVjdHJvbmljLXJlc291cmNlLW51bT4xMC4xMDU2L05FSk1vYTE0MTEwODc8L2VsZWN0cm9uaWMt
cmVzb3VyY2UtbnVtPjwvcmVjb3JkPjwvQ2l0ZT48L0VuZE5vdGU+
</w:fldData>
        </w:fldChar>
      </w:r>
      <w:r>
        <w:rPr>
          <w:rFonts w:ascii="Book Antiqua" w:eastAsia="Times New Roman" w:hAnsi="Book Antiqua" w:cs="Book Antiqua"/>
        </w:rPr>
        <w:instrText xml:space="preserve"> ADDIN EN.CITE </w:instrText>
      </w:r>
      <w:r>
        <w:rPr>
          <w:rFonts w:ascii="Book Antiqua" w:eastAsia="Times New Roman" w:hAnsi="Book Antiqua" w:cs="Book Antiqua"/>
        </w:rPr>
        <w:fldChar w:fldCharType="begin">
          <w:fldData xml:space="preserve">PEVuZE5vdGU+PENpdGU+PEF1dGhvcj5BbnNlbGw8L0F1dGhvcj48WWVhcj4yMDE1PC9ZZWFyPjxS
ZWNOdW0+MTU3PC9SZWNOdW0+PERpc3BsYXlUZXh0PjxzdHlsZSBmYWNlPSJzdXBlcnNjcmlwdCI+
WzkzXTwvc3R5bGU+PC9EaXNwbGF5VGV4dD48cmVjb3JkPjxyZWMtbnVtYmVyPjE1NzwvcmVjLW51
bWJlcj48Zm9yZWlnbi1rZXlzPjxrZXkgYXBwPSJFTiIgZGItaWQ9InZwc2R6MDB6a3MwcnpuZTAy
MDY1ejI1eGQ1emV0cmRyMjIweiIgdGltZXN0YW1wPSIwIj4xNTc8L2tleT48L2ZvcmVpZ24ta2V5
cz48cmVmLXR5cGUgbmFtZT0iSm91cm5hbCBBcnRpY2xlIj4xNzwvcmVmLXR5cGU+PGNvbnRyaWJ1
dG9ycz48YXV0aG9ycz48YXV0aG9yPkFuc2VsbCwgUy4gTS48L2F1dGhvcj48YXV0aG9yPkxlc29r
aGluLCBBLiBNLjwvYXV0aG9yPjxhdXRob3I+Qm9ycmVsbG8sIEkuPC9hdXRob3I+PGF1dGhvcj5I
YWx3YW5pLCBBLjwvYXV0aG9yPjxhdXRob3I+U2NvdHQsIEUuIEMuPC9hdXRob3I+PGF1dGhvcj5H
dXRpZXJyZXosIE0uPC9hdXRob3I+PGF1dGhvcj5TY2h1c3RlciwgUy4gSi48L2F1dGhvcj48YXV0
aG9yPk1pbGxlbnNvbiwgTS4gTS48L2F1dGhvcj48YXV0aG9yPkNhdHRyeSwgRC48L2F1dGhvcj48
YXV0aG9yPkZyZWVtYW4sIEcuIEouPC9hdXRob3I+PGF1dGhvcj5Sb2RpZywgUy4gSi48L2F1dGhv
cj48YXV0aG9yPkNoYXB1eSwgQi48L2F1dGhvcj48YXV0aG9yPkxpZ29uLCBBLiBILjwvYXV0aG9y
PjxhdXRob3I+Wmh1LCBMLjwvYXV0aG9yPjxhdXRob3I+R3Jvc3NvLCBKLiBGLjwvYXV0aG9yPjxh
dXRob3I+S2ltLCBTLiBZLjwvYXV0aG9yPjxhdXRob3I+VGltbWVybWFuLCBKLiBNLjwvYXV0aG9y
PjxhdXRob3I+U2hpcHAsIE0uIEEuPC9hdXRob3I+PGF1dGhvcj5Bcm1hbmQsIFAuPC9hdXRob3I+
PC9hdXRob3JzPjwvY29udHJpYnV0b3JzPjxhdXRoLWFkZHJlc3M+RnJvbSB0aGUgTWF5byBDbGlu
aWMsIFJvY2hlc3RlciwgTU4gKFMuTS5BLik7IE1lbW9yaWFsIFNsb2FuIEtldHRlcmluZyBDYW5j
ZXIgQ2VudGVyIChBLk0uTC4sIEQuQy4pIGFuZCBXZWlsbCBDb3JuZWxsIE1lZGljYWwgQ29sbGVn
ZSAoQS5NLkwuKSAtIGJvdGggaW4gTmV3IFlvcms7IEpvaG5zIEhvcGtpbnMgVW5pdmVyc2l0eSBT
Y2hvb2wgb2YgTWVkaWNpbmUgYW5kIHRoZSBTaWRuZXkgS2ltbWVsIENvbXByZWhlbnNpdmUgQ2Fu
Y2VyIENlbnRlciwgQmFsdGltb3JlIChJLkIuKTsgVW5pdmVyc2l0eSBvZiBVdGFoIEh1bnRzbWFu
IENhbmNlciBJbnN0aXR1dGUsIFNhbHQgTGFrZSBDaXR5IChBLkguKTsgT3JlZ29uIEhlYWx0aCBh
bmQgU2NpZW5jZSBVbml2ZXJzaXR5IGFuZCB0aGUgS25pZ2h0IENhbmNlciBJbnN0aXR1dGUsIFBv
cnRsYW5kIChFLkMuUy4pOyBKb2huIFRoZXVyZXIgQ2FuY2VyIENlbnRlciwgSGFja2Vuc2FjayBV
bml2ZXJzaXR5IE1lZGljYWwgQ2VudGVyLCBIYWNrZW5zYWNrIChNLkcuKSwgYW5kIEJyaXN0b2wt
TXllcnMgU3F1aWJiLCBMYXdyZW5jZXZpbGxlIChMLlouLCBKLkYuRy4sIFMuWS5LLikgLSBib3Ro
IGluIE5ldyBKZXJzZXk7IEFicmFtc29uIENhbmNlciBDZW50ZXIsIFVuaXZlcnNpdHkgb2YgUGVu
bnN5bHZhbmlhIChTLkouUy4pLCBhbmQgRm94IENoYXNlIENhbmNlciBDZW50ZXIgKE0uTS5NLikg
LSBib3RoIGluIFBoaWxhZGVscGhpYTsgRGFuYS1GYXJiZXIgQ2FuY2VyIEluc3RpdHV0ZSAoRy5K
LkYuLCBCLkMuLCBNLkEuUy4sIFAuQS4pIEJyaWdoYW0gYW5kIFdvbWVuJmFwb3M7cyBIb3NwaXRh
bCAoUy5KLlIuLCBBLkguTC4pLCBhbmQgSGFydmFyZCBNZWRpY2FsIFNjaG9vbCAoRy5KLkYuLCBC
LkMuLCBNLkEuUy4sIFAuQS4sIFMuSi5SLiwgQS5ILkwuKSAtIGFsbCBpbiBCb3N0b247IGFuZCBK
b25zc29uIENvbXByZWhlbnNpdmUgQ2FuY2VyIENlbnRlciwgVW5pdmVyc2l0eSBvZiBDYWxpZm9y
bmlhLCBMb3MgQW5nZWxlcywgTG9zIEFuZ2VsZXMgKEouTS5ULikuPC9hdXRoLWFkZHJlc3M+PHRp
dGxlcz48dGl0bGU+UEQtMSBibG9ja2FkZSB3aXRoIG5pdm9sdW1hYiBpbiByZWxhcHNlZCBvciBy
ZWZyYWN0b3J5IEhvZGdraW4mYXBvcztzIGx5bXBob21hPC90aXRsZT48c2Vjb25kYXJ5LXRpdGxl
Pk4gRW5nbCBKIE1lZDwvc2Vjb25kYXJ5LXRpdGxlPjwvdGl0bGVzPjxwYWdlcz4zMTEtOTwvcGFn
ZXM+PHZvbHVtZT4zNzI8L3ZvbHVtZT48bnVtYmVyPjQ8L251bWJlcj48ZWRpdGlvbj4yMDE0LzEy
LzA5PC9lZGl0aW9uPjxrZXl3b3Jkcz48a2V5d29yZD5BZHVsdDwva2V5d29yZD48a2V5d29yZD5B
bnRpYm9kaWVzLCBNb25vY2xvbmFsLyphZG1pbmlzdHJhdGlvbiAmYW1wOyBkb3NhZ2UvYWR2ZXJz
ZSBlZmZlY3RzPC9rZXl3b3JkPjxrZXl3b3JkPkFudGluZW9wbGFzdGljIEFnZW50cy8qYWRtaW5p
c3RyYXRpb24gJmFtcDsgZG9zYWdlL2FkdmVyc2UgZWZmZWN0czwva2V5d29yZD48a2V5d29yZD5G
ZW1hbGU8L2tleXdvcmQ+PGtleXdvcmQ+SG9kZ2tpbiBEaXNlYXNlLypkcnVnIHRoZXJhcHkvbWV0
YWJvbGlzbS90aGVyYXB5PC9rZXl3b3JkPjxrZXl3b3JkPkh1bWFuczwva2V5d29yZD48a2V5d29y
ZD5JbW11bm9jb25qdWdhdGVzL3RoZXJhcGV1dGljIHVzZTwva2V5d29yZD48a2V5d29yZD4qSW1t
dW5vdGhlcmFweTwva2V5d29yZD48a2V5d29yZD5KYW51cyBLaW5hc2VzL21ldGFib2xpc208L2tl
eXdvcmQ+PGtleXdvcmQ+TWFsZTwva2V5d29yZD48a2V5d29yZD5NaWRkbGUgQWdlZDwva2V5d29y
ZD48a2V5d29yZD5OaXZvbHVtYWI8L2tleXdvcmQ+PGtleXdvcmQ+UHJvZ3JhbW1lZCBDZWxsIERl
YXRoIDEgTGlnYW5kIDIgUHJvdGVpbi9tZXRhYm9saXNtPC9rZXl3b3JkPjxrZXl3b3JkPlByb2dy
YW1tZWQgQ2VsbCBEZWF0aCAxIFJlY2VwdG9yLyphbnRhZ29uaXN0cyAmYW1wOyBpbmhpYml0b3Jz
L21ldGFib2xpc208L2tleXdvcmQ+PGtleXdvcmQ+UmVjdXJyZW5jZTwva2V5d29yZD48a2V5d29y
ZD5SZWVkLVN0ZXJuYmVyZyBDZWxscy9kcnVnIGVmZmVjdHM8L2tleXdvcmQ+PGtleXdvcmQ+U1RB
VCBUcmFuc2NyaXB0aW9uIEZhY3RvcnMvbWV0YWJvbGlzbTwva2V5d29yZD48a2V5d29yZD5TdGVt
IENlbGwgVHJhbnNwbGFudGF0aW9uPC9rZXl3b3JkPjwva2V5d29yZHM+PGRhdGVzPjx5ZWFyPjIw
MTU8L3llYXI+PHB1Yi1kYXRlcz48ZGF0ZT5KYW4gMjI8L2RhdGU+PC9wdWItZGF0ZXM+PC9kYXRl
cz48aXNibj4xNTMzLTQ0MDYgKEVsZWN0cm9uaWMpJiN4RDswMDI4LTQ3OTMgKExpbmtpbmcpPC9p
c2JuPjxhY2Nlc3Npb24tbnVtPjI1NDgyMjM5PC9hY2Nlc3Npb24tbnVtPjx1cmxzPjxyZWxhdGVk
LXVybHM+PHVybD5odHRwczovL3d3dy5uY2JpLm5sbS5uaWguZ292L3B1Ym1lZC8yNTQ4MjIzOTwv
dXJsPjwvcmVsYXRlZC11cmxzPjwvdXJscz48Y3VzdG9tMj5QTUM0MzQ4MDA5PC9jdXN0b20yPjxl
bGVjdHJvbmljLXJlc291cmNlLW51bT4xMC4xMDU2L05FSk1vYTE0MTEwODc8L2VsZWN0cm9uaWMt
cmVzb3VyY2UtbnVtPjwvcmVjb3JkPjwvQ2l0ZT48L0VuZE5vdGU+
</w:fldData>
        </w:fldChar>
      </w:r>
      <w:r>
        <w:rPr>
          <w:rFonts w:ascii="Book Antiqua" w:eastAsia="Times New Roman" w:hAnsi="Book Antiqua" w:cs="Book Antiqua"/>
        </w:rPr>
        <w:instrText xml:space="preserve"> ADDIN EN.CITE.DATA </w:instrText>
      </w:r>
      <w:r>
        <w:rPr>
          <w:rFonts w:ascii="Book Antiqua" w:eastAsia="Times New Roman" w:hAnsi="Book Antiqua" w:cs="Book Antiqua"/>
        </w:rPr>
      </w:r>
      <w:r>
        <w:rPr>
          <w:rFonts w:ascii="Book Antiqua" w:eastAsia="Times New Roman" w:hAnsi="Book Antiqua" w:cs="Book Antiqua"/>
        </w:rPr>
        <w:fldChar w:fldCharType="end"/>
      </w:r>
      <w:r>
        <w:rPr>
          <w:rFonts w:ascii="Book Antiqua" w:eastAsia="Times New Roman" w:hAnsi="Book Antiqua" w:cs="Book Antiqua"/>
        </w:rPr>
      </w:r>
      <w:r>
        <w:rPr>
          <w:rFonts w:ascii="Book Antiqua" w:eastAsia="Times New Roman" w:hAnsi="Book Antiqua" w:cs="Book Antiqua"/>
        </w:rPr>
        <w:fldChar w:fldCharType="separate"/>
      </w:r>
      <w:r>
        <w:rPr>
          <w:rFonts w:ascii="Book Antiqua" w:eastAsia="Times New Roman" w:hAnsi="Book Antiqua" w:cs="Book Antiqua"/>
          <w:vertAlign w:val="superscript"/>
        </w:rPr>
        <w:t>[93]</w:t>
      </w:r>
      <w:r>
        <w:rPr>
          <w:rFonts w:ascii="Book Antiqua" w:eastAsia="Times New Roman" w:hAnsi="Book Antiqua" w:cs="Book Antiqua"/>
        </w:rPr>
        <w:fldChar w:fldCharType="end"/>
      </w:r>
      <w:r>
        <w:rPr>
          <w:rFonts w:ascii="Book Antiqua" w:hAnsi="Book Antiqua" w:cs="Book Antiqua"/>
        </w:rPr>
        <w:t>, NSCLC</w:t>
      </w:r>
      <w:r>
        <w:rPr>
          <w:rFonts w:ascii="Book Antiqua" w:eastAsia="Times New Roman" w:hAnsi="Book Antiqua" w:cs="Book Antiqua"/>
        </w:rPr>
        <w:fldChar w:fldCharType="begin">
          <w:fldData xml:space="preserve">PEVuZE5vdGU+PENpdGU+PEF1dGhvcj5IZXJic3Q8L0F1dGhvcj48WWVhcj4yMDE2PC9ZZWFyPjxS
ZWNOdW0+MTU4PC9SZWNOdW0+PERpc3BsYXlUZXh0PjxzdHlsZSBmYWNlPSJzdXBlcnNjcmlwdCI+
Wzk0XTwvc3R5bGU+PC9EaXNwbGF5VGV4dD48cmVjb3JkPjxyZWMtbnVtYmVyPjE1ODwvcmVjLW51
bWJlcj48Zm9yZWlnbi1rZXlzPjxrZXkgYXBwPSJFTiIgZGItaWQ9InZwc2R6MDB6a3MwcnpuZTAy
MDY1ejI1eGQ1emV0cmRyMjIweiIgdGltZXN0YW1wPSIwIj4xNTg8L2tleT48L2ZvcmVpZ24ta2V5
cz48cmVmLXR5cGUgbmFtZT0iSm91cm5hbCBBcnRpY2xlIj4xNzwvcmVmLXR5cGU+PGNvbnRyaWJ1
dG9ycz48YXV0aG9ycz48YXV0aG9yPkhlcmJzdCwgUi4gUy48L2F1dGhvcj48YXV0aG9yPkJhYXMs
IFAuPC9hdXRob3I+PGF1dGhvcj5LaW0sIEQuIFcuPC9hdXRob3I+PGF1dGhvcj5GZWxpcCwgRS48
L2F1dGhvcj48YXV0aG9yPlBlcmV6LUdyYWNpYSwgSi4gTC48L2F1dGhvcj48YXV0aG9yPkhhbiwg
Si4gWS48L2F1dGhvcj48YXV0aG9yPk1vbGluYSwgSi48L2F1dGhvcj48YXV0aG9yPktpbSwgSi4g
SC48L2F1dGhvcj48YXV0aG9yPkFydmlzLCBDLiBELjwvYXV0aG9yPjxhdXRob3I+QWhuLCBNLiBK
LjwvYXV0aG9yPjxhdXRob3I+TWFqZW0sIE0uPC9hdXRob3I+PGF1dGhvcj5GaWRsZXIsIE0uIEou
PC9hdXRob3I+PGF1dGhvcj5kZSBDYXN0cm8sIEcuLCBKci48L2F1dGhvcj48YXV0aG9yPkdhcnJp
ZG8sIE0uPC9hdXRob3I+PGF1dGhvcj5MdWJpbmllY2tpLCBHLiBNLjwvYXV0aG9yPjxhdXRob3I+
U2hlbnR1LCBZLjwvYXV0aG9yPjxhdXRob3I+SW0sIEUuPC9hdXRob3I+PGF1dGhvcj5Eb2xsZWQt
RmlsaGFydCwgTS48L2F1dGhvcj48YXV0aG9yPkdhcm9uLCBFLiBCLjwvYXV0aG9yPjwvYXV0aG9y
cz48L2NvbnRyaWJ1dG9ycz48YXV0aC1hZGRyZXNzPllhbGUgU2Nob29sIG9mIE1lZGljaW5lLCBZ
YWxlIENhbmNlciBDZW50ZXIsIGFuZCBTbWlsb3cgQ2FuY2VyIEhvc3BpdGFsLCBOZXcgSGF2ZW4s
IENULCBVU0EuIEVsZWN0cm9uaWMgYWRkcmVzczogcm95LmhlcmJzdEB5YWxlLmVkdS4mI3hEO1Ro
ZSBOZXRoZXJsYW5kcyBDYW5jZXIgSW5zdGl0dXRlIGFuZCBUaGUgQWNhZGVtaWMgTWVkaWNhbCBI
b3NwaXRhbCBBbXN0ZXJkYW0sIEFtc3RlcmRhbSwgTmV0aGVybGFuZHMuJiN4RDtTZW91bCBOYXRp
b25hbCBVbml2ZXJzaXR5IEhvc3BpdGFsLCBTZW91bCwgU291dGggS29yZWEuJiN4RDtWYWxsIEQm
YXBvcztIZWJyb24gVW5pdmVyc2l0eSBIb3NwaXRhbCBhbmQgVmFsbCBkJmFwb3M7SGVicm9uIElu
c3RpdHV0ZSBvZiBPbmNvbG9neSwgQmFyY2Vsb25hLCBTcGFpbi4mI3hEO0NsaW5pY2EgVW5pdmVy
c2lkYWQgZGUgTmF2YXJyYSwgUGFtcGxvbmEsIFNwYWluLiYjeEQ7TmF0aW9uYWwgQ2FuY2VyIENl
bnRlciwgR295YW5nLCBTb3V0aCBLb3JlYS4mI3hEO01heW8gQ2xpbmljLCBSb2NoZXN0ZXIsIE1O
LCBVU0EuJiN4RDtDSEEgQnVuZGFuZyBNZWRpY2FsIENlbnRlciwgQ0hBIFVuaXZlcnNpdHksIEd5
ZW9uZ2dpLWRvLCBTb3V0aCBLb3JlYS4mI3hEO0NlbnRyZSBGcmFuY29pcyBCYWNsZXNzZSwgQ2Fl
biwgRnJhbmNlLiYjeEQ7U2Ftc3VuZyBNZWRpY2FsIENlbnRlciBTdW5na3l1bmt3YW4gVW5pdmVy
c2l0eSBTY2hvb2wgb2YgTWVkaWNpbmUsIFNlb3VsLCBTb3V0aCBLb3JlYS4mI3hEO0hvc3BpdGFs
IGRlIGxhIFNhbnRhIENyZXUgaSBTYW50IFBhdSwgQmFyY2Vsb25hLCBTcGFpbi4mI3hEO1J1c2gg
VW5pdmVyc2l0eSBNZWRpY2FsIENlbnRlciwgQ2hpY2FnbywgSUwsIFVTQS4mI3hEO0luc3RpdHV0
byBkbyBDYW5jZXIgZG8gRXN0YWRvIGRlIFNhbyBQYXVsbywgU2FvIFBhdWxvLCBCcmF6aWwuJiN4
RDtQb250aWZpY2lhIFVuaXZlcnNpZGFkIENhdG9saWNhIGRlIENoaWxlLCBTYW50aWFnbywgQ2hp
bGUuJiN4RDtNZXJjayAmYW1wOyBDbywgS2VuaWx3b3J0aCwgTkosIFVTQS4mI3hEO0RhdmlkIEdl
ZmZlbiBTY2hvb2wgb2YgTWVkaWNpbmUgYXQgdGhlIFVuaXZlcnNpdHkgb2YgQ2FsaWZvcm5pYSwg
TG9zIEFuZ2VsZXMsIExvcyBBbmdlbGVzLCBDQSwgVVNBLjwvYXV0aC1hZGRyZXNzPjx0aXRsZXM+
PHRpdGxlPlBlbWJyb2xpenVtYWIgdmVyc3VzIGRvY2V0YXhlbCBmb3IgcHJldmlvdXNseSB0cmVh
dGVkLCBQRC1MMS1wb3NpdGl2ZSwgYWR2YW5jZWQgbm9uLXNtYWxsLWNlbGwgbHVuZyBjYW5jZXIg
KEtFWU5PVEUtMDEwKTogYSByYW5kb21pc2VkIGNvbnRyb2xsZWQgdHJpYWw8L3RpdGxlPjxzZWNv
bmRhcnktdGl0bGU+TGFuY2V0PC9zZWNvbmRhcnktdGl0bGU+PC90aXRsZXM+PHBhZ2VzPjE1NDAt
NTA8L3BhZ2VzPjx2b2x1bWU+Mzg3PC92b2x1bWU+PG51bWJlcj4xMDAyNzwvbnVtYmVyPjxlZGl0
aW9uPjIwMTUvMTIvMzA8L2VkaXRpb24+PGtleXdvcmRzPjxrZXl3b3JkPkFkdWx0PC9rZXl3b3Jk
PjxrZXl3b3JkPkFnZWQ8L2tleXdvcmQ+PGtleXdvcmQ+QW50aWJvZGllcywgTW9ub2Nsb25hbCwg
SHVtYW5pemVkL2FkbWluaXN0cmF0aW9uICZhbXA7IGRvc2FnZS9hZHZlcnNlPC9rZXl3b3JkPjxr
ZXl3b3JkPmVmZmVjdHMvKnRoZXJhcGV1dGljIHVzZTwva2V5d29yZD48a2V5d29yZD5BbnRpbmVv
cGxhc3RpYyBBZ2VudHMvYWRtaW5pc3RyYXRpb24gJmFtcDsgZG9zYWdlL2FkdmVyc2UgZWZmZWN0
cy8qdGhlcmFwZXV0aWMgdXNlPC9rZXl3b3JkPjxrZXl3b3JkPkI3LUgxIEFudGlnZW4vKmFuYWx5
c2lzPC9rZXl3b3JkPjxrZXl3b3JkPkNhcmNpbm9tYSwgTm9uLVNtYWxsLUNlbGwgTHVuZy9jaGVt
aXN0cnkvKmRydWcgdGhlcmFweS9wYXRob2xvZ3k8L2tleXdvcmQ+PGtleXdvcmQ+RGlzZWFzZS1G
cmVlIFN1cnZpdmFsPC9rZXl3b3JkPjxrZXl3b3JkPkRvY2V0YXhlbDwva2V5d29yZD48a2V5d29y
ZD5EcnVnIEFkbWluaXN0cmF0aW9uIFNjaGVkdWxlPC9rZXl3b3JkPjxrZXl3b3JkPkZlbWFsZTwv
a2V5d29yZD48a2V5d29yZD5HZW5lIEV4cHJlc3Npb24gUmVndWxhdGlvbiwgTmVvcGxhc3RpYzwv
a2V5d29yZD48a2V5d29yZD5IdW1hbnM8L2tleXdvcmQ+PGtleXdvcmQ+S2FwbGFuLU1laWVyIEVz
dGltYXRlPC9rZXl3b3JkPjxrZXl3b3JkPkx1bmcgTmVvcGxhc21zL2NoZW1pc3RyeS8qZHJ1ZyB0
aGVyYXB5L3BhdGhvbG9neTwva2V5d29yZD48a2V5d29yZD5NYWxlPC9rZXl3b3JkPjxrZXl3b3Jk
Pk1pZGRsZSBBZ2VkPC9rZXl3b3JkPjxrZXl3b3JkPipNb2xlY3VsYXIgVGFyZ2V0ZWQgVGhlcmFw
eTwva2V5d29yZD48a2V5d29yZD5QYXRpZW50IFNlbGVjdGlvbjwva2V5d29yZD48a2V5d29yZD5U
YXhvaWRzL2FkbWluaXN0cmF0aW9uICZhbXA7IGRvc2FnZS9hZHZlcnNlIGVmZmVjdHMvKnRoZXJh
cGV1dGljIHVzZTwva2V5d29yZD48a2V5d29yZD5UcmVhdG1lbnQgT3V0Y29tZTwva2V5d29yZD48
L2tleXdvcmRzPjxkYXRlcz48eWVhcj4yMDE2PC95ZWFyPjxwdWItZGF0ZXM+PGRhdGU+QXByIDk8
L2RhdGU+PC9wdWItZGF0ZXM+PC9kYXRlcz48aXNibj4xNDc0LTU0N1ggKEVsZWN0cm9uaWMpJiN4
RDswMTQwLTY3MzYgKExpbmtpbmcpPC9pc2JuPjxhY2Nlc3Npb24tbnVtPjI2NzEyMDg0PC9hY2Nl
c3Npb24tbnVtPjx1cmxzPjxyZWxhdGVkLXVybHM+PHVybD5odHRwczovL3d3dy5uY2JpLm5sbS5u
aWguZ292L3B1Ym1lZC8yNjcxMjA4NDwvdXJsPjwvcmVsYXRlZC11cmxzPjwvdXJscz48ZWxlY3Ry
b25pYy1yZXNvdXJjZS1udW0+MTAuMTAxNi9TMDE0MC02NzM2KDE1KTAxMjgxLTc8L2VsZWN0cm9u
aWMtcmVzb3VyY2UtbnVtPjwvcmVjb3JkPjwvQ2l0ZT48L0VuZE5vdGU+
</w:fldData>
        </w:fldChar>
      </w:r>
      <w:r>
        <w:rPr>
          <w:rFonts w:ascii="Book Antiqua" w:eastAsia="Times New Roman" w:hAnsi="Book Antiqua" w:cs="Book Antiqua"/>
        </w:rPr>
        <w:instrText xml:space="preserve"> ADDIN EN.CITE </w:instrText>
      </w:r>
      <w:r>
        <w:rPr>
          <w:rFonts w:ascii="Book Antiqua" w:eastAsia="Times New Roman" w:hAnsi="Book Antiqua" w:cs="Book Antiqua"/>
        </w:rPr>
        <w:fldChar w:fldCharType="begin">
          <w:fldData xml:space="preserve">PEVuZE5vdGU+PENpdGU+PEF1dGhvcj5IZXJic3Q8L0F1dGhvcj48WWVhcj4yMDE2PC9ZZWFyPjxS
ZWNOdW0+MTU4PC9SZWNOdW0+PERpc3BsYXlUZXh0PjxzdHlsZSBmYWNlPSJzdXBlcnNjcmlwdCI+
Wzk0XTwvc3R5bGU+PC9EaXNwbGF5VGV4dD48cmVjb3JkPjxyZWMtbnVtYmVyPjE1ODwvcmVjLW51
bWJlcj48Zm9yZWlnbi1rZXlzPjxrZXkgYXBwPSJFTiIgZGItaWQ9InZwc2R6MDB6a3MwcnpuZTAy
MDY1ejI1eGQ1emV0cmRyMjIweiIgdGltZXN0YW1wPSIwIj4xNTg8L2tleT48L2ZvcmVpZ24ta2V5
cz48cmVmLXR5cGUgbmFtZT0iSm91cm5hbCBBcnRpY2xlIj4xNzwvcmVmLXR5cGU+PGNvbnRyaWJ1
dG9ycz48YXV0aG9ycz48YXV0aG9yPkhlcmJzdCwgUi4gUy48L2F1dGhvcj48YXV0aG9yPkJhYXMs
IFAuPC9hdXRob3I+PGF1dGhvcj5LaW0sIEQuIFcuPC9hdXRob3I+PGF1dGhvcj5GZWxpcCwgRS48
L2F1dGhvcj48YXV0aG9yPlBlcmV6LUdyYWNpYSwgSi4gTC48L2F1dGhvcj48YXV0aG9yPkhhbiwg
Si4gWS48L2F1dGhvcj48YXV0aG9yPk1vbGluYSwgSi48L2F1dGhvcj48YXV0aG9yPktpbSwgSi4g
SC48L2F1dGhvcj48YXV0aG9yPkFydmlzLCBDLiBELjwvYXV0aG9yPjxhdXRob3I+QWhuLCBNLiBK
LjwvYXV0aG9yPjxhdXRob3I+TWFqZW0sIE0uPC9hdXRob3I+PGF1dGhvcj5GaWRsZXIsIE0uIEou
PC9hdXRob3I+PGF1dGhvcj5kZSBDYXN0cm8sIEcuLCBKci48L2F1dGhvcj48YXV0aG9yPkdhcnJp
ZG8sIE0uPC9hdXRob3I+PGF1dGhvcj5MdWJpbmllY2tpLCBHLiBNLjwvYXV0aG9yPjxhdXRob3I+
U2hlbnR1LCBZLjwvYXV0aG9yPjxhdXRob3I+SW0sIEUuPC9hdXRob3I+PGF1dGhvcj5Eb2xsZWQt
RmlsaGFydCwgTS48L2F1dGhvcj48YXV0aG9yPkdhcm9uLCBFLiBCLjwvYXV0aG9yPjwvYXV0aG9y
cz48L2NvbnRyaWJ1dG9ycz48YXV0aC1hZGRyZXNzPllhbGUgU2Nob29sIG9mIE1lZGljaW5lLCBZ
YWxlIENhbmNlciBDZW50ZXIsIGFuZCBTbWlsb3cgQ2FuY2VyIEhvc3BpdGFsLCBOZXcgSGF2ZW4s
IENULCBVU0EuIEVsZWN0cm9uaWMgYWRkcmVzczogcm95LmhlcmJzdEB5YWxlLmVkdS4mI3hEO1Ro
ZSBOZXRoZXJsYW5kcyBDYW5jZXIgSW5zdGl0dXRlIGFuZCBUaGUgQWNhZGVtaWMgTWVkaWNhbCBI
b3NwaXRhbCBBbXN0ZXJkYW0sIEFtc3RlcmRhbSwgTmV0aGVybGFuZHMuJiN4RDtTZW91bCBOYXRp
b25hbCBVbml2ZXJzaXR5IEhvc3BpdGFsLCBTZW91bCwgU291dGggS29yZWEuJiN4RDtWYWxsIEQm
YXBvcztIZWJyb24gVW5pdmVyc2l0eSBIb3NwaXRhbCBhbmQgVmFsbCBkJmFwb3M7SGVicm9uIElu
c3RpdHV0ZSBvZiBPbmNvbG9neSwgQmFyY2Vsb25hLCBTcGFpbi4mI3hEO0NsaW5pY2EgVW5pdmVy
c2lkYWQgZGUgTmF2YXJyYSwgUGFtcGxvbmEsIFNwYWluLiYjeEQ7TmF0aW9uYWwgQ2FuY2VyIENl
bnRlciwgR295YW5nLCBTb3V0aCBLb3JlYS4mI3hEO01heW8gQ2xpbmljLCBSb2NoZXN0ZXIsIE1O
LCBVU0EuJiN4RDtDSEEgQnVuZGFuZyBNZWRpY2FsIENlbnRlciwgQ0hBIFVuaXZlcnNpdHksIEd5
ZW9uZ2dpLWRvLCBTb3V0aCBLb3JlYS4mI3hEO0NlbnRyZSBGcmFuY29pcyBCYWNsZXNzZSwgQ2Fl
biwgRnJhbmNlLiYjeEQ7U2Ftc3VuZyBNZWRpY2FsIENlbnRlciBTdW5na3l1bmt3YW4gVW5pdmVy
c2l0eSBTY2hvb2wgb2YgTWVkaWNpbmUsIFNlb3VsLCBTb3V0aCBLb3JlYS4mI3hEO0hvc3BpdGFs
IGRlIGxhIFNhbnRhIENyZXUgaSBTYW50IFBhdSwgQmFyY2Vsb25hLCBTcGFpbi4mI3hEO1J1c2gg
VW5pdmVyc2l0eSBNZWRpY2FsIENlbnRlciwgQ2hpY2FnbywgSUwsIFVTQS4mI3hEO0luc3RpdHV0
byBkbyBDYW5jZXIgZG8gRXN0YWRvIGRlIFNhbyBQYXVsbywgU2FvIFBhdWxvLCBCcmF6aWwuJiN4
RDtQb250aWZpY2lhIFVuaXZlcnNpZGFkIENhdG9saWNhIGRlIENoaWxlLCBTYW50aWFnbywgQ2hp
bGUuJiN4RDtNZXJjayAmYW1wOyBDbywgS2VuaWx3b3J0aCwgTkosIFVTQS4mI3hEO0RhdmlkIEdl
ZmZlbiBTY2hvb2wgb2YgTWVkaWNpbmUgYXQgdGhlIFVuaXZlcnNpdHkgb2YgQ2FsaWZvcm5pYSwg
TG9zIEFuZ2VsZXMsIExvcyBBbmdlbGVzLCBDQSwgVVNBLjwvYXV0aC1hZGRyZXNzPjx0aXRsZXM+
PHRpdGxlPlBlbWJyb2xpenVtYWIgdmVyc3VzIGRvY2V0YXhlbCBmb3IgcHJldmlvdXNseSB0cmVh
dGVkLCBQRC1MMS1wb3NpdGl2ZSwgYWR2YW5jZWQgbm9uLXNtYWxsLWNlbGwgbHVuZyBjYW5jZXIg
KEtFWU5PVEUtMDEwKTogYSByYW5kb21pc2VkIGNvbnRyb2xsZWQgdHJpYWw8L3RpdGxlPjxzZWNv
bmRhcnktdGl0bGU+TGFuY2V0PC9zZWNvbmRhcnktdGl0bGU+PC90aXRsZXM+PHBhZ2VzPjE1NDAt
NTA8L3BhZ2VzPjx2b2x1bWU+Mzg3PC92b2x1bWU+PG51bWJlcj4xMDAyNzwvbnVtYmVyPjxlZGl0
aW9uPjIwMTUvMTIvMzA8L2VkaXRpb24+PGtleXdvcmRzPjxrZXl3b3JkPkFkdWx0PC9rZXl3b3Jk
PjxrZXl3b3JkPkFnZWQ8L2tleXdvcmQ+PGtleXdvcmQ+QW50aWJvZGllcywgTW9ub2Nsb25hbCwg
SHVtYW5pemVkL2FkbWluaXN0cmF0aW9uICZhbXA7IGRvc2FnZS9hZHZlcnNlPC9rZXl3b3JkPjxr
ZXl3b3JkPmVmZmVjdHMvKnRoZXJhcGV1dGljIHVzZTwva2V5d29yZD48a2V5d29yZD5BbnRpbmVv
cGxhc3RpYyBBZ2VudHMvYWRtaW5pc3RyYXRpb24gJmFtcDsgZG9zYWdlL2FkdmVyc2UgZWZmZWN0
cy8qdGhlcmFwZXV0aWMgdXNlPC9rZXl3b3JkPjxrZXl3b3JkPkI3LUgxIEFudGlnZW4vKmFuYWx5
c2lzPC9rZXl3b3JkPjxrZXl3b3JkPkNhcmNpbm9tYSwgTm9uLVNtYWxsLUNlbGwgTHVuZy9jaGVt
aXN0cnkvKmRydWcgdGhlcmFweS9wYXRob2xvZ3k8L2tleXdvcmQ+PGtleXdvcmQ+RGlzZWFzZS1G
cmVlIFN1cnZpdmFsPC9rZXl3b3JkPjxrZXl3b3JkPkRvY2V0YXhlbDwva2V5d29yZD48a2V5d29y
ZD5EcnVnIEFkbWluaXN0cmF0aW9uIFNjaGVkdWxlPC9rZXl3b3JkPjxrZXl3b3JkPkZlbWFsZTwv
a2V5d29yZD48a2V5d29yZD5HZW5lIEV4cHJlc3Npb24gUmVndWxhdGlvbiwgTmVvcGxhc3RpYzwv
a2V5d29yZD48a2V5d29yZD5IdW1hbnM8L2tleXdvcmQ+PGtleXdvcmQ+S2FwbGFuLU1laWVyIEVz
dGltYXRlPC9rZXl3b3JkPjxrZXl3b3JkPkx1bmcgTmVvcGxhc21zL2NoZW1pc3RyeS8qZHJ1ZyB0
aGVyYXB5L3BhdGhvbG9neTwva2V5d29yZD48a2V5d29yZD5NYWxlPC9rZXl3b3JkPjxrZXl3b3Jk
Pk1pZGRsZSBBZ2VkPC9rZXl3b3JkPjxrZXl3b3JkPipNb2xlY3VsYXIgVGFyZ2V0ZWQgVGhlcmFw
eTwva2V5d29yZD48a2V5d29yZD5QYXRpZW50IFNlbGVjdGlvbjwva2V5d29yZD48a2V5d29yZD5U
YXhvaWRzL2FkbWluaXN0cmF0aW9uICZhbXA7IGRvc2FnZS9hZHZlcnNlIGVmZmVjdHMvKnRoZXJh
cGV1dGljIHVzZTwva2V5d29yZD48a2V5d29yZD5UcmVhdG1lbnQgT3V0Y29tZTwva2V5d29yZD48
L2tleXdvcmRzPjxkYXRlcz48eWVhcj4yMDE2PC95ZWFyPjxwdWItZGF0ZXM+PGRhdGU+QXByIDk8
L2RhdGU+PC9wdWItZGF0ZXM+PC9kYXRlcz48aXNibj4xNDc0LTU0N1ggKEVsZWN0cm9uaWMpJiN4
RDswMTQwLTY3MzYgKExpbmtpbmcpPC9pc2JuPjxhY2Nlc3Npb24tbnVtPjI2NzEyMDg0PC9hY2Nl
c3Npb24tbnVtPjx1cmxzPjxyZWxhdGVkLXVybHM+PHVybD5odHRwczovL3d3dy5uY2JpLm5sbS5u
aWguZ292L3B1Ym1lZC8yNjcxMjA4NDwvdXJsPjwvcmVsYXRlZC11cmxzPjwvdXJscz48ZWxlY3Ry
b25pYy1yZXNvdXJjZS1udW0+MTAuMTAxNi9TMDE0MC02NzM2KDE1KTAxMjgxLTc8L2VsZWN0cm9u
aWMtcmVzb3VyY2UtbnVtPjwvcmVjb3JkPjwvQ2l0ZT48L0VuZE5vdGU+
</w:fldData>
        </w:fldChar>
      </w:r>
      <w:r>
        <w:rPr>
          <w:rFonts w:ascii="Book Antiqua" w:eastAsia="Times New Roman" w:hAnsi="Book Antiqua" w:cs="Book Antiqua"/>
        </w:rPr>
        <w:instrText xml:space="preserve"> ADDIN EN.CITE.DATA </w:instrText>
      </w:r>
      <w:r>
        <w:rPr>
          <w:rFonts w:ascii="Book Antiqua" w:eastAsia="Times New Roman" w:hAnsi="Book Antiqua" w:cs="Book Antiqua"/>
        </w:rPr>
      </w:r>
      <w:r>
        <w:rPr>
          <w:rFonts w:ascii="Book Antiqua" w:eastAsia="Times New Roman" w:hAnsi="Book Antiqua" w:cs="Book Antiqua"/>
        </w:rPr>
        <w:fldChar w:fldCharType="end"/>
      </w:r>
      <w:r>
        <w:rPr>
          <w:rFonts w:ascii="Book Antiqua" w:eastAsia="Times New Roman" w:hAnsi="Book Antiqua" w:cs="Book Antiqua"/>
        </w:rPr>
      </w:r>
      <w:r>
        <w:rPr>
          <w:rFonts w:ascii="Book Antiqua" w:eastAsia="Times New Roman" w:hAnsi="Book Antiqua" w:cs="Book Antiqua"/>
        </w:rPr>
        <w:fldChar w:fldCharType="separate"/>
      </w:r>
      <w:r>
        <w:rPr>
          <w:rFonts w:ascii="Book Antiqua" w:eastAsia="Times New Roman" w:hAnsi="Book Antiqua" w:cs="Book Antiqua"/>
          <w:vertAlign w:val="superscript"/>
        </w:rPr>
        <w:t>[94]</w:t>
      </w:r>
      <w:r>
        <w:rPr>
          <w:rFonts w:ascii="Book Antiqua" w:eastAsia="Times New Roman" w:hAnsi="Book Antiqua" w:cs="Book Antiqua"/>
        </w:rPr>
        <w:fldChar w:fldCharType="end"/>
      </w:r>
      <w:r>
        <w:rPr>
          <w:rFonts w:ascii="Book Antiqua" w:eastAsia="Times New Roman" w:hAnsi="Book Antiqua" w:cs="Book Antiqua"/>
        </w:rPr>
        <w:t>,</w:t>
      </w:r>
      <w:r>
        <w:rPr>
          <w:rFonts w:ascii="Book Antiqua" w:hAnsi="Book Antiqua" w:cs="Book Antiqua"/>
        </w:rPr>
        <w:t xml:space="preserve"> head and neck </w:t>
      </w:r>
      <w:r>
        <w:rPr>
          <w:rFonts w:ascii="Book Antiqua" w:hAnsi="Book Antiqua" w:cs="Book Antiqua"/>
          <w:bCs/>
        </w:rPr>
        <w:t>squamous cell carcinoma</w:t>
      </w:r>
      <w:r>
        <w:rPr>
          <w:rFonts w:ascii="Book Antiqua" w:hAnsi="Book Antiqua" w:cs="Book Antiqua"/>
          <w:bCs/>
        </w:rPr>
        <w:fldChar w:fldCharType="begin">
          <w:fldData xml:space="preserve">PEVuZE5vdGU+PENpdGU+PEF1dGhvcj5DaG93PC9BdXRob3I+PFllYXI+MjAxNjwvWWVhcj48UmVj
TnVtPjE1OTwvUmVjTnVtPjxEaXNwbGF5VGV4dD48c3R5bGUgZmFjZT0ic3VwZXJzY3JpcHQiPls5
NV08L3N0eWxlPjwvRGlzcGxheVRleHQ+PHJlY29yZD48cmVjLW51bWJlcj4xNTk8L3JlYy1udW1i
ZXI+PGZvcmVpZ24ta2V5cz48a2V5IGFwcD0iRU4iIGRiLWlkPSJ2cHNkejAwemtzMHJ6bmUwMjA2
NXoyNXhkNXpldHJkcjIyMHoiIHRpbWVzdGFtcD0iMCI+MTU5PC9rZXk+PC9mb3JlaWduLWtleXM+
PHJlZi10eXBlIG5hbWU9IkpvdXJuYWwgQXJ0aWNsZSI+MTc8L3JlZi10eXBlPjxjb250cmlidXRv
cnM+PGF1dGhvcnM+PGF1dGhvcj5DaG93LCBMLiBRLiBNLjwvYXV0aG9yPjxhdXRob3I+SGFkZGFk
LCBSLjwvYXV0aG9yPjxhdXRob3I+R3VwdGEsIFMuPC9hdXRob3I+PGF1dGhvcj5NYWhpcGFsLCBB
LjwvYXV0aG9yPjxhdXRob3I+TWVocmEsIFIuPC9hdXRob3I+PGF1dGhvcj5UYWhhcmEsIE0uPC9h
dXRob3I+PGF1dGhvcj5CZXJnZXIsIFIuPC9hdXRob3I+PGF1dGhvcj5FZGVyLCBKLiBQLjwvYXV0
aG9yPjxhdXRob3I+QnVydG5lc3MsIEIuPC9hdXRob3I+PGF1dGhvcj5MZWUsIFMuIEguPC9hdXRo
b3I+PGF1dGhvcj5LZWFtLCBCLjwvYXV0aG9yPjxhdXRob3I+S2FuZywgSC48L2F1dGhvcj48YXV0
aG9yPk11cm8sIEsuPC9hdXRob3I+PGF1dGhvcj5XZWlzcywgSi48L2F1dGhvcj48YXV0aG9yPkdl
dmEsIFIuPC9hdXRob3I+PGF1dGhvcj5MaW4sIEMuIEMuPC9hdXRob3I+PGF1dGhvcj5DaHVuZywg
SC4gQy48L2F1dGhvcj48YXV0aG9yPk1laXN0ZXIsIEEuPC9hdXRob3I+PGF1dGhvcj5Eb2xsZWQt
RmlsaGFydCwgTS48L2F1dGhvcj48YXV0aG9yPlBhdGhpcmFqYSwgSy48L2F1dGhvcj48YXV0aG9y
PkNoZW5nLCBKLiBELjwvYXV0aG9yPjxhdXRob3I+U2Vpd2VydCwgVC4gWS48L2F1dGhvcj48L2F1
dGhvcnM+PC9jb250cmlidXRvcnM+PGF1dGgtYWRkcmVzcz5MYXVyYSBRLk0uIENob3csIFVuaXZl
cnNpdHkgb2YgV2FzaGluZ3RvbiwgU2VhdHRsZSBDYW5jZXIgQ2FyZSBBbGxpYW5jZSwgU2VhdHRs
ZSwgV0E7IFJvYmVydCBIYWRkYWQsIERhbmEtRmFyYmVyIENhbmNlciBJbnN0aXR1dGUsIEJvc3Rv
biwgTUE7IFNoaWxwYSBHdXB0YSBhbmQgQW1pdCBNYWhpcGFsLCBILiBMZWUgTW9mZml0dCBDYW5j
ZXIgQ2VudGVyIGFuZCBSZXNlYXJjaCBJbnN0aXR1dGUsIFRhbXBhLCBGTDsgUmFuZWUgTWVocmEs
IEZveCBDaGFzZSBDYW5jZXIgQ2VudGVyLCBQaGlsYWRlbHBoaWEsIFBBOyBKb3NlcGggUGF1bCBF
ZGVyIGFuZCBCYXJiYXJhIEJ1cnRuZXNzLCBZYWxlIFVuaXZlcnNpdHkgQ2FuY2VyIENlbnRlciwg
TmV3IEhhdmVuLCBDVDsgSHl1bnNlb2sgS2FuZywgSm9obnMgSG9wa2lucyBVbml2ZXJzaXR5LCBC
YWx0aW1vcmUsIE1EOyBKYXJlZCBXZWlzcywgTGluZWJlcmdlciBDb21wcmVoZW5zaXZlIENhbmNl
ciBDZW50ZXIgYXQgdGhlIFVuaXZlcnNpdHkgb2YgTm9ydGggQ2Fyb2xpbmEsIENoYXBlbCBIaWxs
LCBOQzsgQW15IE1laXN0ZXIsIE1hcmlzYSBEb2xsZWQtRmlsaGFydCwgS3VtdWR1IFBhdGhpcmFq
YSwgYW5kIEpvbmF0aGFuIEQuIENoZW5nLCBNZXJjaywgS2VuaWx3b3J0aCwgTko7IFRhbmd1eSBZ
LiBTZWl3ZXJ0LCBUaGUgVW5pdmVyc2l0eSBvZiBDaGljYWdvLCBDaGljYWdvLCBJTDsgTWFrb3Rv
IFRhaGFyYSwgTmF0aW9uYWwgQ2FuY2VyIENlbnRlciBIb3NwaXRhbCBFYXN0LCBLYXNoaXdhOyBL
ZWkgTXVybywgQWljaGkgQ2FuY2VyIENlbnRlciBIb3NwaXRhbCwgTmFnb3lhLCBKYXBhbjsgUmFh
bmFuIEJlcmdlciwgU2hlYmEgTWVkaWNhbCBDZW50ZXIsIFRlbCBIYXNob21lcjsgUmF2aXQgR2V2
YSwgU291cmFza3kgTWVkaWNhbCBDZW50ZXIsIFRlbC1Bdml2LCBJc3JhZWw7IFNlLUhvb24gTGVl
IGFuZCBCaHVtc3VrIEtlYW0sIFNlb3VsIE5hdGlvbmFsIFVuaXZlcnNpdHkgSG9zcGl0YWw7IEh5
dW4gQ2hlb2wgQ2h1bmcsIFlvbnNlaSBVbml2ZXJzaXR5IENvbGxlZ2Ugb2YgTWVkaWNpbmUsIFNl
b3VsLCBLb3JlYTsgYW5kIENoaWEtQ2hpIExpbiwgTmF0aW9uYWwgVGFpd2FuIFVuaXZlcnNpdHkg
SG9zcGl0YWwsIFRhaXBlaSwgVGFpd2FuLjwvYXV0aC1hZGRyZXNzPjx0aXRsZXM+PHRpdGxlPkFu
dGl0dW1vciBBY3Rpdml0eSBvZiBQZW1icm9saXp1bWFiIGluIEJpb21hcmtlci1VbnNlbGVjdGVk
IFBhdGllbnRzIFdpdGggUmVjdXJyZW50IGFuZC9vciBNZXRhc3RhdGljIEhlYWQgYW5kIE5lY2sg
U3F1YW1vdXMgQ2VsbCBDYXJjaW5vbWE6IFJlc3VsdHMgRnJvbSB0aGUgUGhhc2UgSWIgS0VZTk9U
RS0wMTIgRXhwYW5zaW9uIENvaG9ydDwvdGl0bGU+PHNlY29uZGFyeS10aXRsZT5KIENsaW4gT25j
b2w8L3NlY29uZGFyeS10aXRsZT48L3RpdGxlcz48cGFnZXM+MzgzOC0zODQ1PC9wYWdlcz48dm9s
dW1lPjM0PC92b2x1bWU+PG51bWJlcj4zMjwvbnVtYmVyPjxlZGl0aW9uPjIwMTYvMDkvMjE8L2Vk
aXRpb24+PGtleXdvcmRzPjxrZXl3b3JkPkFkdWx0PC9rZXl3b3JkPjxrZXl3b3JkPkFnZWQ8L2tl
eXdvcmQ+PGtleXdvcmQ+QWdlZCwgODAgYW5kIG92ZXI8L2tleXdvcmQ+PGtleXdvcmQ+QW50aWJv
ZGllcywgTW9ub2Nsb25hbCwgSHVtYW5pemVkLyphZG1pbmlzdHJhdGlvbiAmYW1wOyBkb3NhZ2Uv
YWR2ZXJzZSBlZmZlY3RzPC9rZXl3b3JkPjxrZXl3b3JkPkFudGluZW9wbGFzdGljIEFnZW50cywg
SW1tdW5vbG9naWNhbC8qYWRtaW5pc3RyYXRpb24gJmFtcDsgZG9zYWdlL2FkdmVyc2UgZWZmZWN0
czwva2V5d29yZD48a2V5d29yZD5CNy1IMSBBbnRpZ2VuL2FudGFnb25pc3RzICZhbXA7IGluaGli
aXRvcnMvYmlvc3ludGhlc2lzPC9rZXl3b3JkPjxrZXl3b3JkPkNhcmNpbm9tYSwgU3F1YW1vdXMg
Q2VsbC8qZHJ1ZyB0aGVyYXB5L3BhdGhvbG9neTwva2V5d29yZD48a2V5d29yZD5Db2hvcnQgU3R1
ZGllczwva2V5d29yZD48a2V5d29yZD5GZW1hbGU8L2tleXdvcmQ+PGtleXdvcmQ+SGVhZCBhbmQg
TmVjayBOZW9wbGFzbXMvKmRydWcgdGhlcmFweS9wYXRob2xvZ3k8L2tleXdvcmQ+PGtleXdvcmQ+
SHVtYW5zPC9rZXl3b3JkPjxrZXl3b3JkPk1hbGU8L2tleXdvcmQ+PGtleXdvcmQ+TWlkZGxlIEFn
ZWQ8L2tleXdvcmQ+PGtleXdvcmQ+TmVvcGxhc20gTWV0YXN0YXNpczwva2V5d29yZD48a2V5d29y
ZD5OZW9wbGFzbSBSZWN1cnJlbmNlLCBMb2NhbC9kcnVnIHRoZXJhcHkvcGF0aG9sb2d5PC9rZXl3
b3JkPjxrZXl3b3JkPlNxdWFtb3VzIENlbGwgQ2FyY2lub21hIG9mIEhlYWQgYW5kIE5lY2s8L2tl
eXdvcmQ+PC9rZXl3b3Jkcz48ZGF0ZXM+PHllYXI+MjAxNjwveWVhcj48cHViLWRhdGVzPjxkYXRl
Pk5vdiAxMDwvZGF0ZT48L3B1Yi1kYXRlcz48L2RhdGVzPjxpc2JuPjE1MjctNzc1NSAoRWxlY3Ry
b25pYykmI3hEOzA3MzItMTgzWCAoTGlua2luZyk8L2lzYm4+PGFjY2Vzc2lvbi1udW0+Mjc2NDY5
NDY8L2FjY2Vzc2lvbi1udW0+PHVybHM+PHJlbGF0ZWQtdXJscz48dXJsPmh0dHBzOi8vd3d3Lm5j
YmkubmxtLm5paC5nb3YvcHVibWVkLzI3NjQ2OTQ2PC91cmw+PC9yZWxhdGVkLXVybHM+PC91cmxz
PjxlbGVjdHJvbmljLXJlc291cmNlLW51bT4xMC4xMjAwL0pDTy4yMDE2LjY4LjE0Nzg8L2VsZWN0
cm9uaWMtcmVzb3VyY2UtbnVtPjwvcmVjb3JkPjwvQ2l0ZT48L0VuZE5vdGU+AGAA
</w:fldData>
        </w:fldChar>
      </w:r>
      <w:r>
        <w:rPr>
          <w:rFonts w:ascii="Book Antiqua" w:hAnsi="Book Antiqua" w:cs="Book Antiqua"/>
          <w:bCs/>
        </w:rPr>
        <w:instrText xml:space="preserve"> ADDIN EN.CITE </w:instrText>
      </w:r>
      <w:r>
        <w:rPr>
          <w:rFonts w:ascii="Book Antiqua" w:hAnsi="Book Antiqua" w:cs="Book Antiqua"/>
          <w:bCs/>
        </w:rPr>
        <w:fldChar w:fldCharType="begin">
          <w:fldData xml:space="preserve">PEVuZE5vdGU+PENpdGU+PEF1dGhvcj5DaG93PC9BdXRob3I+PFllYXI+MjAxNjwvWWVhcj48UmVj
TnVtPjE1OTwvUmVjTnVtPjxEaXNwbGF5VGV4dD48c3R5bGUgZmFjZT0ic3VwZXJzY3JpcHQiPls5
NV08L3N0eWxlPjwvRGlzcGxheVRleHQ+PHJlY29yZD48cmVjLW51bWJlcj4xNTk8L3JlYy1udW1i
ZXI+PGZvcmVpZ24ta2V5cz48a2V5IGFwcD0iRU4iIGRiLWlkPSJ2cHNkejAwemtzMHJ6bmUwMjA2
NXoyNXhkNXpldHJkcjIyMHoiIHRpbWVzdGFtcD0iMCI+MTU5PC9rZXk+PC9mb3JlaWduLWtleXM+
PHJlZi10eXBlIG5hbWU9IkpvdXJuYWwgQXJ0aWNsZSI+MTc8L3JlZi10eXBlPjxjb250cmlidXRv
cnM+PGF1dGhvcnM+PGF1dGhvcj5DaG93LCBMLiBRLiBNLjwvYXV0aG9yPjxhdXRob3I+SGFkZGFk
LCBSLjwvYXV0aG9yPjxhdXRob3I+R3VwdGEsIFMuPC9hdXRob3I+PGF1dGhvcj5NYWhpcGFsLCBB
LjwvYXV0aG9yPjxhdXRob3I+TWVocmEsIFIuPC9hdXRob3I+PGF1dGhvcj5UYWhhcmEsIE0uPC9h
dXRob3I+PGF1dGhvcj5CZXJnZXIsIFIuPC9hdXRob3I+PGF1dGhvcj5FZGVyLCBKLiBQLjwvYXV0
aG9yPjxhdXRob3I+QnVydG5lc3MsIEIuPC9hdXRob3I+PGF1dGhvcj5MZWUsIFMuIEguPC9hdXRo
b3I+PGF1dGhvcj5LZWFtLCBCLjwvYXV0aG9yPjxhdXRob3I+S2FuZywgSC48L2F1dGhvcj48YXV0
aG9yPk11cm8sIEsuPC9hdXRob3I+PGF1dGhvcj5XZWlzcywgSi48L2F1dGhvcj48YXV0aG9yPkdl
dmEsIFIuPC9hdXRob3I+PGF1dGhvcj5MaW4sIEMuIEMuPC9hdXRob3I+PGF1dGhvcj5DaHVuZywg
SC4gQy48L2F1dGhvcj48YXV0aG9yPk1laXN0ZXIsIEEuPC9hdXRob3I+PGF1dGhvcj5Eb2xsZWQt
RmlsaGFydCwgTS48L2F1dGhvcj48YXV0aG9yPlBhdGhpcmFqYSwgSy48L2F1dGhvcj48YXV0aG9y
PkNoZW5nLCBKLiBELjwvYXV0aG9yPjxhdXRob3I+U2Vpd2VydCwgVC4gWS48L2F1dGhvcj48L2F1
dGhvcnM+PC9jb250cmlidXRvcnM+PGF1dGgtYWRkcmVzcz5MYXVyYSBRLk0uIENob3csIFVuaXZl
cnNpdHkgb2YgV2FzaGluZ3RvbiwgU2VhdHRsZSBDYW5jZXIgQ2FyZSBBbGxpYW5jZSwgU2VhdHRs
ZSwgV0E7IFJvYmVydCBIYWRkYWQsIERhbmEtRmFyYmVyIENhbmNlciBJbnN0aXR1dGUsIEJvc3Rv
biwgTUE7IFNoaWxwYSBHdXB0YSBhbmQgQW1pdCBNYWhpcGFsLCBILiBMZWUgTW9mZml0dCBDYW5j
ZXIgQ2VudGVyIGFuZCBSZXNlYXJjaCBJbnN0aXR1dGUsIFRhbXBhLCBGTDsgUmFuZWUgTWVocmEs
IEZveCBDaGFzZSBDYW5jZXIgQ2VudGVyLCBQaGlsYWRlbHBoaWEsIFBBOyBKb3NlcGggUGF1bCBF
ZGVyIGFuZCBCYXJiYXJhIEJ1cnRuZXNzLCBZYWxlIFVuaXZlcnNpdHkgQ2FuY2VyIENlbnRlciwg
TmV3IEhhdmVuLCBDVDsgSHl1bnNlb2sgS2FuZywgSm9obnMgSG9wa2lucyBVbml2ZXJzaXR5LCBC
YWx0aW1vcmUsIE1EOyBKYXJlZCBXZWlzcywgTGluZWJlcmdlciBDb21wcmVoZW5zaXZlIENhbmNl
ciBDZW50ZXIgYXQgdGhlIFVuaXZlcnNpdHkgb2YgTm9ydGggQ2Fyb2xpbmEsIENoYXBlbCBIaWxs
LCBOQzsgQW15IE1laXN0ZXIsIE1hcmlzYSBEb2xsZWQtRmlsaGFydCwgS3VtdWR1IFBhdGhpcmFq
YSwgYW5kIEpvbmF0aGFuIEQuIENoZW5nLCBNZXJjaywgS2VuaWx3b3J0aCwgTko7IFRhbmd1eSBZ
LiBTZWl3ZXJ0LCBUaGUgVW5pdmVyc2l0eSBvZiBDaGljYWdvLCBDaGljYWdvLCBJTDsgTWFrb3Rv
IFRhaGFyYSwgTmF0aW9uYWwgQ2FuY2VyIENlbnRlciBIb3NwaXRhbCBFYXN0LCBLYXNoaXdhOyBL
ZWkgTXVybywgQWljaGkgQ2FuY2VyIENlbnRlciBIb3NwaXRhbCwgTmFnb3lhLCBKYXBhbjsgUmFh
bmFuIEJlcmdlciwgU2hlYmEgTWVkaWNhbCBDZW50ZXIsIFRlbCBIYXNob21lcjsgUmF2aXQgR2V2
YSwgU291cmFza3kgTWVkaWNhbCBDZW50ZXIsIFRlbC1Bdml2LCBJc3JhZWw7IFNlLUhvb24gTGVl
IGFuZCBCaHVtc3VrIEtlYW0sIFNlb3VsIE5hdGlvbmFsIFVuaXZlcnNpdHkgSG9zcGl0YWw7IEh5
dW4gQ2hlb2wgQ2h1bmcsIFlvbnNlaSBVbml2ZXJzaXR5IENvbGxlZ2Ugb2YgTWVkaWNpbmUsIFNl
b3VsLCBLb3JlYTsgYW5kIENoaWEtQ2hpIExpbiwgTmF0aW9uYWwgVGFpd2FuIFVuaXZlcnNpdHkg
SG9zcGl0YWwsIFRhaXBlaSwgVGFpd2FuLjwvYXV0aC1hZGRyZXNzPjx0aXRsZXM+PHRpdGxlPkFu
dGl0dW1vciBBY3Rpdml0eSBvZiBQZW1icm9saXp1bWFiIGluIEJpb21hcmtlci1VbnNlbGVjdGVk
IFBhdGllbnRzIFdpdGggUmVjdXJyZW50IGFuZC9vciBNZXRhc3RhdGljIEhlYWQgYW5kIE5lY2sg
U3F1YW1vdXMgQ2VsbCBDYXJjaW5vbWE6IFJlc3VsdHMgRnJvbSB0aGUgUGhhc2UgSWIgS0VZTk9U
RS0wMTIgRXhwYW5zaW9uIENvaG9ydDwvdGl0bGU+PHNlY29uZGFyeS10aXRsZT5KIENsaW4gT25j
b2w8L3NlY29uZGFyeS10aXRsZT48L3RpdGxlcz48cGFnZXM+MzgzOC0zODQ1PC9wYWdlcz48dm9s
dW1lPjM0PC92b2x1bWU+PG51bWJlcj4zMjwvbnVtYmVyPjxlZGl0aW9uPjIwMTYvMDkvMjE8L2Vk
aXRpb24+PGtleXdvcmRzPjxrZXl3b3JkPkFkdWx0PC9rZXl3b3JkPjxrZXl3b3JkPkFnZWQ8L2tl
eXdvcmQ+PGtleXdvcmQ+QWdlZCwgODAgYW5kIG92ZXI8L2tleXdvcmQ+PGtleXdvcmQ+QW50aWJv
ZGllcywgTW9ub2Nsb25hbCwgSHVtYW5pemVkLyphZG1pbmlzdHJhdGlvbiAmYW1wOyBkb3NhZ2Uv
YWR2ZXJzZSBlZmZlY3RzPC9rZXl3b3JkPjxrZXl3b3JkPkFudGluZW9wbGFzdGljIEFnZW50cywg
SW1tdW5vbG9naWNhbC8qYWRtaW5pc3RyYXRpb24gJmFtcDsgZG9zYWdlL2FkdmVyc2UgZWZmZWN0
czwva2V5d29yZD48a2V5d29yZD5CNy1IMSBBbnRpZ2VuL2FudGFnb25pc3RzICZhbXA7IGluaGli
aXRvcnMvYmlvc3ludGhlc2lzPC9rZXl3b3JkPjxrZXl3b3JkPkNhcmNpbm9tYSwgU3F1YW1vdXMg
Q2VsbC8qZHJ1ZyB0aGVyYXB5L3BhdGhvbG9neTwva2V5d29yZD48a2V5d29yZD5Db2hvcnQgU3R1
ZGllczwva2V5d29yZD48a2V5d29yZD5GZW1hbGU8L2tleXdvcmQ+PGtleXdvcmQ+SGVhZCBhbmQg
TmVjayBOZW9wbGFzbXMvKmRydWcgdGhlcmFweS9wYXRob2xvZ3k8L2tleXdvcmQ+PGtleXdvcmQ+
SHVtYW5zPC9rZXl3b3JkPjxrZXl3b3JkPk1hbGU8L2tleXdvcmQ+PGtleXdvcmQ+TWlkZGxlIEFn
ZWQ8L2tleXdvcmQ+PGtleXdvcmQ+TmVvcGxhc20gTWV0YXN0YXNpczwva2V5d29yZD48a2V5d29y
ZD5OZW9wbGFzbSBSZWN1cnJlbmNlLCBMb2NhbC9kcnVnIHRoZXJhcHkvcGF0aG9sb2d5PC9rZXl3
b3JkPjxrZXl3b3JkPlNxdWFtb3VzIENlbGwgQ2FyY2lub21hIG9mIEhlYWQgYW5kIE5lY2s8L2tl
eXdvcmQ+PC9rZXl3b3Jkcz48ZGF0ZXM+PHllYXI+MjAxNjwveWVhcj48cHViLWRhdGVzPjxkYXRl
Pk5vdiAxMDwvZGF0ZT48L3B1Yi1kYXRlcz48L2RhdGVzPjxpc2JuPjE1MjctNzc1NSAoRWxlY3Ry
b25pYykmI3hEOzA3MzItMTgzWCAoTGlua2luZyk8L2lzYm4+PGFjY2Vzc2lvbi1udW0+Mjc2NDY5
NDY8L2FjY2Vzc2lvbi1udW0+PHVybHM+PHJlbGF0ZWQtdXJscz48dXJsPmh0dHBzOi8vd3d3Lm5j
YmkubmxtLm5paC5nb3YvcHVibWVkLzI3NjQ2OTQ2PC91cmw+PC9yZWxhdGVkLXVybHM+PC91cmxz
PjxlbGVjdHJvbmljLXJlc291cmNlLW51bT4xMC4xMjAwL0pDTy4yMDE2LjY4LjE0Nzg8L2VsZWN0
cm9uaWMtcmVzb3VyY2UtbnVtPjwvcmVjb3JkPjwvQ2l0ZT48L0VuZE5vdGU+AGAA
</w:fldData>
        </w:fldChar>
      </w:r>
      <w:r>
        <w:rPr>
          <w:rFonts w:ascii="Book Antiqua" w:hAnsi="Book Antiqua" w:cs="Book Antiqua"/>
          <w:bCs/>
        </w:rPr>
        <w:instrText xml:space="preserve"> ADDIN EN.CITE.DATA </w:instrText>
      </w:r>
      <w:r>
        <w:rPr>
          <w:rFonts w:ascii="Book Antiqua" w:hAnsi="Book Antiqua" w:cs="Book Antiqua"/>
          <w:bCs/>
        </w:rPr>
      </w:r>
      <w:r>
        <w:rPr>
          <w:rFonts w:ascii="Book Antiqua" w:hAnsi="Book Antiqua" w:cs="Book Antiqua"/>
          <w:bCs/>
        </w:rPr>
        <w:fldChar w:fldCharType="end"/>
      </w:r>
      <w:r>
        <w:rPr>
          <w:rFonts w:ascii="Book Antiqua" w:hAnsi="Book Antiqua" w:cs="Book Antiqua"/>
          <w:bCs/>
        </w:rPr>
      </w:r>
      <w:r>
        <w:rPr>
          <w:rFonts w:ascii="Book Antiqua" w:hAnsi="Book Antiqua" w:cs="Book Antiqua"/>
          <w:bCs/>
        </w:rPr>
        <w:fldChar w:fldCharType="separate"/>
      </w:r>
      <w:r>
        <w:rPr>
          <w:rFonts w:ascii="Book Antiqua" w:hAnsi="Book Antiqua" w:cs="Book Antiqua"/>
          <w:bCs/>
          <w:vertAlign w:val="superscript"/>
        </w:rPr>
        <w:t>[95]</w:t>
      </w:r>
      <w:r>
        <w:rPr>
          <w:rFonts w:ascii="Book Antiqua" w:hAnsi="Book Antiqua" w:cs="Book Antiqua"/>
          <w:bCs/>
        </w:rPr>
        <w:fldChar w:fldCharType="end"/>
      </w:r>
      <w:r>
        <w:rPr>
          <w:rFonts w:ascii="Book Antiqua" w:hAnsi="Book Antiqua" w:cs="Book Antiqua"/>
        </w:rPr>
        <w:t>, urothelial cancer</w:t>
      </w:r>
      <w:r>
        <w:rPr>
          <w:rFonts w:ascii="Book Antiqua" w:eastAsia="Times New Roman" w:hAnsi="Book Antiqua" w:cs="Book Antiqua"/>
        </w:rPr>
        <w:fldChar w:fldCharType="begin">
          <w:fldData xml:space="preserve">PEVuZE5vdGU+PENpdGU+PEF1dGhvcj5CZWxsbXVudDwvQXV0aG9yPjxZZWFyPjIwMTc8L1llYXI+
PFJlY051bT4xNjA8L1JlY051bT48RGlzcGxheVRleHQ+PHN0eWxlIGZhY2U9InN1cGVyc2NyaXB0
Ij5bOTZdPC9zdHlsZT48L0Rpc3BsYXlUZXh0PjxyZWNvcmQ+PHJlYy1udW1iZXI+MTYwPC9yZWMt
bnVtYmVyPjxmb3JlaWduLWtleXM+PGtleSBhcHA9IkVOIiBkYi1pZD0idnBzZHowMHprczByem5l
MDIwNjV6MjV4ZDV6ZXRyZHIyMjB6IiB0aW1lc3RhbXA9IjAiPjE2MDwva2V5PjwvZm9yZWlnbi1r
ZXlzPjxyZWYtdHlwZSBuYW1lPSJKb3VybmFsIEFydGljbGUiPjE3PC9yZWYtdHlwZT48Y29udHJp
YnV0b3JzPjxhdXRob3JzPjxhdXRob3I+QmVsbG11bnQsIEouPC9hdXRob3I+PGF1dGhvcj5kZSBX
aXQsIFIuPC9hdXRob3I+PGF1dGhvcj5WYXVnaG4sIEQuIEouPC9hdXRob3I+PGF1dGhvcj5GcmFk
ZXQsIFkuPC9hdXRob3I+PGF1dGhvcj5MZWUsIEouIEwuPC9hdXRob3I+PGF1dGhvcj5Gb25nLCBM
LjwvYXV0aG9yPjxhdXRob3I+Vm9nZWx6YW5nLCBOLiBKLjwvYXV0aG9yPjxhdXRob3I+Q2xpbWVu
dCwgTS4gQS48L2F1dGhvcj48YXV0aG9yPlBldHJ5bGFrLCBELiBQLjwvYXV0aG9yPjxhdXRob3I+
Q2hvdWVpcmksIFQuIEsuPC9hdXRob3I+PGF1dGhvcj5OZWNjaGksIEEuPC9hdXRob3I+PGF1dGhv
cj5HZXJyaXRzZW4sIFcuPC9hdXRob3I+PGF1dGhvcj5HdXJuZXksIEguPC9hdXRob3I+PGF1dGhv
cj5RdWlubiwgRC4gSS48L2F1dGhvcj48YXV0aG9yPkN1bGluZSwgUy48L2F1dGhvcj48YXV0aG9y
PlN0ZXJuYmVyZywgQy4gTi48L2F1dGhvcj48YXV0aG9yPk1haSwgWS48L2F1dGhvcj48YXV0aG9y
PlBvZWhsZWluLCBDLiBILjwvYXV0aG9yPjxhdXRob3I+UGVyaW5pLCBSLiBGLjwvYXV0aG9yPjxh
dXRob3I+QmFqb3JpbiwgRC4gRi48L2F1dGhvcj48YXV0aG9yPktleW5vdGUtIEludmVzdGlnYXRv
cnM8L2F1dGhvcj48L2F1dGhvcnM+PC9jb250cmlidXRvcnM+PGF1dGgtYWRkcmVzcz5Gcm9tIERh
bmEtRmFyYmVyIENhbmNlciBJbnN0aXR1dGUsIEJvc3RvbiAoSi5CLiwgVC5LLkMuKTsgUGFyYyBk
ZSBTYWx1dCBNYXIsIEhvc3BpdGFsIGRlbCBNYXIgTWVkaWNhbCBSZXNlYXJjaCBJbnN0aXR1dGUs
IEJhcmNlbG9uYSAoSi5CLiksIGFuZCBGdW5kYWNpb24gSW5zdGl0dXRvIFZhbGVuY2lhbm8gZGUg
T25jb2xvZ2lhLCBWYWxlbmNpYSAoTS5BLkMuKSAtIGJvdGggaW4gU3BhaW47IEVyYXNtdXMgTUMg
Q2FuY2VyIEluc3RpdHV0ZSwgUm90dGVyZGFtIChSLlcuKSwgYW5kIFJhZGJvdWQgVW5pdmVyc2l0
eSBNZWRpY2FsIENlbnRlciwgTmlqbWVnZW4gKFcuRy4pIC0gYm90aCBpbiB0aGUgTmV0aGVybGFu
ZHM7IEFicmFtc29uIENhbmNlciBDZW50ZXIsIFVuaXZlcnNpdHkgb2YgUGVubnN5bHZhbmlhLCBQ
aGlsYWRlbHBoaWEgKEQuSi5WLik7IENlbnRyZSBIb3NwaXRhbGllciBVbml2ZXJzaXRhaXJlIGRl
IFF1ZWJlYy1Vbml2ZXJzaXRlIExhdmFsLCBRdWViZWMsIFFDLCBDYW5hZGEgKFkuRi4pOyBBc2Fu
IE1lZGljYWwgQ2VudGVyIGFuZCBVbml2ZXJzaXR5IG9mIFVsc2FuIENvbGxlZ2Ugb2YgTWVkaWNp
bmUsIFNlb3VsLCBTb3V0aCBLb3JlYSAoSi4tTC5MLik7IHRoZSBVbml2ZXJzaXR5IG9mIENhbGlm
b3JuaWEsIFNhbiBGcmFuY2lzY28sIFNhbiBGcmFuY2lzY28gKEwuRi4pOyBDb21wcmVoZW5zaXZl
IENhbmNlciBDZW50ZXJzIG9mIE5ldmFkYSwgTGFzIFZlZ2FzIChOLkouVi4pOyBTbWlsb3cgQ2Fu
Y2VyIEhvc3BpdGFsLCBZYWxlIFVuaXZlcnNpdHksIE5ldyBIYXZlbiwgQ1QgKEQuUC5QLik7IEZv
bmRhemlvbmUgSVJDQ1MgSXN0aXR1dG8gTmF6aW9uYWxlIGRlaSBUdW1vcmksIE1pbGFuIChBLk4u
KTsgV2VzdG1lYWQgSG9zcGl0YWwgYW5kIE1hY3F1YXJpZSBVbml2ZXJzaXR5LCBTeWRuZXkgKEgu
Ry4pOyB0aGUgVW5pdmVyc2l0eSBvZiBTb3V0aGVybiBDYWxpZm9ybmlhIE5vcnJpcyBDb21wcmVo
ZW5zaXZlIENhbmNlciBDZW50ZXIgYW5kIEhvc3BpdGFsLCBMb3MgQW5nZWxlcyAoRC5JLlEuKTsg
SG9waXRhbCBTYWludC1Mb3VpcywgUGFyaXMgKFMuQy4pOyBTYW4gQ2FtaWxsbyBhbmQgRm9ybGFu
aW5pIEhvc3BpdGFscywgUm9tZSAoQy5OLlMuKTsgTWVyY2ssIEtlbmlsd29ydGgsIE5KIChZLk0u
LCBDLkguUC4sIFIuRi5QLik7IGFuZCBNZW1vcmlhbCBTbG9hbiBLZXR0ZXJpbmcgQ2FuY2VyIENl
bnRlciwgTmV3IFlvcmsgKEQuRi5CLikuPC9hdXRoLWFkZHJlc3M+PHRpdGxlcz48dGl0bGU+UGVt
YnJvbGl6dW1hYiBhcyBTZWNvbmQtTGluZSBUaGVyYXB5IGZvciBBZHZhbmNlZCBVcm90aGVsaWFs
IENhcmNpbm9tYTwvdGl0bGU+PHNlY29uZGFyeS10aXRsZT5OIEVuZ2wgSiBNZWQ8L3NlY29uZGFy
eS10aXRsZT48L3RpdGxlcz48cGFnZXM+MTAxNS0xMDI2PC9wYWdlcz48dm9sdW1lPjM3Njwvdm9s
dW1lPjxudW1iZXI+MTE8L251bWJlcj48ZWRpdGlvbj4yMDE3LzAyLzE4PC9lZGl0aW9uPjxrZXl3
b3Jkcz48a2V5d29yZD5BZHVsdDwva2V5d29yZD48a2V5d29yZD5BZ2VkPC9rZXl3b3JkPjxrZXl3
b3JkPkFnZWQsIDgwIGFuZCBvdmVyPC9rZXl3b3JkPjxrZXl3b3JkPkFudGlib2RpZXMsIE1vbm9j
bG9uYWwsIEh1bWFuaXplZC9hZHZlcnNlIGVmZmVjdHMvKnRoZXJhcGV1dGljIHVzZTwva2V5d29y
ZD48a2V5d29yZD5BbnRpbmVvcGxhc3RpYyBBZ2VudHMvYWR2ZXJzZSBlZmZlY3RzLyp0aGVyYXBl
dXRpYyB1c2U8L2tleXdvcmQ+PGtleXdvcmQ+RG9jZXRheGVsPC9rZXl3b3JkPjxrZXl3b3JkPkZl
bWFsZTwva2V5d29yZD48a2V5d29yZD5IdW1hbnM8L2tleXdvcmQ+PGtleXdvcmQ+TWFsZTwva2V5
d29yZD48a2V5d29yZD5NaWRkbGUgQWdlZDwva2V5d29yZD48a2V5d29yZD5OZW9wbGFzbSBSZWN1
cnJlbmNlLCBMb2NhbC9kcnVnIHRoZXJhcHk8L2tleXdvcmQ+PGtleXdvcmQ+UGFjbGl0YXhlbC90
aGVyYXBldXRpYyB1c2U8L2tleXdvcmQ+PGtleXdvcmQ+UGxhdGludW0gQ29tcG91bmRzL3RoZXJh
cGV1dGljIHVzZTwva2V5d29yZD48a2V5d29yZD5Qcm9ncmFtbWVkIENlbGwgRGVhdGggMSBSZWNl
cHRvci8qYW50YWdvbmlzdHMgJmFtcDsgaW5oaWJpdG9ycy9pbW11bm9sb2d5PC9rZXl3b3JkPjxr
ZXl3b3JkPlN1cnZpdmFsIEFuYWx5c2lzPC9rZXl3b3JkPjxrZXl3b3JkPlRheG9pZHMvdGhlcmFw
ZXV0aWMgdXNlPC9rZXl3b3JkPjxrZXl3b3JkPlVyb2xvZ2ljIE5lb3BsYXNtcy8qZHJ1ZyB0aGVy
YXB5L3BhdGhvbG9neTwva2V5d29yZD48a2V5d29yZD5Vcm90aGVsaXVtPC9rZXl3b3JkPjxrZXl3
b3JkPlZpbmJsYXN0aW5lL2FuYWxvZ3MgJmFtcDsgZGVyaXZhdGl2ZXMvdGhlcmFwZXV0aWMgdXNl
PC9rZXl3b3JkPjwva2V5d29yZHM+PGRhdGVzPjx5ZWFyPjIwMTc8L3llYXI+PHB1Yi1kYXRlcz48
ZGF0ZT5NYXIgMTY8L2RhdGU+PC9wdWItZGF0ZXM+PC9kYXRlcz48aXNibj4xNTMzLTQ0MDYgKEVs
ZWN0cm9uaWMpJiN4RDswMDI4LTQ3OTMgKExpbmtpbmcpPC9pc2JuPjxhY2Nlc3Npb24tbnVtPjI4
MjEyMDYwPC9hY2Nlc3Npb24tbnVtPjx1cmxzPjxyZWxhdGVkLXVybHM+PHVybD5odHRwczovL3d3
dy5uY2JpLm5sbS5uaWguZ292L3B1Ym1lZC8yODIxMjA2MDwvdXJsPjwvcmVsYXRlZC11cmxzPjwv
dXJscz48Y3VzdG9tMj5QTUM1NjM1NDI0PC9jdXN0b20yPjxlbGVjdHJvbmljLXJlc291cmNlLW51
bT4xMC4xMDU2L05FSk1vYTE2MTM2ODM8L2VsZWN0cm9uaWMtcmVzb3VyY2UtbnVtPjwvcmVjb3Jk
PjwvQ2l0ZT48L0VuZE5vdGU+
</w:fldData>
        </w:fldChar>
      </w:r>
      <w:r>
        <w:rPr>
          <w:rFonts w:ascii="Book Antiqua" w:eastAsia="Times New Roman" w:hAnsi="Book Antiqua" w:cs="Book Antiqua"/>
        </w:rPr>
        <w:instrText xml:space="preserve"> ADDIN EN.CITE </w:instrText>
      </w:r>
      <w:r>
        <w:rPr>
          <w:rFonts w:ascii="Book Antiqua" w:eastAsia="Times New Roman" w:hAnsi="Book Antiqua" w:cs="Book Antiqua"/>
        </w:rPr>
        <w:fldChar w:fldCharType="begin">
          <w:fldData xml:space="preserve">PEVuZE5vdGU+PENpdGU+PEF1dGhvcj5CZWxsbXVudDwvQXV0aG9yPjxZZWFyPjIwMTc8L1llYXI+
PFJlY051bT4xNjA8L1JlY051bT48RGlzcGxheVRleHQ+PHN0eWxlIGZhY2U9InN1cGVyc2NyaXB0
Ij5bOTZdPC9zdHlsZT48L0Rpc3BsYXlUZXh0PjxyZWNvcmQ+PHJlYy1udW1iZXI+MTYwPC9yZWMt
bnVtYmVyPjxmb3JlaWduLWtleXM+PGtleSBhcHA9IkVOIiBkYi1pZD0idnBzZHowMHprczByem5l
MDIwNjV6MjV4ZDV6ZXRyZHIyMjB6IiB0aW1lc3RhbXA9IjAiPjE2MDwva2V5PjwvZm9yZWlnbi1r
ZXlzPjxyZWYtdHlwZSBuYW1lPSJKb3VybmFsIEFydGljbGUiPjE3PC9yZWYtdHlwZT48Y29udHJp
YnV0b3JzPjxhdXRob3JzPjxhdXRob3I+QmVsbG11bnQsIEouPC9hdXRob3I+PGF1dGhvcj5kZSBX
aXQsIFIuPC9hdXRob3I+PGF1dGhvcj5WYXVnaG4sIEQuIEouPC9hdXRob3I+PGF1dGhvcj5GcmFk
ZXQsIFkuPC9hdXRob3I+PGF1dGhvcj5MZWUsIEouIEwuPC9hdXRob3I+PGF1dGhvcj5Gb25nLCBM
LjwvYXV0aG9yPjxhdXRob3I+Vm9nZWx6YW5nLCBOLiBKLjwvYXV0aG9yPjxhdXRob3I+Q2xpbWVu
dCwgTS4gQS48L2F1dGhvcj48YXV0aG9yPlBldHJ5bGFrLCBELiBQLjwvYXV0aG9yPjxhdXRob3I+
Q2hvdWVpcmksIFQuIEsuPC9hdXRob3I+PGF1dGhvcj5OZWNjaGksIEEuPC9hdXRob3I+PGF1dGhv
cj5HZXJyaXRzZW4sIFcuPC9hdXRob3I+PGF1dGhvcj5HdXJuZXksIEguPC9hdXRob3I+PGF1dGhv
cj5RdWlubiwgRC4gSS48L2F1dGhvcj48YXV0aG9yPkN1bGluZSwgUy48L2F1dGhvcj48YXV0aG9y
PlN0ZXJuYmVyZywgQy4gTi48L2F1dGhvcj48YXV0aG9yPk1haSwgWS48L2F1dGhvcj48YXV0aG9y
PlBvZWhsZWluLCBDLiBILjwvYXV0aG9yPjxhdXRob3I+UGVyaW5pLCBSLiBGLjwvYXV0aG9yPjxh
dXRob3I+QmFqb3JpbiwgRC4gRi48L2F1dGhvcj48YXV0aG9yPktleW5vdGUtIEludmVzdGlnYXRv
cnM8L2F1dGhvcj48L2F1dGhvcnM+PC9jb250cmlidXRvcnM+PGF1dGgtYWRkcmVzcz5Gcm9tIERh
bmEtRmFyYmVyIENhbmNlciBJbnN0aXR1dGUsIEJvc3RvbiAoSi5CLiwgVC5LLkMuKTsgUGFyYyBk
ZSBTYWx1dCBNYXIsIEhvc3BpdGFsIGRlbCBNYXIgTWVkaWNhbCBSZXNlYXJjaCBJbnN0aXR1dGUs
IEJhcmNlbG9uYSAoSi5CLiksIGFuZCBGdW5kYWNpb24gSW5zdGl0dXRvIFZhbGVuY2lhbm8gZGUg
T25jb2xvZ2lhLCBWYWxlbmNpYSAoTS5BLkMuKSAtIGJvdGggaW4gU3BhaW47IEVyYXNtdXMgTUMg
Q2FuY2VyIEluc3RpdHV0ZSwgUm90dGVyZGFtIChSLlcuKSwgYW5kIFJhZGJvdWQgVW5pdmVyc2l0
eSBNZWRpY2FsIENlbnRlciwgTmlqbWVnZW4gKFcuRy4pIC0gYm90aCBpbiB0aGUgTmV0aGVybGFu
ZHM7IEFicmFtc29uIENhbmNlciBDZW50ZXIsIFVuaXZlcnNpdHkgb2YgUGVubnN5bHZhbmlhLCBQ
aGlsYWRlbHBoaWEgKEQuSi5WLik7IENlbnRyZSBIb3NwaXRhbGllciBVbml2ZXJzaXRhaXJlIGRl
IFF1ZWJlYy1Vbml2ZXJzaXRlIExhdmFsLCBRdWViZWMsIFFDLCBDYW5hZGEgKFkuRi4pOyBBc2Fu
IE1lZGljYWwgQ2VudGVyIGFuZCBVbml2ZXJzaXR5IG9mIFVsc2FuIENvbGxlZ2Ugb2YgTWVkaWNp
bmUsIFNlb3VsLCBTb3V0aCBLb3JlYSAoSi4tTC5MLik7IHRoZSBVbml2ZXJzaXR5IG9mIENhbGlm
b3JuaWEsIFNhbiBGcmFuY2lzY28sIFNhbiBGcmFuY2lzY28gKEwuRi4pOyBDb21wcmVoZW5zaXZl
IENhbmNlciBDZW50ZXJzIG9mIE5ldmFkYSwgTGFzIFZlZ2FzIChOLkouVi4pOyBTbWlsb3cgQ2Fu
Y2VyIEhvc3BpdGFsLCBZYWxlIFVuaXZlcnNpdHksIE5ldyBIYXZlbiwgQ1QgKEQuUC5QLik7IEZv
bmRhemlvbmUgSVJDQ1MgSXN0aXR1dG8gTmF6aW9uYWxlIGRlaSBUdW1vcmksIE1pbGFuIChBLk4u
KTsgV2VzdG1lYWQgSG9zcGl0YWwgYW5kIE1hY3F1YXJpZSBVbml2ZXJzaXR5LCBTeWRuZXkgKEgu
Ry4pOyB0aGUgVW5pdmVyc2l0eSBvZiBTb3V0aGVybiBDYWxpZm9ybmlhIE5vcnJpcyBDb21wcmVo
ZW5zaXZlIENhbmNlciBDZW50ZXIgYW5kIEhvc3BpdGFsLCBMb3MgQW5nZWxlcyAoRC5JLlEuKTsg
SG9waXRhbCBTYWludC1Mb3VpcywgUGFyaXMgKFMuQy4pOyBTYW4gQ2FtaWxsbyBhbmQgRm9ybGFu
aW5pIEhvc3BpdGFscywgUm9tZSAoQy5OLlMuKTsgTWVyY2ssIEtlbmlsd29ydGgsIE5KIChZLk0u
LCBDLkguUC4sIFIuRi5QLik7IGFuZCBNZW1vcmlhbCBTbG9hbiBLZXR0ZXJpbmcgQ2FuY2VyIENl
bnRlciwgTmV3IFlvcmsgKEQuRi5CLikuPC9hdXRoLWFkZHJlc3M+PHRpdGxlcz48dGl0bGU+UGVt
YnJvbGl6dW1hYiBhcyBTZWNvbmQtTGluZSBUaGVyYXB5IGZvciBBZHZhbmNlZCBVcm90aGVsaWFs
IENhcmNpbm9tYTwvdGl0bGU+PHNlY29uZGFyeS10aXRsZT5OIEVuZ2wgSiBNZWQ8L3NlY29uZGFy
eS10aXRsZT48L3RpdGxlcz48cGFnZXM+MTAxNS0xMDI2PC9wYWdlcz48dm9sdW1lPjM3Njwvdm9s
dW1lPjxudW1iZXI+MTE8L251bWJlcj48ZWRpdGlvbj4yMDE3LzAyLzE4PC9lZGl0aW9uPjxrZXl3
b3Jkcz48a2V5d29yZD5BZHVsdDwva2V5d29yZD48a2V5d29yZD5BZ2VkPC9rZXl3b3JkPjxrZXl3
b3JkPkFnZWQsIDgwIGFuZCBvdmVyPC9rZXl3b3JkPjxrZXl3b3JkPkFudGlib2RpZXMsIE1vbm9j
bG9uYWwsIEh1bWFuaXplZC9hZHZlcnNlIGVmZmVjdHMvKnRoZXJhcGV1dGljIHVzZTwva2V5d29y
ZD48a2V5d29yZD5BbnRpbmVvcGxhc3RpYyBBZ2VudHMvYWR2ZXJzZSBlZmZlY3RzLyp0aGVyYXBl
dXRpYyB1c2U8L2tleXdvcmQ+PGtleXdvcmQ+RG9jZXRheGVsPC9rZXl3b3JkPjxrZXl3b3JkPkZl
bWFsZTwva2V5d29yZD48a2V5d29yZD5IdW1hbnM8L2tleXdvcmQ+PGtleXdvcmQ+TWFsZTwva2V5
d29yZD48a2V5d29yZD5NaWRkbGUgQWdlZDwva2V5d29yZD48a2V5d29yZD5OZW9wbGFzbSBSZWN1
cnJlbmNlLCBMb2NhbC9kcnVnIHRoZXJhcHk8L2tleXdvcmQ+PGtleXdvcmQ+UGFjbGl0YXhlbC90
aGVyYXBldXRpYyB1c2U8L2tleXdvcmQ+PGtleXdvcmQ+UGxhdGludW0gQ29tcG91bmRzL3RoZXJh
cGV1dGljIHVzZTwva2V5d29yZD48a2V5d29yZD5Qcm9ncmFtbWVkIENlbGwgRGVhdGggMSBSZWNl
cHRvci8qYW50YWdvbmlzdHMgJmFtcDsgaW5oaWJpdG9ycy9pbW11bm9sb2d5PC9rZXl3b3JkPjxr
ZXl3b3JkPlN1cnZpdmFsIEFuYWx5c2lzPC9rZXl3b3JkPjxrZXl3b3JkPlRheG9pZHMvdGhlcmFw
ZXV0aWMgdXNlPC9rZXl3b3JkPjxrZXl3b3JkPlVyb2xvZ2ljIE5lb3BsYXNtcy8qZHJ1ZyB0aGVy
YXB5L3BhdGhvbG9neTwva2V5d29yZD48a2V5d29yZD5Vcm90aGVsaXVtPC9rZXl3b3JkPjxrZXl3
b3JkPlZpbmJsYXN0aW5lL2FuYWxvZ3MgJmFtcDsgZGVyaXZhdGl2ZXMvdGhlcmFwZXV0aWMgdXNl
PC9rZXl3b3JkPjwva2V5d29yZHM+PGRhdGVzPjx5ZWFyPjIwMTc8L3llYXI+PHB1Yi1kYXRlcz48
ZGF0ZT5NYXIgMTY8L2RhdGU+PC9wdWItZGF0ZXM+PC9kYXRlcz48aXNibj4xNTMzLTQ0MDYgKEVs
ZWN0cm9uaWMpJiN4RDswMDI4LTQ3OTMgKExpbmtpbmcpPC9pc2JuPjxhY2Nlc3Npb24tbnVtPjI4
MjEyMDYwPC9hY2Nlc3Npb24tbnVtPjx1cmxzPjxyZWxhdGVkLXVybHM+PHVybD5odHRwczovL3d3
dy5uY2JpLm5sbS5uaWguZ292L3B1Ym1lZC8yODIxMjA2MDwvdXJsPjwvcmVsYXRlZC11cmxzPjwv
dXJscz48Y3VzdG9tMj5QTUM1NjM1NDI0PC9jdXN0b20yPjxlbGVjdHJvbmljLXJlc291cmNlLW51
bT4xMC4xMDU2L05FSk1vYTE2MTM2ODM8L2VsZWN0cm9uaWMtcmVzb3VyY2UtbnVtPjwvcmVjb3Jk
PjwvQ2l0ZT48L0VuZE5vdGU+
</w:fldData>
        </w:fldChar>
      </w:r>
      <w:r>
        <w:rPr>
          <w:rFonts w:ascii="Book Antiqua" w:eastAsia="Times New Roman" w:hAnsi="Book Antiqua" w:cs="Book Antiqua"/>
        </w:rPr>
        <w:instrText xml:space="preserve"> ADDIN EN.CITE.DATA </w:instrText>
      </w:r>
      <w:r>
        <w:rPr>
          <w:rFonts w:ascii="Book Antiqua" w:eastAsia="Times New Roman" w:hAnsi="Book Antiqua" w:cs="Book Antiqua"/>
        </w:rPr>
      </w:r>
      <w:r>
        <w:rPr>
          <w:rFonts w:ascii="Book Antiqua" w:eastAsia="Times New Roman" w:hAnsi="Book Antiqua" w:cs="Book Antiqua"/>
        </w:rPr>
        <w:fldChar w:fldCharType="end"/>
      </w:r>
      <w:r>
        <w:rPr>
          <w:rFonts w:ascii="Book Antiqua" w:eastAsia="Times New Roman" w:hAnsi="Book Antiqua" w:cs="Book Antiqua"/>
        </w:rPr>
      </w:r>
      <w:r>
        <w:rPr>
          <w:rFonts w:ascii="Book Antiqua" w:eastAsia="Times New Roman" w:hAnsi="Book Antiqua" w:cs="Book Antiqua"/>
        </w:rPr>
        <w:fldChar w:fldCharType="separate"/>
      </w:r>
      <w:r>
        <w:rPr>
          <w:rFonts w:ascii="Book Antiqua" w:eastAsia="Times New Roman" w:hAnsi="Book Antiqua" w:cs="Book Antiqua"/>
          <w:vertAlign w:val="superscript"/>
        </w:rPr>
        <w:t>[96]</w:t>
      </w:r>
      <w:r>
        <w:rPr>
          <w:rFonts w:ascii="Book Antiqua" w:eastAsia="Times New Roman" w:hAnsi="Book Antiqua" w:cs="Book Antiqua"/>
        </w:rPr>
        <w:fldChar w:fldCharType="end"/>
      </w:r>
      <w:r>
        <w:rPr>
          <w:rFonts w:ascii="Book Antiqua" w:eastAsia="Times New Roman" w:hAnsi="Book Antiqua" w:cs="Book Antiqua"/>
        </w:rPr>
        <w:t xml:space="preserve">, </w:t>
      </w:r>
      <w:r>
        <w:rPr>
          <w:rFonts w:ascii="Book Antiqua" w:hAnsi="Book Antiqua" w:cs="Book Antiqua"/>
        </w:rPr>
        <w:t>gastric adenocarcinoma</w:t>
      </w:r>
      <w:r>
        <w:rPr>
          <w:rFonts w:ascii="Book Antiqua" w:hAnsi="Book Antiqua" w:cs="Book Antiqua"/>
        </w:rPr>
        <w:fldChar w:fldCharType="begin"/>
      </w:r>
      <w:r>
        <w:rPr>
          <w:rFonts w:ascii="Book Antiqua" w:hAnsi="Book Antiqua" w:cs="Book Antiqua"/>
        </w:rPr>
        <w:instrText xml:space="preserve"> ADDIN EN.CITE &lt;EndNote&gt;&lt;Cite&gt;&lt;Author&gt;Li&lt;/Author&gt;&lt;Year&gt;1986&lt;/Year&gt;&lt;RecNum&gt;161&lt;/RecNum&gt;&lt;DisplayText&gt;&lt;style face="superscript"&gt;[97]&lt;/style&gt;&lt;/DisplayText&gt;&lt;record&gt;&lt;rec-number&gt;161&lt;/rec-number&gt;&lt;foreign-keys&gt;&lt;key app="EN" db-id="vpsdz00zks0rzne02065z25xd5zetrdr220z" timestamp="0"&gt;161&lt;/key&gt;&lt;/foreign-keys&gt;&lt;ref-type name="Journal Article"&gt;17&lt;/ref-type&gt;&lt;contributors&gt;&lt;authors&gt;&lt;author&gt;Li, Y. P.&lt;/author&gt;&lt;author&gt;Wang, Y. M.&lt;/author&gt;&lt;/authors&gt;&lt;/contributors&gt;&lt;titles&gt;&lt;title&gt;[Pressor mechanism of tussilagone]&lt;/title&gt;&lt;secondary-title&gt;Zhongguo Yao Li Xue Bao&lt;/secondary-title&gt;&lt;/titles&gt;&lt;pages&gt;333-6&lt;/pages&gt;&lt;volume&gt;7&lt;/volume&gt;&lt;number&gt;4&lt;/number&gt;&lt;edition&gt;1986/07/01&lt;/edition&gt;&lt;keywords&gt;&lt;keyword&gt;Animals&lt;/keyword&gt;&lt;keyword&gt;Aorta&lt;/keyword&gt;&lt;keyword&gt;Blood Pressure/*drug effects&lt;/keyword&gt;&lt;keyword&gt;Calcium/physiology&lt;/keyword&gt;&lt;keyword&gt;Cats&lt;/keyword&gt;&lt;keyword&gt;Female&lt;/keyword&gt;&lt;keyword&gt;Male&lt;/keyword&gt;&lt;keyword&gt;Muscle Contraction/*drug effects&lt;/keyword&gt;&lt;keyword&gt;Muscle, Smooth, Vascular/*drug effects&lt;/keyword&gt;&lt;keyword&gt;Rabbits&lt;/keyword&gt;&lt;keyword&gt;*Sesquiterpenes&lt;/keyword&gt;&lt;keyword&gt;Terpenes/*pharmacology&lt;/keyword&gt;&lt;keyword&gt;Vasoconstrictor Agents&lt;/keyword&gt;&lt;/keywords&gt;&lt;dates&gt;&lt;year&gt;1986&lt;/year&gt;&lt;pub-dates&gt;&lt;date&gt;Jul&lt;/date&gt;&lt;/pub-dates&gt;&lt;/dates&gt;&lt;isbn&gt;0253-9756 (Print)&amp;#xD;0253-9756 (Linking)&lt;/isbn&gt;&lt;accession-num&gt;2954393&lt;/accession-num&gt;&lt;urls&gt;&lt;related-urls&gt;&lt;url&gt;https://www.ncbi.nlm.nih.gov/pubmed/2954393&lt;/url&gt;&lt;/related-urls&gt;&lt;/urls&gt;&lt;/record&gt;&lt;/Cite&gt;&lt;/EndNote&gt;</w:instrText>
      </w:r>
      <w:r>
        <w:rPr>
          <w:rFonts w:ascii="Book Antiqua" w:hAnsi="Book Antiqua" w:cs="Book Antiqua"/>
        </w:rPr>
        <w:fldChar w:fldCharType="separate"/>
      </w:r>
      <w:r>
        <w:rPr>
          <w:rFonts w:ascii="Book Antiqua" w:hAnsi="Book Antiqua" w:cs="Book Antiqua"/>
          <w:vertAlign w:val="superscript"/>
        </w:rPr>
        <w:t>[97]</w:t>
      </w:r>
      <w:r>
        <w:rPr>
          <w:rFonts w:ascii="Book Antiqua" w:hAnsi="Book Antiqua" w:cs="Book Antiqua"/>
        </w:rPr>
        <w:fldChar w:fldCharType="end"/>
      </w:r>
      <w:r>
        <w:rPr>
          <w:rFonts w:ascii="Book Antiqua" w:eastAsia="Times New Roman" w:hAnsi="Book Antiqua" w:cs="Book Antiqua"/>
        </w:rPr>
        <w:t>,</w:t>
      </w:r>
      <w:r>
        <w:rPr>
          <w:rFonts w:ascii="Book Antiqua" w:hAnsi="Book Antiqua" w:cs="Book Antiqua"/>
        </w:rPr>
        <w:t xml:space="preserve"> colorectal cancer</w:t>
      </w:r>
      <w:r>
        <w:rPr>
          <w:rFonts w:ascii="Book Antiqua" w:hAnsi="Book Antiqua" w:cs="Book Antiqua"/>
          <w:shd w:val="clear" w:color="auto" w:fill="FFFFFF"/>
        </w:rPr>
        <w:fldChar w:fldCharType="begin">
          <w:fldData xml:space="preserve">PEVuZE5vdGU+PENpdGU+PEF1dGhvcj5PdmVybWFuPC9BdXRob3I+PFllYXI+MjAxNzwvWWVhcj48
UmVjTnVtPjE2MjwvUmVjTnVtPjxEaXNwbGF5VGV4dD48c3R5bGUgZmFjZT0ic3VwZXJzY3JpcHQi
Pls5OF08L3N0eWxlPjwvRGlzcGxheVRleHQ+PHJlY29yZD48cmVjLW51bWJlcj4xNjI8L3JlYy1u
dW1iZXI+PGZvcmVpZ24ta2V5cz48a2V5IGFwcD0iRU4iIGRiLWlkPSJ2cHNkejAwemtzMHJ6bmUw
MjA2NXoyNXhkNXpldHJkcjIyMHoiIHRpbWVzdGFtcD0iMCI+MTYyPC9rZXk+PC9mb3JlaWduLWtl
eXM+PHJlZi10eXBlIG5hbWU9IkpvdXJuYWwgQXJ0aWNsZSI+MTc8L3JlZi10eXBlPjxjb250cmli
dXRvcnM+PGF1dGhvcnM+PGF1dGhvcj5PdmVybWFuLCBNLiBKLjwvYXV0aG9yPjxhdXRob3I+TWNE
ZXJtb3R0LCBSLjwvYXV0aG9yPjxhdXRob3I+TGVhY2gsIEouIEwuPC9hdXRob3I+PGF1dGhvcj5M
b25hcmRpLCBTLjwvYXV0aG9yPjxhdXRob3I+TGVueiwgSC4gSi48L2F1dGhvcj48YXV0aG9yPk1v
cnNlLCBNLiBBLjwvYXV0aG9yPjxhdXRob3I+RGVzYWksIEouPC9hdXRob3I+PGF1dGhvcj5IaWxs
LCBBLjwvYXV0aG9yPjxhdXRob3I+QXhlbHNvbiwgTS48L2F1dGhvcj48YXV0aG9yPk1vc3MsIFIu
IEEuPC9hdXRob3I+PGF1dGhvcj5Hb2xkYmVyZywgTS4gVi48L2F1dGhvcj48YXV0aG9yPkNhbywg
Wi4gQS48L2F1dGhvcj48YXV0aG9yPkxlZGVpbmUsIEouIE0uPC9hdXRob3I+PGF1dGhvcj5NYWds
aW50ZSwgRy4gQS48L2F1dGhvcj48YXV0aG9yPktvcGV0eiwgUy48L2F1dGhvcj48YXV0aG9yPkFu
ZHJlLCBULjwvYXV0aG9yPjwvYXV0aG9ycz48L2NvbnRyaWJ1dG9ycz48YXV0aC1hZGRyZXNzPlRo
ZSBVbml2ZXJzaXR5IG9mIFRleGFzIE1EIEFuZGVyc29uIENhbmNlciBDZW50ZXIsIEhvdXN0b24s
IFRYLCBVU0EuIEVsZWN0cm9uaWMgYWRkcmVzczogbW92ZXJtYW5AbWRhbmRlcnNvbi5vcmcuJiN4
RDtTdCBWaW5jZW50JmFwb3M7cyBVbml2ZXJzaXR5IEhvc3BpdGFsIGFuZCBDYW5jZXIgVHJpYWxz
IElyZWxhbmQsIER1YmxpbiwgSXJlbGFuZC4mI3hEO0FsbGluYSBIZWFsdGggU3lzdGVtLCBNaW5u
ZWFwb2xpcywgTU4sIFVTQS4mI3hEO0lzdGl0dXRvIE9uY29sb2dpY28gVmVuZXRvIElPVi1JUkNT
UywgUGFkb3ZhLCBJdGFseS4mI3hEO1VTQyBOb3JyaXMgQ29tcHJlaGVuc2l2ZSBDYW5jZXIgQ2Vu
dGVyLCBMb3MgQW5nZWxlcywgQ0EsIFVTQS4mI3hEO0R1a2UgVW5pdmVyc2l0eSBNZWRpY2FsIENl
bnRlciwgRHVyaGFtLCBOQywgVVNBLiYjeEQ7Um95YWwgTWVsYm91cm5lIEhvc3BpdGFsL1BldGVy
IE1hY0NhbGx1bSBDYW5jZXIgQ2VudHJlLCBWaWN0b3JpYSwgVklDLCBBdXN0cmFsaWEuJiN4RDtU
YXNtYW4gT25jb2xvZ3kgUmVzZWFyY2ggTHRkLCBTb3V0aHBvcnQsIFF1ZWVuc2xhbmQsIFFMRCwg
QXVzdHJhbGlhLiYjeEQ7QnJpc3RvbC1NeWVycyBTcXVpYmIsIFByaW5jZXRvbiwgTkosIFVTQS4m
I3hEO0JyaXN0b2wtTXllcnMgU3F1aWJiLCBCcmFpbmUtTCZhcG9zO0FsbGV1ZCwgQmVsZ2l1bS4m
I3hEO1RoZSBVbml2ZXJzaXR5IG9mIFRleGFzIE1EIEFuZGVyc29uIENhbmNlciBDZW50ZXIsIEhv
dXN0b24sIFRYLCBVU0EuJiN4RDtIb3BpdGFsIFNhaW50IEFudG9pbmUsIEFzc2lzdGFuY2UgUHVi
bGlxdWUgSG9waXRhdXggZGUgUGFyaXMgYW5kIFNvcmJvbm5lIFVuaXZlcnNpdGVzLCBVTVBDIFBh
cmlzIDA2LCBQYXJpcywgRnJhbmNlLjwvYXV0aC1hZGRyZXNzPjx0aXRsZXM+PHRpdGxlPk5pdm9s
dW1hYiBpbiBwYXRpZW50cyB3aXRoIG1ldGFzdGF0aWMgRE5BIG1pc21hdGNoIHJlcGFpci1kZWZp
Y2llbnQgb3IgbWljcm9zYXRlbGxpdGUgaW5zdGFiaWxpdHktaGlnaCBjb2xvcmVjdGFsIGNhbmNl
ciAoQ2hlY2tNYXRlIDE0Mik6IGFuIG9wZW4tbGFiZWwsIG11bHRpY2VudHJlLCBwaGFzZSAyIHN0
dWR5PC90aXRsZT48c2Vjb25kYXJ5LXRpdGxlPkxhbmNldCBPbmNvbDwvc2Vjb25kYXJ5LXRpdGxl
PjwvdGl0bGVzPjxwYWdlcz4xMTgyLTExOTE8L3BhZ2VzPjx2b2x1bWU+MTg8L3ZvbHVtZT48bnVt
YmVyPjk8L251bWJlcj48ZWRpdGlvbj4yMDE3LzA3LzI1PC9lZGl0aW9uPjxrZXl3b3Jkcz48a2V5
d29yZD5BZHVsdDwva2V5d29yZD48a2V5d29yZD5BbnRpYm9kaWVzLCBNb25vY2xvbmFsLyp0aGVy
YXBldXRpYyB1c2U8L2tleXdvcmQ+PGtleXdvcmQ+QW50aW5lb3BsYXN0aWMgQWdlbnRzLyp0aGVy
YXBldXRpYyB1c2U8L2tleXdvcmQ+PGtleXdvcmQ+Q2FyY2lub21hLypkcnVnIHRoZXJhcHkvZ2Vu
ZXRpY3Mvc2Vjb25kYXJ5PC9rZXl3b3JkPjxrZXl3b3JkPkNvbG9yZWN0YWwgTmVvcGxhc21zL2dl
bmV0aWNzL21vcnRhbGl0eS8qcGF0aG9sb2d5PC9rZXl3b3JkPjxrZXl3b3JkPipETkEgTWlzbWF0
Y2ggUmVwYWlyPC9rZXl3b3JkPjxrZXl3b3JkPkRpc2Vhc2UtRnJlZSBTdXJ2aXZhbDwva2V5d29y
ZD48a2V5d29yZD5GZW1hbGU8L2tleXdvcmQ+PGtleXdvcmQ+SHVtYW5zPC9rZXl3b3JkPjxrZXl3
b3JkPk1hbGU8L2tleXdvcmQ+PGtleXdvcmQ+Kk1pY3Jvc2F0ZWxsaXRlIEluc3RhYmlsaXR5PC9r
ZXl3b3JkPjxrZXl3b3JkPk1pZGRsZSBBZ2VkPC9rZXl3b3JkPjxrZXl3b3JkPk5pdm9sdW1hYjwv
a2V5d29yZD48a2V5d29yZD5Qcm9ncmFtbWVkIENlbGwgRGVhdGggMSBSZWNlcHRvci9hbnRhZ29u
aXN0cyAmYW1wOyBpbmhpYml0b3JzPC9rZXl3b3JkPjxrZXl3b3JkPlRyZWF0bWVudCBPdXRjb21l
PC9rZXl3b3JkPjwva2V5d29yZHM+PGRhdGVzPjx5ZWFyPjIwMTc8L3llYXI+PHB1Yi1kYXRlcz48
ZGF0ZT5TZXA8L2RhdGU+PC9wdWItZGF0ZXM+PC9kYXRlcz48aXNibj4xNDc0LTU0ODggKEVsZWN0
cm9uaWMpJiN4RDsxNDcwLTIwNDUgKExpbmtpbmcpPC9pc2JuPjxhY2Nlc3Npb24tbnVtPjI4NzM0
NzU5PC9hY2Nlc3Npb24tbnVtPjx1cmxzPjxyZWxhdGVkLXVybHM+PHVybD5odHRwczovL3d3dy5u
Y2JpLm5sbS5uaWguZ292L3B1Ym1lZC8yODczNDc1OTwvdXJsPjwvcmVsYXRlZC11cmxzPjwvdXJs
cz48Y3VzdG9tMj5QTUM2MjA3MDcyPC9jdXN0b20yPjxlbGVjdHJvbmljLXJlc291cmNlLW51bT4x
MC4xMDE2L1MxNDcwLTIwNDUoMTcpMzA0MjItOTwvZWxlY3Ryb25pYy1yZXNvdXJjZS1udW0+PC9y
ZWNvcmQ+PC9DaXRlPjwvRW5kTm90ZT5AAD==
</w:fldData>
        </w:fldChar>
      </w:r>
      <w:r>
        <w:rPr>
          <w:rFonts w:ascii="Book Antiqua" w:hAnsi="Book Antiqua" w:cs="Book Antiqua"/>
          <w:shd w:val="clear" w:color="auto" w:fill="FFFFFF"/>
        </w:rPr>
        <w:instrText xml:space="preserve"> ADDIN EN.CITE </w:instrText>
      </w:r>
      <w:r>
        <w:rPr>
          <w:rFonts w:ascii="Book Antiqua" w:hAnsi="Book Antiqua" w:cs="Book Antiqua"/>
          <w:shd w:val="clear" w:color="auto" w:fill="FFFFFF"/>
        </w:rPr>
        <w:fldChar w:fldCharType="begin">
          <w:fldData xml:space="preserve">PEVuZE5vdGU+PENpdGU+PEF1dGhvcj5PdmVybWFuPC9BdXRob3I+PFllYXI+MjAxNzwvWWVhcj48
UmVjTnVtPjE2MjwvUmVjTnVtPjxEaXNwbGF5VGV4dD48c3R5bGUgZmFjZT0ic3VwZXJzY3JpcHQi
Pls5OF08L3N0eWxlPjwvRGlzcGxheVRleHQ+PHJlY29yZD48cmVjLW51bWJlcj4xNjI8L3JlYy1u
dW1iZXI+PGZvcmVpZ24ta2V5cz48a2V5IGFwcD0iRU4iIGRiLWlkPSJ2cHNkejAwemtzMHJ6bmUw
MjA2NXoyNXhkNXpldHJkcjIyMHoiIHRpbWVzdGFtcD0iMCI+MTYyPC9rZXk+PC9mb3JlaWduLWtl
eXM+PHJlZi10eXBlIG5hbWU9IkpvdXJuYWwgQXJ0aWNsZSI+MTc8L3JlZi10eXBlPjxjb250cmli
dXRvcnM+PGF1dGhvcnM+PGF1dGhvcj5PdmVybWFuLCBNLiBKLjwvYXV0aG9yPjxhdXRob3I+TWNE
ZXJtb3R0LCBSLjwvYXV0aG9yPjxhdXRob3I+TGVhY2gsIEouIEwuPC9hdXRob3I+PGF1dGhvcj5M
b25hcmRpLCBTLjwvYXV0aG9yPjxhdXRob3I+TGVueiwgSC4gSi48L2F1dGhvcj48YXV0aG9yPk1v
cnNlLCBNLiBBLjwvYXV0aG9yPjxhdXRob3I+RGVzYWksIEouPC9hdXRob3I+PGF1dGhvcj5IaWxs
LCBBLjwvYXV0aG9yPjxhdXRob3I+QXhlbHNvbiwgTS48L2F1dGhvcj48YXV0aG9yPk1vc3MsIFIu
IEEuPC9hdXRob3I+PGF1dGhvcj5Hb2xkYmVyZywgTS4gVi48L2F1dGhvcj48YXV0aG9yPkNhbywg
Wi4gQS48L2F1dGhvcj48YXV0aG9yPkxlZGVpbmUsIEouIE0uPC9hdXRob3I+PGF1dGhvcj5NYWds
aW50ZSwgRy4gQS48L2F1dGhvcj48YXV0aG9yPktvcGV0eiwgUy48L2F1dGhvcj48YXV0aG9yPkFu
ZHJlLCBULjwvYXV0aG9yPjwvYXV0aG9ycz48L2NvbnRyaWJ1dG9ycz48YXV0aC1hZGRyZXNzPlRo
ZSBVbml2ZXJzaXR5IG9mIFRleGFzIE1EIEFuZGVyc29uIENhbmNlciBDZW50ZXIsIEhvdXN0b24s
IFRYLCBVU0EuIEVsZWN0cm9uaWMgYWRkcmVzczogbW92ZXJtYW5AbWRhbmRlcnNvbi5vcmcuJiN4
RDtTdCBWaW5jZW50JmFwb3M7cyBVbml2ZXJzaXR5IEhvc3BpdGFsIGFuZCBDYW5jZXIgVHJpYWxz
IElyZWxhbmQsIER1YmxpbiwgSXJlbGFuZC4mI3hEO0FsbGluYSBIZWFsdGggU3lzdGVtLCBNaW5u
ZWFwb2xpcywgTU4sIFVTQS4mI3hEO0lzdGl0dXRvIE9uY29sb2dpY28gVmVuZXRvIElPVi1JUkNT
UywgUGFkb3ZhLCBJdGFseS4mI3hEO1VTQyBOb3JyaXMgQ29tcHJlaGVuc2l2ZSBDYW5jZXIgQ2Vu
dGVyLCBMb3MgQW5nZWxlcywgQ0EsIFVTQS4mI3hEO0R1a2UgVW5pdmVyc2l0eSBNZWRpY2FsIENl
bnRlciwgRHVyaGFtLCBOQywgVVNBLiYjeEQ7Um95YWwgTWVsYm91cm5lIEhvc3BpdGFsL1BldGVy
IE1hY0NhbGx1bSBDYW5jZXIgQ2VudHJlLCBWaWN0b3JpYSwgVklDLCBBdXN0cmFsaWEuJiN4RDtU
YXNtYW4gT25jb2xvZ3kgUmVzZWFyY2ggTHRkLCBTb3V0aHBvcnQsIFF1ZWVuc2xhbmQsIFFMRCwg
QXVzdHJhbGlhLiYjeEQ7QnJpc3RvbC1NeWVycyBTcXVpYmIsIFByaW5jZXRvbiwgTkosIFVTQS4m
I3hEO0JyaXN0b2wtTXllcnMgU3F1aWJiLCBCcmFpbmUtTCZhcG9zO0FsbGV1ZCwgQmVsZ2l1bS4m
I3hEO1RoZSBVbml2ZXJzaXR5IG9mIFRleGFzIE1EIEFuZGVyc29uIENhbmNlciBDZW50ZXIsIEhv
dXN0b24sIFRYLCBVU0EuJiN4RDtIb3BpdGFsIFNhaW50IEFudG9pbmUsIEFzc2lzdGFuY2UgUHVi
bGlxdWUgSG9waXRhdXggZGUgUGFyaXMgYW5kIFNvcmJvbm5lIFVuaXZlcnNpdGVzLCBVTVBDIFBh
cmlzIDA2LCBQYXJpcywgRnJhbmNlLjwvYXV0aC1hZGRyZXNzPjx0aXRsZXM+PHRpdGxlPk5pdm9s
dW1hYiBpbiBwYXRpZW50cyB3aXRoIG1ldGFzdGF0aWMgRE5BIG1pc21hdGNoIHJlcGFpci1kZWZp
Y2llbnQgb3IgbWljcm9zYXRlbGxpdGUgaW5zdGFiaWxpdHktaGlnaCBjb2xvcmVjdGFsIGNhbmNl
ciAoQ2hlY2tNYXRlIDE0Mik6IGFuIG9wZW4tbGFiZWwsIG11bHRpY2VudHJlLCBwaGFzZSAyIHN0
dWR5PC90aXRsZT48c2Vjb25kYXJ5LXRpdGxlPkxhbmNldCBPbmNvbDwvc2Vjb25kYXJ5LXRpdGxl
PjwvdGl0bGVzPjxwYWdlcz4xMTgyLTExOTE8L3BhZ2VzPjx2b2x1bWU+MTg8L3ZvbHVtZT48bnVt
YmVyPjk8L251bWJlcj48ZWRpdGlvbj4yMDE3LzA3LzI1PC9lZGl0aW9uPjxrZXl3b3Jkcz48a2V5
d29yZD5BZHVsdDwva2V5d29yZD48a2V5d29yZD5BbnRpYm9kaWVzLCBNb25vY2xvbmFsLyp0aGVy
YXBldXRpYyB1c2U8L2tleXdvcmQ+PGtleXdvcmQ+QW50aW5lb3BsYXN0aWMgQWdlbnRzLyp0aGVy
YXBldXRpYyB1c2U8L2tleXdvcmQ+PGtleXdvcmQ+Q2FyY2lub21hLypkcnVnIHRoZXJhcHkvZ2Vu
ZXRpY3Mvc2Vjb25kYXJ5PC9rZXl3b3JkPjxrZXl3b3JkPkNvbG9yZWN0YWwgTmVvcGxhc21zL2dl
bmV0aWNzL21vcnRhbGl0eS8qcGF0aG9sb2d5PC9rZXl3b3JkPjxrZXl3b3JkPipETkEgTWlzbWF0
Y2ggUmVwYWlyPC9rZXl3b3JkPjxrZXl3b3JkPkRpc2Vhc2UtRnJlZSBTdXJ2aXZhbDwva2V5d29y
ZD48a2V5d29yZD5GZW1hbGU8L2tleXdvcmQ+PGtleXdvcmQ+SHVtYW5zPC9rZXl3b3JkPjxrZXl3
b3JkPk1hbGU8L2tleXdvcmQ+PGtleXdvcmQ+Kk1pY3Jvc2F0ZWxsaXRlIEluc3RhYmlsaXR5PC9r
ZXl3b3JkPjxrZXl3b3JkPk1pZGRsZSBBZ2VkPC9rZXl3b3JkPjxrZXl3b3JkPk5pdm9sdW1hYjwv
a2V5d29yZD48a2V5d29yZD5Qcm9ncmFtbWVkIENlbGwgRGVhdGggMSBSZWNlcHRvci9hbnRhZ29u
aXN0cyAmYW1wOyBpbmhpYml0b3JzPC9rZXl3b3JkPjxrZXl3b3JkPlRyZWF0bWVudCBPdXRjb21l
PC9rZXl3b3JkPjwva2V5d29yZHM+PGRhdGVzPjx5ZWFyPjIwMTc8L3llYXI+PHB1Yi1kYXRlcz48
ZGF0ZT5TZXA8L2RhdGU+PC9wdWItZGF0ZXM+PC9kYXRlcz48aXNibj4xNDc0LTU0ODggKEVsZWN0
cm9uaWMpJiN4RDsxNDcwLTIwNDUgKExpbmtpbmcpPC9pc2JuPjxhY2Nlc3Npb24tbnVtPjI4NzM0
NzU5PC9hY2Nlc3Npb24tbnVtPjx1cmxzPjxyZWxhdGVkLXVybHM+PHVybD5odHRwczovL3d3dy5u
Y2JpLm5sbS5uaWguZ292L3B1Ym1lZC8yODczNDc1OTwvdXJsPjwvcmVsYXRlZC11cmxzPjwvdXJs
cz48Y3VzdG9tMj5QTUM2MjA3MDcyPC9jdXN0b20yPjxlbGVjdHJvbmljLXJlc291cmNlLW51bT4x
MC4xMDE2L1MxNDcwLTIwNDUoMTcpMzA0MjItOTwvZWxlY3Ryb25pYy1yZXNvdXJjZS1udW0+PC9y
ZWNvcmQ+PC9DaXRlPjwvRW5kTm90ZT5AAD==
</w:fldData>
        </w:fldChar>
      </w:r>
      <w:r>
        <w:rPr>
          <w:rFonts w:ascii="Book Antiqua" w:hAnsi="Book Antiqua" w:cs="Book Antiqua"/>
          <w:shd w:val="clear" w:color="auto" w:fill="FFFFFF"/>
        </w:rPr>
        <w:instrText xml:space="preserve"> ADDIN EN.CITE.DATA </w:instrText>
      </w:r>
      <w:r>
        <w:rPr>
          <w:rFonts w:ascii="Book Antiqua" w:hAnsi="Book Antiqua" w:cs="Book Antiqua"/>
          <w:shd w:val="clear" w:color="auto" w:fill="FFFFFF"/>
        </w:rPr>
      </w:r>
      <w:r>
        <w:rPr>
          <w:rFonts w:ascii="Book Antiqua" w:hAnsi="Book Antiqua" w:cs="Book Antiqua"/>
          <w:shd w:val="clear" w:color="auto" w:fill="FFFFFF"/>
        </w:rPr>
        <w:fldChar w:fldCharType="end"/>
      </w:r>
      <w:r>
        <w:rPr>
          <w:rFonts w:ascii="Book Antiqua" w:hAnsi="Book Antiqua" w:cs="Book Antiqua"/>
          <w:shd w:val="clear" w:color="auto" w:fill="FFFFFF"/>
        </w:rPr>
      </w:r>
      <w:r>
        <w:rPr>
          <w:rFonts w:ascii="Book Antiqua" w:hAnsi="Book Antiqua" w:cs="Book Antiqua"/>
          <w:shd w:val="clear" w:color="auto" w:fill="FFFFFF"/>
        </w:rPr>
        <w:fldChar w:fldCharType="separate"/>
      </w:r>
      <w:r>
        <w:rPr>
          <w:rFonts w:ascii="Book Antiqua" w:hAnsi="Book Antiqua" w:cs="Book Antiqua"/>
          <w:shd w:val="clear" w:color="auto" w:fill="FFFFFF"/>
          <w:vertAlign w:val="superscript"/>
        </w:rPr>
        <w:t>[98]</w:t>
      </w:r>
      <w:r>
        <w:rPr>
          <w:rFonts w:ascii="Book Antiqua" w:hAnsi="Book Antiqua" w:cs="Book Antiqua"/>
          <w:shd w:val="clear" w:color="auto" w:fill="FFFFFF"/>
        </w:rPr>
        <w:fldChar w:fldCharType="end"/>
      </w:r>
      <w:r>
        <w:rPr>
          <w:rFonts w:ascii="Book Antiqua" w:hAnsi="Book Antiqua" w:cs="Book Antiqua"/>
        </w:rPr>
        <w:t xml:space="preserve"> and advanced hepatocellular carcinoma</w:t>
      </w:r>
      <w:r>
        <w:rPr>
          <w:rFonts w:ascii="Book Antiqua" w:eastAsia="Times New Roman" w:hAnsi="Book Antiqua" w:cs="Book Antiqua"/>
        </w:rPr>
        <w:fldChar w:fldCharType="begin">
          <w:fldData xml:space="preserve">PEVuZE5vdGU+PENpdGU+PEF1dGhvcj5FbC1LaG91ZWlyeTwvQXV0aG9yPjxZZWFyPjIwMTc8L1ll
YXI+PFJlY051bT4xNjM8L1JlY051bT48RGlzcGxheVRleHQ+PHN0eWxlIGZhY2U9InN1cGVyc2Ny
aXB0Ij5bOTldPC9zdHlsZT48L0Rpc3BsYXlUZXh0PjxyZWNvcmQ+PHJlYy1udW1iZXI+MTYzPC9y
ZWMtbnVtYmVyPjxmb3JlaWduLWtleXM+PGtleSBhcHA9IkVOIiBkYi1pZD0idnBzZHowMHprczBy
em5lMDIwNjV6MjV4ZDV6ZXRyZHIyMjB6IiB0aW1lc3RhbXA9IjAiPjE2Mzwva2V5PjwvZm9yZWln
bi1rZXlzPjxyZWYtdHlwZSBuYW1lPSJKb3VybmFsIEFydGljbGUiPjE3PC9yZWYtdHlwZT48Y29u
dHJpYnV0b3JzPjxhdXRob3JzPjxhdXRob3I+RWwtS2hvdWVpcnksIEEuIEIuPC9hdXRob3I+PGF1
dGhvcj5TYW5ncm8sIEIuPC9hdXRob3I+PGF1dGhvcj5ZYXUsIFQuPC9hdXRob3I+PGF1dGhvcj5D
cm9jZW56aSwgVC4gUy48L2F1dGhvcj48YXV0aG9yPkt1ZG8sIE0uPC9hdXRob3I+PGF1dGhvcj5I
c3UsIEMuPC9hdXRob3I+PGF1dGhvcj5LaW0sIFQuIFkuPC9hdXRob3I+PGF1dGhvcj5DaG9vLCBT
LiBQLjwvYXV0aG9yPjxhdXRob3I+VHJvamFuLCBKLjwvYXV0aG9yPjxhdXRob3I+V2VsbGluZywg
VC4gSC4gUmQ8L2F1dGhvcj48YXV0aG9yPk1leWVyLCBULjwvYXV0aG9yPjxhdXRob3I+S2FuZywg
WS4gSy48L2F1dGhvcj48YXV0aG9yPlllbywgVy48L2F1dGhvcj48YXV0aG9yPkNob3ByYSwgQS48
L2F1dGhvcj48YXV0aG9yPkFuZGVyc29uLCBKLjwvYXV0aG9yPjxhdXRob3I+RGVsYSBDcnV6LCBD
LjwvYXV0aG9yPjxhdXRob3I+TGFuZywgTC48L2F1dGhvcj48YXV0aG9yPk5lZWx5LCBKLjwvYXV0
aG9yPjxhdXRob3I+VGFuZywgSC48L2F1dGhvcj48YXV0aG9yPkRhc3RhbmksIEguIEIuPC9hdXRo
b3I+PGF1dGhvcj5NZWxlcm8sIEkuPC9hdXRob3I+PC9hdXRob3JzPjwvY29udHJpYnV0b3JzPjxh
dXRoLWFkZHJlc3M+VVNDIE5vcnJpcyBDb21wcmVoZW5zaXZlIENhbmNlciBDZW50ZXIsIExvcyBB
bmdlbGVzLCBDQSwgVVNBLiBFbGVjdHJvbmljIGFkZHJlc3M6IGVsa2hvdWVpQG1lZC51c2MuZWR1
LiYjeEQ7Q2xpbmljYSBVbml2ZXJzaWRhZCBkZSBOYXZhcnJhIGFuZCBDSUJFUkVIRCwgUGFtcGxv
bmEsIFNwYWluLiYjeEQ7VW5pdmVyc2l0eSBvZiBIb25nIEtvbmcsIEhvbmcgS29uZyBTcGVjaWFs
IEFkbWluaXN0cmF0aXZlIFJlZ2lvbiwgQ2hpbmEuJiN4RDtQcm92aWRlbmNlIENhbmNlciBDZW50
ZXIsIFBvcnRsYW5kLCBPUiwgVVNBLiYjeEQ7S2luZGFpIFVuaXZlcnNpdHkgRmFjdWx0eSBvZiBN
ZWRpY2luZSwgT3Nha2EsIEphcGFuLiYjeEQ7TmF0aW9uYWwgVGFpd2FuIFVuaXZlcnNpdHkgSG9z
cGl0YWwsIFRhaXBlaSwgVGFpd2FuLiYjeEQ7U2VvdWwgTmF0aW9uYWwgVW5pdmVyc2l0eSBIb3Nw
aXRhbCwgU2VvdWwsIFNvdXRoIEtvcmVhLiYjeEQ7TmF0aW9uYWwgQ2FuY2VyIENlbnRlciwgU2lu
Z2Fwb3JlLiYjeEQ7R29ldGhlIFVuaXZlcnNpdHkgSG9zcGl0YWwgYW5kIENhbmNlciBDZW50ZXIs
IEZyYW5rZnVydCwgR2VybWFueS4mI3hEO1VuaXZlcnNpdHkgb2YgTWljaGlnYW4gU2Nob29sIG9m
IE1lZGljaW5lLCBBbm4gQXJib3IsIE1JLCBVU0EuJiN4RDtSb3lhbCBGcmVlIEhvc3BpdGFsLCBM
b25kb24sIFVLLiYjeEQ7QXNhbiBNZWRpY2FsIENlbnRlciwgVW5pdmVyc2l0eSBvZiBVbHNhbiwg
U2VvdWwsIFNvdXRoIEtvcmVhLiYjeEQ7Q2hpbmVzZSBVbml2ZXJzaXR5IG9mIEhvbmcgS29uZywg
SG9uZyBLb25nIFNwZWNpYWwgQWRtaW5pc3RyYXRpdmUgUmVnaW9uLCBDaGluYS4mI3hEO0pvaG5z
IEhvcGtpbnMgU2luZ2Fwb3JlIEludGVybmF0aW9uYWwgTWVkaWNhbCBDZW50cmUsIFNpbmdhcG9y
ZS4mI3hEO0JyaXN0b2wtTXllcnMgU3F1aWJiLCBQcmluY2V0b24sIE5KLCBVU0EuJiN4RDtCaW9t
ZWRpY2FsIFJlc2VhcmNoIE5ldHdvcmsgaW4gT25jb2xvZ3kgKENJQkVST05DKSwgUGFtcGxvbmEs
IFNwYWluOyBDZW50ZXIgZm9yIEFwcGxpZWQgTWVkaWNhbCBSZXNlYXJjaCAoQ0lNQSksIFBhbXBs
b25hLCBTcGFpbi48L2F1dGgtYWRkcmVzcz48dGl0bGVzPjx0aXRsZT5OaXZvbHVtYWIgaW4gcGF0
aWVudHMgd2l0aCBhZHZhbmNlZCBoZXBhdG9jZWxsdWxhciBjYXJjaW5vbWEgKENoZWNrTWF0ZSAw
NDApOiBhbiBvcGVuLWxhYmVsLCBub24tY29tcGFyYXRpdmUsIHBoYXNlIDEvMiBkb3NlIGVzY2Fs
YXRpb24gYW5kIGV4cGFuc2lvbiB0cmlhbDwvdGl0bGU+PHNlY29uZGFyeS10aXRsZT5MYW5jZXQ8
L3NlY29uZGFyeS10aXRsZT48L3RpdGxlcz48cGFnZXM+MjQ5Mi0yNTAyPC9wYWdlcz48dm9sdW1l
PjM4OTwvdm9sdW1lPjxudW1iZXI+MTAwODg8L251bWJlcj48ZWRpdGlvbj4yMDE3LzA0LzI1PC9l
ZGl0aW9uPjxrZXl3b3Jkcz48a2V5d29yZD5BZ2VkPC9rZXl3b3JkPjxrZXl3b3JkPkFudGlib2Rp
ZXMsIE1vbm9jbG9uYWwvKmFkbWluaXN0cmF0aW9uICZhbXA7IGRvc2FnZS9hZHZlcnNlIGVmZmVj
dHM8L2tleXdvcmQ+PGtleXdvcmQ+QW50aW5lb3BsYXN0aWMgQWdlbnRzLyphZG1pbmlzdHJhdGlv
biAmYW1wOyBkb3NhZ2UvYWR2ZXJzZSBlZmZlY3RzPC9rZXl3b3JkPjxrZXl3b3JkPkI3LUgxIEFu
dGlnZW4vbWV0YWJvbGlzbTwva2V5d29yZD48a2V5d29yZD5CaW9tYXJrZXJzLCBUdW1vci9tZXRh
Ym9saXNtPC9rZXl3b3JkPjxrZXl3b3JkPkNhcmNpbm9tYSwgSGVwYXRvY2VsbHVsYXIvKmRydWcg
dGhlcmFweS9wYXRob2xvZ3k8L2tleXdvcmQ+PGtleXdvcmQ+RG9zZS1SZXNwb25zZSBSZWxhdGlv
bnNoaXAsIERydWc8L2tleXdvcmQ+PGtleXdvcmQ+RHJ1ZyBBZG1pbmlzdHJhdGlvbiBTY2hlZHVs
ZTwva2V5d29yZD48a2V5d29yZD5GZW1hbGU8L2tleXdvcmQ+PGtleXdvcmQ+SHVtYW5zPC9rZXl3
b3JkPjxrZXl3b3JkPkxpdmVyIE5lb3BsYXNtcy8qZHJ1ZyB0aGVyYXB5L3BhdGhvbG9neTwva2V5
d29yZD48a2V5d29yZD5NYWxlPC9rZXl3b3JkPjxrZXl3b3JkPk5pdm9sdW1hYjwva2V5d29yZD48
a2V5d29yZD5SZXNwb25zZSBFdmFsdWF0aW9uIENyaXRlcmlhIGluIFNvbGlkIFR1bW9yczwva2V5
d29yZD48a2V5d29yZD5UaW1lIEZhY3RvcnM8L2tleXdvcmQ+PGtleXdvcmQ+VHJlYXRtZW50IE91
dGNvbWU8L2tleXdvcmQ+PGtleXdvcmQ+VHVtb3IgQnVyZGVuPC9rZXl3b3JkPjwva2V5d29yZHM+
PGRhdGVzPjx5ZWFyPjIwMTc8L3llYXI+PHB1Yi1kYXRlcz48ZGF0ZT5KdW4gMjQ8L2RhdGU+PC9w
dWItZGF0ZXM+PC9kYXRlcz48aXNibj4xNDc0LTU0N1ggKEVsZWN0cm9uaWMpJiN4RDswMTQwLTY3
MzYgKExpbmtpbmcpPC9pc2JuPjxhY2Nlc3Npb24tbnVtPjI4NDM0NjQ4PC9hY2Nlc3Npb24tbnVt
Pjx1cmxzPjxyZWxhdGVkLXVybHM+PHVybD5odHRwczovL3d3dy5uY2JpLm5sbS5uaWguZ292L3B1
Ym1lZC8yODQzNDY0ODwvdXJsPjwvcmVsYXRlZC11cmxzPjwvdXJscz48ZWxlY3Ryb25pYy1yZXNv
dXJjZS1udW0+MTAuMTAxNi9TMDE0MC02NzM2KDE3KTMxMDQ2LTI8L2VsZWN0cm9uaWMtcmVzb3Vy
Y2UtbnVtPjwvcmVjb3JkPjwvQ2l0ZT48L0VuZE5vdGU+AGAA
</w:fldData>
        </w:fldChar>
      </w:r>
      <w:r>
        <w:rPr>
          <w:rFonts w:ascii="Book Antiqua" w:eastAsia="Times New Roman" w:hAnsi="Book Antiqua" w:cs="Book Antiqua"/>
        </w:rPr>
        <w:instrText xml:space="preserve"> ADDIN EN.CITE </w:instrText>
      </w:r>
      <w:r>
        <w:rPr>
          <w:rFonts w:ascii="Book Antiqua" w:eastAsia="Times New Roman" w:hAnsi="Book Antiqua" w:cs="Book Antiqua"/>
        </w:rPr>
        <w:fldChar w:fldCharType="begin">
          <w:fldData xml:space="preserve">PEVuZE5vdGU+PENpdGU+PEF1dGhvcj5FbC1LaG91ZWlyeTwvQXV0aG9yPjxZZWFyPjIwMTc8L1ll
YXI+PFJlY051bT4xNjM8L1JlY051bT48RGlzcGxheVRleHQ+PHN0eWxlIGZhY2U9InN1cGVyc2Ny
aXB0Ij5bOTldPC9zdHlsZT48L0Rpc3BsYXlUZXh0PjxyZWNvcmQ+PHJlYy1udW1iZXI+MTYzPC9y
ZWMtbnVtYmVyPjxmb3JlaWduLWtleXM+PGtleSBhcHA9IkVOIiBkYi1pZD0idnBzZHowMHprczBy
em5lMDIwNjV6MjV4ZDV6ZXRyZHIyMjB6IiB0aW1lc3RhbXA9IjAiPjE2Mzwva2V5PjwvZm9yZWln
bi1rZXlzPjxyZWYtdHlwZSBuYW1lPSJKb3VybmFsIEFydGljbGUiPjE3PC9yZWYtdHlwZT48Y29u
dHJpYnV0b3JzPjxhdXRob3JzPjxhdXRob3I+RWwtS2hvdWVpcnksIEEuIEIuPC9hdXRob3I+PGF1
dGhvcj5TYW5ncm8sIEIuPC9hdXRob3I+PGF1dGhvcj5ZYXUsIFQuPC9hdXRob3I+PGF1dGhvcj5D
cm9jZW56aSwgVC4gUy48L2F1dGhvcj48YXV0aG9yPkt1ZG8sIE0uPC9hdXRob3I+PGF1dGhvcj5I
c3UsIEMuPC9hdXRob3I+PGF1dGhvcj5LaW0sIFQuIFkuPC9hdXRob3I+PGF1dGhvcj5DaG9vLCBT
LiBQLjwvYXV0aG9yPjxhdXRob3I+VHJvamFuLCBKLjwvYXV0aG9yPjxhdXRob3I+V2VsbGluZywg
VC4gSC4gUmQ8L2F1dGhvcj48YXV0aG9yPk1leWVyLCBULjwvYXV0aG9yPjxhdXRob3I+S2FuZywg
WS4gSy48L2F1dGhvcj48YXV0aG9yPlllbywgVy48L2F1dGhvcj48YXV0aG9yPkNob3ByYSwgQS48
L2F1dGhvcj48YXV0aG9yPkFuZGVyc29uLCBKLjwvYXV0aG9yPjxhdXRob3I+RGVsYSBDcnV6LCBD
LjwvYXV0aG9yPjxhdXRob3I+TGFuZywgTC48L2F1dGhvcj48YXV0aG9yPk5lZWx5LCBKLjwvYXV0
aG9yPjxhdXRob3I+VGFuZywgSC48L2F1dGhvcj48YXV0aG9yPkRhc3RhbmksIEguIEIuPC9hdXRo
b3I+PGF1dGhvcj5NZWxlcm8sIEkuPC9hdXRob3I+PC9hdXRob3JzPjwvY29udHJpYnV0b3JzPjxh
dXRoLWFkZHJlc3M+VVNDIE5vcnJpcyBDb21wcmVoZW5zaXZlIENhbmNlciBDZW50ZXIsIExvcyBB
bmdlbGVzLCBDQSwgVVNBLiBFbGVjdHJvbmljIGFkZHJlc3M6IGVsa2hvdWVpQG1lZC51c2MuZWR1
LiYjeEQ7Q2xpbmljYSBVbml2ZXJzaWRhZCBkZSBOYXZhcnJhIGFuZCBDSUJFUkVIRCwgUGFtcGxv
bmEsIFNwYWluLiYjeEQ7VW5pdmVyc2l0eSBvZiBIb25nIEtvbmcsIEhvbmcgS29uZyBTcGVjaWFs
IEFkbWluaXN0cmF0aXZlIFJlZ2lvbiwgQ2hpbmEuJiN4RDtQcm92aWRlbmNlIENhbmNlciBDZW50
ZXIsIFBvcnRsYW5kLCBPUiwgVVNBLiYjeEQ7S2luZGFpIFVuaXZlcnNpdHkgRmFjdWx0eSBvZiBN
ZWRpY2luZSwgT3Nha2EsIEphcGFuLiYjeEQ7TmF0aW9uYWwgVGFpd2FuIFVuaXZlcnNpdHkgSG9z
cGl0YWwsIFRhaXBlaSwgVGFpd2FuLiYjeEQ7U2VvdWwgTmF0aW9uYWwgVW5pdmVyc2l0eSBIb3Nw
aXRhbCwgU2VvdWwsIFNvdXRoIEtvcmVhLiYjeEQ7TmF0aW9uYWwgQ2FuY2VyIENlbnRlciwgU2lu
Z2Fwb3JlLiYjeEQ7R29ldGhlIFVuaXZlcnNpdHkgSG9zcGl0YWwgYW5kIENhbmNlciBDZW50ZXIs
IEZyYW5rZnVydCwgR2VybWFueS4mI3hEO1VuaXZlcnNpdHkgb2YgTWljaGlnYW4gU2Nob29sIG9m
IE1lZGljaW5lLCBBbm4gQXJib3IsIE1JLCBVU0EuJiN4RDtSb3lhbCBGcmVlIEhvc3BpdGFsLCBM
b25kb24sIFVLLiYjeEQ7QXNhbiBNZWRpY2FsIENlbnRlciwgVW5pdmVyc2l0eSBvZiBVbHNhbiwg
U2VvdWwsIFNvdXRoIEtvcmVhLiYjeEQ7Q2hpbmVzZSBVbml2ZXJzaXR5IG9mIEhvbmcgS29uZywg
SG9uZyBLb25nIFNwZWNpYWwgQWRtaW5pc3RyYXRpdmUgUmVnaW9uLCBDaGluYS4mI3hEO0pvaG5z
IEhvcGtpbnMgU2luZ2Fwb3JlIEludGVybmF0aW9uYWwgTWVkaWNhbCBDZW50cmUsIFNpbmdhcG9y
ZS4mI3hEO0JyaXN0b2wtTXllcnMgU3F1aWJiLCBQcmluY2V0b24sIE5KLCBVU0EuJiN4RDtCaW9t
ZWRpY2FsIFJlc2VhcmNoIE5ldHdvcmsgaW4gT25jb2xvZ3kgKENJQkVST05DKSwgUGFtcGxvbmEs
IFNwYWluOyBDZW50ZXIgZm9yIEFwcGxpZWQgTWVkaWNhbCBSZXNlYXJjaCAoQ0lNQSksIFBhbXBs
b25hLCBTcGFpbi48L2F1dGgtYWRkcmVzcz48dGl0bGVzPjx0aXRsZT5OaXZvbHVtYWIgaW4gcGF0
aWVudHMgd2l0aCBhZHZhbmNlZCBoZXBhdG9jZWxsdWxhciBjYXJjaW5vbWEgKENoZWNrTWF0ZSAw
NDApOiBhbiBvcGVuLWxhYmVsLCBub24tY29tcGFyYXRpdmUsIHBoYXNlIDEvMiBkb3NlIGVzY2Fs
YXRpb24gYW5kIGV4cGFuc2lvbiB0cmlhbDwvdGl0bGU+PHNlY29uZGFyeS10aXRsZT5MYW5jZXQ8
L3NlY29uZGFyeS10aXRsZT48L3RpdGxlcz48cGFnZXM+MjQ5Mi0yNTAyPC9wYWdlcz48dm9sdW1l
PjM4OTwvdm9sdW1lPjxudW1iZXI+MTAwODg8L251bWJlcj48ZWRpdGlvbj4yMDE3LzA0LzI1PC9l
ZGl0aW9uPjxrZXl3b3Jkcz48a2V5d29yZD5BZ2VkPC9rZXl3b3JkPjxrZXl3b3JkPkFudGlib2Rp
ZXMsIE1vbm9jbG9uYWwvKmFkbWluaXN0cmF0aW9uICZhbXA7IGRvc2FnZS9hZHZlcnNlIGVmZmVj
dHM8L2tleXdvcmQ+PGtleXdvcmQ+QW50aW5lb3BsYXN0aWMgQWdlbnRzLyphZG1pbmlzdHJhdGlv
biAmYW1wOyBkb3NhZ2UvYWR2ZXJzZSBlZmZlY3RzPC9rZXl3b3JkPjxrZXl3b3JkPkI3LUgxIEFu
dGlnZW4vbWV0YWJvbGlzbTwva2V5d29yZD48a2V5d29yZD5CaW9tYXJrZXJzLCBUdW1vci9tZXRh
Ym9saXNtPC9rZXl3b3JkPjxrZXl3b3JkPkNhcmNpbm9tYSwgSGVwYXRvY2VsbHVsYXIvKmRydWcg
dGhlcmFweS9wYXRob2xvZ3k8L2tleXdvcmQ+PGtleXdvcmQ+RG9zZS1SZXNwb25zZSBSZWxhdGlv
bnNoaXAsIERydWc8L2tleXdvcmQ+PGtleXdvcmQ+RHJ1ZyBBZG1pbmlzdHJhdGlvbiBTY2hlZHVs
ZTwva2V5d29yZD48a2V5d29yZD5GZW1hbGU8L2tleXdvcmQ+PGtleXdvcmQ+SHVtYW5zPC9rZXl3
b3JkPjxrZXl3b3JkPkxpdmVyIE5lb3BsYXNtcy8qZHJ1ZyB0aGVyYXB5L3BhdGhvbG9neTwva2V5
d29yZD48a2V5d29yZD5NYWxlPC9rZXl3b3JkPjxrZXl3b3JkPk5pdm9sdW1hYjwva2V5d29yZD48
a2V5d29yZD5SZXNwb25zZSBFdmFsdWF0aW9uIENyaXRlcmlhIGluIFNvbGlkIFR1bW9yczwva2V5
d29yZD48a2V5d29yZD5UaW1lIEZhY3RvcnM8L2tleXdvcmQ+PGtleXdvcmQ+VHJlYXRtZW50IE91
dGNvbWU8L2tleXdvcmQ+PGtleXdvcmQ+VHVtb3IgQnVyZGVuPC9rZXl3b3JkPjwva2V5d29yZHM+
PGRhdGVzPjx5ZWFyPjIwMTc8L3llYXI+PHB1Yi1kYXRlcz48ZGF0ZT5KdW4gMjQ8L2RhdGU+PC9w
dWItZGF0ZXM+PC9kYXRlcz48aXNibj4xNDc0LTU0N1ggKEVsZWN0cm9uaWMpJiN4RDswMTQwLTY3
MzYgKExpbmtpbmcpPC9pc2JuPjxhY2Nlc3Npb24tbnVtPjI4NDM0NjQ4PC9hY2Nlc3Npb24tbnVt
Pjx1cmxzPjxyZWxhdGVkLXVybHM+PHVybD5odHRwczovL3d3dy5uY2JpLm5sbS5uaWguZ292L3B1
Ym1lZC8yODQzNDY0ODwvdXJsPjwvcmVsYXRlZC11cmxzPjwvdXJscz48ZWxlY3Ryb25pYy1yZXNv
dXJjZS1udW0+MTAuMTAxNi9TMDE0MC02NzM2KDE3KTMxMDQ2LTI8L2VsZWN0cm9uaWMtcmVzb3Vy
Y2UtbnVtPjwvcmVjb3JkPjwvQ2l0ZT48L0VuZE5vdGU+AGAA
</w:fldData>
        </w:fldChar>
      </w:r>
      <w:r>
        <w:rPr>
          <w:rFonts w:ascii="Book Antiqua" w:eastAsia="Times New Roman" w:hAnsi="Book Antiqua" w:cs="Book Antiqua"/>
        </w:rPr>
        <w:instrText xml:space="preserve"> ADDIN EN.CITE.DATA </w:instrText>
      </w:r>
      <w:r>
        <w:rPr>
          <w:rFonts w:ascii="Book Antiqua" w:eastAsia="Times New Roman" w:hAnsi="Book Antiqua" w:cs="Book Antiqua"/>
        </w:rPr>
      </w:r>
      <w:r>
        <w:rPr>
          <w:rFonts w:ascii="Book Antiqua" w:eastAsia="Times New Roman" w:hAnsi="Book Antiqua" w:cs="Book Antiqua"/>
        </w:rPr>
        <w:fldChar w:fldCharType="end"/>
      </w:r>
      <w:r>
        <w:rPr>
          <w:rFonts w:ascii="Book Antiqua" w:eastAsia="Times New Roman" w:hAnsi="Book Antiqua" w:cs="Book Antiqua"/>
        </w:rPr>
      </w:r>
      <w:r>
        <w:rPr>
          <w:rFonts w:ascii="Book Antiqua" w:eastAsia="Times New Roman" w:hAnsi="Book Antiqua" w:cs="Book Antiqua"/>
        </w:rPr>
        <w:fldChar w:fldCharType="separate"/>
      </w:r>
      <w:r>
        <w:rPr>
          <w:rFonts w:ascii="Book Antiqua" w:eastAsia="Times New Roman" w:hAnsi="Book Antiqua" w:cs="Book Antiqua"/>
          <w:vertAlign w:val="superscript"/>
        </w:rPr>
        <w:t>[99]</w:t>
      </w:r>
      <w:r>
        <w:rPr>
          <w:rFonts w:ascii="Book Antiqua" w:eastAsia="Times New Roman" w:hAnsi="Book Antiqua" w:cs="Book Antiqua"/>
        </w:rPr>
        <w:fldChar w:fldCharType="end"/>
      </w:r>
      <w:r>
        <w:rPr>
          <w:rFonts w:ascii="Book Antiqua" w:eastAsia="Times New Roman" w:hAnsi="Book Antiqua" w:cs="Book Antiqua"/>
        </w:rPr>
        <w:t xml:space="preserve"> (Table 4). Moreover, pembrolizumab has received general approval for the treatment of all solid tumors with high microsatellite instability and deficiency in the mismatch repair genes.</w:t>
      </w:r>
      <w:r>
        <w:rPr>
          <w:rFonts w:ascii="Book Antiqua" w:hAnsi="Book Antiqua" w:cs="Book Antiqua"/>
        </w:rPr>
        <w:t xml:space="preserve"> Next, a c</w:t>
      </w:r>
      <w:r>
        <w:rPr>
          <w:rFonts w:ascii="Book Antiqua" w:eastAsia="Times New Roman" w:hAnsi="Book Antiqua" w:cs="Book Antiqua"/>
        </w:rPr>
        <w:t xml:space="preserve">ombination of ipilimumab (anti-CTLA-4) with nivolumab (anti-PD-1) inhibitors was shown to significantly enhance antitumor efficacy and the response rates in patients with </w:t>
      </w:r>
      <w:r>
        <w:rPr>
          <w:rFonts w:ascii="Book Antiqua" w:hAnsi="Book Antiqua" w:cs="Book Antiqua"/>
          <w:shd w:val="clear" w:color="auto" w:fill="FFFFFF"/>
        </w:rPr>
        <w:t xml:space="preserve">colorectal cancer expressing </w:t>
      </w:r>
      <w:r>
        <w:rPr>
          <w:rFonts w:ascii="Book Antiqua" w:eastAsia="Times New Roman" w:hAnsi="Book Antiqua" w:cs="Book Antiqua"/>
        </w:rPr>
        <w:t>high microsatellite instability</w:t>
      </w:r>
      <w:r>
        <w:rPr>
          <w:rFonts w:ascii="Book Antiqua" w:hAnsi="Book Antiqua" w:cs="Book Antiqua"/>
          <w:shd w:val="clear" w:color="auto" w:fill="FFFFFF"/>
        </w:rPr>
        <w:t xml:space="preserve"> phenotype.</w:t>
      </w:r>
    </w:p>
    <w:p w14:paraId="181C652E" w14:textId="77777777" w:rsidR="00231361" w:rsidRDefault="00C823EC">
      <w:pPr>
        <w:shd w:val="clear" w:color="auto" w:fill="FFFFFF"/>
        <w:tabs>
          <w:tab w:val="left" w:pos="0"/>
        </w:tabs>
        <w:adjustRightInd w:val="0"/>
        <w:snapToGrid w:val="0"/>
        <w:spacing w:after="0" w:line="360" w:lineRule="auto"/>
        <w:ind w:firstLineChars="200" w:firstLine="480"/>
        <w:jc w:val="both"/>
        <w:rPr>
          <w:rFonts w:ascii="Book Antiqua" w:hAnsi="Book Antiqua" w:cs="Book Antiqua"/>
        </w:rPr>
      </w:pPr>
      <w:r>
        <w:rPr>
          <w:rFonts w:ascii="Book Antiqua" w:eastAsia="Times New Roman" w:hAnsi="Book Antiqua" w:cs="Book Antiqua"/>
          <w:shd w:val="clear" w:color="auto" w:fill="FFFFFF"/>
        </w:rPr>
        <w:t>In addition to targeting PD-1 and CTLA-4 receptors, PD</w:t>
      </w:r>
      <w:r>
        <w:rPr>
          <w:rFonts w:ascii="Book Antiqua" w:hAnsi="Book Antiqua" w:cs="Book Antiqua"/>
        </w:rPr>
        <w:t xml:space="preserve">-L1 has been also confirmed to be useful for immunotherapy. It was demonstrated that increased expression of PD-L1, decreased T cell infiltration and activation, protecting tumor and GCSCs against immune response. In 2016 </w:t>
      </w:r>
      <w:proofErr w:type="spellStart"/>
      <w:r>
        <w:rPr>
          <w:rFonts w:ascii="Book Antiqua" w:hAnsi="Book Antiqua" w:cs="Book Antiqua"/>
        </w:rPr>
        <w:t>atezolizumab</w:t>
      </w:r>
      <w:proofErr w:type="spellEnd"/>
      <w:r>
        <w:rPr>
          <w:rFonts w:ascii="Book Antiqua" w:hAnsi="Book Antiqua" w:cs="Book Antiqua"/>
        </w:rPr>
        <w:t>, an anti-PD-L1 monoclonal antibody received approval for the treatment of several solid cancers, but not yet for gastrointestinal cancers.</w:t>
      </w:r>
    </w:p>
    <w:p w14:paraId="146257BA" w14:textId="77777777" w:rsidR="00231361" w:rsidRDefault="00C823EC">
      <w:pPr>
        <w:shd w:val="clear" w:color="auto" w:fill="FFFFFF"/>
        <w:tabs>
          <w:tab w:val="left" w:pos="0"/>
        </w:tabs>
        <w:adjustRightInd w:val="0"/>
        <w:snapToGrid w:val="0"/>
        <w:spacing w:after="0" w:line="360" w:lineRule="auto"/>
        <w:ind w:firstLineChars="200" w:firstLine="480"/>
        <w:jc w:val="both"/>
        <w:rPr>
          <w:rFonts w:ascii="Book Antiqua" w:eastAsia="Times New Roman" w:hAnsi="Book Antiqua" w:cs="Book Antiqua"/>
          <w:shd w:val="clear" w:color="auto" w:fill="FFFFFF"/>
        </w:rPr>
      </w:pPr>
      <w:r>
        <w:rPr>
          <w:rFonts w:ascii="Book Antiqua" w:hAnsi="Book Antiqua" w:cs="Book Antiqua"/>
        </w:rPr>
        <w:t xml:space="preserve">The clinical benefits of immunotherapy cannot be questioned. The development of new inhibitors for immune checkpoints or their ligands continues, addressing newly identified regulators Lag-3, Tim-3, TIGIT, V-domain Ig suppressor of T cell activation, </w:t>
      </w:r>
      <w:r>
        <w:rPr>
          <w:rFonts w:ascii="Book Antiqua" w:hAnsi="Book Antiqua" w:cs="Book Antiqua"/>
          <w:i/>
          <w:iCs/>
        </w:rPr>
        <w:t>etc</w:t>
      </w:r>
      <w:r>
        <w:rPr>
          <w:rFonts w:ascii="Book Antiqua" w:hAnsi="Book Antiqua" w:cs="Book Antiqua"/>
        </w:rPr>
        <w:t>. And this is only the beginning, as many clinical trials are under way to assess the effectiveness of combining these inhibitors either with or without classical chemotherapy in treating gastrointestinal cancers</w:t>
      </w:r>
      <w:r>
        <w:rPr>
          <w:rFonts w:ascii="Book Antiqua" w:eastAsia="Times New Roman" w:hAnsi="Book Antiqua" w:cs="Book Antiqua"/>
        </w:rPr>
        <w:fldChar w:fldCharType="begin">
          <w:fldData xml:space="preserve">PEVuZE5vdGU+PENpdGU+PEF1dGhvcj5DaGl2dS1FY29ub21lc2N1PC9BdXRob3I+PFllYXI+MjAx
ODwvWWVhcj48UmVjTnVtPjE2NzwvUmVjTnVtPjxEaXNwbGF5VGV4dD48c3R5bGUgZmFjZT0ic3Vw
ZXJzY3JpcHQiPlsxMDBdPC9zdHlsZT48L0Rpc3BsYXlUZXh0PjxyZWNvcmQ+PHJlYy1udW1iZXI+
MTY3PC9yZWMtbnVtYmVyPjxmb3JlaWduLWtleXM+PGtleSBhcHA9IkVOIiBkYi1pZD0idnBzZHow
MHprczByem5lMDIwNjV6MjV4ZDV6ZXRyZHIyMjB6IiB0aW1lc3RhbXA9IjAiPjE2Nzwva2V5Pjwv
Zm9yZWlnbi1rZXlzPjxyZWYtdHlwZSBuYW1lPSJKb3VybmFsIEFydGljbGUiPjE3PC9yZWYtdHlw
ZT48Y29udHJpYnV0b3JzPjxhdXRob3JzPjxhdXRob3I+Q2hpdnUtRWNvbm9tZXNjdSwgTS48L2F1
dGhvcj48YXV0aG9yPk1hdGVpLCBMLjwvYXV0aG9yPjxhdXRob3I+TmVjdWxhLCBMLiBHLjwvYXV0
aG9yPjxhdXRob3I+RHJhZ3UsIEQuIEwuPC9hdXRob3I+PGF1dGhvcj5CbGVvdHUsIEMuPC9hdXRo
b3I+PGF1dGhvcj5EaWFjb251LCBDLiBDLjwvYXV0aG9yPjwvYXV0aG9ycz48L2NvbnRyaWJ1dG9y
cz48YXV0aC1hZGRyZXNzPkRlcGFydG1lbnQgb2YgQ2VsbHVsYXIgYW5kIE1vbGVjdWxhciBQYXRo
b2xvZ3ksIFN0ZWZhbiBTLiBOaWNvbGF1IEluc3RpdHV0ZSBvZiBWaXJvbG9neSwgQnVjaGFyZXN0
IDAzMDMwNCwgUm9tYW5pYS4gbWloYWVsYS5lY29ub21lc2N1QHZpcm9sb2d5LnJvLiYjeEQ7RGVw
YXJ0bWVudCBvZiBDZWxsdWxhciBhbmQgTW9sZWN1bGFyIFBhdGhvbG9neSwgU3RlZmFuIFMuIE5p
Y29sYXUgSW5zdGl0dXRlIG9mIFZpcm9sb2d5LCBCdWNoYXJlc3QgMDMwMzA0LCBSb21hbmlhLjwv
YXV0aC1hZGRyZXNzPjx0aXRsZXM+PHRpdGxlPk5ldyB0aGVyYXBldXRpYyBvcHRpb25zIG9wZW5l
ZCBieSB0aGUgbW9sZWN1bGFyIGNsYXNzaWZpY2F0aW9uIG9mIGdhc3RyaWMgY2FuY2VyPC90aXRs
ZT48c2Vjb25kYXJ5LXRpdGxlPldvcmxkIEogR2FzdHJvZW50ZXJvbDwvc2Vjb25kYXJ5LXRpdGxl
PjwvdGl0bGVzPjxwZXJpb2RpY2FsPjxmdWxsLXRpdGxlPldvcmxkIEogR2FzdHJvZW50ZXJvbDwv
ZnVsbC10aXRsZT48L3BlcmlvZGljYWw+PHBhZ2VzPjE5NDItMTk2MTwvcGFnZXM+PHZvbHVtZT4y
NDwvdm9sdW1lPjxudW1iZXI+MTg8L251bWJlcj48ZWRpdGlvbj4yMDE4LzA1LzE2PC9lZGl0aW9u
PjxrZXl3b3Jkcz48a2V5d29yZD5BbnRpbmVvcGxhc3RpYyBBZ2VudHMvcGhhcm1hY29sb2d5Lyp0
aGVyYXBldXRpYyB1c2U8L2tleXdvcmQ+PGtleXdvcmQ+QmlvbWFya2VycywgVHVtb3IvYW5hbHlz
aXM8L2tleXdvcmQ+PGtleXdvcmQ+RHJ1ZyBSZXNpc3RhbmNlLCBOZW9wbGFzbS8qZ2VuZXRpY3M8
L2tleXdvcmQ+PGtleXdvcmQ+R2FzdHJlY3RvbXk8L2tleXdvcmQ+PGtleXdvcmQ+R2Vub21pY3M8
L2tleXdvcmQ+PGtleXdvcmQ+SHVtYW5zPC9rZXl3b3JkPjxrZXl3b3JkPk1vbGVjdWxhciBUYXJn
ZXRlZCBUaGVyYXB5L21ldGhvZHM8L2tleXdvcmQ+PGtleXdvcmQ+TmVvcGxhc20gUmVjdXJyZW5j
ZSwgTG9jYWwvZ2VuZXRpY3MvbW9ydGFsaXR5L3BhdGhvbG9neS8qdGhlcmFweTwva2V5d29yZD48
a2V5d29yZD5QYXRpZW50IFNlbGVjdGlvbjwva2V5d29yZD48a2V5d29yZD5QcmVjaXNpb24gTWVk
aWNpbmUvKm1ldGhvZHM8L2tleXdvcmQ+PGtleXdvcmQ+UXVhbGl0eSBvZiBMaWZlPC9rZXl3b3Jk
PjxrZXl3b3JkPlN0b21hY2gvcGF0aG9sb2d5L3N1cmdlcnk8L2tleXdvcmQ+PGtleXdvcmQ+U3Rv
bWFjaCBOZW9wbGFzbXMvZ2VuZXRpY3MvbW9ydGFsaXR5L3BhdGhvbG9neS8qdGhlcmFweTwva2V5
d29yZD48a2V5d29yZD5DbGluaWNhbCB0cmlhbHM8L2tleXdvcmQ+PGtleXdvcmQ+R2FzdHJpYyBj
YW5jZXI8L2tleXdvcmQ+PGtleXdvcmQ+SW1tdW5vdGhlcmFweTwva2V5d29yZD48a2V5d29yZD5N
b2xlY3VsYXIgY2xhc3NpZmljYXRpb248L2tleXdvcmQ+PGtleXdvcmQ+VGFyZ2V0ZWQgdGhlcmFw
eTwva2V5d29yZD48L2tleXdvcmRzPjxkYXRlcz48eWVhcj4yMDE4PC95ZWFyPjxwdWItZGF0ZXM+
PGRhdGU+TWF5IDE0PC9kYXRlPjwvcHViLWRhdGVzPjwvZGF0ZXM+PGlzYm4+MjIxOS0yODQwIChF
bGVjdHJvbmljKSYjeEQ7MTAwNy05MzI3IChMaW5raW5nKTwvaXNibj48YWNjZXNzaW9uLW51bT4y
OTc2MDUzOTwvYWNjZXNzaW9uLW51bT48dXJscz48cmVsYXRlZC11cmxzPjx1cmw+aHR0cHM6Ly93
d3cubmNiaS5ubG0ubmloLmdvdi9wdWJtZWQvMjk3NjA1Mzk8L3VybD48L3JlbGF0ZWQtdXJscz48
L3VybHM+PGN1c3RvbTI+UE1DNTk0OTcwOTwvY3VzdG9tMj48ZWxlY3Ryb25pYy1yZXNvdXJjZS1u
dW0+MTAuMzc0OC93amcudjI0LmkxOC4xOTQyPC9lbGVjdHJvbmljLXJlc291cmNlLW51bT48L3Jl
Y29yZD48L0NpdGU+PC9FbmROb3RlPnAA
</w:fldData>
        </w:fldChar>
      </w:r>
      <w:r>
        <w:rPr>
          <w:rFonts w:ascii="Book Antiqua" w:eastAsia="Times New Roman" w:hAnsi="Book Antiqua" w:cs="Book Antiqua"/>
        </w:rPr>
        <w:instrText xml:space="preserve"> ADDIN EN.CITE </w:instrText>
      </w:r>
      <w:r>
        <w:rPr>
          <w:rFonts w:ascii="Book Antiqua" w:eastAsia="Times New Roman" w:hAnsi="Book Antiqua" w:cs="Book Antiqua"/>
        </w:rPr>
        <w:fldChar w:fldCharType="begin">
          <w:fldData xml:space="preserve">PEVuZE5vdGU+PENpdGU+PEF1dGhvcj5DaGl2dS1FY29ub21lc2N1PC9BdXRob3I+PFllYXI+MjAx
ODwvWWVhcj48UmVjTnVtPjE2NzwvUmVjTnVtPjxEaXNwbGF5VGV4dD48c3R5bGUgZmFjZT0ic3Vw
ZXJzY3JpcHQiPlsxMDBdPC9zdHlsZT48L0Rpc3BsYXlUZXh0PjxyZWNvcmQ+PHJlYy1udW1iZXI+
MTY3PC9yZWMtbnVtYmVyPjxmb3JlaWduLWtleXM+PGtleSBhcHA9IkVOIiBkYi1pZD0idnBzZHow
MHprczByem5lMDIwNjV6MjV4ZDV6ZXRyZHIyMjB6IiB0aW1lc3RhbXA9IjAiPjE2Nzwva2V5Pjwv
Zm9yZWlnbi1rZXlzPjxyZWYtdHlwZSBuYW1lPSJKb3VybmFsIEFydGljbGUiPjE3PC9yZWYtdHlw
ZT48Y29udHJpYnV0b3JzPjxhdXRob3JzPjxhdXRob3I+Q2hpdnUtRWNvbm9tZXNjdSwgTS48L2F1
dGhvcj48YXV0aG9yPk1hdGVpLCBMLjwvYXV0aG9yPjxhdXRob3I+TmVjdWxhLCBMLiBHLjwvYXV0
aG9yPjxhdXRob3I+RHJhZ3UsIEQuIEwuPC9hdXRob3I+PGF1dGhvcj5CbGVvdHUsIEMuPC9hdXRo
b3I+PGF1dGhvcj5EaWFjb251LCBDLiBDLjwvYXV0aG9yPjwvYXV0aG9ycz48L2NvbnRyaWJ1dG9y
cz48YXV0aC1hZGRyZXNzPkRlcGFydG1lbnQgb2YgQ2VsbHVsYXIgYW5kIE1vbGVjdWxhciBQYXRo
b2xvZ3ksIFN0ZWZhbiBTLiBOaWNvbGF1IEluc3RpdHV0ZSBvZiBWaXJvbG9neSwgQnVjaGFyZXN0
IDAzMDMwNCwgUm9tYW5pYS4gbWloYWVsYS5lY29ub21lc2N1QHZpcm9sb2d5LnJvLiYjeEQ7RGVw
YXJ0bWVudCBvZiBDZWxsdWxhciBhbmQgTW9sZWN1bGFyIFBhdGhvbG9neSwgU3RlZmFuIFMuIE5p
Y29sYXUgSW5zdGl0dXRlIG9mIFZpcm9sb2d5LCBCdWNoYXJlc3QgMDMwMzA0LCBSb21hbmlhLjwv
YXV0aC1hZGRyZXNzPjx0aXRsZXM+PHRpdGxlPk5ldyB0aGVyYXBldXRpYyBvcHRpb25zIG9wZW5l
ZCBieSB0aGUgbW9sZWN1bGFyIGNsYXNzaWZpY2F0aW9uIG9mIGdhc3RyaWMgY2FuY2VyPC90aXRs
ZT48c2Vjb25kYXJ5LXRpdGxlPldvcmxkIEogR2FzdHJvZW50ZXJvbDwvc2Vjb25kYXJ5LXRpdGxl
PjwvdGl0bGVzPjxwZXJpb2RpY2FsPjxmdWxsLXRpdGxlPldvcmxkIEogR2FzdHJvZW50ZXJvbDwv
ZnVsbC10aXRsZT48L3BlcmlvZGljYWw+PHBhZ2VzPjE5NDItMTk2MTwvcGFnZXM+PHZvbHVtZT4y
NDwvdm9sdW1lPjxudW1iZXI+MTg8L251bWJlcj48ZWRpdGlvbj4yMDE4LzA1LzE2PC9lZGl0aW9u
PjxrZXl3b3Jkcz48a2V5d29yZD5BbnRpbmVvcGxhc3RpYyBBZ2VudHMvcGhhcm1hY29sb2d5Lyp0
aGVyYXBldXRpYyB1c2U8L2tleXdvcmQ+PGtleXdvcmQ+QmlvbWFya2VycywgVHVtb3IvYW5hbHlz
aXM8L2tleXdvcmQ+PGtleXdvcmQ+RHJ1ZyBSZXNpc3RhbmNlLCBOZW9wbGFzbS8qZ2VuZXRpY3M8
L2tleXdvcmQ+PGtleXdvcmQ+R2FzdHJlY3RvbXk8L2tleXdvcmQ+PGtleXdvcmQ+R2Vub21pY3M8
L2tleXdvcmQ+PGtleXdvcmQ+SHVtYW5zPC9rZXl3b3JkPjxrZXl3b3JkPk1vbGVjdWxhciBUYXJn
ZXRlZCBUaGVyYXB5L21ldGhvZHM8L2tleXdvcmQ+PGtleXdvcmQ+TmVvcGxhc20gUmVjdXJyZW5j
ZSwgTG9jYWwvZ2VuZXRpY3MvbW9ydGFsaXR5L3BhdGhvbG9neS8qdGhlcmFweTwva2V5d29yZD48
a2V5d29yZD5QYXRpZW50IFNlbGVjdGlvbjwva2V5d29yZD48a2V5d29yZD5QcmVjaXNpb24gTWVk
aWNpbmUvKm1ldGhvZHM8L2tleXdvcmQ+PGtleXdvcmQ+UXVhbGl0eSBvZiBMaWZlPC9rZXl3b3Jk
PjxrZXl3b3JkPlN0b21hY2gvcGF0aG9sb2d5L3N1cmdlcnk8L2tleXdvcmQ+PGtleXdvcmQ+U3Rv
bWFjaCBOZW9wbGFzbXMvZ2VuZXRpY3MvbW9ydGFsaXR5L3BhdGhvbG9neS8qdGhlcmFweTwva2V5
d29yZD48a2V5d29yZD5DbGluaWNhbCB0cmlhbHM8L2tleXdvcmQ+PGtleXdvcmQ+R2FzdHJpYyBj
YW5jZXI8L2tleXdvcmQ+PGtleXdvcmQ+SW1tdW5vdGhlcmFweTwva2V5d29yZD48a2V5d29yZD5N
b2xlY3VsYXIgY2xhc3NpZmljYXRpb248L2tleXdvcmQ+PGtleXdvcmQ+VGFyZ2V0ZWQgdGhlcmFw
eTwva2V5d29yZD48L2tleXdvcmRzPjxkYXRlcz48eWVhcj4yMDE4PC95ZWFyPjxwdWItZGF0ZXM+
PGRhdGU+TWF5IDE0PC9kYXRlPjwvcHViLWRhdGVzPjwvZGF0ZXM+PGlzYm4+MjIxOS0yODQwIChF
bGVjdHJvbmljKSYjeEQ7MTAwNy05MzI3IChMaW5raW5nKTwvaXNibj48YWNjZXNzaW9uLW51bT4y
OTc2MDUzOTwvYWNjZXNzaW9uLW51bT48dXJscz48cmVsYXRlZC11cmxzPjx1cmw+aHR0cHM6Ly93
d3cubmNiaS5ubG0ubmloLmdvdi9wdWJtZWQvMjk3NjA1Mzk8L3VybD48L3JlbGF0ZWQtdXJscz48
L3VybHM+PGN1c3RvbTI+UE1DNTk0OTcwOTwvY3VzdG9tMj48ZWxlY3Ryb25pYy1yZXNvdXJjZS1u
dW0+MTAuMzc0OC93amcudjI0LmkxOC4xOTQyPC9lbGVjdHJvbmljLXJlc291cmNlLW51bT48L3Jl
Y29yZD48L0NpdGU+PC9FbmROb3RlPnAA
</w:fldData>
        </w:fldChar>
      </w:r>
      <w:r>
        <w:rPr>
          <w:rFonts w:ascii="Book Antiqua" w:eastAsia="Times New Roman" w:hAnsi="Book Antiqua" w:cs="Book Antiqua"/>
        </w:rPr>
        <w:instrText xml:space="preserve"> ADDIN EN.CITE.DATA </w:instrText>
      </w:r>
      <w:r>
        <w:rPr>
          <w:rFonts w:ascii="Book Antiqua" w:eastAsia="Times New Roman" w:hAnsi="Book Antiqua" w:cs="Book Antiqua"/>
        </w:rPr>
      </w:r>
      <w:r>
        <w:rPr>
          <w:rFonts w:ascii="Book Antiqua" w:eastAsia="Times New Roman" w:hAnsi="Book Antiqua" w:cs="Book Antiqua"/>
        </w:rPr>
        <w:fldChar w:fldCharType="end"/>
      </w:r>
      <w:r>
        <w:rPr>
          <w:rFonts w:ascii="Book Antiqua" w:eastAsia="Times New Roman" w:hAnsi="Book Antiqua" w:cs="Book Antiqua"/>
        </w:rPr>
      </w:r>
      <w:r>
        <w:rPr>
          <w:rFonts w:ascii="Book Antiqua" w:eastAsia="Times New Roman" w:hAnsi="Book Antiqua" w:cs="Book Antiqua"/>
        </w:rPr>
        <w:fldChar w:fldCharType="separate"/>
      </w:r>
      <w:r>
        <w:rPr>
          <w:rFonts w:ascii="Book Antiqua" w:eastAsia="Times New Roman" w:hAnsi="Book Antiqua" w:cs="Book Antiqua"/>
          <w:vertAlign w:val="superscript"/>
        </w:rPr>
        <w:t>[100]</w:t>
      </w:r>
      <w:r>
        <w:rPr>
          <w:rFonts w:ascii="Book Antiqua" w:eastAsia="Times New Roman" w:hAnsi="Book Antiqua" w:cs="Book Antiqua"/>
        </w:rPr>
        <w:fldChar w:fldCharType="end"/>
      </w:r>
      <w:r>
        <w:rPr>
          <w:rFonts w:ascii="Book Antiqua" w:eastAsia="Times New Roman" w:hAnsi="Book Antiqua" w:cs="Book Antiqua"/>
          <w:shd w:val="clear" w:color="auto" w:fill="FFFFFF"/>
        </w:rPr>
        <w:t>.</w:t>
      </w:r>
    </w:p>
    <w:p w14:paraId="1BCC2F06" w14:textId="77777777" w:rsidR="00231361" w:rsidRDefault="00231361">
      <w:pPr>
        <w:tabs>
          <w:tab w:val="left" w:pos="0"/>
        </w:tabs>
        <w:adjustRightInd w:val="0"/>
        <w:snapToGrid w:val="0"/>
        <w:spacing w:after="0" w:line="360" w:lineRule="auto"/>
        <w:jc w:val="both"/>
        <w:rPr>
          <w:rFonts w:ascii="Book Antiqua" w:eastAsia="Times New Roman" w:hAnsi="Book Antiqua" w:cs="Book Antiqua"/>
          <w:shd w:val="clear" w:color="auto" w:fill="FFFFFF"/>
        </w:rPr>
      </w:pPr>
    </w:p>
    <w:p w14:paraId="0334B25B" w14:textId="77777777" w:rsidR="00231361" w:rsidRDefault="00C823EC">
      <w:pPr>
        <w:pStyle w:val="af3"/>
        <w:autoSpaceDE w:val="0"/>
        <w:autoSpaceDN w:val="0"/>
        <w:adjustRightInd w:val="0"/>
        <w:snapToGrid w:val="0"/>
        <w:spacing w:after="0" w:line="360" w:lineRule="auto"/>
        <w:ind w:left="0"/>
        <w:jc w:val="both"/>
        <w:rPr>
          <w:rFonts w:ascii="Book Antiqua" w:hAnsi="Book Antiqua" w:cs="Book Antiqua"/>
          <w:b/>
          <w:u w:val="single"/>
        </w:rPr>
      </w:pPr>
      <w:r>
        <w:rPr>
          <w:rFonts w:ascii="Book Antiqua" w:hAnsi="Book Antiqua" w:cs="Book Antiqua"/>
          <w:b/>
          <w:u w:val="single"/>
        </w:rPr>
        <w:t>COMBINATION IMMUNOTHERAPY</w:t>
      </w:r>
    </w:p>
    <w:p w14:paraId="17AAF0E1" w14:textId="77777777" w:rsidR="00231361" w:rsidRDefault="00C823EC">
      <w:pPr>
        <w:shd w:val="clear" w:color="auto" w:fill="FFFFFF"/>
        <w:tabs>
          <w:tab w:val="left" w:pos="0"/>
        </w:tabs>
        <w:adjustRightInd w:val="0"/>
        <w:snapToGrid w:val="0"/>
        <w:spacing w:after="0" w:line="360" w:lineRule="auto"/>
        <w:jc w:val="both"/>
        <w:rPr>
          <w:rFonts w:ascii="Book Antiqua" w:hAnsi="Book Antiqua" w:cs="Book Antiqua"/>
          <w:strike/>
        </w:rPr>
      </w:pPr>
      <w:r>
        <w:rPr>
          <w:rFonts w:ascii="Book Antiqua" w:eastAsia="Times New Roman" w:hAnsi="Book Antiqua" w:cs="Book Antiqua"/>
          <w:shd w:val="clear" w:color="auto" w:fill="FFFFFF"/>
        </w:rPr>
        <w:t>To target GCSC and completely eradicate them, it might be necessary to combine these immunotherapy approaches.</w:t>
      </w:r>
    </w:p>
    <w:p w14:paraId="13E7947A" w14:textId="77777777" w:rsidR="00231361" w:rsidRDefault="00C823EC">
      <w:pPr>
        <w:shd w:val="clear" w:color="auto" w:fill="FFFFFF"/>
        <w:tabs>
          <w:tab w:val="left" w:pos="0"/>
        </w:tabs>
        <w:adjustRightInd w:val="0"/>
        <w:snapToGrid w:val="0"/>
        <w:spacing w:after="0" w:line="360" w:lineRule="auto"/>
        <w:ind w:firstLineChars="200" w:firstLine="480"/>
        <w:jc w:val="both"/>
        <w:rPr>
          <w:rFonts w:ascii="Book Antiqua" w:eastAsia="Times New Roman" w:hAnsi="Book Antiqua" w:cs="Book Antiqua"/>
          <w:shd w:val="clear" w:color="auto" w:fill="FFFFFF"/>
        </w:rPr>
      </w:pPr>
      <w:r>
        <w:rPr>
          <w:rFonts w:ascii="Book Antiqua" w:eastAsia="Times New Roman" w:hAnsi="Book Antiqua" w:cs="Book Antiqua"/>
          <w:shd w:val="clear" w:color="auto" w:fill="FFFFFF"/>
        </w:rPr>
        <w:t>Several clinical trials are now proposing interesting strategies for combining immune checkpoints therapy with DC-vaccines or CAR-T technology. Most of these clinical trials are either in the phase of patient recruitment or in phase I. There are several trials that are testing the combination between anti PD-1 compound (nivolumab) and gene-modified T-cells and dendritic cell</w:t>
      </w:r>
      <w:r>
        <w:rPr>
          <w:rFonts w:ascii="Book Antiqua" w:eastAsia="宋体" w:hAnsi="Book Antiqua" w:cs="Book Antiqua" w:hint="eastAsia"/>
          <w:shd w:val="clear" w:color="auto" w:fill="FFFFFF"/>
          <w:lang w:eastAsia="zh-CN"/>
        </w:rPr>
        <w:t xml:space="preserve"> </w:t>
      </w:r>
      <w:r>
        <w:rPr>
          <w:rFonts w:ascii="Book Antiqua" w:eastAsia="Times New Roman" w:hAnsi="Book Antiqua" w:cs="Book Antiqua"/>
          <w:shd w:val="clear" w:color="auto" w:fill="FFFFFF"/>
        </w:rPr>
        <w:t xml:space="preserve">vaccine targeting cancer-testis antigen (CTA). CTAs such as New York esophageal squamous cell carcinoma 1 </w:t>
      </w:r>
      <w:r>
        <w:rPr>
          <w:rFonts w:ascii="Book Antiqua" w:eastAsia="Times New Roman" w:hAnsi="Book Antiqua" w:cs="Book Antiqua"/>
          <w:shd w:val="clear" w:color="auto" w:fill="FFFFFF"/>
        </w:rPr>
        <w:lastRenderedPageBreak/>
        <w:t>and melanoma-associated</w:t>
      </w:r>
      <w:r>
        <w:rPr>
          <w:rFonts w:ascii="Book Antiqua" w:eastAsia="宋体" w:hAnsi="Book Antiqua" w:cs="Book Antiqua" w:hint="eastAsia"/>
          <w:shd w:val="clear" w:color="auto" w:fill="FFFFFF"/>
          <w:lang w:eastAsia="zh-CN"/>
        </w:rPr>
        <w:t xml:space="preserve"> </w:t>
      </w:r>
      <w:r>
        <w:rPr>
          <w:rFonts w:ascii="Book Antiqua" w:eastAsia="Times New Roman" w:hAnsi="Book Antiqua" w:cs="Book Antiqua"/>
        </w:rPr>
        <w:t>antigen</w:t>
      </w:r>
      <w:r>
        <w:rPr>
          <w:rFonts w:ascii="Book Antiqua" w:eastAsia="宋体" w:hAnsi="Book Antiqua" w:cs="Book Antiqua" w:hint="eastAsia"/>
          <w:lang w:eastAsia="zh-CN"/>
        </w:rPr>
        <w:t xml:space="preserve"> </w:t>
      </w:r>
      <w:r>
        <w:rPr>
          <w:rFonts w:ascii="Book Antiqua" w:eastAsia="Times New Roman" w:hAnsi="Book Antiqua" w:cs="Book Antiqua"/>
          <w:shd w:val="clear" w:color="auto" w:fill="FFFFFF"/>
        </w:rPr>
        <w:t xml:space="preserve">A (MAGEA) are considered excellent candidates for cancer immunotherapy since a large majority of them have their </w:t>
      </w:r>
      <w:proofErr w:type="spellStart"/>
      <w:r>
        <w:rPr>
          <w:rFonts w:ascii="Book Antiqua" w:eastAsia="Times New Roman" w:hAnsi="Book Antiqua" w:cs="Book Antiqua"/>
          <w:shd w:val="clear" w:color="auto" w:fill="FFFFFF"/>
        </w:rPr>
        <w:t>espression</w:t>
      </w:r>
      <w:proofErr w:type="spellEnd"/>
      <w:r>
        <w:rPr>
          <w:rFonts w:ascii="Book Antiqua" w:eastAsia="Times New Roman" w:hAnsi="Book Antiqua" w:cs="Book Antiqua"/>
          <w:shd w:val="clear" w:color="auto" w:fill="FFFFFF"/>
        </w:rPr>
        <w:t xml:space="preserve"> limited to the </w:t>
      </w:r>
      <w:proofErr w:type="spellStart"/>
      <w:r>
        <w:rPr>
          <w:rFonts w:ascii="Book Antiqua" w:eastAsia="Times New Roman" w:hAnsi="Book Antiqua" w:cs="Book Antiqua"/>
          <w:shd w:val="clear" w:color="auto" w:fill="FFFFFF"/>
        </w:rPr>
        <w:t>embrionic</w:t>
      </w:r>
      <w:proofErr w:type="spellEnd"/>
      <w:r>
        <w:rPr>
          <w:rFonts w:ascii="Book Antiqua" w:eastAsia="Times New Roman" w:hAnsi="Book Antiqua" w:cs="Book Antiqua"/>
          <w:shd w:val="clear" w:color="auto" w:fill="FFFFFF"/>
        </w:rPr>
        <w:t xml:space="preserve"> stem cells, testes, ovaries and endometrium in normal tissue, and are re-expressed in metastatic </w:t>
      </w:r>
      <w:proofErr w:type="spellStart"/>
      <w:r>
        <w:rPr>
          <w:rFonts w:ascii="Book Antiqua" w:eastAsia="Times New Roman" w:hAnsi="Book Antiqua" w:cs="Book Antiqua"/>
          <w:shd w:val="clear" w:color="auto" w:fill="FFFFFF"/>
        </w:rPr>
        <w:t>tumours</w:t>
      </w:r>
      <w:proofErr w:type="spellEnd"/>
      <w:r>
        <w:rPr>
          <w:rFonts w:ascii="Book Antiqua" w:eastAsia="Times New Roman" w:hAnsi="Book Antiqua" w:cs="Book Antiqua"/>
          <w:shd w:val="clear" w:color="auto" w:fill="FFFFFF"/>
        </w:rPr>
        <w:fldChar w:fldCharType="begin"/>
      </w:r>
      <w:r>
        <w:rPr>
          <w:rFonts w:ascii="Book Antiqua" w:eastAsia="Times New Roman" w:hAnsi="Book Antiqua" w:cs="Book Antiqua"/>
          <w:shd w:val="clear" w:color="auto" w:fill="FFFFFF"/>
        </w:rPr>
        <w:instrText xml:space="preserve"> ADDIN EN.CITE &lt;EndNote&gt;&lt;Cite&gt;&lt;Author&gt;Gordeeva&lt;/Author&gt;&lt;Year&gt;2018&lt;/Year&gt;&lt;RecNum&gt;225&lt;/RecNum&gt;&lt;DisplayText&gt;&lt;style face="superscript"&gt;[101]&lt;/style&gt;&lt;/DisplayText&gt;&lt;record&gt;&lt;rec-number&gt;225&lt;/rec-number&gt;&lt;foreign-keys&gt;&lt;key app="EN" db-id="vpsdz00zks0rzne02065z25xd5zetrdr220z" timestamp="1579512034"&gt;225&lt;/key&gt;&lt;/foreign-keys&gt;&lt;ref-type name="Journal Article"&gt;17&lt;/ref-type&gt;&lt;contributors&gt;&lt;authors&gt;&lt;author&gt;Gordeeva, Olga&lt;/author&gt;&lt;/authors&gt;&lt;/contributors&gt;&lt;titles&gt;&lt;title&gt;Cancer-testis antigens: Unique cancer stem cell biomarkers and targets for cancer therapy&lt;/title&gt;&lt;secondary-title&gt;Seminars in Cancer Biology&lt;/secondary-title&gt;&lt;/titles&gt;&lt;periodical&gt;&lt;full-title&gt;Seminars in Cancer Biology&lt;/full-title&gt;&lt;/periodical&gt;&lt;pages&gt;75-89&lt;/pages&gt;&lt;volume&gt;53&lt;/volume&gt;&lt;keywords&gt;&lt;keyword&gt;Cancer-testis antigens&lt;/keyword&gt;&lt;keyword&gt;Cancer biomarkers&lt;/keyword&gt;&lt;keyword&gt;Cancer stem cells&lt;/keyword&gt;&lt;keyword&gt;Stem cells&lt;/keyword&gt;&lt;keyword&gt;Cancer immunotherapy&lt;/keyword&gt;&lt;/keywords&gt;&lt;dates&gt;&lt;year&gt;2018&lt;/year&gt;&lt;pub-dates&gt;&lt;date&gt;2018/12/01/&lt;/date&gt;&lt;/pub-dates&gt;&lt;/dates&gt;&lt;isbn&gt;1044-579X&lt;/isbn&gt;&lt;urls&gt;&lt;related-urls&gt;&lt;url&gt;http://www.sciencedirect.com/science/article/pii/S1044579X18300403&lt;/url&gt;&lt;/related-urls&gt;&lt;/urls&gt;&lt;electronic-resource-num&gt;https://doi.org/10.1016/j.semcancer.2018.08.006&lt;/electronic-resource-num&gt;&lt;/record&gt;&lt;/Cite&gt;&lt;/EndNote&gt;</w:instrText>
      </w:r>
      <w:r>
        <w:rPr>
          <w:rFonts w:ascii="Book Antiqua" w:eastAsia="Times New Roman" w:hAnsi="Book Antiqua" w:cs="Book Antiqua"/>
          <w:shd w:val="clear" w:color="auto" w:fill="FFFFFF"/>
        </w:rPr>
        <w:fldChar w:fldCharType="separate"/>
      </w:r>
      <w:r>
        <w:rPr>
          <w:rFonts w:ascii="Book Antiqua" w:eastAsia="Times New Roman" w:hAnsi="Book Antiqua" w:cs="Book Antiqua"/>
          <w:shd w:val="clear" w:color="auto" w:fill="FFFFFF"/>
          <w:vertAlign w:val="superscript"/>
        </w:rPr>
        <w:t>[101]</w:t>
      </w:r>
      <w:r>
        <w:rPr>
          <w:rFonts w:ascii="Book Antiqua" w:eastAsia="Times New Roman" w:hAnsi="Book Antiqua" w:cs="Book Antiqua"/>
          <w:shd w:val="clear" w:color="auto" w:fill="FFFFFF"/>
        </w:rPr>
        <w:fldChar w:fldCharType="end"/>
      </w:r>
      <w:r>
        <w:rPr>
          <w:rFonts w:ascii="Book Antiqua" w:eastAsia="Times New Roman" w:hAnsi="Book Antiqua" w:cs="Book Antiqua"/>
          <w:shd w:val="clear" w:color="auto" w:fill="FFFFFF"/>
        </w:rPr>
        <w:t xml:space="preserve">. MAGEA1-3, MAGEA9, LAGE1, and New York esophageal squamous cell carcinoma 1 were found to be highly expressed in hepatocellular carcinoma, </w:t>
      </w:r>
      <w:proofErr w:type="spellStart"/>
      <w:r>
        <w:rPr>
          <w:rFonts w:ascii="Book Antiqua" w:eastAsia="Times New Roman" w:hAnsi="Book Antiqua" w:cs="Book Antiqua"/>
          <w:shd w:val="clear" w:color="auto" w:fill="FFFFFF"/>
        </w:rPr>
        <w:t>oesophageal</w:t>
      </w:r>
      <w:proofErr w:type="spellEnd"/>
      <w:r>
        <w:rPr>
          <w:rFonts w:ascii="Book Antiqua" w:eastAsia="Times New Roman" w:hAnsi="Book Antiqua" w:cs="Book Antiqua"/>
          <w:shd w:val="clear" w:color="auto" w:fill="FFFFFF"/>
        </w:rPr>
        <w:t>, gastric and colorectal carcinoma stem/progenitor cells and associated with poor survival, high risk of tumor recurrence</w:t>
      </w:r>
      <w:r>
        <w:rPr>
          <w:rFonts w:ascii="Book Antiqua" w:eastAsia="Times New Roman" w:hAnsi="Book Antiqua" w:cs="Book Antiqua"/>
          <w:shd w:val="clear" w:color="auto" w:fill="FFFFFF"/>
        </w:rPr>
        <w:fldChar w:fldCharType="begin">
          <w:fldData xml:space="preserve">PEVuZE5vdGU+PENpdGU+PEF1dGhvcj5ZYW1hZGE8L0F1dGhvcj48WWVhcj4yMDEzPC9ZZWFyPjxS
ZWNOdW0+MjI2PC9SZWNOdW0+PERpc3BsYXlUZXh0PjxzdHlsZSBmYWNlPSJzdXBlcnNjcmlwdCI+
WzEwMiwgMTAzXTwvc3R5bGU+PC9EaXNwbGF5VGV4dD48cmVjb3JkPjxyZWMtbnVtYmVyPjIyNjwv
cmVjLW51bWJlcj48Zm9yZWlnbi1rZXlzPjxrZXkgYXBwPSJFTiIgZGItaWQ9InZwc2R6MDB6a3Mw
cnpuZTAyMDY1ejI1eGQ1emV0cmRyMjIweiIgdGltZXN0YW1wPSIxNTc5NTE0MDI0Ij4yMjY8L2tl
eT48L2ZvcmVpZ24ta2V5cz48cmVmLXR5cGUgbmFtZT0iSm91cm5hbCBBcnRpY2xlIj4xNzwvcmVm
LXR5cGU+PGNvbnRyaWJ1dG9ycz48YXV0aG9ycz48YXV0aG9yPllhbWFkYSwgUi48L2F1dGhvcj48
YXV0aG9yPlRha2FoYXNoaSwgQS48L2F1dGhvcj48YXV0aG9yPlRvcmlnb2UsIFQuPC9hdXRob3I+
PGF1dGhvcj5Nb3JpdGEsIFIuPC9hdXRob3I+PGF1dGhvcj5UYW11cmEsIFkuPC9hdXRob3I+PGF1
dGhvcj5Uc3VrYWhhcmEsIFQuPC9hdXRob3I+PGF1dGhvcj5LYW5hc2VraSwgVC48L2F1dGhvcj48
YXV0aG9yPkt1Ym8sIFQuPC9hdXRob3I+PGF1dGhvcj5XYXRhcmFpLCBLLjwvYXV0aG9yPjxhdXRo
b3I+S29uZG8sIFQuPC9hdXRob3I+PGF1dGhvcj5IaXJvaGFzaGksIFkuPC9hdXRob3I+PGF1dGhv
cj5TYXRvLCBOLjwvYXV0aG9yPjwvYXV0aG9ycz48L2NvbnRyaWJ1dG9ycz48YXV0aC1hZGRyZXNz
PkRlcGFydG1lbnQgb2YgUGF0aG9sb2d5LCBTYXBwb3JvIE1lZGljYWwgVW5pdmVyc2l0eSBTY2hv
b2wgb2YgTWVkaWNpbmUsIFNhcHBvcm8sIEphcGFuLjwvYXV0aC1hZGRyZXNzPjx0aXRsZXM+PHRp
dGxlPlByZWZlcmVudGlhbCBleHByZXNzaW9uIG9mIGNhbmNlci90ZXN0aXMgZ2VuZXMgaW4gY2Fu
Y2VyIHN0ZW0tbGlrZSBjZWxsczogcHJvcG9zYWwgb2YgYSBub3ZlbCBzdWItY2F0ZWdvcnksIGNh
bmNlci90ZXN0aXMvc3RlbSBnZW5lPC90aXRsZT48c2Vjb25kYXJ5LXRpdGxlPlRpc3N1ZSBBbnRp
Z2Vuczwvc2Vjb25kYXJ5LXRpdGxlPjwvdGl0bGVzPjxwZXJpb2RpY2FsPjxmdWxsLXRpdGxlPlRp
c3N1ZSBBbnRpZ2VuczwvZnVsbC10aXRsZT48L3BlcmlvZGljYWw+PHBhZ2VzPjQyOC0zNDwvcGFn
ZXM+PHZvbHVtZT44MTwvdm9sdW1lPjxudW1iZXI+NjwvbnVtYmVyPjxlZGl0aW9uPjIwMTMvMDQv
MTI8L2VkaXRpb24+PGtleXdvcmRzPjxrZXl3b3JkPkFudGlnZW5zLCBOZW9wbGFzbS8qZ2VuZXRp
Y3M8L2tleXdvcmQ+PGtleXdvcmQ+Q2VsbCBEaWZmZXJlbnRpYXRpb248L2tleXdvcmQ+PGtleXdv
cmQ+Q2VsbCBMaW5lLCBUdW1vcjwva2V5d29yZD48a2V5d29yZD5DZWxsIFRyYW5zZm9ybWF0aW9u
LCBOZW9wbGFzdGljL2dlbmV0aWNzPC9rZXl3b3JkPjxrZXl3b3JkPipHZW5lIEV4cHJlc3Npb248
L2tleXdvcmQ+PGtleXdvcmQ+R2VuZSBFeHByZXNzaW9uIFJlZ3VsYXRpb24sIERldmVsb3BtZW50
YWw8L2tleXdvcmQ+PGtleXdvcmQ+SHVtYW5zPC9rZXl3b3JkPjxrZXl3b3JkPk1DRi03IENlbGxz
PC9rZXl3b3JkPjxrZXl3b3JkPk1hbGU8L2tleXdvcmQ+PGtleXdvcmQ+TmVvcGxhc3RpYyBTdGVt
IENlbGxzLyppbW11bm9sb2d5PC9rZXl3b3JkPjxrZXl3b3JkPlJlYWwtVGltZSBQb2x5bWVyYXNl
IENoYWluIFJlYWN0aW9uPC9rZXl3b3JkPjxrZXl3b3JkPlNwZXJtYXRvZ2VuZXNpcy9nZW5ldGlj
czwva2V5d29yZD48a2V5d29yZD5UZXN0aXMvKmltbXVub2xvZ3k8L2tleXdvcmQ+PC9rZXl3b3Jk
cz48ZGF0ZXM+PHllYXI+MjAxMzwveWVhcj48cHViLWRhdGVzPjxkYXRlPkp1bjwvZGF0ZT48L3B1
Yi1kYXRlcz48L2RhdGVzPjxpc2JuPjEzOTktMDAzOSAoRWxlY3Ryb25pYykmI3hEOzAwMDEtMjgx
NSAoTGlua2luZyk8L2lzYm4+PGFjY2Vzc2lvbi1udW0+MjM1NzQ2Mjg8L2FjY2Vzc2lvbi1udW0+
PHVybHM+PHJlbGF0ZWQtdXJscz48dXJsPmh0dHBzOi8vd3d3Lm5jYmkubmxtLm5paC5nb3YvcHVi
bWVkLzIzNTc0NjI4PC91cmw+PC9yZWxhdGVkLXVybHM+PC91cmxzPjxlbGVjdHJvbmljLXJlc291
cmNlLW51bT4xMC4xMTExL3Rhbi4xMjExMzwvZWxlY3Ryb25pYy1yZXNvdXJjZS1udW0+PC9yZWNv
cmQ+PC9DaXRlPjxDaXRlPjxBdXRob3I+V2VpPC9BdXRob3I+PFllYXI+MjAxODwvWWVhcj48UmVj
TnVtPjIyNzwvUmVjTnVtPjxyZWNvcmQ+PHJlYy1udW1iZXI+MjI3PC9yZWMtbnVtYmVyPjxmb3Jl
aWduLWtleXM+PGtleSBhcHA9IkVOIiBkYi1pZD0idnBzZHowMHprczByem5lMDIwNjV6MjV4ZDV6
ZXRyZHIyMjB6IiB0aW1lc3RhbXA9IjE1Nzk1MTQwODkiPjIyNzwva2V5PjwvZm9yZWlnbi1rZXlz
PjxyZWYtdHlwZSBuYW1lPSJKb3VybmFsIEFydGljbGUiPjE3PC9yZWYtdHlwZT48Y29udHJpYnV0
b3JzPjxhdXRob3JzPjxhdXRob3I+V2VpLCBZLjwvYXV0aG9yPjxhdXRob3I+V2FuZywgWS48L2F1
dGhvcj48YXV0aG9yPkdvbmcsIEouPC9hdXRob3I+PGF1dGhvcj5SYW8sIEwuPC9hdXRob3I+PGF1
dGhvcj5XdSwgWi48L2F1dGhvcj48YXV0aG9yPk5pZSwgVC48L2F1dGhvcj48YXV0aG9yPlNoaSwg
RC48L2F1dGhvcj48YXV0aG9yPlpoYW5nLCBMLjwvYXV0aG9yPjwvYXV0aG9ycz48L2NvbnRyaWJ1
dG9ycz48YXV0aC1hZGRyZXNzPkFmZmlsaWF0ZWQgSG9zcGl0YWwgb2YgSW50ZWdyYXRlZCBUcmFk
aXRpb25hbCBDaGluZXNlIGFuZCBXZXN0ZXJuIE1lZGljaW5lLCBKaWFuZ3hpIFVuaXZlcnNpdHkg
b2YgVHJhZGl0aW9uYWwgQ2hpbmVzZSBNZWRpY2luZSwgTmFuY2hhbmcsIEppYW5neGkgMzMwMDAz
LCBQLlIuIENoaW5hLjwvYXV0aC1hZGRyZXNzPjx0aXRsZXM+PHRpdGxlPkhpZ2ggZXhwcmVzc2lv
biBvZiBNQUdFLUE5IGNvbnRyaWJ1dGVzIHRvIHN0ZW1uZXNzIGFuZCBtYWxpZ25hbmN5IG9mIGh1
bWFuIGhlcGF0b2NlbGx1bGFyIGNhcmNpbm9tYTwvdGl0bGU+PHNlY29uZGFyeS10aXRsZT5JbnQg
SiBPbmNvbDwvc2Vjb25kYXJ5LXRpdGxlPjwvdGl0bGVzPjxwZXJpb2RpY2FsPjxmdWxsLXRpdGxl
PkludCBKIE9uY29sPC9mdWxsLXRpdGxlPjwvcGVyaW9kaWNhbD48cGFnZXM+MjE5LTIzMDwvcGFn
ZXM+PHZvbHVtZT41Mjwvdm9sdW1lPjxudW1iZXI+MTwvbnVtYmVyPjxlZGl0aW9uPjIwMTcvMTEv
MTY8L2VkaXRpb24+PGtleXdvcmRzPjxrZXl3b3JkPkFuaW1hbHM8L2tleXdvcmQ+PGtleXdvcmQ+
QW50aWdlbnMsIE5lb3BsYXNtLypiaW9zeW50aGVzaXM8L2tleXdvcmQ+PGtleXdvcmQ+Q2FyY2lu
b21hLCBIZXBhdG9jZWxsdWxhci8qbWV0YWJvbGlzbS8qcGF0aG9sb2d5PC9rZXl3b3JkPjxrZXl3
b3JkPkNlbGwgTGluZSwgVHVtb3I8L2tleXdvcmQ+PGtleXdvcmQ+Q2VsbCBNb3ZlbWVudC9waHlz
aW9sb2d5PC9rZXl3b3JkPjxrZXl3b3JkPkNlbGwgUHJvbGlmZXJhdGlvbi9waHlzaW9sb2d5PC9r
ZXl3b3JkPjxrZXl3b3JkPkVwaXRoZWxpYWwgQ2VsbCBBZGhlc2lvbiBNb2xlY3VsZS9iaW9zeW50
aGVzaXM8L2tleXdvcmQ+PGtleXdvcmQ+SGV0ZXJvZ3JhZnRzPC9rZXl3b3JkPjxrZXl3b3JkPkh1
bWFuczwva2V5d29yZD48a2V5d29yZD5JbW11bm9oaXN0b2NoZW1pc3RyeTwva2V5d29yZD48a2V5
d29yZD5MaXZlciBOZW9wbGFzbXMvKm1ldGFib2xpc20vKnBhdGhvbG9neTwva2V5d29yZD48a2V5
d29yZD5NYWxlPC9rZXl3b3JkPjxrZXl3b3JkPk1pY2U8L2tleXdvcmQ+PGtleXdvcmQ+TWljZSwg
SW5icmVkIE5PRDwva2V5d29yZD48a2V5d29yZD5NaWNlLCBTQ0lEPC9rZXl3b3JkPjxrZXl3b3Jk
Pk5lb3BsYXNtIFByb3RlaW5zLypiaW9zeW50aGVzaXM8L2tleXdvcmQ+PGtleXdvcmQ+TmVvcGxh
c3RpYyBTdGVtIENlbGxzLyptZXRhYm9saXNtLypwYXRob2xvZ3k8L2tleXdvcmQ+PGtleXdvcmQ+
U3BoZXJvaWRzLCBDZWxsdWxhcjwva2V5d29yZD48L2tleXdvcmRzPjxkYXRlcz48eWVhcj4yMDE4
PC95ZWFyPjxwdWItZGF0ZXM+PGRhdGU+SmFuPC9kYXRlPjwvcHViLWRhdGVzPjwvZGF0ZXM+PGlz
Ym4+MTc5MS0yNDIzIChFbGVjdHJvbmljKSYjeEQ7MTAxOS02NDM5IChMaW5raW5nKTwvaXNibj48
YWNjZXNzaW9uLW51bT4yOTEzODgxMTwvYWNjZXNzaW9uLW51bT48dXJscz48cmVsYXRlZC11cmxz
Pjx1cmw+aHR0cHM6Ly93d3cubmNiaS5ubG0ubmloLmdvdi9wdWJtZWQvMjkxMzg4MTE8L3VybD48
L3JlbGF0ZWQtdXJscz48L3VybHM+PGVsZWN0cm9uaWMtcmVzb3VyY2UtbnVtPjEwLjM4OTIvaWpv
LjIwMTcuNDE5ODwvZWxlY3Ryb25pYy1yZXNvdXJjZS1udW0+PC9yZWNvcmQ+PC9DaXRlPjwvRW5k
Tm90ZT5AAD==
</w:fldData>
        </w:fldChar>
      </w:r>
      <w:r>
        <w:rPr>
          <w:rFonts w:ascii="Book Antiqua" w:eastAsia="Times New Roman" w:hAnsi="Book Antiqua" w:cs="Book Antiqua"/>
          <w:shd w:val="clear" w:color="auto" w:fill="FFFFFF"/>
        </w:rPr>
        <w:instrText xml:space="preserve"> ADDIN EN.CITE </w:instrText>
      </w:r>
      <w:r>
        <w:rPr>
          <w:rFonts w:ascii="Book Antiqua" w:eastAsia="Times New Roman" w:hAnsi="Book Antiqua" w:cs="Book Antiqua"/>
          <w:shd w:val="clear" w:color="auto" w:fill="FFFFFF"/>
        </w:rPr>
        <w:fldChar w:fldCharType="begin">
          <w:fldData xml:space="preserve">PEVuZE5vdGU+PENpdGU+PEF1dGhvcj5ZYW1hZGE8L0F1dGhvcj48WWVhcj4yMDEzPC9ZZWFyPjxS
ZWNOdW0+MjI2PC9SZWNOdW0+PERpc3BsYXlUZXh0PjxzdHlsZSBmYWNlPSJzdXBlcnNjcmlwdCI+
WzEwMiwgMTAzXTwvc3R5bGU+PC9EaXNwbGF5VGV4dD48cmVjb3JkPjxyZWMtbnVtYmVyPjIyNjwv
cmVjLW51bWJlcj48Zm9yZWlnbi1rZXlzPjxrZXkgYXBwPSJFTiIgZGItaWQ9InZwc2R6MDB6a3Mw
cnpuZTAyMDY1ejI1eGQ1emV0cmRyMjIweiIgdGltZXN0YW1wPSIxNTc5NTE0MDI0Ij4yMjY8L2tl
eT48L2ZvcmVpZ24ta2V5cz48cmVmLXR5cGUgbmFtZT0iSm91cm5hbCBBcnRpY2xlIj4xNzwvcmVm
LXR5cGU+PGNvbnRyaWJ1dG9ycz48YXV0aG9ycz48YXV0aG9yPllhbWFkYSwgUi48L2F1dGhvcj48
YXV0aG9yPlRha2FoYXNoaSwgQS48L2F1dGhvcj48YXV0aG9yPlRvcmlnb2UsIFQuPC9hdXRob3I+
PGF1dGhvcj5Nb3JpdGEsIFIuPC9hdXRob3I+PGF1dGhvcj5UYW11cmEsIFkuPC9hdXRob3I+PGF1
dGhvcj5Uc3VrYWhhcmEsIFQuPC9hdXRob3I+PGF1dGhvcj5LYW5hc2VraSwgVC48L2F1dGhvcj48
YXV0aG9yPkt1Ym8sIFQuPC9hdXRob3I+PGF1dGhvcj5XYXRhcmFpLCBLLjwvYXV0aG9yPjxhdXRo
b3I+S29uZG8sIFQuPC9hdXRob3I+PGF1dGhvcj5IaXJvaGFzaGksIFkuPC9hdXRob3I+PGF1dGhv
cj5TYXRvLCBOLjwvYXV0aG9yPjwvYXV0aG9ycz48L2NvbnRyaWJ1dG9ycz48YXV0aC1hZGRyZXNz
PkRlcGFydG1lbnQgb2YgUGF0aG9sb2d5LCBTYXBwb3JvIE1lZGljYWwgVW5pdmVyc2l0eSBTY2hv
b2wgb2YgTWVkaWNpbmUsIFNhcHBvcm8sIEphcGFuLjwvYXV0aC1hZGRyZXNzPjx0aXRsZXM+PHRp
dGxlPlByZWZlcmVudGlhbCBleHByZXNzaW9uIG9mIGNhbmNlci90ZXN0aXMgZ2VuZXMgaW4gY2Fu
Y2VyIHN0ZW0tbGlrZSBjZWxsczogcHJvcG9zYWwgb2YgYSBub3ZlbCBzdWItY2F0ZWdvcnksIGNh
bmNlci90ZXN0aXMvc3RlbSBnZW5lPC90aXRsZT48c2Vjb25kYXJ5LXRpdGxlPlRpc3N1ZSBBbnRp
Z2Vuczwvc2Vjb25kYXJ5LXRpdGxlPjwvdGl0bGVzPjxwZXJpb2RpY2FsPjxmdWxsLXRpdGxlPlRp
c3N1ZSBBbnRpZ2VuczwvZnVsbC10aXRsZT48L3BlcmlvZGljYWw+PHBhZ2VzPjQyOC0zNDwvcGFn
ZXM+PHZvbHVtZT44MTwvdm9sdW1lPjxudW1iZXI+NjwvbnVtYmVyPjxlZGl0aW9uPjIwMTMvMDQv
MTI8L2VkaXRpb24+PGtleXdvcmRzPjxrZXl3b3JkPkFudGlnZW5zLCBOZW9wbGFzbS8qZ2VuZXRp
Y3M8L2tleXdvcmQ+PGtleXdvcmQ+Q2VsbCBEaWZmZXJlbnRpYXRpb248L2tleXdvcmQ+PGtleXdv
cmQ+Q2VsbCBMaW5lLCBUdW1vcjwva2V5d29yZD48a2V5d29yZD5DZWxsIFRyYW5zZm9ybWF0aW9u
LCBOZW9wbGFzdGljL2dlbmV0aWNzPC9rZXl3b3JkPjxrZXl3b3JkPipHZW5lIEV4cHJlc3Npb248
L2tleXdvcmQ+PGtleXdvcmQ+R2VuZSBFeHByZXNzaW9uIFJlZ3VsYXRpb24sIERldmVsb3BtZW50
YWw8L2tleXdvcmQ+PGtleXdvcmQ+SHVtYW5zPC9rZXl3b3JkPjxrZXl3b3JkPk1DRi03IENlbGxz
PC9rZXl3b3JkPjxrZXl3b3JkPk1hbGU8L2tleXdvcmQ+PGtleXdvcmQ+TmVvcGxhc3RpYyBTdGVt
IENlbGxzLyppbW11bm9sb2d5PC9rZXl3b3JkPjxrZXl3b3JkPlJlYWwtVGltZSBQb2x5bWVyYXNl
IENoYWluIFJlYWN0aW9uPC9rZXl3b3JkPjxrZXl3b3JkPlNwZXJtYXRvZ2VuZXNpcy9nZW5ldGlj
czwva2V5d29yZD48a2V5d29yZD5UZXN0aXMvKmltbXVub2xvZ3k8L2tleXdvcmQ+PC9rZXl3b3Jk
cz48ZGF0ZXM+PHllYXI+MjAxMzwveWVhcj48cHViLWRhdGVzPjxkYXRlPkp1bjwvZGF0ZT48L3B1
Yi1kYXRlcz48L2RhdGVzPjxpc2JuPjEzOTktMDAzOSAoRWxlY3Ryb25pYykmI3hEOzAwMDEtMjgx
NSAoTGlua2luZyk8L2lzYm4+PGFjY2Vzc2lvbi1udW0+MjM1NzQ2Mjg8L2FjY2Vzc2lvbi1udW0+
PHVybHM+PHJlbGF0ZWQtdXJscz48dXJsPmh0dHBzOi8vd3d3Lm5jYmkubmxtLm5paC5nb3YvcHVi
bWVkLzIzNTc0NjI4PC91cmw+PC9yZWxhdGVkLXVybHM+PC91cmxzPjxlbGVjdHJvbmljLXJlc291
cmNlLW51bT4xMC4xMTExL3Rhbi4xMjExMzwvZWxlY3Ryb25pYy1yZXNvdXJjZS1udW0+PC9yZWNv
cmQ+PC9DaXRlPjxDaXRlPjxBdXRob3I+V2VpPC9BdXRob3I+PFllYXI+MjAxODwvWWVhcj48UmVj
TnVtPjIyNzwvUmVjTnVtPjxyZWNvcmQ+PHJlYy1udW1iZXI+MjI3PC9yZWMtbnVtYmVyPjxmb3Jl
aWduLWtleXM+PGtleSBhcHA9IkVOIiBkYi1pZD0idnBzZHowMHprczByem5lMDIwNjV6MjV4ZDV6
ZXRyZHIyMjB6IiB0aW1lc3RhbXA9IjE1Nzk1MTQwODkiPjIyNzwva2V5PjwvZm9yZWlnbi1rZXlz
PjxyZWYtdHlwZSBuYW1lPSJKb3VybmFsIEFydGljbGUiPjE3PC9yZWYtdHlwZT48Y29udHJpYnV0
b3JzPjxhdXRob3JzPjxhdXRob3I+V2VpLCBZLjwvYXV0aG9yPjxhdXRob3I+V2FuZywgWS48L2F1
dGhvcj48YXV0aG9yPkdvbmcsIEouPC9hdXRob3I+PGF1dGhvcj5SYW8sIEwuPC9hdXRob3I+PGF1
dGhvcj5XdSwgWi48L2F1dGhvcj48YXV0aG9yPk5pZSwgVC48L2F1dGhvcj48YXV0aG9yPlNoaSwg
RC48L2F1dGhvcj48YXV0aG9yPlpoYW5nLCBMLjwvYXV0aG9yPjwvYXV0aG9ycz48L2NvbnRyaWJ1
dG9ycz48YXV0aC1hZGRyZXNzPkFmZmlsaWF0ZWQgSG9zcGl0YWwgb2YgSW50ZWdyYXRlZCBUcmFk
aXRpb25hbCBDaGluZXNlIGFuZCBXZXN0ZXJuIE1lZGljaW5lLCBKaWFuZ3hpIFVuaXZlcnNpdHkg
b2YgVHJhZGl0aW9uYWwgQ2hpbmVzZSBNZWRpY2luZSwgTmFuY2hhbmcsIEppYW5neGkgMzMwMDAz
LCBQLlIuIENoaW5hLjwvYXV0aC1hZGRyZXNzPjx0aXRsZXM+PHRpdGxlPkhpZ2ggZXhwcmVzc2lv
biBvZiBNQUdFLUE5IGNvbnRyaWJ1dGVzIHRvIHN0ZW1uZXNzIGFuZCBtYWxpZ25hbmN5IG9mIGh1
bWFuIGhlcGF0b2NlbGx1bGFyIGNhcmNpbm9tYTwvdGl0bGU+PHNlY29uZGFyeS10aXRsZT5JbnQg
SiBPbmNvbDwvc2Vjb25kYXJ5LXRpdGxlPjwvdGl0bGVzPjxwZXJpb2RpY2FsPjxmdWxsLXRpdGxl
PkludCBKIE9uY29sPC9mdWxsLXRpdGxlPjwvcGVyaW9kaWNhbD48cGFnZXM+MjE5LTIzMDwvcGFn
ZXM+PHZvbHVtZT41Mjwvdm9sdW1lPjxudW1iZXI+MTwvbnVtYmVyPjxlZGl0aW9uPjIwMTcvMTEv
MTY8L2VkaXRpb24+PGtleXdvcmRzPjxrZXl3b3JkPkFuaW1hbHM8L2tleXdvcmQ+PGtleXdvcmQ+
QW50aWdlbnMsIE5lb3BsYXNtLypiaW9zeW50aGVzaXM8L2tleXdvcmQ+PGtleXdvcmQ+Q2FyY2lu
b21hLCBIZXBhdG9jZWxsdWxhci8qbWV0YWJvbGlzbS8qcGF0aG9sb2d5PC9rZXl3b3JkPjxrZXl3
b3JkPkNlbGwgTGluZSwgVHVtb3I8L2tleXdvcmQ+PGtleXdvcmQ+Q2VsbCBNb3ZlbWVudC9waHlz
aW9sb2d5PC9rZXl3b3JkPjxrZXl3b3JkPkNlbGwgUHJvbGlmZXJhdGlvbi9waHlzaW9sb2d5PC9r
ZXl3b3JkPjxrZXl3b3JkPkVwaXRoZWxpYWwgQ2VsbCBBZGhlc2lvbiBNb2xlY3VsZS9iaW9zeW50
aGVzaXM8L2tleXdvcmQ+PGtleXdvcmQ+SGV0ZXJvZ3JhZnRzPC9rZXl3b3JkPjxrZXl3b3JkPkh1
bWFuczwva2V5d29yZD48a2V5d29yZD5JbW11bm9oaXN0b2NoZW1pc3RyeTwva2V5d29yZD48a2V5
d29yZD5MaXZlciBOZW9wbGFzbXMvKm1ldGFib2xpc20vKnBhdGhvbG9neTwva2V5d29yZD48a2V5
d29yZD5NYWxlPC9rZXl3b3JkPjxrZXl3b3JkPk1pY2U8L2tleXdvcmQ+PGtleXdvcmQ+TWljZSwg
SW5icmVkIE5PRDwva2V5d29yZD48a2V5d29yZD5NaWNlLCBTQ0lEPC9rZXl3b3JkPjxrZXl3b3Jk
Pk5lb3BsYXNtIFByb3RlaW5zLypiaW9zeW50aGVzaXM8L2tleXdvcmQ+PGtleXdvcmQ+TmVvcGxh
c3RpYyBTdGVtIENlbGxzLyptZXRhYm9saXNtLypwYXRob2xvZ3k8L2tleXdvcmQ+PGtleXdvcmQ+
U3BoZXJvaWRzLCBDZWxsdWxhcjwva2V5d29yZD48L2tleXdvcmRzPjxkYXRlcz48eWVhcj4yMDE4
PC95ZWFyPjxwdWItZGF0ZXM+PGRhdGU+SmFuPC9kYXRlPjwvcHViLWRhdGVzPjwvZGF0ZXM+PGlz
Ym4+MTc5MS0yNDIzIChFbGVjdHJvbmljKSYjeEQ7MTAxOS02NDM5IChMaW5raW5nKTwvaXNibj48
YWNjZXNzaW9uLW51bT4yOTEzODgxMTwvYWNjZXNzaW9uLW51bT48dXJscz48cmVsYXRlZC11cmxz
Pjx1cmw+aHR0cHM6Ly93d3cubmNiaS5ubG0ubmloLmdvdi9wdWJtZWQvMjkxMzg4MTE8L3VybD48
L3JlbGF0ZWQtdXJscz48L3VybHM+PGVsZWN0cm9uaWMtcmVzb3VyY2UtbnVtPjEwLjM4OTIvaWpv
LjIwMTcuNDE5ODwvZWxlY3Ryb25pYy1yZXNvdXJjZS1udW0+PC9yZWNvcmQ+PC9DaXRlPjwvRW5k
Tm90ZT5AAD==
</w:fldData>
        </w:fldChar>
      </w:r>
      <w:r>
        <w:rPr>
          <w:rFonts w:ascii="Book Antiqua" w:eastAsia="Times New Roman" w:hAnsi="Book Antiqua" w:cs="Book Antiqua"/>
          <w:shd w:val="clear" w:color="auto" w:fill="FFFFFF"/>
        </w:rPr>
        <w:instrText xml:space="preserve"> ADDIN EN.CITE.DATA </w:instrText>
      </w:r>
      <w:r>
        <w:rPr>
          <w:rFonts w:ascii="Book Antiqua" w:eastAsia="Times New Roman" w:hAnsi="Book Antiqua" w:cs="Book Antiqua"/>
          <w:shd w:val="clear" w:color="auto" w:fill="FFFFFF"/>
        </w:rPr>
      </w:r>
      <w:r>
        <w:rPr>
          <w:rFonts w:ascii="Book Antiqua" w:eastAsia="Times New Roman" w:hAnsi="Book Antiqua" w:cs="Book Antiqua"/>
          <w:shd w:val="clear" w:color="auto" w:fill="FFFFFF"/>
        </w:rPr>
        <w:fldChar w:fldCharType="end"/>
      </w:r>
      <w:r>
        <w:rPr>
          <w:rFonts w:ascii="Book Antiqua" w:eastAsia="Times New Roman" w:hAnsi="Book Antiqua" w:cs="Book Antiqua"/>
          <w:shd w:val="clear" w:color="auto" w:fill="FFFFFF"/>
        </w:rPr>
      </w:r>
      <w:r>
        <w:rPr>
          <w:rFonts w:ascii="Book Antiqua" w:eastAsia="Times New Roman" w:hAnsi="Book Antiqua" w:cs="Book Antiqua"/>
          <w:shd w:val="clear" w:color="auto" w:fill="FFFFFF"/>
        </w:rPr>
        <w:fldChar w:fldCharType="separate"/>
      </w:r>
      <w:r>
        <w:rPr>
          <w:rFonts w:ascii="Book Antiqua" w:eastAsia="Times New Roman" w:hAnsi="Book Antiqua" w:cs="Book Antiqua"/>
          <w:shd w:val="clear" w:color="auto" w:fill="FFFFFF"/>
          <w:vertAlign w:val="superscript"/>
        </w:rPr>
        <w:t>[102,103]</w:t>
      </w:r>
      <w:r>
        <w:rPr>
          <w:rFonts w:ascii="Book Antiqua" w:eastAsia="Times New Roman" w:hAnsi="Book Antiqua" w:cs="Book Antiqua"/>
          <w:shd w:val="clear" w:color="auto" w:fill="FFFFFF"/>
        </w:rPr>
        <w:fldChar w:fldCharType="end"/>
      </w:r>
      <w:r>
        <w:rPr>
          <w:rFonts w:ascii="Book Antiqua" w:eastAsia="Times New Roman" w:hAnsi="Book Antiqua" w:cs="Book Antiqua"/>
          <w:shd w:val="clear" w:color="auto" w:fill="FFFFFF"/>
        </w:rPr>
        <w:t xml:space="preserve">. However, there is a small number of CTAs that are expressed on normal tissue as well. Although targeting CTA seems to be a promising strategy, </w:t>
      </w:r>
      <w:proofErr w:type="spellStart"/>
      <w:r>
        <w:rPr>
          <w:rFonts w:ascii="Book Antiqua" w:eastAsia="Times New Roman" w:hAnsi="Book Antiqua" w:cs="Book Antiqua"/>
          <w:shd w:val="clear" w:color="auto" w:fill="FFFFFF"/>
        </w:rPr>
        <w:t>carefull</w:t>
      </w:r>
      <w:proofErr w:type="spellEnd"/>
      <w:r>
        <w:rPr>
          <w:rFonts w:ascii="Book Antiqua" w:eastAsia="Times New Roman" w:hAnsi="Book Antiqua" w:cs="Book Antiqua"/>
          <w:shd w:val="clear" w:color="auto" w:fill="FFFFFF"/>
        </w:rPr>
        <w:t xml:space="preserve"> selection of CTA type for immunotherapy is </w:t>
      </w:r>
      <w:proofErr w:type="spellStart"/>
      <w:r>
        <w:rPr>
          <w:rFonts w:ascii="Book Antiqua" w:eastAsia="Times New Roman" w:hAnsi="Book Antiqua" w:cs="Book Antiqua"/>
          <w:shd w:val="clear" w:color="auto" w:fill="FFFFFF"/>
        </w:rPr>
        <w:t>manadatory</w:t>
      </w:r>
      <w:proofErr w:type="spellEnd"/>
      <w:r>
        <w:rPr>
          <w:rFonts w:ascii="Book Antiqua" w:eastAsia="Times New Roman" w:hAnsi="Book Antiqua" w:cs="Book Antiqua"/>
          <w:shd w:val="clear" w:color="auto" w:fill="FFFFFF"/>
        </w:rPr>
        <w:t>. Serious neuronal adverse events followed by death were observed during clinical trials using anti-MAGE3 CAR-T cells in patients with solid cancers. Histopathological examination showed that normal neuronal cells also expressed MAGEA proteins that became targets of modified T cell therapy, thus being destroyed</w:t>
      </w:r>
      <w:r>
        <w:rPr>
          <w:rFonts w:ascii="Book Antiqua" w:eastAsia="Times New Roman" w:hAnsi="Book Antiqua" w:cs="Book Antiqua"/>
          <w:shd w:val="clear" w:color="auto" w:fill="FFFFFF"/>
        </w:rPr>
        <w:fldChar w:fldCharType="begin">
          <w:fldData xml:space="preserve">PEVuZE5vdGU+PENpdGU+PEF1dGhvcj5Nb3JnYW48L0F1dGhvcj48WWVhcj4yMDEzPC9ZZWFyPjxS
ZWNOdW0+MjI5PC9SZWNOdW0+PERpc3BsYXlUZXh0PjxzdHlsZSBmYWNlPSJzdXBlcnNjcmlwdCI+
WzEwNF08L3N0eWxlPjwvRGlzcGxheVRleHQ+PHJlY29yZD48cmVjLW51bWJlcj4yMjk8L3JlYy1u
dW1iZXI+PGZvcmVpZ24ta2V5cz48a2V5IGFwcD0iRU4iIGRiLWlkPSJ2cHNkejAwemtzMHJ6bmUw
MjA2NXoyNXhkNXpldHJkcjIyMHoiIHRpbWVzdGFtcD0iMTU3OTUxNzk1NCI+MjI5PC9rZXk+PC9m
b3JlaWduLWtleXM+PHJlZi10eXBlIG5hbWU9IkpvdXJuYWwgQXJ0aWNsZSI+MTc8L3JlZi10eXBl
Pjxjb250cmlidXRvcnM+PGF1dGhvcnM+PGF1dGhvcj5Nb3JnYW4sIFIuIEEuPC9hdXRob3I+PGF1
dGhvcj5DaGlubmFzYW15LCBOLjwvYXV0aG9yPjxhdXRob3I+QWJhdGUtRGFnYSwgRC48L2F1dGhv
cj48YXV0aG9yPkdyb3MsIEEuPC9hdXRob3I+PGF1dGhvcj5Sb2JiaW5zLCBQLiBGLjwvYXV0aG9y
PjxhdXRob3I+WmhlbmcsIFouPC9hdXRob3I+PGF1dGhvcj5EdWRsZXksIE0uIEUuPC9hdXRob3I+
PGF1dGhvcj5GZWxkbWFuLCBTLiBBLjwvYXV0aG9yPjxhdXRob3I+WWFuZywgSi4gQy48L2F1dGhv
cj48YXV0aG9yPlNoZXJyeSwgUi4gTS48L2F1dGhvcj48YXV0aG9yPlBoYW4sIEcuIFEuPC9hdXRo
b3I+PGF1dGhvcj5IdWdoZXMsIE0uIFMuPC9hdXRob3I+PGF1dGhvcj5LYW1tdWxhLCBVLiBTLjwv
YXV0aG9yPjxhdXRob3I+TWlsbGVyLCBBLiBELjwvYXV0aG9yPjxhdXRob3I+SGVzc21hbiwgQy4g
Si48L2F1dGhvcj48YXV0aG9yPlN0ZXdhcnQsIEEuIEEuPC9hdXRob3I+PGF1dGhvcj5SZXN0aWZv
LCBOLiBQLjwvYXV0aG9yPjxhdXRob3I+UXVlemFkbywgTS4gTS48L2F1dGhvcj48YXV0aG9yPkFs
aW1jaGFuZGFuaSwgTS48L2F1dGhvcj48YXV0aG9yPlJvc2VuYmVyZywgQS4gWi48L2F1dGhvcj48
YXV0aG9yPk5hdGgsIEEuPC9hdXRob3I+PGF1dGhvcj5XYW5nLCBULjwvYXV0aG9yPjxhdXRob3I+
QmllbGVrb3ZhLCBCLjwvYXV0aG9yPjxhdXRob3I+V3Vlc3QsIFMuIEMuPC9hdXRob3I+PGF1dGhv
cj5Ba3VsYSwgTi48L2F1dGhvcj48YXV0aG9yPk1jTWFob24sIEYuIEouPC9hdXRob3I+PGF1dGhv
cj5XaWxkZSwgUy48L2F1dGhvcj48YXV0aG9yPk1vc2V0dGVyLCBCLjwvYXV0aG9yPjxhdXRob3I+
U2NoZW5kZWwsIEQuIEouPC9hdXRob3I+PGF1dGhvcj5MYXVyZW5jb3QsIEMuIE0uPC9hdXRob3I+
PGF1dGhvcj5Sb3NlbmJlcmcsIFMuIEEuPC9hdXRob3I+PC9hdXRob3JzPjwvY29udHJpYnV0b3Jz
PjxhdXRoLWFkZHJlc3M+U3VyZ2VyeSBCcmFuY2gsIE5hdGlvbmFsIENhbmNlciBJbnN0aXR1dGUs
IEJldGhlc2RhLCBNRCAyMDg5MiwgVVNBLiBybW9yZ2FuQG1haWwubmloLmdvdjwvYXV0aC1hZGRy
ZXNzPjx0aXRsZXM+PHRpdGxlPkNhbmNlciByZWdyZXNzaW9uIGFuZCBuZXVyb2xvZ2ljYWwgdG94
aWNpdHkgZm9sbG93aW5nIGFudGktTUFHRS1BMyBUQ1IgZ2VuZSB0aGVyYXB5PC90aXRsZT48c2Vj
b25kYXJ5LXRpdGxlPkogSW1tdW5vdGhlcjwvc2Vjb25kYXJ5LXRpdGxlPjwvdGl0bGVzPjxwZXJp
b2RpY2FsPjxmdWxsLXRpdGxlPkogSW1tdW5vdGhlcjwvZnVsbC10aXRsZT48L3BlcmlvZGljYWw+
PHBhZ2VzPjEzMy01MTwvcGFnZXM+PHZvbHVtZT4zNjwvdm9sdW1lPjxudW1iZXI+MjwvbnVtYmVy
PjxlZGl0aW9uPjIwMTMvMDIvMDU8L2VkaXRpb24+PGtleXdvcmRzPjxrZXl3b3JkPkFkdWx0PC9r
ZXl3b3JkPjxrZXl3b3JkPkFnZWQ8L2tleXdvcmQ+PGtleXdvcmQ+KkFudGlnZW5zLCBOZW9wbGFz
bS9nZW5ldGljcy9pbW11bm9sb2d5L3RoZXJhcGV1dGljIHVzZTwva2V5d29yZD48a2V5d29yZD5C
cmFpbi9tZXRhYm9saXNtPC9rZXl3b3JkPjxrZXl3b3JkPkRlbmRyaXRpYyBDZWxscy9pbW11bm9s
b2d5PC9rZXl3b3JkPjxrZXl3b3JkPkZlbWFsZTwva2V5d29yZD48a2V5d29yZD5HZW5lIFRyYW5z
ZmVyIFRlY2huaXF1ZXM8L2tleXdvcmQ+PGtleXdvcmQ+R2VuZXRpYyBUaGVyYXB5LyptZXRob2Rz
PC9rZXl3b3JkPjxrZXl3b3JkPkh1bWFuczwva2V5d29yZD48a2V5d29yZD4qSW1tdW5vdGhlcmFw
eSwgQWRvcHRpdmUvYWR2ZXJzZSBlZmZlY3RzL21ldGhvZHMvbW9ydGFsaXR5PC9rZXl3b3JkPjxr
ZXl3b3JkPk1hbGU8L2tleXdvcmQ+PGtleXdvcmQ+TWVsYW5vbWEvaW1tdW5vbG9neS8qdGhlcmFw
eTwva2V5d29yZD48a2V5d29yZD5NZWxhbm9tYS1TcGVjaWZpYyBBbnRpZ2Vuczwva2V5d29yZD48
a2V5d29yZD5NaWRkbGUgQWdlZDwva2V5d29yZD48a2V5d29yZD4qTmVvcGxhc20gUHJvdGVpbnMv
Z2VuZXRpY3MvaW1tdW5vbG9neS90aGVyYXBldXRpYyB1c2U8L2tleXdvcmQ+PGtleXdvcmQ+Uk5B
LCBNZXNzZW5nZXIvYW5hbHlzaXM8L2tleXdvcmQ+PGtleXdvcmQ+KlJlY2VwdG9ycywgQW50aWdl
biwgVC1DZWxsL2dlbmV0aWNzL2ltbXVub2xvZ3kvdGhlcmFwZXV0aWMgdXNlPC9rZXl3b3JkPjxr
ZXl3b3JkPlZhY2NpbmVzLCBTdWJ1bml0L2ltbXVub2xvZ3k8L2tleXdvcmQ+PGtleXdvcmQ+WW91
bmcgQWR1bHQ8L2tleXdvcmQ+PC9rZXl3b3Jkcz48ZGF0ZXM+PHllYXI+MjAxMzwveWVhcj48cHVi
LWRhdGVzPjxkYXRlPkZlYjwvZGF0ZT48L3B1Yi1kYXRlcz48L2RhdGVzPjxpc2JuPjE1MzctNDUx
MyAoRWxlY3Ryb25pYykmI3hEOzE1MjQtOTU1NyAoTGlua2luZyk8L2lzYm4+PGFjY2Vzc2lvbi1u
dW0+MjMzNzc2Njg8L2FjY2Vzc2lvbi1udW0+PHVybHM+PHJlbGF0ZWQtdXJscz48dXJsPmh0dHBz
Oi8vd3d3Lm5jYmkubmxtLm5paC5nb3YvcHVibWVkLzIzMzc3NjY4PC91cmw+PC9yZWxhdGVkLXVy
bHM+PC91cmxzPjxjdXN0b20yPlBNQzM1ODE4MjM8L2N1c3RvbTI+PGVsZWN0cm9uaWMtcmVzb3Vy
Y2UtbnVtPjEwLjEwOTcvQ0pJLjBiMDEzZTMxODI4Mjk5MDM8L2VsZWN0cm9uaWMtcmVzb3VyY2Ut
bnVtPjwvcmVjb3JkPjwvQ2l0ZT48L0VuZE5vdGU+
</w:fldData>
        </w:fldChar>
      </w:r>
      <w:r>
        <w:rPr>
          <w:rFonts w:ascii="Book Antiqua" w:eastAsia="Times New Roman" w:hAnsi="Book Antiqua" w:cs="Book Antiqua"/>
          <w:shd w:val="clear" w:color="auto" w:fill="FFFFFF"/>
        </w:rPr>
        <w:instrText xml:space="preserve"> ADDIN EN.CITE </w:instrText>
      </w:r>
      <w:r>
        <w:rPr>
          <w:rFonts w:ascii="Book Antiqua" w:eastAsia="Times New Roman" w:hAnsi="Book Antiqua" w:cs="Book Antiqua"/>
          <w:shd w:val="clear" w:color="auto" w:fill="FFFFFF"/>
        </w:rPr>
        <w:fldChar w:fldCharType="begin">
          <w:fldData xml:space="preserve">PEVuZE5vdGU+PENpdGU+PEF1dGhvcj5Nb3JnYW48L0F1dGhvcj48WWVhcj4yMDEzPC9ZZWFyPjxS
ZWNOdW0+MjI5PC9SZWNOdW0+PERpc3BsYXlUZXh0PjxzdHlsZSBmYWNlPSJzdXBlcnNjcmlwdCI+
WzEwNF08L3N0eWxlPjwvRGlzcGxheVRleHQ+PHJlY29yZD48cmVjLW51bWJlcj4yMjk8L3JlYy1u
dW1iZXI+PGZvcmVpZ24ta2V5cz48a2V5IGFwcD0iRU4iIGRiLWlkPSJ2cHNkejAwemtzMHJ6bmUw
MjA2NXoyNXhkNXpldHJkcjIyMHoiIHRpbWVzdGFtcD0iMTU3OTUxNzk1NCI+MjI5PC9rZXk+PC9m
b3JlaWduLWtleXM+PHJlZi10eXBlIG5hbWU9IkpvdXJuYWwgQXJ0aWNsZSI+MTc8L3JlZi10eXBl
Pjxjb250cmlidXRvcnM+PGF1dGhvcnM+PGF1dGhvcj5Nb3JnYW4sIFIuIEEuPC9hdXRob3I+PGF1
dGhvcj5DaGlubmFzYW15LCBOLjwvYXV0aG9yPjxhdXRob3I+QWJhdGUtRGFnYSwgRC48L2F1dGhv
cj48YXV0aG9yPkdyb3MsIEEuPC9hdXRob3I+PGF1dGhvcj5Sb2JiaW5zLCBQLiBGLjwvYXV0aG9y
PjxhdXRob3I+WmhlbmcsIFouPC9hdXRob3I+PGF1dGhvcj5EdWRsZXksIE0uIEUuPC9hdXRob3I+
PGF1dGhvcj5GZWxkbWFuLCBTLiBBLjwvYXV0aG9yPjxhdXRob3I+WWFuZywgSi4gQy48L2F1dGhv
cj48YXV0aG9yPlNoZXJyeSwgUi4gTS48L2F1dGhvcj48YXV0aG9yPlBoYW4sIEcuIFEuPC9hdXRo
b3I+PGF1dGhvcj5IdWdoZXMsIE0uIFMuPC9hdXRob3I+PGF1dGhvcj5LYW1tdWxhLCBVLiBTLjwv
YXV0aG9yPjxhdXRob3I+TWlsbGVyLCBBLiBELjwvYXV0aG9yPjxhdXRob3I+SGVzc21hbiwgQy4g
Si48L2F1dGhvcj48YXV0aG9yPlN0ZXdhcnQsIEEuIEEuPC9hdXRob3I+PGF1dGhvcj5SZXN0aWZv
LCBOLiBQLjwvYXV0aG9yPjxhdXRob3I+UXVlemFkbywgTS4gTS48L2F1dGhvcj48YXV0aG9yPkFs
aW1jaGFuZGFuaSwgTS48L2F1dGhvcj48YXV0aG9yPlJvc2VuYmVyZywgQS4gWi48L2F1dGhvcj48
YXV0aG9yPk5hdGgsIEEuPC9hdXRob3I+PGF1dGhvcj5XYW5nLCBULjwvYXV0aG9yPjxhdXRob3I+
QmllbGVrb3ZhLCBCLjwvYXV0aG9yPjxhdXRob3I+V3Vlc3QsIFMuIEMuPC9hdXRob3I+PGF1dGhv
cj5Ba3VsYSwgTi48L2F1dGhvcj48YXV0aG9yPk1jTWFob24sIEYuIEouPC9hdXRob3I+PGF1dGhv
cj5XaWxkZSwgUy48L2F1dGhvcj48YXV0aG9yPk1vc2V0dGVyLCBCLjwvYXV0aG9yPjxhdXRob3I+
U2NoZW5kZWwsIEQuIEouPC9hdXRob3I+PGF1dGhvcj5MYXVyZW5jb3QsIEMuIE0uPC9hdXRob3I+
PGF1dGhvcj5Sb3NlbmJlcmcsIFMuIEEuPC9hdXRob3I+PC9hdXRob3JzPjwvY29udHJpYnV0b3Jz
PjxhdXRoLWFkZHJlc3M+U3VyZ2VyeSBCcmFuY2gsIE5hdGlvbmFsIENhbmNlciBJbnN0aXR1dGUs
IEJldGhlc2RhLCBNRCAyMDg5MiwgVVNBLiBybW9yZ2FuQG1haWwubmloLmdvdjwvYXV0aC1hZGRy
ZXNzPjx0aXRsZXM+PHRpdGxlPkNhbmNlciByZWdyZXNzaW9uIGFuZCBuZXVyb2xvZ2ljYWwgdG94
aWNpdHkgZm9sbG93aW5nIGFudGktTUFHRS1BMyBUQ1IgZ2VuZSB0aGVyYXB5PC90aXRsZT48c2Vj
b25kYXJ5LXRpdGxlPkogSW1tdW5vdGhlcjwvc2Vjb25kYXJ5LXRpdGxlPjwvdGl0bGVzPjxwZXJp
b2RpY2FsPjxmdWxsLXRpdGxlPkogSW1tdW5vdGhlcjwvZnVsbC10aXRsZT48L3BlcmlvZGljYWw+
PHBhZ2VzPjEzMy01MTwvcGFnZXM+PHZvbHVtZT4zNjwvdm9sdW1lPjxudW1iZXI+MjwvbnVtYmVy
PjxlZGl0aW9uPjIwMTMvMDIvMDU8L2VkaXRpb24+PGtleXdvcmRzPjxrZXl3b3JkPkFkdWx0PC9r
ZXl3b3JkPjxrZXl3b3JkPkFnZWQ8L2tleXdvcmQ+PGtleXdvcmQ+KkFudGlnZW5zLCBOZW9wbGFz
bS9nZW5ldGljcy9pbW11bm9sb2d5L3RoZXJhcGV1dGljIHVzZTwva2V5d29yZD48a2V5d29yZD5C
cmFpbi9tZXRhYm9saXNtPC9rZXl3b3JkPjxrZXl3b3JkPkRlbmRyaXRpYyBDZWxscy9pbW11bm9s
b2d5PC9rZXl3b3JkPjxrZXl3b3JkPkZlbWFsZTwva2V5d29yZD48a2V5d29yZD5HZW5lIFRyYW5z
ZmVyIFRlY2huaXF1ZXM8L2tleXdvcmQ+PGtleXdvcmQ+R2VuZXRpYyBUaGVyYXB5LyptZXRob2Rz
PC9rZXl3b3JkPjxrZXl3b3JkPkh1bWFuczwva2V5d29yZD48a2V5d29yZD4qSW1tdW5vdGhlcmFw
eSwgQWRvcHRpdmUvYWR2ZXJzZSBlZmZlY3RzL21ldGhvZHMvbW9ydGFsaXR5PC9rZXl3b3JkPjxr
ZXl3b3JkPk1hbGU8L2tleXdvcmQ+PGtleXdvcmQ+TWVsYW5vbWEvaW1tdW5vbG9neS8qdGhlcmFw
eTwva2V5d29yZD48a2V5d29yZD5NZWxhbm9tYS1TcGVjaWZpYyBBbnRpZ2Vuczwva2V5d29yZD48
a2V5d29yZD5NaWRkbGUgQWdlZDwva2V5d29yZD48a2V5d29yZD4qTmVvcGxhc20gUHJvdGVpbnMv
Z2VuZXRpY3MvaW1tdW5vbG9neS90aGVyYXBldXRpYyB1c2U8L2tleXdvcmQ+PGtleXdvcmQ+Uk5B
LCBNZXNzZW5nZXIvYW5hbHlzaXM8L2tleXdvcmQ+PGtleXdvcmQ+KlJlY2VwdG9ycywgQW50aWdl
biwgVC1DZWxsL2dlbmV0aWNzL2ltbXVub2xvZ3kvdGhlcmFwZXV0aWMgdXNlPC9rZXl3b3JkPjxr
ZXl3b3JkPlZhY2NpbmVzLCBTdWJ1bml0L2ltbXVub2xvZ3k8L2tleXdvcmQ+PGtleXdvcmQ+WW91
bmcgQWR1bHQ8L2tleXdvcmQ+PC9rZXl3b3Jkcz48ZGF0ZXM+PHllYXI+MjAxMzwveWVhcj48cHVi
LWRhdGVzPjxkYXRlPkZlYjwvZGF0ZT48L3B1Yi1kYXRlcz48L2RhdGVzPjxpc2JuPjE1MzctNDUx
MyAoRWxlY3Ryb25pYykmI3hEOzE1MjQtOTU1NyAoTGlua2luZyk8L2lzYm4+PGFjY2Vzc2lvbi1u
dW0+MjMzNzc2Njg8L2FjY2Vzc2lvbi1udW0+PHVybHM+PHJlbGF0ZWQtdXJscz48dXJsPmh0dHBz
Oi8vd3d3Lm5jYmkubmxtLm5paC5nb3YvcHVibWVkLzIzMzc3NjY4PC91cmw+PC9yZWxhdGVkLXVy
bHM+PC91cmxzPjxjdXN0b20yPlBNQzM1ODE4MjM8L2N1c3RvbTI+PGVsZWN0cm9uaWMtcmVzb3Vy
Y2UtbnVtPjEwLjEwOTcvQ0pJLjBiMDEzZTMxODI4Mjk5MDM8L2VsZWN0cm9uaWMtcmVzb3VyY2Ut
bnVtPjwvcmVjb3JkPjwvQ2l0ZT48L0VuZE5vdGU+
</w:fldData>
        </w:fldChar>
      </w:r>
      <w:r>
        <w:rPr>
          <w:rFonts w:ascii="Book Antiqua" w:eastAsia="Times New Roman" w:hAnsi="Book Antiqua" w:cs="Book Antiqua"/>
          <w:shd w:val="clear" w:color="auto" w:fill="FFFFFF"/>
        </w:rPr>
        <w:instrText xml:space="preserve"> ADDIN EN.CITE.DATA </w:instrText>
      </w:r>
      <w:r>
        <w:rPr>
          <w:rFonts w:ascii="Book Antiqua" w:eastAsia="Times New Roman" w:hAnsi="Book Antiqua" w:cs="Book Antiqua"/>
          <w:shd w:val="clear" w:color="auto" w:fill="FFFFFF"/>
        </w:rPr>
      </w:r>
      <w:r>
        <w:rPr>
          <w:rFonts w:ascii="Book Antiqua" w:eastAsia="Times New Roman" w:hAnsi="Book Antiqua" w:cs="Book Antiqua"/>
          <w:shd w:val="clear" w:color="auto" w:fill="FFFFFF"/>
        </w:rPr>
        <w:fldChar w:fldCharType="end"/>
      </w:r>
      <w:r>
        <w:rPr>
          <w:rFonts w:ascii="Book Antiqua" w:eastAsia="Times New Roman" w:hAnsi="Book Antiqua" w:cs="Book Antiqua"/>
          <w:shd w:val="clear" w:color="auto" w:fill="FFFFFF"/>
        </w:rPr>
      </w:r>
      <w:r>
        <w:rPr>
          <w:rFonts w:ascii="Book Antiqua" w:eastAsia="Times New Roman" w:hAnsi="Book Antiqua" w:cs="Book Antiqua"/>
          <w:shd w:val="clear" w:color="auto" w:fill="FFFFFF"/>
        </w:rPr>
        <w:fldChar w:fldCharType="separate"/>
      </w:r>
      <w:r>
        <w:rPr>
          <w:rFonts w:ascii="Book Antiqua" w:eastAsia="Times New Roman" w:hAnsi="Book Antiqua" w:cs="Book Antiqua"/>
          <w:shd w:val="clear" w:color="auto" w:fill="FFFFFF"/>
          <w:vertAlign w:val="superscript"/>
        </w:rPr>
        <w:t>[104]</w:t>
      </w:r>
      <w:r>
        <w:rPr>
          <w:rFonts w:ascii="Book Antiqua" w:eastAsia="Times New Roman" w:hAnsi="Book Antiqua" w:cs="Book Antiqua"/>
          <w:shd w:val="clear" w:color="auto" w:fill="FFFFFF"/>
        </w:rPr>
        <w:fldChar w:fldCharType="end"/>
      </w:r>
      <w:r>
        <w:rPr>
          <w:rFonts w:ascii="Book Antiqua" w:eastAsia="Times New Roman" w:hAnsi="Book Antiqua" w:cs="Book Antiqua"/>
          <w:shd w:val="clear" w:color="auto" w:fill="FFFFFF"/>
        </w:rPr>
        <w:t>.</w:t>
      </w:r>
    </w:p>
    <w:p w14:paraId="3637C14C" w14:textId="77777777" w:rsidR="00231361" w:rsidRDefault="00C823EC">
      <w:pPr>
        <w:shd w:val="clear" w:color="auto" w:fill="FFFFFF"/>
        <w:tabs>
          <w:tab w:val="left" w:pos="0"/>
        </w:tabs>
        <w:adjustRightInd w:val="0"/>
        <w:snapToGrid w:val="0"/>
        <w:spacing w:after="0" w:line="360" w:lineRule="auto"/>
        <w:ind w:firstLineChars="200" w:firstLine="480"/>
        <w:jc w:val="both"/>
        <w:rPr>
          <w:rFonts w:ascii="Book Antiqua" w:hAnsi="Book Antiqua" w:cs="Book Antiqua"/>
          <w:color w:val="000000"/>
          <w:shd w:val="clear" w:color="auto" w:fill="FFFFFF"/>
        </w:rPr>
      </w:pPr>
      <w:r>
        <w:rPr>
          <w:rFonts w:ascii="Book Antiqua" w:eastAsia="Times New Roman" w:hAnsi="Book Antiqua" w:cs="Book Antiqua"/>
          <w:shd w:val="clear" w:color="auto" w:fill="FFFFFF"/>
        </w:rPr>
        <w:t>Another approach is targeting of inhibitory i</w:t>
      </w:r>
      <w:r>
        <w:rPr>
          <w:rFonts w:ascii="Book Antiqua" w:hAnsi="Book Antiqua" w:cs="Book Antiqua"/>
        </w:rPr>
        <w:t xml:space="preserve">mmune checkpoints like PD-1 and TIGIT to unblock the NK and T cells activity. Zhang </w:t>
      </w:r>
      <w:r>
        <w:rPr>
          <w:rFonts w:ascii="Book Antiqua" w:hAnsi="Book Antiqua" w:cs="Book Antiqua"/>
          <w:i/>
          <w:iCs/>
        </w:rPr>
        <w:t>et al</w:t>
      </w:r>
      <w:r>
        <w:rPr>
          <w:rFonts w:ascii="Book Antiqua" w:hAnsi="Book Antiqua" w:cs="Book Antiqua"/>
          <w:color w:val="000000"/>
          <w:shd w:val="clear" w:color="auto" w:fill="FFFFFF"/>
        </w:rPr>
        <w:fldChar w:fldCharType="begin">
          <w:fldData xml:space="preserve">PEVuZE5vdGU+PENpdGU+PEF1dGhvcj5aaGFuZzwvQXV0aG9yPjxZZWFyPjIwMTg8L1llYXI+PFJl
Y051bT4yMjI8L1JlY051bT48RGlzcGxheVRleHQ+PHN0eWxlIGZhY2U9InN1cGVyc2NyaXB0Ij5b
MTA1XTwvc3R5bGU+PC9EaXNwbGF5VGV4dD48cmVjb3JkPjxyZWMtbnVtYmVyPjIyMjwvcmVjLW51
bWJlcj48Zm9yZWlnbi1rZXlzPjxrZXkgYXBwPSJFTiIgZGItaWQ9InZwc2R6MDB6a3MwcnpuZTAy
MDY1ejI1eGQ1emV0cmRyMjIweiIgdGltZXN0YW1wPSIwIj4yMjI8L2tleT48L2ZvcmVpZ24ta2V5
cz48cmVmLXR5cGUgbmFtZT0iSm91cm5hbCBBcnRpY2xlIj4xNzwvcmVmLXR5cGU+PGNvbnRyaWJ1
dG9ycz48YXV0aG9ycz48YXV0aG9yPlpoYW5nLCBRLjwvYXV0aG9yPjxhdXRob3I+QmksIEouPC9h
dXRob3I+PGF1dGhvcj5aaGVuZywgWC48L2F1dGhvcj48YXV0aG9yPkNoZW4sIFkuPC9hdXRob3I+
PGF1dGhvcj5XYW5nLCBILjwvYXV0aG9yPjxhdXRob3I+V3UsIFcuPC9hdXRob3I+PGF1dGhvcj5X
YW5nLCBaLjwvYXV0aG9yPjxhdXRob3I+V3UsIFEuPC9hdXRob3I+PGF1dGhvcj5QZW5nLCBILjwv
YXV0aG9yPjxhdXRob3I+V2VpLCBILjwvYXV0aG9yPjxhdXRob3I+U3VuLCBSLjwvYXV0aG9yPjxh
dXRob3I+VGlhbiwgWi48L2F1dGhvcj48L2F1dGhvcnM+PC9jb250cmlidXRvcnM+PGF1dGgtYWRk
cmVzcz5IZWZlaSBOYXRpb25hbCBMYWJvcmF0b3J5IGZvciBQaHlzaWNhbCBTY2llbmNlcyBhdCBN
aWNyb3NjYWxlLCBVbml2ZXJzaXR5IG9mIFNjaWVuY2UgYW5kIFRlY2hub2xvZ3kgb2YgQ2hpbmEs
IEhlZmVpLCBBbmh1aSwgQ2hpbmEuJiN4RDtJbnN0aXR1dGUgb2YgSW1tdW5vbG9neSBhbmQgVGhl
IENBUyBLZXkgTGFib3JhdG9yeSBvZiBJbm5hdGUgSW1tdW5pdHkgYW5kIENocm9uaWMgRGlzZWFz
ZSwgU2Nob29sIG9mIExpZmUgU2NpZW5jZXMgYW5kIE1lZGljYWwgQ2VudGVyLCBVbml2ZXJzaXR5
IG9mIFNjaWVuY2UgYW5kIFRlY2hub2xvZ3kgb2YgQ2hpbmEsIEhlZmVpLCBBbmh1aSwgQ2hpbmEu
JiN4RDtTaGVuemhlbiBMYWJvcmF0b3J5IG9mIEZ1bGx5IEh1bWFuaXplZCBBbnRpYm9keSBFbmdp
bmVlcmluZywgSW5zdGl0dXRlIG9mIEJpb21lZGljaW5lIGFuZCBCaW90ZWNobm9sb2d5LCBTaGVu
emhlbiBJbnN0aXR1dGVzIG9mIEFkdmFuY2VkIFRlY2hub2xvZ3ksIENoaW5lc2UgQWNhZGVteSBv
ZiBTY2llbmNlcywgU2hlbnpoZW4sIENoaW5hLiYjeEQ7dGhlIEZpcnN0IEFmZmlsaWF0ZWQgSG9z
cGl0YWwgb2YgQW5odWkgTWVkaWNhbCBVbml2ZXJzaXR5LCBIZWZlaSwgQW5odWksIENoaW5hLiYj
eEQ7SGVmZWkgTmF0aW9uYWwgTGFib3JhdG9yeSBmb3IgUGh5c2ljYWwgU2NpZW5jZXMgYXQgTWlj
cm9zY2FsZSwgVW5pdmVyc2l0eSBvZiBTY2llbmNlIGFuZCBUZWNobm9sb2d5IG9mIENoaW5hLCBI
ZWZlaSwgQW5odWksIENoaW5hLiBzdW5yQHVzdGMuZWR1LmNuLiYjeEQ7SW5zdGl0dXRlIG9mIElt
bXVub2xvZ3kgYW5kIFRoZSBDQVMgS2V5IExhYm9yYXRvcnkgb2YgSW5uYXRlIEltbXVuaXR5IGFu
ZCBDaHJvbmljIERpc2Vhc2UsIFNjaG9vbCBvZiBMaWZlIFNjaWVuY2VzIGFuZCBNZWRpY2FsIENl
bnRlciwgVW5pdmVyc2l0eSBvZiBTY2llbmNlIGFuZCBUZWNobm9sb2d5IG9mIENoaW5hLCBIZWZl
aSwgQW5odWksIENoaW5hLiBzdW5yQHVzdGMuZWR1LmNuLiYjeEQ7SGVmZWkgTmF0aW9uYWwgTGFi
b3JhdG9yeSBmb3IgUGh5c2ljYWwgU2NpZW5jZXMgYXQgTWljcm9zY2FsZSwgVW5pdmVyc2l0eSBv
ZiBTY2llbmNlIGFuZCBUZWNobm9sb2d5IG9mIENoaW5hLCBIZWZlaSwgQW5odWksIENoaW5hLiB0
emdAdXN0Yy5lZHUuY24uJiN4RDtJbnN0aXR1dGUgb2YgSW1tdW5vbG9neSBhbmQgVGhlIENBUyBL
ZXkgTGFib3JhdG9yeSBvZiBJbm5hdGUgSW1tdW5pdHkgYW5kIENocm9uaWMgRGlzZWFzZSwgU2No
b29sIG9mIExpZmUgU2NpZW5jZXMgYW5kIE1lZGljYWwgQ2VudGVyLCBVbml2ZXJzaXR5IG9mIFNj
aWVuY2UgYW5kIFRlY2hub2xvZ3kgb2YgQ2hpbmEsIEhlZmVpLCBBbmh1aSwgQ2hpbmEuIHR6Z0B1
c3RjLmVkdS5jbi48L2F1dGgtYWRkcmVzcz48dGl0bGVzPjx0aXRsZT5CbG9ja2FkZSBvZiB0aGUg
Y2hlY2twb2ludCByZWNlcHRvciBUSUdJVCBwcmV2ZW50cyBOSyBjZWxsIGV4aGF1c3Rpb24gYW5k
IGVsaWNpdHMgcG90ZW50IGFudGktdHVtb3IgaW1tdW5pdHk8L3RpdGxlPjxzZWNvbmRhcnktdGl0
bGU+TmF0IEltbXVub2w8L3NlY29uZGFyeS10aXRsZT48L3RpdGxlcz48cGFnZXM+NzIzLTczMjwv
cGFnZXM+PHZvbHVtZT4xOTwvdm9sdW1lPjxudW1iZXI+NzwvbnVtYmVyPjxlZGl0aW9uPjIwMTgv
MDYvMjA8L2VkaXRpb24+PGtleXdvcmRzPjxrZXl3b3JkPkFkYXB0aXZlIEltbXVuaXR5PC9rZXl3
b3JkPjxrZXl3b3JkPkFuaW1hbHM8L2tleXdvcmQ+PGtleXdvcmQ+Q2VsbCBMaW5lPC9rZXl3b3Jk
PjxrZXl3b3JkPkNvbG9uaWMgTmVvcGxhc21zL2ltbXVub2xvZ3k8L2tleXdvcmQ+PGtleXdvcmQ+
SHVtYW5zPC9rZXl3b3JkPjxrZXl3b3JkPkltbXVub2xvZ2ljIE1lbW9yeTwva2V5d29yZD48a2V5
d29yZD5LaWxsZXIgQ2VsbHMsIE5hdHVyYWwvKmltbXVub2xvZ3k8L2tleXdvcmQ+PGtleXdvcmQ+
THltcGhvY3l0ZXMsIFR1bW9yLUluZmlsdHJhdGluZy9pbW11bm9sb2d5PC9rZXl3b3JkPjxrZXl3
b3JkPk1lbGFub21hLCBFeHBlcmltZW50YWwvaW1tdW5vbG9neTwva2V5d29yZD48a2V5d29yZD5N
aWNlLCBJbmJyZWQgQkFMQiBDPC9rZXl3b3JkPjxrZXl3b3JkPk1pY2UsIEluYnJlZCBDNTdCTDwv
a2V5d29yZD48a2V5d29yZD5NaWNlLCBJbmJyZWQgTk9EPC9rZXl3b3JkPjxrZXl3b3JkPk1pY2Us
IFNDSUQ8L2tleXdvcmQ+PGtleXdvcmQ+TmVvcGxhc21zLCBFeHBlcmltZW50YWwvKmltbXVub2xv
Z3kvbWV0YWJvbGlzbTwva2V5d29yZD48a2V5d29yZD5SZWNlcHRvcnMsIEltbXVub2xvZ2ljL2Fu
dGFnb25pc3RzICZhbXA7IGluaGliaXRvcnMvZ2VuZXRpY3MvKm1ldGFib2xpc208L2tleXdvcmQ+
PC9rZXl3b3Jkcz48ZGF0ZXM+PHllYXI+MjAxODwveWVhcj48cHViLWRhdGVzPjxkYXRlPkp1bDwv
ZGF0ZT48L3B1Yi1kYXRlcz48L2RhdGVzPjxpc2JuPjE1MjktMjkxNiAoRWxlY3Ryb25pYykmI3hE
OzE1MjktMjkwOCAoTGlua2luZyk8L2lzYm4+PGFjY2Vzc2lvbi1udW0+Mjk5MTUyOTY8L2FjY2Vz
c2lvbi1udW0+PHVybHM+PHJlbGF0ZWQtdXJscz48dXJsPmh0dHBzOi8vd3d3Lm5jYmkubmxtLm5p
aC5nb3YvcHVibWVkLzI5OTE1Mjk2PC91cmw+PC9yZWxhdGVkLXVybHM+PC91cmxzPjxlbGVjdHJv
bmljLXJlc291cmNlLW51bT4xMC4xMDM4L3M0MTU5MC0wMTgtMDEzMi0wPC9lbGVjdHJvbmljLXJl
c291cmNlLW51bT48L3JlY29yZD48L0NpdGU+PC9FbmROb3RlPnAA
</w:fldData>
        </w:fldChar>
      </w:r>
      <w:r>
        <w:rPr>
          <w:rFonts w:ascii="Book Antiqua" w:hAnsi="Book Antiqua" w:cs="Book Antiqua"/>
          <w:color w:val="000000"/>
          <w:shd w:val="clear" w:color="auto" w:fill="FFFFFF"/>
        </w:rPr>
        <w:instrText xml:space="preserve"> ADDIN EN.CITE </w:instrText>
      </w:r>
      <w:r>
        <w:rPr>
          <w:rFonts w:ascii="Book Antiqua" w:hAnsi="Book Antiqua" w:cs="Book Antiqua"/>
          <w:color w:val="000000"/>
          <w:shd w:val="clear" w:color="auto" w:fill="FFFFFF"/>
        </w:rPr>
        <w:fldChar w:fldCharType="begin">
          <w:fldData xml:space="preserve">PEVuZE5vdGU+PENpdGU+PEF1dGhvcj5aaGFuZzwvQXV0aG9yPjxZZWFyPjIwMTg8L1llYXI+PFJl
Y051bT4yMjI8L1JlY051bT48RGlzcGxheVRleHQ+PHN0eWxlIGZhY2U9InN1cGVyc2NyaXB0Ij5b
MTA1XTwvc3R5bGU+PC9EaXNwbGF5VGV4dD48cmVjb3JkPjxyZWMtbnVtYmVyPjIyMjwvcmVjLW51
bWJlcj48Zm9yZWlnbi1rZXlzPjxrZXkgYXBwPSJFTiIgZGItaWQ9InZwc2R6MDB6a3MwcnpuZTAy
MDY1ejI1eGQ1emV0cmRyMjIweiIgdGltZXN0YW1wPSIwIj4yMjI8L2tleT48L2ZvcmVpZ24ta2V5
cz48cmVmLXR5cGUgbmFtZT0iSm91cm5hbCBBcnRpY2xlIj4xNzwvcmVmLXR5cGU+PGNvbnRyaWJ1
dG9ycz48YXV0aG9ycz48YXV0aG9yPlpoYW5nLCBRLjwvYXV0aG9yPjxhdXRob3I+QmksIEouPC9h
dXRob3I+PGF1dGhvcj5aaGVuZywgWC48L2F1dGhvcj48YXV0aG9yPkNoZW4sIFkuPC9hdXRob3I+
PGF1dGhvcj5XYW5nLCBILjwvYXV0aG9yPjxhdXRob3I+V3UsIFcuPC9hdXRob3I+PGF1dGhvcj5X
YW5nLCBaLjwvYXV0aG9yPjxhdXRob3I+V3UsIFEuPC9hdXRob3I+PGF1dGhvcj5QZW5nLCBILjwv
YXV0aG9yPjxhdXRob3I+V2VpLCBILjwvYXV0aG9yPjxhdXRob3I+U3VuLCBSLjwvYXV0aG9yPjxh
dXRob3I+VGlhbiwgWi48L2F1dGhvcj48L2F1dGhvcnM+PC9jb250cmlidXRvcnM+PGF1dGgtYWRk
cmVzcz5IZWZlaSBOYXRpb25hbCBMYWJvcmF0b3J5IGZvciBQaHlzaWNhbCBTY2llbmNlcyBhdCBN
aWNyb3NjYWxlLCBVbml2ZXJzaXR5IG9mIFNjaWVuY2UgYW5kIFRlY2hub2xvZ3kgb2YgQ2hpbmEs
IEhlZmVpLCBBbmh1aSwgQ2hpbmEuJiN4RDtJbnN0aXR1dGUgb2YgSW1tdW5vbG9neSBhbmQgVGhl
IENBUyBLZXkgTGFib3JhdG9yeSBvZiBJbm5hdGUgSW1tdW5pdHkgYW5kIENocm9uaWMgRGlzZWFz
ZSwgU2Nob29sIG9mIExpZmUgU2NpZW5jZXMgYW5kIE1lZGljYWwgQ2VudGVyLCBVbml2ZXJzaXR5
IG9mIFNjaWVuY2UgYW5kIFRlY2hub2xvZ3kgb2YgQ2hpbmEsIEhlZmVpLCBBbmh1aSwgQ2hpbmEu
JiN4RDtTaGVuemhlbiBMYWJvcmF0b3J5IG9mIEZ1bGx5IEh1bWFuaXplZCBBbnRpYm9keSBFbmdp
bmVlcmluZywgSW5zdGl0dXRlIG9mIEJpb21lZGljaW5lIGFuZCBCaW90ZWNobm9sb2d5LCBTaGVu
emhlbiBJbnN0aXR1dGVzIG9mIEFkdmFuY2VkIFRlY2hub2xvZ3ksIENoaW5lc2UgQWNhZGVteSBv
ZiBTY2llbmNlcywgU2hlbnpoZW4sIENoaW5hLiYjeEQ7dGhlIEZpcnN0IEFmZmlsaWF0ZWQgSG9z
cGl0YWwgb2YgQW5odWkgTWVkaWNhbCBVbml2ZXJzaXR5LCBIZWZlaSwgQW5odWksIENoaW5hLiYj
eEQ7SGVmZWkgTmF0aW9uYWwgTGFib3JhdG9yeSBmb3IgUGh5c2ljYWwgU2NpZW5jZXMgYXQgTWlj
cm9zY2FsZSwgVW5pdmVyc2l0eSBvZiBTY2llbmNlIGFuZCBUZWNobm9sb2d5IG9mIENoaW5hLCBI
ZWZlaSwgQW5odWksIENoaW5hLiBzdW5yQHVzdGMuZWR1LmNuLiYjeEQ7SW5zdGl0dXRlIG9mIElt
bXVub2xvZ3kgYW5kIFRoZSBDQVMgS2V5IExhYm9yYXRvcnkgb2YgSW5uYXRlIEltbXVuaXR5IGFu
ZCBDaHJvbmljIERpc2Vhc2UsIFNjaG9vbCBvZiBMaWZlIFNjaWVuY2VzIGFuZCBNZWRpY2FsIENl
bnRlciwgVW5pdmVyc2l0eSBvZiBTY2llbmNlIGFuZCBUZWNobm9sb2d5IG9mIENoaW5hLCBIZWZl
aSwgQW5odWksIENoaW5hLiBzdW5yQHVzdGMuZWR1LmNuLiYjeEQ7SGVmZWkgTmF0aW9uYWwgTGFi
b3JhdG9yeSBmb3IgUGh5c2ljYWwgU2NpZW5jZXMgYXQgTWljcm9zY2FsZSwgVW5pdmVyc2l0eSBv
ZiBTY2llbmNlIGFuZCBUZWNobm9sb2d5IG9mIENoaW5hLCBIZWZlaSwgQW5odWksIENoaW5hLiB0
emdAdXN0Yy5lZHUuY24uJiN4RDtJbnN0aXR1dGUgb2YgSW1tdW5vbG9neSBhbmQgVGhlIENBUyBL
ZXkgTGFib3JhdG9yeSBvZiBJbm5hdGUgSW1tdW5pdHkgYW5kIENocm9uaWMgRGlzZWFzZSwgU2No
b29sIG9mIExpZmUgU2NpZW5jZXMgYW5kIE1lZGljYWwgQ2VudGVyLCBVbml2ZXJzaXR5IG9mIFNj
aWVuY2UgYW5kIFRlY2hub2xvZ3kgb2YgQ2hpbmEsIEhlZmVpLCBBbmh1aSwgQ2hpbmEuIHR6Z0B1
c3RjLmVkdS5jbi48L2F1dGgtYWRkcmVzcz48dGl0bGVzPjx0aXRsZT5CbG9ja2FkZSBvZiB0aGUg
Y2hlY2twb2ludCByZWNlcHRvciBUSUdJVCBwcmV2ZW50cyBOSyBjZWxsIGV4aGF1c3Rpb24gYW5k
IGVsaWNpdHMgcG90ZW50IGFudGktdHVtb3IgaW1tdW5pdHk8L3RpdGxlPjxzZWNvbmRhcnktdGl0
bGU+TmF0IEltbXVub2w8L3NlY29uZGFyeS10aXRsZT48L3RpdGxlcz48cGFnZXM+NzIzLTczMjwv
cGFnZXM+PHZvbHVtZT4xOTwvdm9sdW1lPjxudW1iZXI+NzwvbnVtYmVyPjxlZGl0aW9uPjIwMTgv
MDYvMjA8L2VkaXRpb24+PGtleXdvcmRzPjxrZXl3b3JkPkFkYXB0aXZlIEltbXVuaXR5PC9rZXl3
b3JkPjxrZXl3b3JkPkFuaW1hbHM8L2tleXdvcmQ+PGtleXdvcmQ+Q2VsbCBMaW5lPC9rZXl3b3Jk
PjxrZXl3b3JkPkNvbG9uaWMgTmVvcGxhc21zL2ltbXVub2xvZ3k8L2tleXdvcmQ+PGtleXdvcmQ+
SHVtYW5zPC9rZXl3b3JkPjxrZXl3b3JkPkltbXVub2xvZ2ljIE1lbW9yeTwva2V5d29yZD48a2V5
d29yZD5LaWxsZXIgQ2VsbHMsIE5hdHVyYWwvKmltbXVub2xvZ3k8L2tleXdvcmQ+PGtleXdvcmQ+
THltcGhvY3l0ZXMsIFR1bW9yLUluZmlsdHJhdGluZy9pbW11bm9sb2d5PC9rZXl3b3JkPjxrZXl3
b3JkPk1lbGFub21hLCBFeHBlcmltZW50YWwvaW1tdW5vbG9neTwva2V5d29yZD48a2V5d29yZD5N
aWNlLCBJbmJyZWQgQkFMQiBDPC9rZXl3b3JkPjxrZXl3b3JkPk1pY2UsIEluYnJlZCBDNTdCTDwv
a2V5d29yZD48a2V5d29yZD5NaWNlLCBJbmJyZWQgTk9EPC9rZXl3b3JkPjxrZXl3b3JkPk1pY2Us
IFNDSUQ8L2tleXdvcmQ+PGtleXdvcmQ+TmVvcGxhc21zLCBFeHBlcmltZW50YWwvKmltbXVub2xv
Z3kvbWV0YWJvbGlzbTwva2V5d29yZD48a2V5d29yZD5SZWNlcHRvcnMsIEltbXVub2xvZ2ljL2Fu
dGFnb25pc3RzICZhbXA7IGluaGliaXRvcnMvZ2VuZXRpY3MvKm1ldGFib2xpc208L2tleXdvcmQ+
PC9rZXl3b3Jkcz48ZGF0ZXM+PHllYXI+MjAxODwveWVhcj48cHViLWRhdGVzPjxkYXRlPkp1bDwv
ZGF0ZT48L3B1Yi1kYXRlcz48L2RhdGVzPjxpc2JuPjE1MjktMjkxNiAoRWxlY3Ryb25pYykmI3hE
OzE1MjktMjkwOCAoTGlua2luZyk8L2lzYm4+PGFjY2Vzc2lvbi1udW0+Mjk5MTUyOTY8L2FjY2Vz
c2lvbi1udW0+PHVybHM+PHJlbGF0ZWQtdXJscz48dXJsPmh0dHBzOi8vd3d3Lm5jYmkubmxtLm5p
aC5nb3YvcHVibWVkLzI5OTE1Mjk2PC91cmw+PC9yZWxhdGVkLXVybHM+PC91cmxzPjxlbGVjdHJv
bmljLXJlc291cmNlLW51bT4xMC4xMDM4L3M0MTU5MC0wMTgtMDEzMi0wPC9lbGVjdHJvbmljLXJl
c291cmNlLW51bT48L3JlY29yZD48L0NpdGU+PC9FbmROb3RlPnAA
</w:fldData>
        </w:fldChar>
      </w:r>
      <w:r>
        <w:rPr>
          <w:rFonts w:ascii="Book Antiqua" w:hAnsi="Book Antiqua" w:cs="Book Antiqua"/>
          <w:color w:val="000000"/>
          <w:shd w:val="clear" w:color="auto" w:fill="FFFFFF"/>
        </w:rPr>
        <w:instrText xml:space="preserve"> ADDIN EN.CITE.DATA </w:instrText>
      </w:r>
      <w:r>
        <w:rPr>
          <w:rFonts w:ascii="Book Antiqua" w:hAnsi="Book Antiqua" w:cs="Book Antiqua"/>
          <w:color w:val="000000"/>
          <w:shd w:val="clear" w:color="auto" w:fill="FFFFFF"/>
        </w:rPr>
      </w:r>
      <w:r>
        <w:rPr>
          <w:rFonts w:ascii="Book Antiqua" w:hAnsi="Book Antiqua" w:cs="Book Antiqua"/>
          <w:color w:val="000000"/>
          <w:shd w:val="clear" w:color="auto" w:fill="FFFFFF"/>
        </w:rPr>
        <w:fldChar w:fldCharType="end"/>
      </w:r>
      <w:r>
        <w:rPr>
          <w:rFonts w:ascii="Book Antiqua" w:hAnsi="Book Antiqua" w:cs="Book Antiqua"/>
          <w:color w:val="000000"/>
          <w:shd w:val="clear" w:color="auto" w:fill="FFFFFF"/>
        </w:rPr>
      </w:r>
      <w:r>
        <w:rPr>
          <w:rFonts w:ascii="Book Antiqua" w:hAnsi="Book Antiqua" w:cs="Book Antiqua"/>
          <w:color w:val="000000"/>
          <w:shd w:val="clear" w:color="auto" w:fill="FFFFFF"/>
        </w:rPr>
        <w:fldChar w:fldCharType="separate"/>
      </w:r>
      <w:r>
        <w:rPr>
          <w:rFonts w:ascii="Book Antiqua" w:hAnsi="Book Antiqua" w:cs="Book Antiqua"/>
          <w:color w:val="000000"/>
          <w:shd w:val="clear" w:color="auto" w:fill="FFFFFF"/>
          <w:vertAlign w:val="superscript"/>
        </w:rPr>
        <w:t>[105]</w:t>
      </w:r>
      <w:r>
        <w:rPr>
          <w:rFonts w:ascii="Book Antiqua" w:hAnsi="Book Antiqua" w:cs="Book Antiqua"/>
          <w:color w:val="000000"/>
          <w:shd w:val="clear" w:color="auto" w:fill="FFFFFF"/>
        </w:rPr>
        <w:fldChar w:fldCharType="end"/>
      </w:r>
      <w:r>
        <w:rPr>
          <w:rFonts w:ascii="Book Antiqua" w:hAnsi="Book Antiqua" w:cs="Book Antiqua"/>
        </w:rPr>
        <w:t xml:space="preserve"> found that </w:t>
      </w:r>
      <w:r>
        <w:rPr>
          <w:rFonts w:ascii="Book Antiqua" w:hAnsi="Book Antiqua" w:cs="Book Antiqua"/>
          <w:color w:val="000000"/>
          <w:shd w:val="clear" w:color="auto" w:fill="FFFFFF"/>
        </w:rPr>
        <w:t>blockade of TIGIT</w:t>
      </w:r>
      <w:r>
        <w:rPr>
          <w:rFonts w:ascii="Book Antiqua" w:eastAsia="宋体" w:hAnsi="Book Antiqua" w:cs="Book Antiqua" w:hint="eastAsia"/>
          <w:color w:val="000000"/>
          <w:shd w:val="clear" w:color="auto" w:fill="FFFFFF"/>
          <w:lang w:eastAsia="zh-CN"/>
        </w:rPr>
        <w:t xml:space="preserve"> </w:t>
      </w:r>
      <w:r>
        <w:rPr>
          <w:rFonts w:ascii="Book Antiqua" w:hAnsi="Book Antiqua" w:cs="Book Antiqua"/>
          <w:color w:val="000000"/>
          <w:shd w:val="clear" w:color="auto" w:fill="FFFFFF"/>
        </w:rPr>
        <w:t>promoted NK cell mediated immunity in a mouse model with colon cancer, and the response was enhanced by additional anti-PD-L1 immunotherapy. Moreover, it seems that the animal model developed a persistent memory immunity that was functional after tumor cell reinfusion.</w:t>
      </w:r>
    </w:p>
    <w:p w14:paraId="13FF4433" w14:textId="77777777" w:rsidR="00231361" w:rsidRDefault="00C823EC">
      <w:pPr>
        <w:shd w:val="clear" w:color="auto" w:fill="FFFFFF"/>
        <w:tabs>
          <w:tab w:val="left" w:pos="0"/>
        </w:tabs>
        <w:adjustRightInd w:val="0"/>
        <w:snapToGrid w:val="0"/>
        <w:spacing w:after="0" w:line="360" w:lineRule="auto"/>
        <w:ind w:firstLineChars="200" w:firstLine="480"/>
        <w:jc w:val="both"/>
        <w:rPr>
          <w:rFonts w:ascii="Book Antiqua" w:hAnsi="Book Antiqua" w:cs="Book Antiqua"/>
          <w:color w:val="000000" w:themeColor="text1"/>
        </w:rPr>
      </w:pPr>
      <w:r>
        <w:rPr>
          <w:rFonts w:ascii="Book Antiqua" w:hAnsi="Book Antiqua" w:cs="Book Antiqua"/>
        </w:rPr>
        <w:t xml:space="preserve">Combined immune therapies may be very effective having the advantage of addressing both GCSC and TME simultaneously. Thus, they can target, for example, GCSC surface markers with monoclonal antibodies, DC-vaccines or CAR-T therapy, and at the same time, they can reactivate the immune system by blocking the negative signals induced by immune checkpoints in effector immune cells. However, there are some limitations since most of the known </w:t>
      </w:r>
      <w:r>
        <w:rPr>
          <w:rFonts w:ascii="Book Antiqua" w:hAnsi="Book Antiqua" w:cs="Book Antiqua"/>
          <w:shd w:val="clear" w:color="auto" w:fill="FFFFFF"/>
        </w:rPr>
        <w:t xml:space="preserve">solid tumor-associated antigens are expressed also in normal tissues, resulting in damaging off-target toxicity. Therefore, there is a continue effort to identify tumor-specific antigens that can be addressed using </w:t>
      </w:r>
      <w:r>
        <w:rPr>
          <w:rFonts w:ascii="Book Antiqua" w:hAnsi="Book Antiqua" w:cs="Book Antiqua"/>
        </w:rPr>
        <w:t>immune therapies. Another limiting factor that can influence</w:t>
      </w:r>
      <w:r>
        <w:rPr>
          <w:rFonts w:ascii="Book Antiqua" w:hAnsi="Book Antiqua" w:cs="Book Antiqua"/>
          <w:color w:val="000000" w:themeColor="text1"/>
        </w:rPr>
        <w:t xml:space="preserve"> the clinical response is the level of inflammatory infiltration and the expression of immune checkpoints. Unlike liquid cancers, where immunotherapy has been a real </w:t>
      </w:r>
      <w:r>
        <w:rPr>
          <w:rFonts w:ascii="Book Antiqua" w:hAnsi="Book Antiqua" w:cs="Book Antiqua"/>
          <w:color w:val="000000" w:themeColor="text1"/>
        </w:rPr>
        <w:lastRenderedPageBreak/>
        <w:t>success, in solid tumors, their efficiency has been diminished by the consistency, content and dynamics of TME that modulates the anti-tumor response through access and phenotype of immune cells.</w:t>
      </w:r>
    </w:p>
    <w:p w14:paraId="42E805DC" w14:textId="77777777" w:rsidR="00231361" w:rsidRDefault="00C823EC">
      <w:pPr>
        <w:shd w:val="clear" w:color="auto" w:fill="FFFFFF"/>
        <w:tabs>
          <w:tab w:val="left" w:pos="0"/>
        </w:tabs>
        <w:adjustRightInd w:val="0"/>
        <w:snapToGrid w:val="0"/>
        <w:spacing w:after="0" w:line="360" w:lineRule="auto"/>
        <w:ind w:firstLineChars="200" w:firstLine="480"/>
        <w:jc w:val="both"/>
        <w:rPr>
          <w:rFonts w:ascii="Book Antiqua" w:hAnsi="Book Antiqua" w:cs="Book Antiqua"/>
          <w:color w:val="000000" w:themeColor="text1"/>
        </w:rPr>
      </w:pPr>
      <w:r>
        <w:rPr>
          <w:rFonts w:ascii="Book Antiqua" w:hAnsi="Book Antiqua" w:cs="Book Antiqua"/>
          <w:color w:val="000000" w:themeColor="text1"/>
        </w:rPr>
        <w:t>To improve the efficiency and ensure the safety of the treatment it is imperative to carefully select the target antigens, assuring that they are highly immunogenic and expressed only in targeted the cell population.</w:t>
      </w:r>
    </w:p>
    <w:p w14:paraId="5A359EA3" w14:textId="77777777" w:rsidR="00231361" w:rsidRDefault="00231361">
      <w:pPr>
        <w:shd w:val="clear" w:color="auto" w:fill="FFFFFF"/>
        <w:tabs>
          <w:tab w:val="left" w:pos="0"/>
        </w:tabs>
        <w:adjustRightInd w:val="0"/>
        <w:snapToGrid w:val="0"/>
        <w:spacing w:after="0" w:line="360" w:lineRule="auto"/>
        <w:jc w:val="both"/>
        <w:rPr>
          <w:rFonts w:ascii="Book Antiqua" w:hAnsi="Book Antiqua" w:cs="Book Antiqua"/>
        </w:rPr>
      </w:pPr>
    </w:p>
    <w:p w14:paraId="5613CBA0" w14:textId="77777777" w:rsidR="00231361" w:rsidRDefault="00C823EC">
      <w:pPr>
        <w:shd w:val="clear" w:color="auto" w:fill="FFFFFF"/>
        <w:tabs>
          <w:tab w:val="left" w:pos="0"/>
        </w:tabs>
        <w:adjustRightInd w:val="0"/>
        <w:snapToGrid w:val="0"/>
        <w:spacing w:after="0" w:line="360" w:lineRule="auto"/>
        <w:jc w:val="both"/>
        <w:rPr>
          <w:rFonts w:ascii="Book Antiqua" w:hAnsi="Book Antiqua" w:cs="Book Antiqua"/>
          <w:b/>
          <w:u w:val="single"/>
        </w:rPr>
      </w:pPr>
      <w:r>
        <w:rPr>
          <w:rFonts w:ascii="Book Antiqua" w:hAnsi="Book Antiqua" w:cs="Book Antiqua"/>
          <w:b/>
          <w:u w:val="single"/>
        </w:rPr>
        <w:t>CONCLUSION</w:t>
      </w:r>
    </w:p>
    <w:p w14:paraId="50778EFE" w14:textId="77777777" w:rsidR="00231361" w:rsidRDefault="00C823EC">
      <w:pPr>
        <w:shd w:val="clear" w:color="auto" w:fill="FFFFFF"/>
        <w:tabs>
          <w:tab w:val="left" w:pos="0"/>
        </w:tabs>
        <w:adjustRightInd w:val="0"/>
        <w:snapToGrid w:val="0"/>
        <w:spacing w:after="0" w:line="360" w:lineRule="auto"/>
        <w:jc w:val="both"/>
        <w:rPr>
          <w:rFonts w:ascii="Book Antiqua" w:hAnsi="Book Antiqua" w:cs="Book Antiqua"/>
          <w:bCs/>
        </w:rPr>
      </w:pPr>
      <w:r>
        <w:rPr>
          <w:rStyle w:val="af"/>
          <w:rFonts w:ascii="Book Antiqua" w:hAnsi="Book Antiqua" w:cs="Book Antiqua"/>
          <w:bCs/>
          <w:i w:val="0"/>
          <w:iCs w:val="0"/>
          <w:shd w:val="clear" w:color="auto" w:fill="FFFFFF"/>
        </w:rPr>
        <w:t>Tumor</w:t>
      </w:r>
      <w:r>
        <w:rPr>
          <w:rFonts w:ascii="Book Antiqua" w:hAnsi="Book Antiqua" w:cs="Book Antiqua"/>
          <w:shd w:val="clear" w:color="auto" w:fill="FFFFFF"/>
        </w:rPr>
        <w:t>-</w:t>
      </w:r>
      <w:r>
        <w:rPr>
          <w:rStyle w:val="af"/>
          <w:rFonts w:ascii="Book Antiqua" w:hAnsi="Book Antiqua" w:cs="Book Antiqua"/>
          <w:bCs/>
          <w:i w:val="0"/>
          <w:iCs w:val="0"/>
          <w:shd w:val="clear" w:color="auto" w:fill="FFFFFF"/>
        </w:rPr>
        <w:t>immune profiling has highlighted the mechanisms of immune evasion</w:t>
      </w:r>
      <w:r>
        <w:rPr>
          <w:rStyle w:val="af"/>
          <w:rFonts w:ascii="Book Antiqua" w:hAnsi="Book Antiqua" w:cs="Book Antiqua"/>
          <w:b/>
          <w:bCs/>
          <w:i w:val="0"/>
          <w:iCs w:val="0"/>
          <w:shd w:val="clear" w:color="auto" w:fill="FFFFFF"/>
        </w:rPr>
        <w:t xml:space="preserve"> </w:t>
      </w:r>
      <w:r>
        <w:rPr>
          <w:rFonts w:ascii="Book Antiqua" w:hAnsi="Book Antiqua" w:cs="Book Antiqua"/>
        </w:rPr>
        <w:t xml:space="preserve">of cancer based not only on CSC properties but also on the interaction of these cells with TME. These include features such as antigen presentation and regulation of immune cells activation and functioning through </w:t>
      </w:r>
      <w:r>
        <w:rPr>
          <w:rFonts w:ascii="Book Antiqua" w:hAnsi="Book Antiqua" w:cs="Book Antiqua"/>
          <w:shd w:val="clear" w:color="auto" w:fill="FFFFFF"/>
        </w:rPr>
        <w:t>immunosuppressive elements like immune checkpoints. Novel immunotherapeutic approaches addressed to all these features.</w:t>
      </w:r>
      <w:r>
        <w:rPr>
          <w:rFonts w:ascii="Book Antiqua" w:hAnsi="Book Antiqua" w:cs="Book Antiqua"/>
        </w:rPr>
        <w:t xml:space="preserve"> There are several approaches that involve expanding of NK and T</w:t>
      </w:r>
      <w:r>
        <w:rPr>
          <w:rFonts w:ascii="Book Antiqua" w:eastAsia="宋体" w:hAnsi="Book Antiqua" w:cs="Book Antiqua" w:hint="eastAsia"/>
          <w:lang w:eastAsia="zh-CN"/>
        </w:rPr>
        <w:t xml:space="preserve"> </w:t>
      </w:r>
      <w:r>
        <w:rPr>
          <w:rFonts w:ascii="Book Antiqua" w:hAnsi="Book Antiqua" w:cs="Book Antiqua"/>
        </w:rPr>
        <w:t xml:space="preserve">cells for CSC antigen-specific targeting or dendritic cell-based </w:t>
      </w:r>
      <w:r>
        <w:rPr>
          <w:rFonts w:ascii="Book Antiqua" w:hAnsi="Book Antiqua" w:cs="Book Antiqua"/>
          <w:bCs/>
        </w:rPr>
        <w:t>vaccines against CSCs. However, the most exciting approach is related to immune checkpoints discovery. Targeting PD-1, CTLA-4, Lag-3, Tim-3, and TIGIT, or their respective ligands on CSC allows activation of the immune cells like T-lymphocytes, NK, neutrophils, dendritic cells and destruction of CSC. The main purpose of these approaches is to modify the TME so that tumor cells and CSC become more responsive to chemotherapy.</w:t>
      </w:r>
    </w:p>
    <w:p w14:paraId="15B58642" w14:textId="77777777" w:rsidR="00231361" w:rsidRDefault="00C823EC">
      <w:pPr>
        <w:shd w:val="clear" w:color="auto" w:fill="FFFFFF"/>
        <w:tabs>
          <w:tab w:val="left" w:pos="0"/>
        </w:tabs>
        <w:adjustRightInd w:val="0"/>
        <w:snapToGrid w:val="0"/>
        <w:spacing w:after="0" w:line="360" w:lineRule="auto"/>
        <w:ind w:firstLineChars="200" w:firstLine="480"/>
        <w:jc w:val="both"/>
        <w:rPr>
          <w:rFonts w:ascii="Book Antiqua" w:hAnsi="Book Antiqua" w:cs="Book Antiqua"/>
          <w:color w:val="000000" w:themeColor="text1"/>
        </w:rPr>
      </w:pPr>
      <w:r>
        <w:rPr>
          <w:rFonts w:ascii="Book Antiqua" w:hAnsi="Book Antiqua" w:cs="Book Antiqua"/>
          <w:color w:val="000000" w:themeColor="text1"/>
        </w:rPr>
        <w:t xml:space="preserve">An important limitation may come from gaining resistance to immunotherapy. It may be caused by the absence of tumor antigens, loss or decrease of MHC expression, alteration of signaling pathways affecting immune cell infiltration, or presence of </w:t>
      </w:r>
      <w:r>
        <w:rPr>
          <w:rFonts w:ascii="Book Antiqua" w:hAnsi="Book Antiqua" w:cs="Book Antiqua"/>
          <w:shd w:val="clear" w:color="auto" w:fill="FFFFFF"/>
        </w:rPr>
        <w:t>regulatory T</w:t>
      </w:r>
      <w:r>
        <w:rPr>
          <w:rFonts w:ascii="Book Antiqua" w:eastAsia="宋体" w:hAnsi="Book Antiqua" w:cs="Book Antiqua" w:hint="eastAsia"/>
          <w:shd w:val="clear" w:color="auto" w:fill="FFFFFF"/>
          <w:lang w:eastAsia="zh-CN"/>
        </w:rPr>
        <w:t xml:space="preserve"> </w:t>
      </w:r>
      <w:r>
        <w:rPr>
          <w:rFonts w:ascii="Book Antiqua" w:hAnsi="Book Antiqua" w:cs="Book Antiqua"/>
          <w:shd w:val="clear" w:color="auto" w:fill="FFFFFF"/>
        </w:rPr>
        <w:t>cells</w:t>
      </w:r>
      <w:r>
        <w:rPr>
          <w:rFonts w:ascii="Book Antiqua" w:hAnsi="Book Antiqua" w:cs="Book Antiqua"/>
          <w:color w:val="000000" w:themeColor="text1"/>
        </w:rPr>
        <w:t xml:space="preserve"> or </w:t>
      </w:r>
      <w:r>
        <w:rPr>
          <w:rFonts w:ascii="Book Antiqua" w:hAnsi="Book Antiqua" w:cs="Book Antiqua"/>
          <w:shd w:val="clear" w:color="auto" w:fill="FFFFFF"/>
        </w:rPr>
        <w:t>myeloid derived suppressor cells</w:t>
      </w:r>
      <w:r>
        <w:rPr>
          <w:rFonts w:ascii="Book Antiqua" w:hAnsi="Book Antiqua" w:cs="Book Antiqua"/>
          <w:color w:val="000000" w:themeColor="text1"/>
        </w:rPr>
        <w:t xml:space="preserve"> in the tumor microenvironment. In order to prevent resistance and extend the clinical benefits of immunotherapy, it is necessary to better understand the anti-tumor response mechanisms of the strategies discussed here in order to combine them, as combinatorial therapy might be the answer for acquiring </w:t>
      </w:r>
      <w:r>
        <w:rPr>
          <w:rFonts w:ascii="Book Antiqua" w:hAnsi="Book Antiqua" w:cs="Book Antiqua"/>
        </w:rPr>
        <w:t>long-term remission in cancer therapy.</w:t>
      </w:r>
    </w:p>
    <w:p w14:paraId="6FEC5F9A" w14:textId="77777777" w:rsidR="00231361" w:rsidRDefault="00231361">
      <w:pPr>
        <w:shd w:val="clear" w:color="auto" w:fill="FFFFFF"/>
        <w:adjustRightInd w:val="0"/>
        <w:snapToGrid w:val="0"/>
        <w:spacing w:after="0" w:line="360" w:lineRule="auto"/>
        <w:jc w:val="both"/>
        <w:rPr>
          <w:rFonts w:ascii="Book Antiqua" w:eastAsia="宋体" w:hAnsi="Book Antiqua" w:cs="Book Antiqua"/>
          <w:b/>
          <w:color w:val="000000"/>
          <w:lang w:val="en-GB" w:eastAsia="zh-CN"/>
        </w:rPr>
      </w:pPr>
    </w:p>
    <w:p w14:paraId="5A1C77AD" w14:textId="77777777" w:rsidR="00231361" w:rsidRDefault="00C823EC">
      <w:pPr>
        <w:shd w:val="clear" w:color="auto" w:fill="FFFFFF"/>
        <w:adjustRightInd w:val="0"/>
        <w:snapToGrid w:val="0"/>
        <w:spacing w:after="0" w:line="360" w:lineRule="auto"/>
        <w:jc w:val="both"/>
        <w:rPr>
          <w:rFonts w:ascii="Book Antiqua" w:hAnsi="Book Antiqua" w:cs="Book Antiqua"/>
          <w:b/>
          <w:color w:val="000000"/>
          <w:lang w:val="en-GB"/>
        </w:rPr>
      </w:pPr>
      <w:r>
        <w:rPr>
          <w:rFonts w:ascii="Book Antiqua" w:hAnsi="Book Antiqua" w:cs="Book Antiqua"/>
          <w:b/>
          <w:color w:val="000000"/>
          <w:lang w:val="en-GB"/>
        </w:rPr>
        <w:t>REFERENCES</w:t>
      </w:r>
    </w:p>
    <w:p w14:paraId="112814DF"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lastRenderedPageBreak/>
        <w:t xml:space="preserve">1 </w:t>
      </w:r>
      <w:r>
        <w:rPr>
          <w:rFonts w:ascii="Book Antiqua" w:hAnsi="Book Antiqua" w:cs="Book Antiqua"/>
          <w:b/>
        </w:rPr>
        <w:t>Bray F</w:t>
      </w:r>
      <w:r>
        <w:rPr>
          <w:rFonts w:ascii="Book Antiqua" w:hAnsi="Book Antiqua" w:cs="Book Antiqua"/>
        </w:rPr>
        <w:t xml:space="preserve">, </w:t>
      </w:r>
      <w:proofErr w:type="spellStart"/>
      <w:r>
        <w:rPr>
          <w:rFonts w:ascii="Book Antiqua" w:hAnsi="Book Antiqua" w:cs="Book Antiqua"/>
        </w:rPr>
        <w:t>Ferlay</w:t>
      </w:r>
      <w:proofErr w:type="spellEnd"/>
      <w:r>
        <w:rPr>
          <w:rFonts w:ascii="Book Antiqua" w:hAnsi="Book Antiqua" w:cs="Book Antiqua"/>
        </w:rPr>
        <w:t xml:space="preserve"> J, </w:t>
      </w:r>
      <w:proofErr w:type="spellStart"/>
      <w:r>
        <w:rPr>
          <w:rFonts w:ascii="Book Antiqua" w:hAnsi="Book Antiqua" w:cs="Book Antiqua"/>
        </w:rPr>
        <w:t>Soerjomataram</w:t>
      </w:r>
      <w:proofErr w:type="spellEnd"/>
      <w:r>
        <w:rPr>
          <w:rFonts w:ascii="Book Antiqua" w:hAnsi="Book Antiqua" w:cs="Book Antiqua"/>
        </w:rPr>
        <w:t xml:space="preserve"> I, Siegel RL, Torre LA, Jemal A. Global cancer statistics 2018: GLOBOCAN estimates of incidence and mortality worldwide for 36 cancers in 185 countries. </w:t>
      </w:r>
      <w:r>
        <w:rPr>
          <w:rFonts w:ascii="Book Antiqua" w:hAnsi="Book Antiqua" w:cs="Book Antiqua"/>
          <w:i/>
        </w:rPr>
        <w:t>CA Cancer J Clin</w:t>
      </w:r>
      <w:r>
        <w:rPr>
          <w:rFonts w:ascii="Book Antiqua" w:hAnsi="Book Antiqua" w:cs="Book Antiqua"/>
        </w:rPr>
        <w:t xml:space="preserve"> 2018; </w:t>
      </w:r>
      <w:r>
        <w:rPr>
          <w:rFonts w:ascii="Book Antiqua" w:hAnsi="Book Antiqua" w:cs="Book Antiqua"/>
          <w:b/>
        </w:rPr>
        <w:t>68</w:t>
      </w:r>
      <w:r>
        <w:rPr>
          <w:rFonts w:ascii="Book Antiqua" w:hAnsi="Book Antiqua" w:cs="Book Antiqua"/>
        </w:rPr>
        <w:t>: 394-424 [PMID: 30207593 DOI: 10.3322/caac.21492]</w:t>
      </w:r>
    </w:p>
    <w:p w14:paraId="49B56D80"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2 </w:t>
      </w:r>
      <w:proofErr w:type="spellStart"/>
      <w:r>
        <w:rPr>
          <w:rFonts w:ascii="Book Antiqua" w:hAnsi="Book Antiqua" w:cs="Book Antiqua"/>
          <w:b/>
        </w:rPr>
        <w:t>Holohan</w:t>
      </w:r>
      <w:proofErr w:type="spellEnd"/>
      <w:r>
        <w:rPr>
          <w:rFonts w:ascii="Book Antiqua" w:hAnsi="Book Antiqua" w:cs="Book Antiqua"/>
          <w:b/>
        </w:rPr>
        <w:t xml:space="preserve"> C</w:t>
      </w:r>
      <w:r>
        <w:rPr>
          <w:rFonts w:ascii="Book Antiqua" w:hAnsi="Book Antiqua" w:cs="Book Antiqua"/>
        </w:rPr>
        <w:t xml:space="preserve">, Van </w:t>
      </w:r>
      <w:proofErr w:type="spellStart"/>
      <w:r>
        <w:rPr>
          <w:rFonts w:ascii="Book Antiqua" w:hAnsi="Book Antiqua" w:cs="Book Antiqua"/>
        </w:rPr>
        <w:t>Schaeybroeck</w:t>
      </w:r>
      <w:proofErr w:type="spellEnd"/>
      <w:r>
        <w:rPr>
          <w:rFonts w:ascii="Book Antiqua" w:hAnsi="Book Antiqua" w:cs="Book Antiqua"/>
        </w:rPr>
        <w:t xml:space="preserve"> S, Longley DB, Johnston PG. Cancer drug resistance: an evolving paradigm. </w:t>
      </w:r>
      <w:r>
        <w:rPr>
          <w:rFonts w:ascii="Book Antiqua" w:hAnsi="Book Antiqua" w:cs="Book Antiqua"/>
          <w:i/>
        </w:rPr>
        <w:t>Nat Rev Cancer</w:t>
      </w:r>
      <w:r>
        <w:rPr>
          <w:rFonts w:ascii="Book Antiqua" w:hAnsi="Book Antiqua" w:cs="Book Antiqua"/>
        </w:rPr>
        <w:t xml:space="preserve"> 2013; </w:t>
      </w:r>
      <w:r>
        <w:rPr>
          <w:rFonts w:ascii="Book Antiqua" w:hAnsi="Book Antiqua" w:cs="Book Antiqua"/>
          <w:b/>
        </w:rPr>
        <w:t>13</w:t>
      </w:r>
      <w:r>
        <w:rPr>
          <w:rFonts w:ascii="Book Antiqua" w:hAnsi="Book Antiqua" w:cs="Book Antiqua"/>
        </w:rPr>
        <w:t>: 714-726 [PMID: 24060863 DOI: 10.1038/nrc3599]</w:t>
      </w:r>
    </w:p>
    <w:p w14:paraId="5036B412"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3 </w:t>
      </w:r>
      <w:r>
        <w:rPr>
          <w:rFonts w:ascii="Book Antiqua" w:hAnsi="Book Antiqua" w:cs="Book Antiqua"/>
          <w:b/>
        </w:rPr>
        <w:t>Kelly PN</w:t>
      </w:r>
      <w:r>
        <w:rPr>
          <w:rFonts w:ascii="Book Antiqua" w:hAnsi="Book Antiqua" w:cs="Book Antiqua"/>
        </w:rPr>
        <w:t xml:space="preserve">, </w:t>
      </w:r>
      <w:proofErr w:type="spellStart"/>
      <w:r>
        <w:rPr>
          <w:rFonts w:ascii="Book Antiqua" w:hAnsi="Book Antiqua" w:cs="Book Antiqua"/>
        </w:rPr>
        <w:t>Dakic</w:t>
      </w:r>
      <w:proofErr w:type="spellEnd"/>
      <w:r>
        <w:rPr>
          <w:rFonts w:ascii="Book Antiqua" w:hAnsi="Book Antiqua" w:cs="Book Antiqua"/>
        </w:rPr>
        <w:t xml:space="preserve"> A, Adams JM, Nutt SL, Strasser A. Tumor growth need not be driven by rare cancer stem cells. </w:t>
      </w:r>
      <w:r>
        <w:rPr>
          <w:rFonts w:ascii="Book Antiqua" w:hAnsi="Book Antiqua" w:cs="Book Antiqua"/>
          <w:i/>
        </w:rPr>
        <w:t>Science</w:t>
      </w:r>
      <w:r>
        <w:rPr>
          <w:rFonts w:ascii="Book Antiqua" w:hAnsi="Book Antiqua" w:cs="Book Antiqua"/>
        </w:rPr>
        <w:t xml:space="preserve"> 2007; </w:t>
      </w:r>
      <w:r>
        <w:rPr>
          <w:rFonts w:ascii="Book Antiqua" w:hAnsi="Book Antiqua" w:cs="Book Antiqua"/>
          <w:b/>
        </w:rPr>
        <w:t>317</w:t>
      </w:r>
      <w:r>
        <w:rPr>
          <w:rFonts w:ascii="Book Antiqua" w:hAnsi="Book Antiqua" w:cs="Book Antiqua"/>
        </w:rPr>
        <w:t>: 337 [PMID: 17641192 DOI: 10.1126/science.1142596]</w:t>
      </w:r>
    </w:p>
    <w:p w14:paraId="5DA6F7F2"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4 </w:t>
      </w:r>
      <w:r>
        <w:rPr>
          <w:rFonts w:ascii="Book Antiqua" w:hAnsi="Book Antiqua" w:cs="Book Antiqua"/>
          <w:b/>
        </w:rPr>
        <w:t>Nowell PC</w:t>
      </w:r>
      <w:r>
        <w:rPr>
          <w:rFonts w:ascii="Book Antiqua" w:hAnsi="Book Antiqua" w:cs="Book Antiqua"/>
        </w:rPr>
        <w:t xml:space="preserve">. The clonal evolution of tumor cell populations. </w:t>
      </w:r>
      <w:r>
        <w:rPr>
          <w:rFonts w:ascii="Book Antiqua" w:hAnsi="Book Antiqua" w:cs="Book Antiqua"/>
          <w:i/>
        </w:rPr>
        <w:t>Science</w:t>
      </w:r>
      <w:r>
        <w:rPr>
          <w:rFonts w:ascii="Book Antiqua" w:hAnsi="Book Antiqua" w:cs="Book Antiqua"/>
        </w:rPr>
        <w:t xml:space="preserve"> 1976; </w:t>
      </w:r>
      <w:r>
        <w:rPr>
          <w:rFonts w:ascii="Book Antiqua" w:hAnsi="Book Antiqua" w:cs="Book Antiqua"/>
          <w:b/>
        </w:rPr>
        <w:t>194</w:t>
      </w:r>
      <w:r>
        <w:rPr>
          <w:rFonts w:ascii="Book Antiqua" w:hAnsi="Book Antiqua" w:cs="Book Antiqua"/>
        </w:rPr>
        <w:t>: 23-28 [PMID: 959840 DOI: 10.1126/science.959840]</w:t>
      </w:r>
    </w:p>
    <w:p w14:paraId="6982DDD9"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5 </w:t>
      </w:r>
      <w:proofErr w:type="spellStart"/>
      <w:r>
        <w:rPr>
          <w:rFonts w:ascii="Book Antiqua" w:hAnsi="Book Antiqua" w:cs="Book Antiqua"/>
          <w:b/>
        </w:rPr>
        <w:t>Odoux</w:t>
      </w:r>
      <w:proofErr w:type="spellEnd"/>
      <w:r>
        <w:rPr>
          <w:rFonts w:ascii="Book Antiqua" w:hAnsi="Book Antiqua" w:cs="Book Antiqua"/>
          <w:b/>
        </w:rPr>
        <w:t xml:space="preserve"> C</w:t>
      </w:r>
      <w:r>
        <w:rPr>
          <w:rFonts w:ascii="Book Antiqua" w:hAnsi="Book Antiqua" w:cs="Book Antiqua"/>
        </w:rPr>
        <w:t xml:space="preserve">, </w:t>
      </w:r>
      <w:proofErr w:type="spellStart"/>
      <w:r>
        <w:rPr>
          <w:rFonts w:ascii="Book Antiqua" w:hAnsi="Book Antiqua" w:cs="Book Antiqua"/>
        </w:rPr>
        <w:t>Fohrer</w:t>
      </w:r>
      <w:proofErr w:type="spellEnd"/>
      <w:r>
        <w:rPr>
          <w:rFonts w:ascii="Book Antiqua" w:hAnsi="Book Antiqua" w:cs="Book Antiqua"/>
        </w:rPr>
        <w:t xml:space="preserve"> H, </w:t>
      </w:r>
      <w:proofErr w:type="spellStart"/>
      <w:r>
        <w:rPr>
          <w:rFonts w:ascii="Book Antiqua" w:hAnsi="Book Antiqua" w:cs="Book Antiqua"/>
        </w:rPr>
        <w:t>Hoppo</w:t>
      </w:r>
      <w:proofErr w:type="spellEnd"/>
      <w:r>
        <w:rPr>
          <w:rFonts w:ascii="Book Antiqua" w:hAnsi="Book Antiqua" w:cs="Book Antiqua"/>
        </w:rPr>
        <w:t xml:space="preserve"> T, </w:t>
      </w:r>
      <w:proofErr w:type="spellStart"/>
      <w:r>
        <w:rPr>
          <w:rFonts w:ascii="Book Antiqua" w:hAnsi="Book Antiqua" w:cs="Book Antiqua"/>
        </w:rPr>
        <w:t>Guzik</w:t>
      </w:r>
      <w:proofErr w:type="spellEnd"/>
      <w:r>
        <w:rPr>
          <w:rFonts w:ascii="Book Antiqua" w:hAnsi="Book Antiqua" w:cs="Book Antiqua"/>
        </w:rPr>
        <w:t xml:space="preserve"> L, Stolz DB, Lewis DW, </w:t>
      </w:r>
      <w:proofErr w:type="spellStart"/>
      <w:r>
        <w:rPr>
          <w:rFonts w:ascii="Book Antiqua" w:hAnsi="Book Antiqua" w:cs="Book Antiqua"/>
        </w:rPr>
        <w:t>Gollin</w:t>
      </w:r>
      <w:proofErr w:type="spellEnd"/>
      <w:r>
        <w:rPr>
          <w:rFonts w:ascii="Book Antiqua" w:hAnsi="Book Antiqua" w:cs="Book Antiqua"/>
        </w:rPr>
        <w:t xml:space="preserve"> SM, </w:t>
      </w:r>
      <w:proofErr w:type="spellStart"/>
      <w:r>
        <w:rPr>
          <w:rFonts w:ascii="Book Antiqua" w:hAnsi="Book Antiqua" w:cs="Book Antiqua"/>
        </w:rPr>
        <w:t>Gamblin</w:t>
      </w:r>
      <w:proofErr w:type="spellEnd"/>
      <w:r>
        <w:rPr>
          <w:rFonts w:ascii="Book Antiqua" w:hAnsi="Book Antiqua" w:cs="Book Antiqua"/>
        </w:rPr>
        <w:t xml:space="preserve"> TC, Geller DA, Lagasse E. A stochastic model for cancer stem cell origin in metastatic colon cancer. </w:t>
      </w:r>
      <w:r>
        <w:rPr>
          <w:rFonts w:ascii="Book Antiqua" w:hAnsi="Book Antiqua" w:cs="Book Antiqua"/>
          <w:i/>
        </w:rPr>
        <w:t>Cancer Res</w:t>
      </w:r>
      <w:r>
        <w:rPr>
          <w:rFonts w:ascii="Book Antiqua" w:hAnsi="Book Antiqua" w:cs="Book Antiqua"/>
        </w:rPr>
        <w:t xml:space="preserve"> 2008; </w:t>
      </w:r>
      <w:r>
        <w:rPr>
          <w:rFonts w:ascii="Book Antiqua" w:hAnsi="Book Antiqua" w:cs="Book Antiqua"/>
          <w:b/>
        </w:rPr>
        <w:t>68</w:t>
      </w:r>
      <w:r>
        <w:rPr>
          <w:rFonts w:ascii="Book Antiqua" w:hAnsi="Book Antiqua" w:cs="Book Antiqua"/>
        </w:rPr>
        <w:t>: 6932-6941 [PMID: 18757407 DOI: 10.1158/0008-5472.CAN-07-5779]</w:t>
      </w:r>
    </w:p>
    <w:p w14:paraId="5C85ACFD"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6 </w:t>
      </w:r>
      <w:proofErr w:type="spellStart"/>
      <w:r>
        <w:rPr>
          <w:rFonts w:ascii="Book Antiqua" w:hAnsi="Book Antiqua" w:cs="Book Antiqua"/>
          <w:b/>
        </w:rPr>
        <w:t>Reya</w:t>
      </w:r>
      <w:proofErr w:type="spellEnd"/>
      <w:r>
        <w:rPr>
          <w:rFonts w:ascii="Book Antiqua" w:hAnsi="Book Antiqua" w:cs="Book Antiqua"/>
          <w:b/>
        </w:rPr>
        <w:t xml:space="preserve"> T</w:t>
      </w:r>
      <w:r>
        <w:rPr>
          <w:rFonts w:ascii="Book Antiqua" w:hAnsi="Book Antiqua" w:cs="Book Antiqua"/>
        </w:rPr>
        <w:t xml:space="preserve">, Morrison SJ, Clarke MF, Weissman IL. Stem cells, cancer, and cancer stem cells. </w:t>
      </w:r>
      <w:r>
        <w:rPr>
          <w:rFonts w:ascii="Book Antiqua" w:hAnsi="Book Antiqua" w:cs="Book Antiqua"/>
          <w:i/>
        </w:rPr>
        <w:t>Nature</w:t>
      </w:r>
      <w:r>
        <w:rPr>
          <w:rFonts w:ascii="Book Antiqua" w:hAnsi="Book Antiqua" w:cs="Book Antiqua"/>
        </w:rPr>
        <w:t xml:space="preserve"> 2001; </w:t>
      </w:r>
      <w:r>
        <w:rPr>
          <w:rFonts w:ascii="Book Antiqua" w:hAnsi="Book Antiqua" w:cs="Book Antiqua"/>
          <w:b/>
        </w:rPr>
        <w:t>414</w:t>
      </w:r>
      <w:r>
        <w:rPr>
          <w:rFonts w:ascii="Book Antiqua" w:hAnsi="Book Antiqua" w:cs="Book Antiqua"/>
        </w:rPr>
        <w:t>: 105-111 [PMID: 11689955 DOI: 10.1038/35102167]</w:t>
      </w:r>
    </w:p>
    <w:p w14:paraId="0F4A59FA"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7 </w:t>
      </w:r>
      <w:proofErr w:type="spellStart"/>
      <w:r>
        <w:rPr>
          <w:rFonts w:ascii="Book Antiqua" w:hAnsi="Book Antiqua" w:cs="Book Antiqua"/>
          <w:b/>
        </w:rPr>
        <w:t>Dragu</w:t>
      </w:r>
      <w:proofErr w:type="spellEnd"/>
      <w:r>
        <w:rPr>
          <w:rFonts w:ascii="Book Antiqua" w:hAnsi="Book Antiqua" w:cs="Book Antiqua"/>
          <w:b/>
        </w:rPr>
        <w:t xml:space="preserve"> DL</w:t>
      </w:r>
      <w:r>
        <w:rPr>
          <w:rFonts w:ascii="Book Antiqua" w:hAnsi="Book Antiqua" w:cs="Book Antiqua"/>
        </w:rPr>
        <w:t xml:space="preserve">, </w:t>
      </w:r>
      <w:proofErr w:type="spellStart"/>
      <w:r>
        <w:rPr>
          <w:rFonts w:ascii="Book Antiqua" w:hAnsi="Book Antiqua" w:cs="Book Antiqua"/>
        </w:rPr>
        <w:t>Necula</w:t>
      </w:r>
      <w:proofErr w:type="spellEnd"/>
      <w:r>
        <w:rPr>
          <w:rFonts w:ascii="Book Antiqua" w:hAnsi="Book Antiqua" w:cs="Book Antiqua"/>
        </w:rPr>
        <w:t xml:space="preserve"> LG, </w:t>
      </w:r>
      <w:proofErr w:type="spellStart"/>
      <w:r>
        <w:rPr>
          <w:rFonts w:ascii="Book Antiqua" w:hAnsi="Book Antiqua" w:cs="Book Antiqua"/>
        </w:rPr>
        <w:t>Bleotu</w:t>
      </w:r>
      <w:proofErr w:type="spellEnd"/>
      <w:r>
        <w:rPr>
          <w:rFonts w:ascii="Book Antiqua" w:hAnsi="Book Antiqua" w:cs="Book Antiqua"/>
        </w:rPr>
        <w:t xml:space="preserve"> C, </w:t>
      </w:r>
      <w:proofErr w:type="spellStart"/>
      <w:r>
        <w:rPr>
          <w:rFonts w:ascii="Book Antiqua" w:hAnsi="Book Antiqua" w:cs="Book Antiqua"/>
        </w:rPr>
        <w:t>Diaconu</w:t>
      </w:r>
      <w:proofErr w:type="spellEnd"/>
      <w:r>
        <w:rPr>
          <w:rFonts w:ascii="Book Antiqua" w:hAnsi="Book Antiqua" w:cs="Book Antiqua"/>
        </w:rPr>
        <w:t xml:space="preserve"> CC, </w:t>
      </w:r>
      <w:proofErr w:type="spellStart"/>
      <w:r>
        <w:rPr>
          <w:rFonts w:ascii="Book Antiqua" w:hAnsi="Book Antiqua" w:cs="Book Antiqua"/>
        </w:rPr>
        <w:t>Chivu-Economescu</w:t>
      </w:r>
      <w:proofErr w:type="spellEnd"/>
      <w:r>
        <w:rPr>
          <w:rFonts w:ascii="Book Antiqua" w:hAnsi="Book Antiqua" w:cs="Book Antiqua"/>
        </w:rPr>
        <w:t xml:space="preserve"> M. Therapies targeting cancer stem cells: Current trends and future challenges. </w:t>
      </w:r>
      <w:r>
        <w:rPr>
          <w:rFonts w:ascii="Book Antiqua" w:hAnsi="Book Antiqua" w:cs="Book Antiqua"/>
          <w:i/>
        </w:rPr>
        <w:t>World J Stem Cells</w:t>
      </w:r>
      <w:r>
        <w:rPr>
          <w:rFonts w:ascii="Book Antiqua" w:hAnsi="Book Antiqua" w:cs="Book Antiqua"/>
        </w:rPr>
        <w:t xml:space="preserve"> 2015; </w:t>
      </w:r>
      <w:r>
        <w:rPr>
          <w:rFonts w:ascii="Book Antiqua" w:hAnsi="Book Antiqua" w:cs="Book Antiqua"/>
          <w:b/>
        </w:rPr>
        <w:t>7</w:t>
      </w:r>
      <w:r>
        <w:rPr>
          <w:rFonts w:ascii="Book Antiqua" w:hAnsi="Book Antiqua" w:cs="Book Antiqua"/>
        </w:rPr>
        <w:t>: 1185-1201 [PMID: 26516409 DOI: 10.4252/wjsc.v7.i9.1185]</w:t>
      </w:r>
    </w:p>
    <w:p w14:paraId="326A8D29"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8 </w:t>
      </w:r>
      <w:r>
        <w:rPr>
          <w:rFonts w:ascii="Book Antiqua" w:hAnsi="Book Antiqua" w:cs="Book Antiqua"/>
          <w:b/>
        </w:rPr>
        <w:t>Wang T</w:t>
      </w:r>
      <w:r>
        <w:rPr>
          <w:rFonts w:ascii="Book Antiqua" w:hAnsi="Book Antiqua" w:cs="Book Antiqua"/>
        </w:rPr>
        <w:t xml:space="preserve">, Ong CW, Shi J, Srivastava S, Yan B, Cheng CL, Yong WP, Chan SL, </w:t>
      </w:r>
      <w:proofErr w:type="spellStart"/>
      <w:r>
        <w:rPr>
          <w:rFonts w:ascii="Book Antiqua" w:hAnsi="Book Antiqua" w:cs="Book Antiqua"/>
        </w:rPr>
        <w:t>Yeoh</w:t>
      </w:r>
      <w:proofErr w:type="spellEnd"/>
      <w:r>
        <w:rPr>
          <w:rFonts w:ascii="Book Antiqua" w:hAnsi="Book Antiqua" w:cs="Book Antiqua"/>
        </w:rPr>
        <w:t xml:space="preserve"> KG, </w:t>
      </w:r>
      <w:proofErr w:type="spellStart"/>
      <w:r>
        <w:rPr>
          <w:rFonts w:ascii="Book Antiqua" w:hAnsi="Book Antiqua" w:cs="Book Antiqua"/>
        </w:rPr>
        <w:t>Iacopetta</w:t>
      </w:r>
      <w:proofErr w:type="spellEnd"/>
      <w:r>
        <w:rPr>
          <w:rFonts w:ascii="Book Antiqua" w:hAnsi="Book Antiqua" w:cs="Book Antiqua"/>
        </w:rPr>
        <w:t xml:space="preserve"> B, Salto-Tellez M. Sequential expression of putative stem cell markers in gastric carcinogenesis. </w:t>
      </w:r>
      <w:r>
        <w:rPr>
          <w:rFonts w:ascii="Book Antiqua" w:hAnsi="Book Antiqua" w:cs="Book Antiqua"/>
          <w:i/>
        </w:rPr>
        <w:t>Br J Cancer</w:t>
      </w:r>
      <w:r>
        <w:rPr>
          <w:rFonts w:ascii="Book Antiqua" w:hAnsi="Book Antiqua" w:cs="Book Antiqua"/>
        </w:rPr>
        <w:t xml:space="preserve"> 2011; </w:t>
      </w:r>
      <w:r>
        <w:rPr>
          <w:rFonts w:ascii="Book Antiqua" w:hAnsi="Book Antiqua" w:cs="Book Antiqua"/>
          <w:b/>
        </w:rPr>
        <w:t>105</w:t>
      </w:r>
      <w:r>
        <w:rPr>
          <w:rFonts w:ascii="Book Antiqua" w:hAnsi="Book Antiqua" w:cs="Book Antiqua"/>
        </w:rPr>
        <w:t>: 658-665 [PMID: 21829201 DOI: 10.1038/bjc.2011.287]</w:t>
      </w:r>
    </w:p>
    <w:p w14:paraId="3CB6205B"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9 </w:t>
      </w:r>
      <w:r>
        <w:rPr>
          <w:rFonts w:ascii="Book Antiqua" w:hAnsi="Book Antiqua" w:cs="Book Antiqua"/>
          <w:b/>
        </w:rPr>
        <w:t>Qian X</w:t>
      </w:r>
      <w:r>
        <w:rPr>
          <w:rFonts w:ascii="Book Antiqua" w:hAnsi="Book Antiqua" w:cs="Book Antiqua"/>
        </w:rPr>
        <w:t xml:space="preserve">, Tan C, Wang F, Yang B, Ge Y, Guan Z, Cai J. Esophageal cancer stem cells and implications for future therapeutics. </w:t>
      </w:r>
      <w:proofErr w:type="spellStart"/>
      <w:r>
        <w:rPr>
          <w:rFonts w:ascii="Book Antiqua" w:hAnsi="Book Antiqua" w:cs="Book Antiqua"/>
          <w:i/>
        </w:rPr>
        <w:t>Onco</w:t>
      </w:r>
      <w:proofErr w:type="spellEnd"/>
      <w:r>
        <w:rPr>
          <w:rFonts w:ascii="Book Antiqua" w:hAnsi="Book Antiqua" w:cs="Book Antiqua"/>
          <w:i/>
        </w:rPr>
        <w:t xml:space="preserve"> Targets </w:t>
      </w:r>
      <w:proofErr w:type="spellStart"/>
      <w:r>
        <w:rPr>
          <w:rFonts w:ascii="Book Antiqua" w:hAnsi="Book Antiqua" w:cs="Book Antiqua"/>
          <w:i/>
        </w:rPr>
        <w:t>Ther</w:t>
      </w:r>
      <w:proofErr w:type="spellEnd"/>
      <w:r>
        <w:rPr>
          <w:rFonts w:ascii="Book Antiqua" w:hAnsi="Book Antiqua" w:cs="Book Antiqua"/>
        </w:rPr>
        <w:t xml:space="preserve"> 2016; </w:t>
      </w:r>
      <w:r>
        <w:rPr>
          <w:rFonts w:ascii="Book Antiqua" w:hAnsi="Book Antiqua" w:cs="Book Antiqua"/>
          <w:b/>
        </w:rPr>
        <w:t>9</w:t>
      </w:r>
      <w:r>
        <w:rPr>
          <w:rFonts w:ascii="Book Antiqua" w:hAnsi="Book Antiqua" w:cs="Book Antiqua"/>
        </w:rPr>
        <w:t>: 2247-2254 [PMID: 27143920 DOI: 10.2147/OTT.S103179]</w:t>
      </w:r>
    </w:p>
    <w:p w14:paraId="32042152"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10 </w:t>
      </w:r>
      <w:r>
        <w:rPr>
          <w:rFonts w:ascii="Book Antiqua" w:hAnsi="Book Antiqua" w:cs="Book Antiqua"/>
          <w:b/>
        </w:rPr>
        <w:t>Tang KH</w:t>
      </w:r>
      <w:r>
        <w:rPr>
          <w:rFonts w:ascii="Book Antiqua" w:hAnsi="Book Antiqua" w:cs="Book Antiqua"/>
        </w:rPr>
        <w:t xml:space="preserve">, Dai YD, Tong M, Chan YP, Kwan PS, Fu L, Qin YR, Tsao SW, Lung HL, Lung ML, Tong DK, Law S, Chan KW, Ma S, Guan XY. A CD90(+) tumor-initiating cell population with an aggressive signature and metastatic capacity in esophageal </w:t>
      </w:r>
      <w:r>
        <w:rPr>
          <w:rFonts w:ascii="Book Antiqua" w:hAnsi="Book Antiqua" w:cs="Book Antiqua"/>
        </w:rPr>
        <w:lastRenderedPageBreak/>
        <w:t xml:space="preserve">cancer. </w:t>
      </w:r>
      <w:r>
        <w:rPr>
          <w:rFonts w:ascii="Book Antiqua" w:hAnsi="Book Antiqua" w:cs="Book Antiqua"/>
          <w:i/>
        </w:rPr>
        <w:t>Cancer Res</w:t>
      </w:r>
      <w:r>
        <w:rPr>
          <w:rFonts w:ascii="Book Antiqua" w:hAnsi="Book Antiqua" w:cs="Book Antiqua"/>
        </w:rPr>
        <w:t xml:space="preserve"> 2013; </w:t>
      </w:r>
      <w:r>
        <w:rPr>
          <w:rFonts w:ascii="Book Antiqua" w:hAnsi="Book Antiqua" w:cs="Book Antiqua"/>
          <w:b/>
        </w:rPr>
        <w:t>73</w:t>
      </w:r>
      <w:r>
        <w:rPr>
          <w:rFonts w:ascii="Book Antiqua" w:hAnsi="Book Antiqua" w:cs="Book Antiqua"/>
        </w:rPr>
        <w:t>: 2322-2332 [PMID: 23382045 DOI: 10.1158/0008-5472.CAN-12-2991]</w:t>
      </w:r>
    </w:p>
    <w:p w14:paraId="637F0D98"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11 </w:t>
      </w:r>
      <w:r>
        <w:rPr>
          <w:rFonts w:ascii="Book Antiqua" w:hAnsi="Book Antiqua" w:cs="Book Antiqua"/>
          <w:b/>
        </w:rPr>
        <w:t>Liu J</w:t>
      </w:r>
      <w:r>
        <w:rPr>
          <w:rFonts w:ascii="Book Antiqua" w:hAnsi="Book Antiqua" w:cs="Book Antiqua"/>
        </w:rPr>
        <w:t xml:space="preserve">, Ma L, Xu J, Liu C, Zhang J, Liu J, Chen R, Zhou Y. Spheroid body-forming cells in the human gastric cancer cell line MKN-45 possess cancer stem cell properties. </w:t>
      </w:r>
      <w:r>
        <w:rPr>
          <w:rFonts w:ascii="Book Antiqua" w:hAnsi="Book Antiqua" w:cs="Book Antiqua"/>
          <w:i/>
        </w:rPr>
        <w:t>Int J Oncol</w:t>
      </w:r>
      <w:r>
        <w:rPr>
          <w:rFonts w:ascii="Book Antiqua" w:hAnsi="Book Antiqua" w:cs="Book Antiqua"/>
        </w:rPr>
        <w:t xml:space="preserve"> 2013; </w:t>
      </w:r>
      <w:r>
        <w:rPr>
          <w:rFonts w:ascii="Book Antiqua" w:hAnsi="Book Antiqua" w:cs="Book Antiqua"/>
          <w:b/>
        </w:rPr>
        <w:t>42</w:t>
      </w:r>
      <w:r>
        <w:rPr>
          <w:rFonts w:ascii="Book Antiqua" w:hAnsi="Book Antiqua" w:cs="Book Antiqua"/>
        </w:rPr>
        <w:t>: 453-459 [PMID: 23229446 DOI: 10.3892/ijo.2012.1720]</w:t>
      </w:r>
    </w:p>
    <w:p w14:paraId="1C397303"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12 </w:t>
      </w:r>
      <w:r>
        <w:rPr>
          <w:rFonts w:ascii="Book Antiqua" w:hAnsi="Book Antiqua" w:cs="Book Antiqua"/>
          <w:b/>
        </w:rPr>
        <w:t>Li C</w:t>
      </w:r>
      <w:r>
        <w:rPr>
          <w:rFonts w:ascii="Book Antiqua" w:hAnsi="Book Antiqua" w:cs="Book Antiqua"/>
        </w:rPr>
        <w:t xml:space="preserve">, </w:t>
      </w:r>
      <w:proofErr w:type="spellStart"/>
      <w:r>
        <w:rPr>
          <w:rFonts w:ascii="Book Antiqua" w:hAnsi="Book Antiqua" w:cs="Book Antiqua"/>
        </w:rPr>
        <w:t>Heidt</w:t>
      </w:r>
      <w:proofErr w:type="spellEnd"/>
      <w:r>
        <w:rPr>
          <w:rFonts w:ascii="Book Antiqua" w:hAnsi="Book Antiqua" w:cs="Book Antiqua"/>
        </w:rPr>
        <w:t xml:space="preserve"> DG, </w:t>
      </w:r>
      <w:proofErr w:type="spellStart"/>
      <w:r>
        <w:rPr>
          <w:rFonts w:ascii="Book Antiqua" w:hAnsi="Book Antiqua" w:cs="Book Antiqua"/>
        </w:rPr>
        <w:t>Dalerba</w:t>
      </w:r>
      <w:proofErr w:type="spellEnd"/>
      <w:r>
        <w:rPr>
          <w:rFonts w:ascii="Book Antiqua" w:hAnsi="Book Antiqua" w:cs="Book Antiqua"/>
        </w:rPr>
        <w:t xml:space="preserve"> P, </w:t>
      </w:r>
      <w:proofErr w:type="spellStart"/>
      <w:r>
        <w:rPr>
          <w:rFonts w:ascii="Book Antiqua" w:hAnsi="Book Antiqua" w:cs="Book Antiqua"/>
        </w:rPr>
        <w:t>Burant</w:t>
      </w:r>
      <w:proofErr w:type="spellEnd"/>
      <w:r>
        <w:rPr>
          <w:rFonts w:ascii="Book Antiqua" w:hAnsi="Book Antiqua" w:cs="Book Antiqua"/>
        </w:rPr>
        <w:t xml:space="preserve"> CF, Zhang L, </w:t>
      </w:r>
      <w:proofErr w:type="spellStart"/>
      <w:r>
        <w:rPr>
          <w:rFonts w:ascii="Book Antiqua" w:hAnsi="Book Antiqua" w:cs="Book Antiqua"/>
        </w:rPr>
        <w:t>Adsay</w:t>
      </w:r>
      <w:proofErr w:type="spellEnd"/>
      <w:r>
        <w:rPr>
          <w:rFonts w:ascii="Book Antiqua" w:hAnsi="Book Antiqua" w:cs="Book Antiqua"/>
        </w:rPr>
        <w:t xml:space="preserve"> V, </w:t>
      </w:r>
      <w:proofErr w:type="spellStart"/>
      <w:r>
        <w:rPr>
          <w:rFonts w:ascii="Book Antiqua" w:hAnsi="Book Antiqua" w:cs="Book Antiqua"/>
        </w:rPr>
        <w:t>Wicha</w:t>
      </w:r>
      <w:proofErr w:type="spellEnd"/>
      <w:r>
        <w:rPr>
          <w:rFonts w:ascii="Book Antiqua" w:hAnsi="Book Antiqua" w:cs="Book Antiqua"/>
        </w:rPr>
        <w:t xml:space="preserve"> M, Clarke MF, Simeone DM. Identification of pancreatic cancer stem cells. </w:t>
      </w:r>
      <w:r>
        <w:rPr>
          <w:rFonts w:ascii="Book Antiqua" w:hAnsi="Book Antiqua" w:cs="Book Antiqua"/>
          <w:i/>
        </w:rPr>
        <w:t>Cancer Res</w:t>
      </w:r>
      <w:r>
        <w:rPr>
          <w:rFonts w:ascii="Book Antiqua" w:hAnsi="Book Antiqua" w:cs="Book Antiqua"/>
        </w:rPr>
        <w:t xml:space="preserve"> 2007; </w:t>
      </w:r>
      <w:r>
        <w:rPr>
          <w:rFonts w:ascii="Book Antiqua" w:hAnsi="Book Antiqua" w:cs="Book Antiqua"/>
          <w:b/>
        </w:rPr>
        <w:t>67</w:t>
      </w:r>
      <w:r>
        <w:rPr>
          <w:rFonts w:ascii="Book Antiqua" w:hAnsi="Book Antiqua" w:cs="Book Antiqua"/>
        </w:rPr>
        <w:t>: 1030-1037 [PMID: 17283135 DOI: 10.1158/0008-5472.CAN-06-2030]</w:t>
      </w:r>
    </w:p>
    <w:p w14:paraId="62FDF80E"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13 </w:t>
      </w:r>
      <w:r>
        <w:rPr>
          <w:rFonts w:ascii="Book Antiqua" w:hAnsi="Book Antiqua" w:cs="Book Antiqua"/>
          <w:b/>
        </w:rPr>
        <w:t>Hermann PC</w:t>
      </w:r>
      <w:r>
        <w:rPr>
          <w:rFonts w:ascii="Book Antiqua" w:hAnsi="Book Antiqua" w:cs="Book Antiqua"/>
        </w:rPr>
        <w:t xml:space="preserve">, Huber SL, </w:t>
      </w:r>
      <w:proofErr w:type="spellStart"/>
      <w:r>
        <w:rPr>
          <w:rFonts w:ascii="Book Antiqua" w:hAnsi="Book Antiqua" w:cs="Book Antiqua"/>
        </w:rPr>
        <w:t>Herrler</w:t>
      </w:r>
      <w:proofErr w:type="spellEnd"/>
      <w:r>
        <w:rPr>
          <w:rFonts w:ascii="Book Antiqua" w:hAnsi="Book Antiqua" w:cs="Book Antiqua"/>
        </w:rPr>
        <w:t xml:space="preserve"> T, </w:t>
      </w:r>
      <w:proofErr w:type="spellStart"/>
      <w:r>
        <w:rPr>
          <w:rFonts w:ascii="Book Antiqua" w:hAnsi="Book Antiqua" w:cs="Book Antiqua"/>
        </w:rPr>
        <w:t>Aicher</w:t>
      </w:r>
      <w:proofErr w:type="spellEnd"/>
      <w:r>
        <w:rPr>
          <w:rFonts w:ascii="Book Antiqua" w:hAnsi="Book Antiqua" w:cs="Book Antiqua"/>
        </w:rPr>
        <w:t xml:space="preserve"> A, </w:t>
      </w:r>
      <w:proofErr w:type="spellStart"/>
      <w:r>
        <w:rPr>
          <w:rFonts w:ascii="Book Antiqua" w:hAnsi="Book Antiqua" w:cs="Book Antiqua"/>
        </w:rPr>
        <w:t>Ellwart</w:t>
      </w:r>
      <w:proofErr w:type="spellEnd"/>
      <w:r>
        <w:rPr>
          <w:rFonts w:ascii="Book Antiqua" w:hAnsi="Book Antiqua" w:cs="Book Antiqua"/>
        </w:rPr>
        <w:t xml:space="preserve"> JW, </w:t>
      </w:r>
      <w:proofErr w:type="spellStart"/>
      <w:r>
        <w:rPr>
          <w:rFonts w:ascii="Book Antiqua" w:hAnsi="Book Antiqua" w:cs="Book Antiqua"/>
        </w:rPr>
        <w:t>Guba</w:t>
      </w:r>
      <w:proofErr w:type="spellEnd"/>
      <w:r>
        <w:rPr>
          <w:rFonts w:ascii="Book Antiqua" w:hAnsi="Book Antiqua" w:cs="Book Antiqua"/>
        </w:rPr>
        <w:t xml:space="preserve"> M, </w:t>
      </w:r>
      <w:proofErr w:type="spellStart"/>
      <w:r>
        <w:rPr>
          <w:rFonts w:ascii="Book Antiqua" w:hAnsi="Book Antiqua" w:cs="Book Antiqua"/>
        </w:rPr>
        <w:t>Bruns</w:t>
      </w:r>
      <w:proofErr w:type="spellEnd"/>
      <w:r>
        <w:rPr>
          <w:rFonts w:ascii="Book Antiqua" w:hAnsi="Book Antiqua" w:cs="Book Antiqua"/>
        </w:rPr>
        <w:t xml:space="preserve"> CJ, </w:t>
      </w:r>
      <w:proofErr w:type="spellStart"/>
      <w:r>
        <w:rPr>
          <w:rFonts w:ascii="Book Antiqua" w:hAnsi="Book Antiqua" w:cs="Book Antiqua"/>
        </w:rPr>
        <w:t>Heeschen</w:t>
      </w:r>
      <w:proofErr w:type="spellEnd"/>
      <w:r>
        <w:rPr>
          <w:rFonts w:ascii="Book Antiqua" w:hAnsi="Book Antiqua" w:cs="Book Antiqua"/>
        </w:rPr>
        <w:t xml:space="preserve"> C. Distinct populations of cancer stem cells determine tumor growth and metastatic activity in human pancreatic cancer. </w:t>
      </w:r>
      <w:r>
        <w:rPr>
          <w:rFonts w:ascii="Book Antiqua" w:hAnsi="Book Antiqua" w:cs="Book Antiqua"/>
          <w:i/>
        </w:rPr>
        <w:t>Cell Stem Cell</w:t>
      </w:r>
      <w:r>
        <w:rPr>
          <w:rFonts w:ascii="Book Antiqua" w:hAnsi="Book Antiqua" w:cs="Book Antiqua"/>
        </w:rPr>
        <w:t xml:space="preserve"> 2007; </w:t>
      </w:r>
      <w:r>
        <w:rPr>
          <w:rFonts w:ascii="Book Antiqua" w:hAnsi="Book Antiqua" w:cs="Book Antiqua"/>
          <w:b/>
        </w:rPr>
        <w:t>1</w:t>
      </w:r>
      <w:r>
        <w:rPr>
          <w:rFonts w:ascii="Book Antiqua" w:hAnsi="Book Antiqua" w:cs="Book Antiqua"/>
        </w:rPr>
        <w:t>: 313-323 [PMID: 18371365 DOI: 10.1016/j.stem.2007.06.002]</w:t>
      </w:r>
    </w:p>
    <w:p w14:paraId="4422133E"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14 </w:t>
      </w:r>
      <w:r>
        <w:rPr>
          <w:rFonts w:ascii="Book Antiqua" w:hAnsi="Book Antiqua" w:cs="Book Antiqua"/>
          <w:b/>
        </w:rPr>
        <w:t>Kim MP</w:t>
      </w:r>
      <w:r>
        <w:rPr>
          <w:rFonts w:ascii="Book Antiqua" w:hAnsi="Book Antiqua" w:cs="Book Antiqua"/>
        </w:rPr>
        <w:t xml:space="preserve">, Fleming JB, Wang H, </w:t>
      </w:r>
      <w:proofErr w:type="spellStart"/>
      <w:r>
        <w:rPr>
          <w:rFonts w:ascii="Book Antiqua" w:hAnsi="Book Antiqua" w:cs="Book Antiqua"/>
        </w:rPr>
        <w:t>Abbruzzese</w:t>
      </w:r>
      <w:proofErr w:type="spellEnd"/>
      <w:r>
        <w:rPr>
          <w:rFonts w:ascii="Book Antiqua" w:hAnsi="Book Antiqua" w:cs="Book Antiqua"/>
        </w:rPr>
        <w:t xml:space="preserve"> JL, Choi W, </w:t>
      </w:r>
      <w:proofErr w:type="spellStart"/>
      <w:r>
        <w:rPr>
          <w:rFonts w:ascii="Book Antiqua" w:hAnsi="Book Antiqua" w:cs="Book Antiqua"/>
        </w:rPr>
        <w:t>Kopetz</w:t>
      </w:r>
      <w:proofErr w:type="spellEnd"/>
      <w:r>
        <w:rPr>
          <w:rFonts w:ascii="Book Antiqua" w:hAnsi="Book Antiqua" w:cs="Book Antiqua"/>
        </w:rPr>
        <w:t xml:space="preserve"> S, </w:t>
      </w:r>
      <w:proofErr w:type="spellStart"/>
      <w:r>
        <w:rPr>
          <w:rFonts w:ascii="Book Antiqua" w:hAnsi="Book Antiqua" w:cs="Book Antiqua"/>
        </w:rPr>
        <w:t>McConkey</w:t>
      </w:r>
      <w:proofErr w:type="spellEnd"/>
      <w:r>
        <w:rPr>
          <w:rFonts w:ascii="Book Antiqua" w:hAnsi="Book Antiqua" w:cs="Book Antiqua"/>
        </w:rPr>
        <w:t xml:space="preserve"> DJ, Evans DB, Gallick GE. ALDH activity selectively defines an enhanced tumor-initiating cell population relative to CD133 expression in human pancreatic adenocarcinoma. </w:t>
      </w:r>
      <w:proofErr w:type="spellStart"/>
      <w:r>
        <w:rPr>
          <w:rFonts w:ascii="Book Antiqua" w:hAnsi="Book Antiqua" w:cs="Book Antiqua"/>
          <w:i/>
        </w:rPr>
        <w:t>PLoS</w:t>
      </w:r>
      <w:proofErr w:type="spellEnd"/>
      <w:r>
        <w:rPr>
          <w:rFonts w:ascii="Book Antiqua" w:hAnsi="Book Antiqua" w:cs="Book Antiqua"/>
          <w:i/>
        </w:rPr>
        <w:t xml:space="preserve"> One</w:t>
      </w:r>
      <w:r>
        <w:rPr>
          <w:rFonts w:ascii="Book Antiqua" w:hAnsi="Book Antiqua" w:cs="Book Antiqua"/>
        </w:rPr>
        <w:t xml:space="preserve"> 2011; </w:t>
      </w:r>
      <w:r>
        <w:rPr>
          <w:rFonts w:ascii="Book Antiqua" w:hAnsi="Book Antiqua" w:cs="Book Antiqua"/>
          <w:b/>
        </w:rPr>
        <w:t>6</w:t>
      </w:r>
      <w:r>
        <w:rPr>
          <w:rFonts w:ascii="Book Antiqua" w:hAnsi="Book Antiqua" w:cs="Book Antiqua"/>
        </w:rPr>
        <w:t>: e20636 [PMID: 21695188 DOI: 10.1371/journal.pone.0020636]</w:t>
      </w:r>
    </w:p>
    <w:p w14:paraId="6A490969"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15 </w:t>
      </w:r>
      <w:r>
        <w:rPr>
          <w:rFonts w:ascii="Book Antiqua" w:hAnsi="Book Antiqua" w:cs="Book Antiqua"/>
          <w:b/>
        </w:rPr>
        <w:t>O'Brien CA</w:t>
      </w:r>
      <w:r>
        <w:rPr>
          <w:rFonts w:ascii="Book Antiqua" w:hAnsi="Book Antiqua" w:cs="Book Antiqua"/>
        </w:rPr>
        <w:t xml:space="preserve">, </w:t>
      </w:r>
      <w:proofErr w:type="spellStart"/>
      <w:r>
        <w:rPr>
          <w:rFonts w:ascii="Book Antiqua" w:hAnsi="Book Antiqua" w:cs="Book Antiqua"/>
        </w:rPr>
        <w:t>Pollett</w:t>
      </w:r>
      <w:proofErr w:type="spellEnd"/>
      <w:r>
        <w:rPr>
          <w:rFonts w:ascii="Book Antiqua" w:hAnsi="Book Antiqua" w:cs="Book Antiqua"/>
        </w:rPr>
        <w:t xml:space="preserve"> A, </w:t>
      </w:r>
      <w:proofErr w:type="spellStart"/>
      <w:r>
        <w:rPr>
          <w:rFonts w:ascii="Book Antiqua" w:hAnsi="Book Antiqua" w:cs="Book Antiqua"/>
        </w:rPr>
        <w:t>Gallinger</w:t>
      </w:r>
      <w:proofErr w:type="spellEnd"/>
      <w:r>
        <w:rPr>
          <w:rFonts w:ascii="Book Antiqua" w:hAnsi="Book Antiqua" w:cs="Book Antiqua"/>
        </w:rPr>
        <w:t xml:space="preserve"> S, Dick JE. A human colon cancer cell capable of initiating </w:t>
      </w:r>
      <w:proofErr w:type="spellStart"/>
      <w:r>
        <w:rPr>
          <w:rFonts w:ascii="Book Antiqua" w:hAnsi="Book Antiqua" w:cs="Book Antiqua"/>
        </w:rPr>
        <w:t>tumour</w:t>
      </w:r>
      <w:proofErr w:type="spellEnd"/>
      <w:r>
        <w:rPr>
          <w:rFonts w:ascii="Book Antiqua" w:hAnsi="Book Antiqua" w:cs="Book Antiqua"/>
        </w:rPr>
        <w:t xml:space="preserve"> growth in </w:t>
      </w:r>
      <w:proofErr w:type="spellStart"/>
      <w:r>
        <w:rPr>
          <w:rFonts w:ascii="Book Antiqua" w:hAnsi="Book Antiqua" w:cs="Book Antiqua"/>
        </w:rPr>
        <w:t>immunodeficient</w:t>
      </w:r>
      <w:proofErr w:type="spellEnd"/>
      <w:r>
        <w:rPr>
          <w:rFonts w:ascii="Book Antiqua" w:hAnsi="Book Antiqua" w:cs="Book Antiqua"/>
        </w:rPr>
        <w:t xml:space="preserve"> mice. </w:t>
      </w:r>
      <w:r>
        <w:rPr>
          <w:rFonts w:ascii="Book Antiqua" w:hAnsi="Book Antiqua" w:cs="Book Antiqua"/>
          <w:i/>
        </w:rPr>
        <w:t>Nature</w:t>
      </w:r>
      <w:r>
        <w:rPr>
          <w:rFonts w:ascii="Book Antiqua" w:hAnsi="Book Antiqua" w:cs="Book Antiqua"/>
        </w:rPr>
        <w:t xml:space="preserve"> 2007; </w:t>
      </w:r>
      <w:r>
        <w:rPr>
          <w:rFonts w:ascii="Book Antiqua" w:hAnsi="Book Antiqua" w:cs="Book Antiqua"/>
          <w:b/>
        </w:rPr>
        <w:t>445</w:t>
      </w:r>
      <w:r>
        <w:rPr>
          <w:rFonts w:ascii="Book Antiqua" w:hAnsi="Book Antiqua" w:cs="Book Antiqua"/>
        </w:rPr>
        <w:t>: 106-110 [PMID: 17122772 DOI: 10.1038/nature05372]</w:t>
      </w:r>
    </w:p>
    <w:p w14:paraId="0EFB03D3"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16 </w:t>
      </w:r>
      <w:r>
        <w:rPr>
          <w:rFonts w:ascii="Book Antiqua" w:hAnsi="Book Antiqua" w:cs="Book Antiqua"/>
          <w:b/>
        </w:rPr>
        <w:t>Yang ZF</w:t>
      </w:r>
      <w:r>
        <w:rPr>
          <w:rFonts w:ascii="Book Antiqua" w:hAnsi="Book Antiqua" w:cs="Book Antiqua"/>
        </w:rPr>
        <w:t xml:space="preserve">, Ho DW, Ng MN, Lau CK, Yu WC, Ngai P, Chu PW, Lam CT, Poon RT, Fan ST. Significance of CD90+ cancer stem cells in human liver cancer. </w:t>
      </w:r>
      <w:r>
        <w:rPr>
          <w:rFonts w:ascii="Book Antiqua" w:hAnsi="Book Antiqua" w:cs="Book Antiqua"/>
          <w:i/>
        </w:rPr>
        <w:t>Cancer Cell</w:t>
      </w:r>
      <w:r>
        <w:rPr>
          <w:rFonts w:ascii="Book Antiqua" w:hAnsi="Book Antiqua" w:cs="Book Antiqua"/>
        </w:rPr>
        <w:t xml:space="preserve"> 2008; </w:t>
      </w:r>
      <w:r>
        <w:rPr>
          <w:rFonts w:ascii="Book Antiqua" w:hAnsi="Book Antiqua" w:cs="Book Antiqua"/>
          <w:b/>
        </w:rPr>
        <w:t>13</w:t>
      </w:r>
      <w:r>
        <w:rPr>
          <w:rFonts w:ascii="Book Antiqua" w:hAnsi="Book Antiqua" w:cs="Book Antiqua"/>
        </w:rPr>
        <w:t>: 153-166 [PMID: 18242515 DOI: 10.1016/j.ccr.2008.01.013]</w:t>
      </w:r>
    </w:p>
    <w:p w14:paraId="4ECE60BC"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17 </w:t>
      </w:r>
      <w:r>
        <w:rPr>
          <w:rFonts w:ascii="Book Antiqua" w:hAnsi="Book Antiqua" w:cs="Book Antiqua"/>
          <w:b/>
        </w:rPr>
        <w:t>Yamashita T</w:t>
      </w:r>
      <w:r>
        <w:rPr>
          <w:rFonts w:ascii="Book Antiqua" w:hAnsi="Book Antiqua" w:cs="Book Antiqua"/>
        </w:rPr>
        <w:t xml:space="preserve">, </w:t>
      </w:r>
      <w:proofErr w:type="spellStart"/>
      <w:r>
        <w:rPr>
          <w:rFonts w:ascii="Book Antiqua" w:hAnsi="Book Antiqua" w:cs="Book Antiqua"/>
        </w:rPr>
        <w:t>Ji</w:t>
      </w:r>
      <w:proofErr w:type="spellEnd"/>
      <w:r>
        <w:rPr>
          <w:rFonts w:ascii="Book Antiqua" w:hAnsi="Book Antiqua" w:cs="Book Antiqua"/>
        </w:rPr>
        <w:t xml:space="preserve"> J, </w:t>
      </w:r>
      <w:proofErr w:type="spellStart"/>
      <w:r>
        <w:rPr>
          <w:rFonts w:ascii="Book Antiqua" w:hAnsi="Book Antiqua" w:cs="Book Antiqua"/>
        </w:rPr>
        <w:t>Budhu</w:t>
      </w:r>
      <w:proofErr w:type="spellEnd"/>
      <w:r>
        <w:rPr>
          <w:rFonts w:ascii="Book Antiqua" w:hAnsi="Book Antiqua" w:cs="Book Antiqua"/>
        </w:rPr>
        <w:t xml:space="preserve"> A, </w:t>
      </w:r>
      <w:proofErr w:type="spellStart"/>
      <w:r>
        <w:rPr>
          <w:rFonts w:ascii="Book Antiqua" w:hAnsi="Book Antiqua" w:cs="Book Antiqua"/>
        </w:rPr>
        <w:t>Forgues</w:t>
      </w:r>
      <w:proofErr w:type="spellEnd"/>
      <w:r>
        <w:rPr>
          <w:rFonts w:ascii="Book Antiqua" w:hAnsi="Book Antiqua" w:cs="Book Antiqua"/>
        </w:rPr>
        <w:t xml:space="preserve"> M, Yang W, Wang HY, Jia H, Ye Q, Qin LX, </w:t>
      </w:r>
      <w:proofErr w:type="spellStart"/>
      <w:r>
        <w:rPr>
          <w:rFonts w:ascii="Book Antiqua" w:hAnsi="Book Antiqua" w:cs="Book Antiqua"/>
        </w:rPr>
        <w:t>Wauthier</w:t>
      </w:r>
      <w:proofErr w:type="spellEnd"/>
      <w:r>
        <w:rPr>
          <w:rFonts w:ascii="Book Antiqua" w:hAnsi="Book Antiqua" w:cs="Book Antiqua"/>
        </w:rPr>
        <w:t xml:space="preserve"> E, Reid LM, Minato H, Honda M, Kaneko S, Tang ZY, Wang XW. </w:t>
      </w:r>
      <w:proofErr w:type="spellStart"/>
      <w:r>
        <w:rPr>
          <w:rFonts w:ascii="Book Antiqua" w:hAnsi="Book Antiqua" w:cs="Book Antiqua"/>
        </w:rPr>
        <w:t>EpCAM</w:t>
      </w:r>
      <w:proofErr w:type="spellEnd"/>
      <w:r>
        <w:rPr>
          <w:rFonts w:ascii="Book Antiqua" w:hAnsi="Book Antiqua" w:cs="Book Antiqua"/>
        </w:rPr>
        <w:t xml:space="preserve">-positive hepatocellular carcinoma cells are tumor-initiating cells with stem/progenitor cell features. </w:t>
      </w:r>
      <w:r>
        <w:rPr>
          <w:rFonts w:ascii="Book Antiqua" w:hAnsi="Book Antiqua" w:cs="Book Antiqua"/>
          <w:i/>
        </w:rPr>
        <w:t>Gastroenterology</w:t>
      </w:r>
      <w:r>
        <w:rPr>
          <w:rFonts w:ascii="Book Antiqua" w:hAnsi="Book Antiqua" w:cs="Book Antiqua"/>
        </w:rPr>
        <w:t xml:space="preserve"> 2009; </w:t>
      </w:r>
      <w:r>
        <w:rPr>
          <w:rFonts w:ascii="Book Antiqua" w:hAnsi="Book Antiqua" w:cs="Book Antiqua"/>
          <w:b/>
        </w:rPr>
        <w:t>136</w:t>
      </w:r>
      <w:r>
        <w:rPr>
          <w:rFonts w:ascii="Book Antiqua" w:hAnsi="Book Antiqua" w:cs="Book Antiqua"/>
        </w:rPr>
        <w:t>: 1012-1024 [PMID: 19150350 DOI: 10.1053/j.gastro.2008.12.004]</w:t>
      </w:r>
    </w:p>
    <w:p w14:paraId="5E61F725"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18 </w:t>
      </w:r>
      <w:r>
        <w:rPr>
          <w:rFonts w:ascii="Book Antiqua" w:hAnsi="Book Antiqua" w:cs="Book Antiqua"/>
          <w:b/>
        </w:rPr>
        <w:t>Ma S</w:t>
      </w:r>
      <w:r>
        <w:rPr>
          <w:rFonts w:ascii="Book Antiqua" w:hAnsi="Book Antiqua" w:cs="Book Antiqua"/>
        </w:rPr>
        <w:t xml:space="preserve">, Chan KW, Hu L, Lee TK, Wo JY, Ng IO, Zheng BJ, Guan XY. Identification and characterization of tumorigenic liver cancer stem/progenitor cells. </w:t>
      </w:r>
      <w:r>
        <w:rPr>
          <w:rFonts w:ascii="Book Antiqua" w:hAnsi="Book Antiqua" w:cs="Book Antiqua"/>
          <w:i/>
        </w:rPr>
        <w:lastRenderedPageBreak/>
        <w:t>Gastroenterology</w:t>
      </w:r>
      <w:r>
        <w:rPr>
          <w:rFonts w:ascii="Book Antiqua" w:hAnsi="Book Antiqua" w:cs="Book Antiqua"/>
        </w:rPr>
        <w:t xml:space="preserve"> 2007; </w:t>
      </w:r>
      <w:r>
        <w:rPr>
          <w:rFonts w:ascii="Book Antiqua" w:hAnsi="Book Antiqua" w:cs="Book Antiqua"/>
          <w:b/>
        </w:rPr>
        <w:t>132</w:t>
      </w:r>
      <w:r>
        <w:rPr>
          <w:rFonts w:ascii="Book Antiqua" w:hAnsi="Book Antiqua" w:cs="Book Antiqua"/>
        </w:rPr>
        <w:t>: 2542-2556 [PMID: 17570225 DOI: 10.1053/j.gastro.2007.04.025]</w:t>
      </w:r>
    </w:p>
    <w:p w14:paraId="6F532107"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19 </w:t>
      </w:r>
      <w:proofErr w:type="spellStart"/>
      <w:r>
        <w:rPr>
          <w:rFonts w:ascii="Book Antiqua" w:hAnsi="Book Antiqua" w:cs="Book Antiqua"/>
          <w:b/>
        </w:rPr>
        <w:t>Sahlberg</w:t>
      </w:r>
      <w:proofErr w:type="spellEnd"/>
      <w:r>
        <w:rPr>
          <w:rFonts w:ascii="Book Antiqua" w:hAnsi="Book Antiqua" w:cs="Book Antiqua"/>
          <w:b/>
        </w:rPr>
        <w:t xml:space="preserve"> SH</w:t>
      </w:r>
      <w:r>
        <w:rPr>
          <w:rFonts w:ascii="Book Antiqua" w:hAnsi="Book Antiqua" w:cs="Book Antiqua"/>
        </w:rPr>
        <w:t xml:space="preserve">, </w:t>
      </w:r>
      <w:proofErr w:type="spellStart"/>
      <w:r>
        <w:rPr>
          <w:rFonts w:ascii="Book Antiqua" w:hAnsi="Book Antiqua" w:cs="Book Antiqua"/>
        </w:rPr>
        <w:t>Spiegelberg</w:t>
      </w:r>
      <w:proofErr w:type="spellEnd"/>
      <w:r>
        <w:rPr>
          <w:rFonts w:ascii="Book Antiqua" w:hAnsi="Book Antiqua" w:cs="Book Antiqua"/>
        </w:rPr>
        <w:t xml:space="preserve"> D, </w:t>
      </w:r>
      <w:proofErr w:type="spellStart"/>
      <w:r>
        <w:rPr>
          <w:rFonts w:ascii="Book Antiqua" w:hAnsi="Book Antiqua" w:cs="Book Antiqua"/>
        </w:rPr>
        <w:t>Glimelius</w:t>
      </w:r>
      <w:proofErr w:type="spellEnd"/>
      <w:r>
        <w:rPr>
          <w:rFonts w:ascii="Book Antiqua" w:hAnsi="Book Antiqua" w:cs="Book Antiqua"/>
        </w:rPr>
        <w:t xml:space="preserve"> B, </w:t>
      </w:r>
      <w:proofErr w:type="spellStart"/>
      <w:r>
        <w:rPr>
          <w:rFonts w:ascii="Book Antiqua" w:hAnsi="Book Antiqua" w:cs="Book Antiqua"/>
        </w:rPr>
        <w:t>Stenerlöw</w:t>
      </w:r>
      <w:proofErr w:type="spellEnd"/>
      <w:r>
        <w:rPr>
          <w:rFonts w:ascii="Book Antiqua" w:hAnsi="Book Antiqua" w:cs="Book Antiqua"/>
        </w:rPr>
        <w:t xml:space="preserve"> B, Nestor M. Evaluation of cancer stem cell markers CD133, CD44, CD24: association with AKT isoforms and radiation resistance in colon cancer cells. </w:t>
      </w:r>
      <w:proofErr w:type="spellStart"/>
      <w:r>
        <w:rPr>
          <w:rFonts w:ascii="Book Antiqua" w:hAnsi="Book Antiqua" w:cs="Book Antiqua"/>
          <w:i/>
        </w:rPr>
        <w:t>PLoS</w:t>
      </w:r>
      <w:proofErr w:type="spellEnd"/>
      <w:r>
        <w:rPr>
          <w:rFonts w:ascii="Book Antiqua" w:hAnsi="Book Antiqua" w:cs="Book Antiqua"/>
          <w:i/>
        </w:rPr>
        <w:t xml:space="preserve"> One</w:t>
      </w:r>
      <w:r>
        <w:rPr>
          <w:rFonts w:ascii="Book Antiqua" w:hAnsi="Book Antiqua" w:cs="Book Antiqua"/>
        </w:rPr>
        <w:t xml:space="preserve"> 2014; </w:t>
      </w:r>
      <w:r>
        <w:rPr>
          <w:rFonts w:ascii="Book Antiqua" w:hAnsi="Book Antiqua" w:cs="Book Antiqua"/>
          <w:b/>
        </w:rPr>
        <w:t>9</w:t>
      </w:r>
      <w:r>
        <w:rPr>
          <w:rFonts w:ascii="Book Antiqua" w:hAnsi="Book Antiqua" w:cs="Book Antiqua"/>
        </w:rPr>
        <w:t>: e94621 [PMID: 24760019 DOI: 10.1371/journal.pone.0094621]</w:t>
      </w:r>
    </w:p>
    <w:p w14:paraId="6326FA88"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20 </w:t>
      </w:r>
      <w:proofErr w:type="spellStart"/>
      <w:r>
        <w:rPr>
          <w:rFonts w:ascii="Book Antiqua" w:hAnsi="Book Antiqua" w:cs="Book Antiqua"/>
          <w:b/>
        </w:rPr>
        <w:t>Haraguchi</w:t>
      </w:r>
      <w:proofErr w:type="spellEnd"/>
      <w:r>
        <w:rPr>
          <w:rFonts w:ascii="Book Antiqua" w:hAnsi="Book Antiqua" w:cs="Book Antiqua"/>
          <w:b/>
        </w:rPr>
        <w:t xml:space="preserve"> N</w:t>
      </w:r>
      <w:r>
        <w:rPr>
          <w:rFonts w:ascii="Book Antiqua" w:hAnsi="Book Antiqua" w:cs="Book Antiqua"/>
        </w:rPr>
        <w:t xml:space="preserve">, Ishii H, </w:t>
      </w:r>
      <w:proofErr w:type="spellStart"/>
      <w:r>
        <w:rPr>
          <w:rFonts w:ascii="Book Antiqua" w:hAnsi="Book Antiqua" w:cs="Book Antiqua"/>
        </w:rPr>
        <w:t>Mimori</w:t>
      </w:r>
      <w:proofErr w:type="spellEnd"/>
      <w:r>
        <w:rPr>
          <w:rFonts w:ascii="Book Antiqua" w:hAnsi="Book Antiqua" w:cs="Book Antiqua"/>
        </w:rPr>
        <w:t xml:space="preserve"> K, </w:t>
      </w:r>
      <w:proofErr w:type="spellStart"/>
      <w:r>
        <w:rPr>
          <w:rFonts w:ascii="Book Antiqua" w:hAnsi="Book Antiqua" w:cs="Book Antiqua"/>
        </w:rPr>
        <w:t>Ohta</w:t>
      </w:r>
      <w:proofErr w:type="spellEnd"/>
      <w:r>
        <w:rPr>
          <w:rFonts w:ascii="Book Antiqua" w:hAnsi="Book Antiqua" w:cs="Book Antiqua"/>
        </w:rPr>
        <w:t xml:space="preserve"> K, </w:t>
      </w:r>
      <w:proofErr w:type="spellStart"/>
      <w:r>
        <w:rPr>
          <w:rFonts w:ascii="Book Antiqua" w:hAnsi="Book Antiqua" w:cs="Book Antiqua"/>
        </w:rPr>
        <w:t>Uemura</w:t>
      </w:r>
      <w:proofErr w:type="spellEnd"/>
      <w:r>
        <w:rPr>
          <w:rFonts w:ascii="Book Antiqua" w:hAnsi="Book Antiqua" w:cs="Book Antiqua"/>
        </w:rPr>
        <w:t xml:space="preserve"> M, Nishimura J, </w:t>
      </w:r>
      <w:proofErr w:type="spellStart"/>
      <w:r>
        <w:rPr>
          <w:rFonts w:ascii="Book Antiqua" w:hAnsi="Book Antiqua" w:cs="Book Antiqua"/>
        </w:rPr>
        <w:t>Hata</w:t>
      </w:r>
      <w:proofErr w:type="spellEnd"/>
      <w:r>
        <w:rPr>
          <w:rFonts w:ascii="Book Antiqua" w:hAnsi="Book Antiqua" w:cs="Book Antiqua"/>
        </w:rPr>
        <w:t xml:space="preserve"> T, </w:t>
      </w:r>
      <w:proofErr w:type="spellStart"/>
      <w:r>
        <w:rPr>
          <w:rFonts w:ascii="Book Antiqua" w:hAnsi="Book Antiqua" w:cs="Book Antiqua"/>
        </w:rPr>
        <w:t>Takemasa</w:t>
      </w:r>
      <w:proofErr w:type="spellEnd"/>
      <w:r>
        <w:rPr>
          <w:rFonts w:ascii="Book Antiqua" w:hAnsi="Book Antiqua" w:cs="Book Antiqua"/>
        </w:rPr>
        <w:t xml:space="preserve"> I, Mizushima T, Yamamoto H, </w:t>
      </w:r>
      <w:proofErr w:type="spellStart"/>
      <w:r>
        <w:rPr>
          <w:rFonts w:ascii="Book Antiqua" w:hAnsi="Book Antiqua" w:cs="Book Antiqua"/>
        </w:rPr>
        <w:t>Doki</w:t>
      </w:r>
      <w:proofErr w:type="spellEnd"/>
      <w:r>
        <w:rPr>
          <w:rFonts w:ascii="Book Antiqua" w:hAnsi="Book Antiqua" w:cs="Book Antiqua"/>
        </w:rPr>
        <w:t xml:space="preserve"> Y, Mori M. CD49f-positive cell population efficiently enriches colon cancer-initiating cells. </w:t>
      </w:r>
      <w:r>
        <w:rPr>
          <w:rFonts w:ascii="Book Antiqua" w:hAnsi="Book Antiqua" w:cs="Book Antiqua"/>
          <w:i/>
        </w:rPr>
        <w:t>Int J Oncol</w:t>
      </w:r>
      <w:r>
        <w:rPr>
          <w:rFonts w:ascii="Book Antiqua" w:hAnsi="Book Antiqua" w:cs="Book Antiqua"/>
        </w:rPr>
        <w:t xml:space="preserve"> 2013; </w:t>
      </w:r>
      <w:r>
        <w:rPr>
          <w:rFonts w:ascii="Book Antiqua" w:hAnsi="Book Antiqua" w:cs="Book Antiqua"/>
          <w:b/>
        </w:rPr>
        <w:t>43</w:t>
      </w:r>
      <w:r>
        <w:rPr>
          <w:rFonts w:ascii="Book Antiqua" w:hAnsi="Book Antiqua" w:cs="Book Antiqua"/>
        </w:rPr>
        <w:t>: 425-430 [PMID: 23708747 DOI: 10.3892/ijo.2013.1955]</w:t>
      </w:r>
    </w:p>
    <w:p w14:paraId="6966304F"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21 </w:t>
      </w:r>
      <w:r>
        <w:rPr>
          <w:rFonts w:ascii="Book Antiqua" w:hAnsi="Book Antiqua" w:cs="Book Antiqua"/>
          <w:b/>
        </w:rPr>
        <w:t>Jo JH</w:t>
      </w:r>
      <w:r>
        <w:rPr>
          <w:rFonts w:ascii="Book Antiqua" w:hAnsi="Book Antiqua" w:cs="Book Antiqua"/>
        </w:rPr>
        <w:t xml:space="preserve">, Park SB, Park S, Lee HS, Kim C, Jung DE, Song SY. Novel Gastric Cancer Stem Cell-Related Marker LINGO2 Is Associated with Cancer Cell Phenotype and Patient Outcome. </w:t>
      </w:r>
      <w:r>
        <w:rPr>
          <w:rFonts w:ascii="Book Antiqua" w:hAnsi="Book Antiqua" w:cs="Book Antiqua"/>
          <w:i/>
        </w:rPr>
        <w:t>Int J Mol Sci</w:t>
      </w:r>
      <w:r>
        <w:rPr>
          <w:rFonts w:ascii="Book Antiqua" w:hAnsi="Book Antiqua" w:cs="Book Antiqua"/>
        </w:rPr>
        <w:t xml:space="preserve"> 2019; </w:t>
      </w:r>
      <w:r>
        <w:rPr>
          <w:rFonts w:ascii="Book Antiqua" w:hAnsi="Book Antiqua" w:cs="Book Antiqua"/>
          <w:b/>
        </w:rPr>
        <w:t>20</w:t>
      </w:r>
      <w:r>
        <w:rPr>
          <w:rFonts w:ascii="Book Antiqua" w:hAnsi="Book Antiqua" w:cs="Book Antiqua"/>
        </w:rPr>
        <w:t>: [PMID: 30696080 DOI: 10.3390/ijms20030555]</w:t>
      </w:r>
    </w:p>
    <w:p w14:paraId="10583F0A"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22 </w:t>
      </w:r>
      <w:proofErr w:type="spellStart"/>
      <w:r>
        <w:rPr>
          <w:rFonts w:ascii="Book Antiqua" w:hAnsi="Book Antiqua" w:cs="Book Antiqua"/>
          <w:b/>
        </w:rPr>
        <w:t>Codd</w:t>
      </w:r>
      <w:proofErr w:type="spellEnd"/>
      <w:r>
        <w:rPr>
          <w:rFonts w:ascii="Book Antiqua" w:hAnsi="Book Antiqua" w:cs="Book Antiqua"/>
          <w:b/>
        </w:rPr>
        <w:t xml:space="preserve"> AS</w:t>
      </w:r>
      <w:r>
        <w:rPr>
          <w:rFonts w:ascii="Book Antiqua" w:hAnsi="Book Antiqua" w:cs="Book Antiqua"/>
        </w:rPr>
        <w:t xml:space="preserve">, </w:t>
      </w:r>
      <w:proofErr w:type="spellStart"/>
      <w:r>
        <w:rPr>
          <w:rFonts w:ascii="Book Antiqua" w:hAnsi="Book Antiqua" w:cs="Book Antiqua"/>
        </w:rPr>
        <w:t>Kanaseki</w:t>
      </w:r>
      <w:proofErr w:type="spellEnd"/>
      <w:r>
        <w:rPr>
          <w:rFonts w:ascii="Book Antiqua" w:hAnsi="Book Antiqua" w:cs="Book Antiqua"/>
        </w:rPr>
        <w:t xml:space="preserve"> T, </w:t>
      </w:r>
      <w:proofErr w:type="spellStart"/>
      <w:r>
        <w:rPr>
          <w:rFonts w:ascii="Book Antiqua" w:hAnsi="Book Antiqua" w:cs="Book Antiqua"/>
        </w:rPr>
        <w:t>Torigo</w:t>
      </w:r>
      <w:proofErr w:type="spellEnd"/>
      <w:r>
        <w:rPr>
          <w:rFonts w:ascii="Book Antiqua" w:hAnsi="Book Antiqua" w:cs="Book Antiqua"/>
        </w:rPr>
        <w:t xml:space="preserve"> T, </w:t>
      </w:r>
      <w:proofErr w:type="spellStart"/>
      <w:r>
        <w:rPr>
          <w:rFonts w:ascii="Book Antiqua" w:hAnsi="Book Antiqua" w:cs="Book Antiqua"/>
        </w:rPr>
        <w:t>Tabi</w:t>
      </w:r>
      <w:proofErr w:type="spellEnd"/>
      <w:r>
        <w:rPr>
          <w:rFonts w:ascii="Book Antiqua" w:hAnsi="Book Antiqua" w:cs="Book Antiqua"/>
        </w:rPr>
        <w:t xml:space="preserve"> Z. Cancer stem cells as targets for immunotherapy. </w:t>
      </w:r>
      <w:r>
        <w:rPr>
          <w:rFonts w:ascii="Book Antiqua" w:hAnsi="Book Antiqua" w:cs="Book Antiqua"/>
          <w:i/>
        </w:rPr>
        <w:t>Immunology</w:t>
      </w:r>
      <w:r>
        <w:rPr>
          <w:rFonts w:ascii="Book Antiqua" w:hAnsi="Book Antiqua" w:cs="Book Antiqua"/>
        </w:rPr>
        <w:t xml:space="preserve"> 2018; </w:t>
      </w:r>
      <w:r>
        <w:rPr>
          <w:rFonts w:ascii="Book Antiqua" w:hAnsi="Book Antiqua" w:cs="Book Antiqua"/>
          <w:b/>
        </w:rPr>
        <w:t>153</w:t>
      </w:r>
      <w:r>
        <w:rPr>
          <w:rFonts w:ascii="Book Antiqua" w:hAnsi="Book Antiqua" w:cs="Book Antiqua"/>
        </w:rPr>
        <w:t>: 304-314 [PMID: 29150846 DOI: 10.1111/imm.12866]</w:t>
      </w:r>
    </w:p>
    <w:p w14:paraId="24770B2C"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23 </w:t>
      </w:r>
      <w:proofErr w:type="spellStart"/>
      <w:r>
        <w:rPr>
          <w:rFonts w:ascii="Book Antiqua" w:hAnsi="Book Antiqua" w:cs="Book Antiqua"/>
          <w:b/>
        </w:rPr>
        <w:t>Birzele</w:t>
      </w:r>
      <w:proofErr w:type="spellEnd"/>
      <w:r>
        <w:rPr>
          <w:rFonts w:ascii="Book Antiqua" w:hAnsi="Book Antiqua" w:cs="Book Antiqua"/>
          <w:b/>
        </w:rPr>
        <w:t xml:space="preserve"> F</w:t>
      </w:r>
      <w:r>
        <w:rPr>
          <w:rFonts w:ascii="Book Antiqua" w:hAnsi="Book Antiqua" w:cs="Book Antiqua"/>
        </w:rPr>
        <w:t xml:space="preserve">, Voss E, </w:t>
      </w:r>
      <w:proofErr w:type="spellStart"/>
      <w:r>
        <w:rPr>
          <w:rFonts w:ascii="Book Antiqua" w:hAnsi="Book Antiqua" w:cs="Book Antiqua"/>
        </w:rPr>
        <w:t>Nopora</w:t>
      </w:r>
      <w:proofErr w:type="spellEnd"/>
      <w:r>
        <w:rPr>
          <w:rFonts w:ascii="Book Antiqua" w:hAnsi="Book Antiqua" w:cs="Book Antiqua"/>
        </w:rPr>
        <w:t xml:space="preserve"> A, </w:t>
      </w:r>
      <w:proofErr w:type="spellStart"/>
      <w:r>
        <w:rPr>
          <w:rFonts w:ascii="Book Antiqua" w:hAnsi="Book Antiqua" w:cs="Book Antiqua"/>
        </w:rPr>
        <w:t>Honold</w:t>
      </w:r>
      <w:proofErr w:type="spellEnd"/>
      <w:r>
        <w:rPr>
          <w:rFonts w:ascii="Book Antiqua" w:hAnsi="Book Antiqua" w:cs="Book Antiqua"/>
        </w:rPr>
        <w:t xml:space="preserve"> K, </w:t>
      </w:r>
      <w:proofErr w:type="spellStart"/>
      <w:r>
        <w:rPr>
          <w:rFonts w:ascii="Book Antiqua" w:hAnsi="Book Antiqua" w:cs="Book Antiqua"/>
        </w:rPr>
        <w:t>Heil</w:t>
      </w:r>
      <w:proofErr w:type="spellEnd"/>
      <w:r>
        <w:rPr>
          <w:rFonts w:ascii="Book Antiqua" w:hAnsi="Book Antiqua" w:cs="Book Antiqua"/>
        </w:rPr>
        <w:t xml:space="preserve"> F, </w:t>
      </w:r>
      <w:proofErr w:type="spellStart"/>
      <w:r>
        <w:rPr>
          <w:rFonts w:ascii="Book Antiqua" w:hAnsi="Book Antiqua" w:cs="Book Antiqua"/>
        </w:rPr>
        <w:t>Lohmann</w:t>
      </w:r>
      <w:proofErr w:type="spellEnd"/>
      <w:r>
        <w:rPr>
          <w:rFonts w:ascii="Book Antiqua" w:hAnsi="Book Antiqua" w:cs="Book Antiqua"/>
        </w:rPr>
        <w:t xml:space="preserve"> S, </w:t>
      </w:r>
      <w:proofErr w:type="spellStart"/>
      <w:r>
        <w:rPr>
          <w:rFonts w:ascii="Book Antiqua" w:hAnsi="Book Antiqua" w:cs="Book Antiqua"/>
        </w:rPr>
        <w:t>Verheul</w:t>
      </w:r>
      <w:proofErr w:type="spellEnd"/>
      <w:r>
        <w:rPr>
          <w:rFonts w:ascii="Book Antiqua" w:hAnsi="Book Antiqua" w:cs="Book Antiqua"/>
        </w:rPr>
        <w:t xml:space="preserve"> H, Le Tourneau C, </w:t>
      </w:r>
      <w:proofErr w:type="spellStart"/>
      <w:r>
        <w:rPr>
          <w:rFonts w:ascii="Book Antiqua" w:hAnsi="Book Antiqua" w:cs="Book Antiqua"/>
        </w:rPr>
        <w:t>Delord</w:t>
      </w:r>
      <w:proofErr w:type="spellEnd"/>
      <w:r>
        <w:rPr>
          <w:rFonts w:ascii="Book Antiqua" w:hAnsi="Book Antiqua" w:cs="Book Antiqua"/>
        </w:rPr>
        <w:t xml:space="preserve"> JP, van </w:t>
      </w:r>
      <w:proofErr w:type="spellStart"/>
      <w:r>
        <w:rPr>
          <w:rFonts w:ascii="Book Antiqua" w:hAnsi="Book Antiqua" w:cs="Book Antiqua"/>
        </w:rPr>
        <w:t>Herpen</w:t>
      </w:r>
      <w:proofErr w:type="spellEnd"/>
      <w:r>
        <w:rPr>
          <w:rFonts w:ascii="Book Antiqua" w:hAnsi="Book Antiqua" w:cs="Book Antiqua"/>
        </w:rPr>
        <w:t xml:space="preserve"> C, </w:t>
      </w:r>
      <w:proofErr w:type="spellStart"/>
      <w:r>
        <w:rPr>
          <w:rFonts w:ascii="Book Antiqua" w:hAnsi="Book Antiqua" w:cs="Book Antiqua"/>
        </w:rPr>
        <w:t>Mahalingam</w:t>
      </w:r>
      <w:proofErr w:type="spellEnd"/>
      <w:r>
        <w:rPr>
          <w:rFonts w:ascii="Book Antiqua" w:hAnsi="Book Antiqua" w:cs="Book Antiqua"/>
        </w:rPr>
        <w:t xml:space="preserve"> D, </w:t>
      </w:r>
      <w:proofErr w:type="spellStart"/>
      <w:r>
        <w:rPr>
          <w:rFonts w:ascii="Book Antiqua" w:hAnsi="Book Antiqua" w:cs="Book Antiqua"/>
        </w:rPr>
        <w:t>Coveler</w:t>
      </w:r>
      <w:proofErr w:type="spellEnd"/>
      <w:r>
        <w:rPr>
          <w:rFonts w:ascii="Book Antiqua" w:hAnsi="Book Antiqua" w:cs="Book Antiqua"/>
        </w:rPr>
        <w:t xml:space="preserve"> AL, </w:t>
      </w:r>
      <w:proofErr w:type="spellStart"/>
      <w:r>
        <w:rPr>
          <w:rFonts w:ascii="Book Antiqua" w:hAnsi="Book Antiqua" w:cs="Book Antiqua"/>
        </w:rPr>
        <w:t>Meresse</w:t>
      </w:r>
      <w:proofErr w:type="spellEnd"/>
      <w:r>
        <w:rPr>
          <w:rFonts w:ascii="Book Antiqua" w:hAnsi="Book Antiqua" w:cs="Book Antiqua"/>
        </w:rPr>
        <w:t xml:space="preserve"> V, </w:t>
      </w:r>
      <w:proofErr w:type="spellStart"/>
      <w:r>
        <w:rPr>
          <w:rFonts w:ascii="Book Antiqua" w:hAnsi="Book Antiqua" w:cs="Book Antiqua"/>
        </w:rPr>
        <w:t>Weigand</w:t>
      </w:r>
      <w:proofErr w:type="spellEnd"/>
      <w:r>
        <w:rPr>
          <w:rFonts w:ascii="Book Antiqua" w:hAnsi="Book Antiqua" w:cs="Book Antiqua"/>
        </w:rPr>
        <w:t xml:space="preserve"> S, </w:t>
      </w:r>
      <w:proofErr w:type="spellStart"/>
      <w:r>
        <w:rPr>
          <w:rFonts w:ascii="Book Antiqua" w:hAnsi="Book Antiqua" w:cs="Book Antiqua"/>
        </w:rPr>
        <w:t>Runza</w:t>
      </w:r>
      <w:proofErr w:type="spellEnd"/>
      <w:r>
        <w:rPr>
          <w:rFonts w:ascii="Book Antiqua" w:hAnsi="Book Antiqua" w:cs="Book Antiqua"/>
        </w:rPr>
        <w:t xml:space="preserve"> V, </w:t>
      </w:r>
      <w:proofErr w:type="spellStart"/>
      <w:r>
        <w:rPr>
          <w:rFonts w:ascii="Book Antiqua" w:hAnsi="Book Antiqua" w:cs="Book Antiqua"/>
        </w:rPr>
        <w:t>Cannarile</w:t>
      </w:r>
      <w:proofErr w:type="spellEnd"/>
      <w:r>
        <w:rPr>
          <w:rFonts w:ascii="Book Antiqua" w:hAnsi="Book Antiqua" w:cs="Book Antiqua"/>
        </w:rPr>
        <w:t xml:space="preserve"> M. CD44 Isoform Status Predicts Response to Treatment with Anti-CD44 Antibody in Cancer Patients. </w:t>
      </w:r>
      <w:r>
        <w:rPr>
          <w:rFonts w:ascii="Book Antiqua" w:hAnsi="Book Antiqua" w:cs="Book Antiqua"/>
          <w:i/>
        </w:rPr>
        <w:t>Clin Cancer Res</w:t>
      </w:r>
      <w:r>
        <w:rPr>
          <w:rFonts w:ascii="Book Antiqua" w:hAnsi="Book Antiqua" w:cs="Book Antiqua"/>
        </w:rPr>
        <w:t xml:space="preserve"> 2015; </w:t>
      </w:r>
      <w:r>
        <w:rPr>
          <w:rFonts w:ascii="Book Antiqua" w:hAnsi="Book Antiqua" w:cs="Book Antiqua"/>
          <w:b/>
        </w:rPr>
        <w:t>21</w:t>
      </w:r>
      <w:r>
        <w:rPr>
          <w:rFonts w:ascii="Book Antiqua" w:hAnsi="Book Antiqua" w:cs="Book Antiqua"/>
        </w:rPr>
        <w:t>: 2753-2762 [PMID: 25762343 DOI: 10.1158/1078-0432.CCR-14-2141]</w:t>
      </w:r>
    </w:p>
    <w:p w14:paraId="05F454BB"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24 </w:t>
      </w:r>
      <w:proofErr w:type="spellStart"/>
      <w:r>
        <w:rPr>
          <w:rFonts w:ascii="Book Antiqua" w:hAnsi="Book Antiqua" w:cs="Book Antiqua"/>
          <w:b/>
        </w:rPr>
        <w:t>Weigand</w:t>
      </w:r>
      <w:proofErr w:type="spellEnd"/>
      <w:r>
        <w:rPr>
          <w:rFonts w:ascii="Book Antiqua" w:hAnsi="Book Antiqua" w:cs="Book Antiqua"/>
          <w:b/>
        </w:rPr>
        <w:t xml:space="preserve"> S</w:t>
      </w:r>
      <w:r>
        <w:rPr>
          <w:rFonts w:ascii="Book Antiqua" w:hAnsi="Book Antiqua" w:cs="Book Antiqua"/>
        </w:rPr>
        <w:t xml:space="preserve">, </w:t>
      </w:r>
      <w:proofErr w:type="spellStart"/>
      <w:r>
        <w:rPr>
          <w:rFonts w:ascii="Book Antiqua" w:hAnsi="Book Antiqua" w:cs="Book Antiqua"/>
        </w:rPr>
        <w:t>Herting</w:t>
      </w:r>
      <w:proofErr w:type="spellEnd"/>
      <w:r>
        <w:rPr>
          <w:rFonts w:ascii="Book Antiqua" w:hAnsi="Book Antiqua" w:cs="Book Antiqua"/>
        </w:rPr>
        <w:t xml:space="preserve"> F, </w:t>
      </w:r>
      <w:proofErr w:type="spellStart"/>
      <w:r>
        <w:rPr>
          <w:rFonts w:ascii="Book Antiqua" w:hAnsi="Book Antiqua" w:cs="Book Antiqua"/>
        </w:rPr>
        <w:t>Maisel</w:t>
      </w:r>
      <w:proofErr w:type="spellEnd"/>
      <w:r>
        <w:rPr>
          <w:rFonts w:ascii="Book Antiqua" w:hAnsi="Book Antiqua" w:cs="Book Antiqua"/>
        </w:rPr>
        <w:t xml:space="preserve"> D, </w:t>
      </w:r>
      <w:proofErr w:type="spellStart"/>
      <w:r>
        <w:rPr>
          <w:rFonts w:ascii="Book Antiqua" w:hAnsi="Book Antiqua" w:cs="Book Antiqua"/>
        </w:rPr>
        <w:t>Nopora</w:t>
      </w:r>
      <w:proofErr w:type="spellEnd"/>
      <w:r>
        <w:rPr>
          <w:rFonts w:ascii="Book Antiqua" w:hAnsi="Book Antiqua" w:cs="Book Antiqua"/>
        </w:rPr>
        <w:t xml:space="preserve"> A, Voss E, </w:t>
      </w:r>
      <w:proofErr w:type="spellStart"/>
      <w:r>
        <w:rPr>
          <w:rFonts w:ascii="Book Antiqua" w:hAnsi="Book Antiqua" w:cs="Book Antiqua"/>
        </w:rPr>
        <w:t>Schaab</w:t>
      </w:r>
      <w:proofErr w:type="spellEnd"/>
      <w:r>
        <w:rPr>
          <w:rFonts w:ascii="Book Antiqua" w:hAnsi="Book Antiqua" w:cs="Book Antiqua"/>
        </w:rPr>
        <w:t xml:space="preserve"> C, </w:t>
      </w:r>
      <w:proofErr w:type="spellStart"/>
      <w:r>
        <w:rPr>
          <w:rFonts w:ascii="Book Antiqua" w:hAnsi="Book Antiqua" w:cs="Book Antiqua"/>
        </w:rPr>
        <w:t>Klammer</w:t>
      </w:r>
      <w:proofErr w:type="spellEnd"/>
      <w:r>
        <w:rPr>
          <w:rFonts w:ascii="Book Antiqua" w:hAnsi="Book Antiqua" w:cs="Book Antiqua"/>
        </w:rPr>
        <w:t xml:space="preserve"> M, </w:t>
      </w:r>
      <w:proofErr w:type="spellStart"/>
      <w:r>
        <w:rPr>
          <w:rFonts w:ascii="Book Antiqua" w:hAnsi="Book Antiqua" w:cs="Book Antiqua"/>
        </w:rPr>
        <w:t>Tebbe</w:t>
      </w:r>
      <w:proofErr w:type="spellEnd"/>
      <w:r>
        <w:rPr>
          <w:rFonts w:ascii="Book Antiqua" w:hAnsi="Book Antiqua" w:cs="Book Antiqua"/>
        </w:rPr>
        <w:t xml:space="preserve"> A. Global quantitative </w:t>
      </w:r>
      <w:proofErr w:type="spellStart"/>
      <w:r>
        <w:rPr>
          <w:rFonts w:ascii="Book Antiqua" w:hAnsi="Book Antiqua" w:cs="Book Antiqua"/>
        </w:rPr>
        <w:t>phosphoproteome</w:t>
      </w:r>
      <w:proofErr w:type="spellEnd"/>
      <w:r>
        <w:rPr>
          <w:rFonts w:ascii="Book Antiqua" w:hAnsi="Book Antiqua" w:cs="Book Antiqua"/>
        </w:rPr>
        <w:t xml:space="preserve"> analysis of human tumor xenografts treated with a CD44 antagonist. </w:t>
      </w:r>
      <w:r>
        <w:rPr>
          <w:rFonts w:ascii="Book Antiqua" w:hAnsi="Book Antiqua" w:cs="Book Antiqua"/>
          <w:i/>
        </w:rPr>
        <w:t>Cancer Res</w:t>
      </w:r>
      <w:r>
        <w:rPr>
          <w:rFonts w:ascii="Book Antiqua" w:hAnsi="Book Antiqua" w:cs="Book Antiqua"/>
        </w:rPr>
        <w:t xml:space="preserve"> 2012; </w:t>
      </w:r>
      <w:r>
        <w:rPr>
          <w:rFonts w:ascii="Book Antiqua" w:hAnsi="Book Antiqua" w:cs="Book Antiqua"/>
          <w:b/>
        </w:rPr>
        <w:t>72</w:t>
      </w:r>
      <w:r>
        <w:rPr>
          <w:rFonts w:ascii="Book Antiqua" w:hAnsi="Book Antiqua" w:cs="Book Antiqua"/>
        </w:rPr>
        <w:t>: 4329-4339 [PMID: 22777824 DOI: 10.1158/0008-5472.CAN-12-0136]</w:t>
      </w:r>
    </w:p>
    <w:p w14:paraId="096330D3"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25 </w:t>
      </w:r>
      <w:proofErr w:type="spellStart"/>
      <w:r>
        <w:rPr>
          <w:rFonts w:ascii="Book Antiqua" w:hAnsi="Book Antiqua" w:cs="Book Antiqua"/>
          <w:b/>
        </w:rPr>
        <w:t>Maisel</w:t>
      </w:r>
      <w:proofErr w:type="spellEnd"/>
      <w:r>
        <w:rPr>
          <w:rFonts w:ascii="Book Antiqua" w:hAnsi="Book Antiqua" w:cs="Book Antiqua"/>
          <w:b/>
        </w:rPr>
        <w:t xml:space="preserve"> D</w:t>
      </w:r>
      <w:r>
        <w:rPr>
          <w:rFonts w:ascii="Book Antiqua" w:hAnsi="Book Antiqua" w:cs="Book Antiqua"/>
        </w:rPr>
        <w:t xml:space="preserve">, </w:t>
      </w:r>
      <w:proofErr w:type="spellStart"/>
      <w:r>
        <w:rPr>
          <w:rFonts w:ascii="Book Antiqua" w:hAnsi="Book Antiqua" w:cs="Book Antiqua"/>
        </w:rPr>
        <w:t>Birzele</w:t>
      </w:r>
      <w:proofErr w:type="spellEnd"/>
      <w:r>
        <w:rPr>
          <w:rFonts w:ascii="Book Antiqua" w:hAnsi="Book Antiqua" w:cs="Book Antiqua"/>
        </w:rPr>
        <w:t xml:space="preserve"> F, Voss E, </w:t>
      </w:r>
      <w:proofErr w:type="spellStart"/>
      <w:r>
        <w:rPr>
          <w:rFonts w:ascii="Book Antiqua" w:hAnsi="Book Antiqua" w:cs="Book Antiqua"/>
        </w:rPr>
        <w:t>Nopora</w:t>
      </w:r>
      <w:proofErr w:type="spellEnd"/>
      <w:r>
        <w:rPr>
          <w:rFonts w:ascii="Book Antiqua" w:hAnsi="Book Antiqua" w:cs="Book Antiqua"/>
        </w:rPr>
        <w:t xml:space="preserve"> A, Bader S, </w:t>
      </w:r>
      <w:proofErr w:type="spellStart"/>
      <w:r>
        <w:rPr>
          <w:rFonts w:ascii="Book Antiqua" w:hAnsi="Book Antiqua" w:cs="Book Antiqua"/>
        </w:rPr>
        <w:t>Friess</w:t>
      </w:r>
      <w:proofErr w:type="spellEnd"/>
      <w:r>
        <w:rPr>
          <w:rFonts w:ascii="Book Antiqua" w:hAnsi="Book Antiqua" w:cs="Book Antiqua"/>
        </w:rPr>
        <w:t xml:space="preserve"> T, </w:t>
      </w:r>
      <w:proofErr w:type="spellStart"/>
      <w:r>
        <w:rPr>
          <w:rFonts w:ascii="Book Antiqua" w:hAnsi="Book Antiqua" w:cs="Book Antiqua"/>
        </w:rPr>
        <w:t>Goller</w:t>
      </w:r>
      <w:proofErr w:type="spellEnd"/>
      <w:r>
        <w:rPr>
          <w:rFonts w:ascii="Book Antiqua" w:hAnsi="Book Antiqua" w:cs="Book Antiqua"/>
        </w:rPr>
        <w:t xml:space="preserve"> B, </w:t>
      </w:r>
      <w:proofErr w:type="spellStart"/>
      <w:r>
        <w:rPr>
          <w:rFonts w:ascii="Book Antiqua" w:hAnsi="Book Antiqua" w:cs="Book Antiqua"/>
        </w:rPr>
        <w:t>Laifenfeld</w:t>
      </w:r>
      <w:proofErr w:type="spellEnd"/>
      <w:r>
        <w:rPr>
          <w:rFonts w:ascii="Book Antiqua" w:hAnsi="Book Antiqua" w:cs="Book Antiqua"/>
        </w:rPr>
        <w:t xml:space="preserve"> D, </w:t>
      </w:r>
      <w:proofErr w:type="spellStart"/>
      <w:r>
        <w:rPr>
          <w:rFonts w:ascii="Book Antiqua" w:hAnsi="Book Antiqua" w:cs="Book Antiqua"/>
        </w:rPr>
        <w:t>Weigand</w:t>
      </w:r>
      <w:proofErr w:type="spellEnd"/>
      <w:r>
        <w:rPr>
          <w:rFonts w:ascii="Book Antiqua" w:hAnsi="Book Antiqua" w:cs="Book Antiqua"/>
        </w:rPr>
        <w:t xml:space="preserve"> S, </w:t>
      </w:r>
      <w:proofErr w:type="spellStart"/>
      <w:r>
        <w:rPr>
          <w:rFonts w:ascii="Book Antiqua" w:hAnsi="Book Antiqua" w:cs="Book Antiqua"/>
        </w:rPr>
        <w:t>Runza</w:t>
      </w:r>
      <w:proofErr w:type="spellEnd"/>
      <w:r>
        <w:rPr>
          <w:rFonts w:ascii="Book Antiqua" w:hAnsi="Book Antiqua" w:cs="Book Antiqua"/>
        </w:rPr>
        <w:t xml:space="preserve"> V. Targeting Tumor Cells with Anti-CD44 Antibody Triggers Macrophage-Mediated Immune Modulatory Effects in a Cancer Xenograft Model. </w:t>
      </w:r>
      <w:proofErr w:type="spellStart"/>
      <w:r>
        <w:rPr>
          <w:rFonts w:ascii="Book Antiqua" w:hAnsi="Book Antiqua" w:cs="Book Antiqua"/>
          <w:i/>
        </w:rPr>
        <w:t>PLoS</w:t>
      </w:r>
      <w:proofErr w:type="spellEnd"/>
      <w:r>
        <w:rPr>
          <w:rFonts w:ascii="Book Antiqua" w:hAnsi="Book Antiqua" w:cs="Book Antiqua"/>
          <w:i/>
        </w:rPr>
        <w:t xml:space="preserve"> One</w:t>
      </w:r>
      <w:r>
        <w:rPr>
          <w:rFonts w:ascii="Book Antiqua" w:hAnsi="Book Antiqua" w:cs="Book Antiqua"/>
        </w:rPr>
        <w:t xml:space="preserve"> 2016; </w:t>
      </w:r>
      <w:r>
        <w:rPr>
          <w:rFonts w:ascii="Book Antiqua" w:hAnsi="Book Antiqua" w:cs="Book Antiqua"/>
          <w:b/>
        </w:rPr>
        <w:t>11</w:t>
      </w:r>
      <w:r>
        <w:rPr>
          <w:rFonts w:ascii="Book Antiqua" w:hAnsi="Book Antiqua" w:cs="Book Antiqua"/>
        </w:rPr>
        <w:t>: e0159716 [PMID: 27463372 DOI: 10.1371/journal.pone.0159716]</w:t>
      </w:r>
    </w:p>
    <w:p w14:paraId="3D54CC8B"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26 </w:t>
      </w:r>
      <w:proofErr w:type="spellStart"/>
      <w:r>
        <w:rPr>
          <w:rFonts w:ascii="Book Antiqua" w:hAnsi="Book Antiqua" w:cs="Book Antiqua"/>
          <w:b/>
        </w:rPr>
        <w:t>Menke</w:t>
      </w:r>
      <w:proofErr w:type="spellEnd"/>
      <w:r>
        <w:rPr>
          <w:rFonts w:ascii="Book Antiqua" w:hAnsi="Book Antiqua" w:cs="Book Antiqua"/>
          <w:b/>
        </w:rPr>
        <w:t xml:space="preserve">-van der </w:t>
      </w:r>
      <w:proofErr w:type="spellStart"/>
      <w:r>
        <w:rPr>
          <w:rFonts w:ascii="Book Antiqua" w:hAnsi="Book Antiqua" w:cs="Book Antiqua"/>
          <w:b/>
        </w:rPr>
        <w:t>Houven</w:t>
      </w:r>
      <w:proofErr w:type="spellEnd"/>
      <w:r>
        <w:rPr>
          <w:rFonts w:ascii="Book Antiqua" w:hAnsi="Book Antiqua" w:cs="Book Antiqua"/>
          <w:b/>
        </w:rPr>
        <w:t xml:space="preserve"> van </w:t>
      </w:r>
      <w:proofErr w:type="spellStart"/>
      <w:r>
        <w:rPr>
          <w:rFonts w:ascii="Book Antiqua" w:hAnsi="Book Antiqua" w:cs="Book Antiqua"/>
          <w:b/>
        </w:rPr>
        <w:t>Oordt</w:t>
      </w:r>
      <w:proofErr w:type="spellEnd"/>
      <w:r>
        <w:rPr>
          <w:rFonts w:ascii="Book Antiqua" w:hAnsi="Book Antiqua" w:cs="Book Antiqua"/>
          <w:b/>
        </w:rPr>
        <w:t xml:space="preserve"> CW</w:t>
      </w:r>
      <w:r>
        <w:rPr>
          <w:rFonts w:ascii="Book Antiqua" w:hAnsi="Book Antiqua" w:cs="Book Antiqua"/>
        </w:rPr>
        <w:t xml:space="preserve">, Gomez-Roca C, van </w:t>
      </w:r>
      <w:proofErr w:type="spellStart"/>
      <w:r>
        <w:rPr>
          <w:rFonts w:ascii="Book Antiqua" w:hAnsi="Book Antiqua" w:cs="Book Antiqua"/>
        </w:rPr>
        <w:t>Herpen</w:t>
      </w:r>
      <w:proofErr w:type="spellEnd"/>
      <w:r>
        <w:rPr>
          <w:rFonts w:ascii="Book Antiqua" w:hAnsi="Book Antiqua" w:cs="Book Antiqua"/>
        </w:rPr>
        <w:t xml:space="preserve"> C, </w:t>
      </w:r>
      <w:proofErr w:type="spellStart"/>
      <w:r>
        <w:rPr>
          <w:rFonts w:ascii="Book Antiqua" w:hAnsi="Book Antiqua" w:cs="Book Antiqua"/>
        </w:rPr>
        <w:t>Coveler</w:t>
      </w:r>
      <w:proofErr w:type="spellEnd"/>
      <w:r>
        <w:rPr>
          <w:rFonts w:ascii="Book Antiqua" w:hAnsi="Book Antiqua" w:cs="Book Antiqua"/>
        </w:rPr>
        <w:t xml:space="preserve"> AL, </w:t>
      </w:r>
      <w:proofErr w:type="spellStart"/>
      <w:r>
        <w:rPr>
          <w:rFonts w:ascii="Book Antiqua" w:hAnsi="Book Antiqua" w:cs="Book Antiqua"/>
        </w:rPr>
        <w:t>Mahalingam</w:t>
      </w:r>
      <w:proofErr w:type="spellEnd"/>
      <w:r>
        <w:rPr>
          <w:rFonts w:ascii="Book Antiqua" w:hAnsi="Book Antiqua" w:cs="Book Antiqua"/>
        </w:rPr>
        <w:t xml:space="preserve"> D, </w:t>
      </w:r>
      <w:proofErr w:type="spellStart"/>
      <w:r>
        <w:rPr>
          <w:rFonts w:ascii="Book Antiqua" w:hAnsi="Book Antiqua" w:cs="Book Antiqua"/>
        </w:rPr>
        <w:t>Verheul</w:t>
      </w:r>
      <w:proofErr w:type="spellEnd"/>
      <w:r>
        <w:rPr>
          <w:rFonts w:ascii="Book Antiqua" w:hAnsi="Book Antiqua" w:cs="Book Antiqua"/>
        </w:rPr>
        <w:t xml:space="preserve"> HM, van der Graaf WT, Christen R, </w:t>
      </w:r>
      <w:proofErr w:type="spellStart"/>
      <w:r>
        <w:rPr>
          <w:rFonts w:ascii="Book Antiqua" w:hAnsi="Book Antiqua" w:cs="Book Antiqua"/>
        </w:rPr>
        <w:t>Rüttinger</w:t>
      </w:r>
      <w:proofErr w:type="spellEnd"/>
      <w:r>
        <w:rPr>
          <w:rFonts w:ascii="Book Antiqua" w:hAnsi="Book Antiqua" w:cs="Book Antiqua"/>
        </w:rPr>
        <w:t xml:space="preserve"> D, </w:t>
      </w:r>
      <w:proofErr w:type="spellStart"/>
      <w:r>
        <w:rPr>
          <w:rFonts w:ascii="Book Antiqua" w:hAnsi="Book Antiqua" w:cs="Book Antiqua"/>
        </w:rPr>
        <w:lastRenderedPageBreak/>
        <w:t>Weigand</w:t>
      </w:r>
      <w:proofErr w:type="spellEnd"/>
      <w:r>
        <w:rPr>
          <w:rFonts w:ascii="Book Antiqua" w:hAnsi="Book Antiqua" w:cs="Book Antiqua"/>
        </w:rPr>
        <w:t xml:space="preserve"> S, </w:t>
      </w:r>
      <w:proofErr w:type="spellStart"/>
      <w:r>
        <w:rPr>
          <w:rFonts w:ascii="Book Antiqua" w:hAnsi="Book Antiqua" w:cs="Book Antiqua"/>
        </w:rPr>
        <w:t>Cannarile</w:t>
      </w:r>
      <w:proofErr w:type="spellEnd"/>
      <w:r>
        <w:rPr>
          <w:rFonts w:ascii="Book Antiqua" w:hAnsi="Book Antiqua" w:cs="Book Antiqua"/>
        </w:rPr>
        <w:t xml:space="preserve"> MA, </w:t>
      </w:r>
      <w:proofErr w:type="spellStart"/>
      <w:r>
        <w:rPr>
          <w:rFonts w:ascii="Book Antiqua" w:hAnsi="Book Antiqua" w:cs="Book Antiqua"/>
        </w:rPr>
        <w:t>Heil</w:t>
      </w:r>
      <w:proofErr w:type="spellEnd"/>
      <w:r>
        <w:rPr>
          <w:rFonts w:ascii="Book Antiqua" w:hAnsi="Book Antiqua" w:cs="Book Antiqua"/>
        </w:rPr>
        <w:t xml:space="preserve"> F, Brewster M, </w:t>
      </w:r>
      <w:proofErr w:type="spellStart"/>
      <w:r>
        <w:rPr>
          <w:rFonts w:ascii="Book Antiqua" w:hAnsi="Book Antiqua" w:cs="Book Antiqua"/>
        </w:rPr>
        <w:t>Walz</w:t>
      </w:r>
      <w:proofErr w:type="spellEnd"/>
      <w:r>
        <w:rPr>
          <w:rFonts w:ascii="Book Antiqua" w:hAnsi="Book Antiqua" w:cs="Book Antiqua"/>
        </w:rPr>
        <w:t xml:space="preserve"> AC, </w:t>
      </w:r>
      <w:proofErr w:type="spellStart"/>
      <w:r>
        <w:rPr>
          <w:rFonts w:ascii="Book Antiqua" w:hAnsi="Book Antiqua" w:cs="Book Antiqua"/>
        </w:rPr>
        <w:t>Nayak</w:t>
      </w:r>
      <w:proofErr w:type="spellEnd"/>
      <w:r>
        <w:rPr>
          <w:rFonts w:ascii="Book Antiqua" w:hAnsi="Book Antiqua" w:cs="Book Antiqua"/>
        </w:rPr>
        <w:t xml:space="preserve"> TK, </w:t>
      </w:r>
      <w:proofErr w:type="spellStart"/>
      <w:r>
        <w:rPr>
          <w:rFonts w:ascii="Book Antiqua" w:hAnsi="Book Antiqua" w:cs="Book Antiqua"/>
        </w:rPr>
        <w:t>Guarin</w:t>
      </w:r>
      <w:proofErr w:type="spellEnd"/>
      <w:r>
        <w:rPr>
          <w:rFonts w:ascii="Book Antiqua" w:hAnsi="Book Antiqua" w:cs="Book Antiqua"/>
        </w:rPr>
        <w:t xml:space="preserve"> E, </w:t>
      </w:r>
      <w:proofErr w:type="spellStart"/>
      <w:r>
        <w:rPr>
          <w:rFonts w:ascii="Book Antiqua" w:hAnsi="Book Antiqua" w:cs="Book Antiqua"/>
        </w:rPr>
        <w:t>Meresse</w:t>
      </w:r>
      <w:proofErr w:type="spellEnd"/>
      <w:r>
        <w:rPr>
          <w:rFonts w:ascii="Book Antiqua" w:hAnsi="Book Antiqua" w:cs="Book Antiqua"/>
        </w:rPr>
        <w:t xml:space="preserve"> V, Le Tourneau C. First-in-human phase I clinical trial of RG7356, an anti-CD44 humanized antibody, in patients with advanced, CD44-expressing solid tumors. </w:t>
      </w:r>
      <w:proofErr w:type="spellStart"/>
      <w:r>
        <w:rPr>
          <w:rFonts w:ascii="Book Antiqua" w:hAnsi="Book Antiqua" w:cs="Book Antiqua"/>
          <w:i/>
        </w:rPr>
        <w:t>Oncotarget</w:t>
      </w:r>
      <w:proofErr w:type="spellEnd"/>
      <w:r>
        <w:rPr>
          <w:rFonts w:ascii="Book Antiqua" w:hAnsi="Book Antiqua" w:cs="Book Antiqua"/>
        </w:rPr>
        <w:t xml:space="preserve"> 2016; </w:t>
      </w:r>
      <w:r>
        <w:rPr>
          <w:rFonts w:ascii="Book Antiqua" w:hAnsi="Book Antiqua" w:cs="Book Antiqua"/>
          <w:b/>
        </w:rPr>
        <w:t>7</w:t>
      </w:r>
      <w:r>
        <w:rPr>
          <w:rFonts w:ascii="Book Antiqua" w:hAnsi="Book Antiqua" w:cs="Book Antiqua"/>
        </w:rPr>
        <w:t>: 80046-80058 [PMID: 27507056 DOI: 10.18632/oncotarget.11098]</w:t>
      </w:r>
    </w:p>
    <w:p w14:paraId="7937CBAE"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27 </w:t>
      </w:r>
      <w:proofErr w:type="spellStart"/>
      <w:r>
        <w:rPr>
          <w:rFonts w:ascii="Book Antiqua" w:hAnsi="Book Antiqua" w:cs="Book Antiqua"/>
          <w:b/>
        </w:rPr>
        <w:t>Salnikov</w:t>
      </w:r>
      <w:proofErr w:type="spellEnd"/>
      <w:r>
        <w:rPr>
          <w:rFonts w:ascii="Book Antiqua" w:hAnsi="Book Antiqua" w:cs="Book Antiqua"/>
          <w:b/>
        </w:rPr>
        <w:t xml:space="preserve"> AV</w:t>
      </w:r>
      <w:r>
        <w:rPr>
          <w:rFonts w:ascii="Book Antiqua" w:hAnsi="Book Antiqua" w:cs="Book Antiqua"/>
        </w:rPr>
        <w:t xml:space="preserve">, </w:t>
      </w:r>
      <w:proofErr w:type="spellStart"/>
      <w:r>
        <w:rPr>
          <w:rFonts w:ascii="Book Antiqua" w:hAnsi="Book Antiqua" w:cs="Book Antiqua"/>
        </w:rPr>
        <w:t>Bretz</w:t>
      </w:r>
      <w:proofErr w:type="spellEnd"/>
      <w:r>
        <w:rPr>
          <w:rFonts w:ascii="Book Antiqua" w:hAnsi="Book Antiqua" w:cs="Book Antiqua"/>
        </w:rPr>
        <w:t xml:space="preserve"> NP, </w:t>
      </w:r>
      <w:proofErr w:type="spellStart"/>
      <w:r>
        <w:rPr>
          <w:rFonts w:ascii="Book Antiqua" w:hAnsi="Book Antiqua" w:cs="Book Antiqua"/>
        </w:rPr>
        <w:t>Perne</w:t>
      </w:r>
      <w:proofErr w:type="spellEnd"/>
      <w:r>
        <w:rPr>
          <w:rFonts w:ascii="Book Antiqua" w:hAnsi="Book Antiqua" w:cs="Book Antiqua"/>
        </w:rPr>
        <w:t xml:space="preserve"> C, </w:t>
      </w:r>
      <w:proofErr w:type="spellStart"/>
      <w:r>
        <w:rPr>
          <w:rFonts w:ascii="Book Antiqua" w:hAnsi="Book Antiqua" w:cs="Book Antiqua"/>
        </w:rPr>
        <w:t>Hazin</w:t>
      </w:r>
      <w:proofErr w:type="spellEnd"/>
      <w:r>
        <w:rPr>
          <w:rFonts w:ascii="Book Antiqua" w:hAnsi="Book Antiqua" w:cs="Book Antiqua"/>
        </w:rPr>
        <w:t xml:space="preserve"> J, Keller S, Fogel M, Herr I, </w:t>
      </w:r>
      <w:proofErr w:type="spellStart"/>
      <w:r>
        <w:rPr>
          <w:rFonts w:ascii="Book Antiqua" w:hAnsi="Book Antiqua" w:cs="Book Antiqua"/>
        </w:rPr>
        <w:t>Schlange</w:t>
      </w:r>
      <w:proofErr w:type="spellEnd"/>
      <w:r>
        <w:rPr>
          <w:rFonts w:ascii="Book Antiqua" w:hAnsi="Book Antiqua" w:cs="Book Antiqua"/>
        </w:rPr>
        <w:t xml:space="preserve"> T, </w:t>
      </w:r>
      <w:proofErr w:type="spellStart"/>
      <w:r>
        <w:rPr>
          <w:rFonts w:ascii="Book Antiqua" w:hAnsi="Book Antiqua" w:cs="Book Antiqua"/>
        </w:rPr>
        <w:t>Moldenhauer</w:t>
      </w:r>
      <w:proofErr w:type="spellEnd"/>
      <w:r>
        <w:rPr>
          <w:rFonts w:ascii="Book Antiqua" w:hAnsi="Book Antiqua" w:cs="Book Antiqua"/>
        </w:rPr>
        <w:t xml:space="preserve"> G, </w:t>
      </w:r>
      <w:proofErr w:type="spellStart"/>
      <w:r>
        <w:rPr>
          <w:rFonts w:ascii="Book Antiqua" w:hAnsi="Book Antiqua" w:cs="Book Antiqua"/>
        </w:rPr>
        <w:t>Altevogt</w:t>
      </w:r>
      <w:proofErr w:type="spellEnd"/>
      <w:r>
        <w:rPr>
          <w:rFonts w:ascii="Book Antiqua" w:hAnsi="Book Antiqua" w:cs="Book Antiqua"/>
        </w:rPr>
        <w:t xml:space="preserve"> P. Antibody targeting of CD24 efficiently retards growth and influences cytokine milieu in experimental carcinomas. </w:t>
      </w:r>
      <w:r>
        <w:rPr>
          <w:rFonts w:ascii="Book Antiqua" w:hAnsi="Book Antiqua" w:cs="Book Antiqua"/>
          <w:i/>
        </w:rPr>
        <w:t>Br J Cancer</w:t>
      </w:r>
      <w:r>
        <w:rPr>
          <w:rFonts w:ascii="Book Antiqua" w:hAnsi="Book Antiqua" w:cs="Book Antiqua"/>
        </w:rPr>
        <w:t xml:space="preserve"> 2013; </w:t>
      </w:r>
      <w:r>
        <w:rPr>
          <w:rFonts w:ascii="Book Antiqua" w:hAnsi="Book Antiqua" w:cs="Book Antiqua"/>
          <w:b/>
        </w:rPr>
        <w:t>108</w:t>
      </w:r>
      <w:r>
        <w:rPr>
          <w:rFonts w:ascii="Book Antiqua" w:hAnsi="Book Antiqua" w:cs="Book Antiqua"/>
        </w:rPr>
        <w:t>: 1449-1459 [PMID: 23511563 DOI: 10.1038/bjc.2013.102]</w:t>
      </w:r>
    </w:p>
    <w:p w14:paraId="6C8DD495"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28 </w:t>
      </w:r>
      <w:r>
        <w:rPr>
          <w:rFonts w:ascii="Book Antiqua" w:hAnsi="Book Antiqua" w:cs="Book Antiqua"/>
          <w:b/>
        </w:rPr>
        <w:t>Shapira S</w:t>
      </w:r>
      <w:r>
        <w:rPr>
          <w:rFonts w:ascii="Book Antiqua" w:hAnsi="Book Antiqua" w:cs="Book Antiqua"/>
        </w:rPr>
        <w:t xml:space="preserve">, Shapira A, Starr A, </w:t>
      </w:r>
      <w:proofErr w:type="spellStart"/>
      <w:r>
        <w:rPr>
          <w:rFonts w:ascii="Book Antiqua" w:hAnsi="Book Antiqua" w:cs="Book Antiqua"/>
        </w:rPr>
        <w:t>Kazanov</w:t>
      </w:r>
      <w:proofErr w:type="spellEnd"/>
      <w:r>
        <w:rPr>
          <w:rFonts w:ascii="Book Antiqua" w:hAnsi="Book Antiqua" w:cs="Book Antiqua"/>
        </w:rPr>
        <w:t xml:space="preserve"> D, Kraus S, </w:t>
      </w:r>
      <w:proofErr w:type="spellStart"/>
      <w:r>
        <w:rPr>
          <w:rFonts w:ascii="Book Antiqua" w:hAnsi="Book Antiqua" w:cs="Book Antiqua"/>
        </w:rPr>
        <w:t>Benhar</w:t>
      </w:r>
      <w:proofErr w:type="spellEnd"/>
      <w:r>
        <w:rPr>
          <w:rFonts w:ascii="Book Antiqua" w:hAnsi="Book Antiqua" w:cs="Book Antiqua"/>
        </w:rPr>
        <w:t xml:space="preserve"> I, Arber N. An immunoconjugate of anti-CD24 and Pseudomonas exotoxin selectively kills human colorectal tumors in mice. </w:t>
      </w:r>
      <w:r>
        <w:rPr>
          <w:rFonts w:ascii="Book Antiqua" w:hAnsi="Book Antiqua" w:cs="Book Antiqua"/>
          <w:i/>
        </w:rPr>
        <w:t>Gastroenterology</w:t>
      </w:r>
      <w:r>
        <w:rPr>
          <w:rFonts w:ascii="Book Antiqua" w:hAnsi="Book Antiqua" w:cs="Book Antiqua"/>
        </w:rPr>
        <w:t xml:space="preserve"> 2011; </w:t>
      </w:r>
      <w:r>
        <w:rPr>
          <w:rFonts w:ascii="Book Antiqua" w:hAnsi="Book Antiqua" w:cs="Book Antiqua"/>
          <w:b/>
        </w:rPr>
        <w:t>140</w:t>
      </w:r>
      <w:r>
        <w:rPr>
          <w:rFonts w:ascii="Book Antiqua" w:hAnsi="Book Antiqua" w:cs="Book Antiqua"/>
        </w:rPr>
        <w:t>: 935-946 [PMID: 21147107 DOI: 10.1053/j.gastro.2010.12.004]</w:t>
      </w:r>
    </w:p>
    <w:p w14:paraId="18215A6F"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29 </w:t>
      </w:r>
      <w:r>
        <w:rPr>
          <w:rFonts w:ascii="Book Antiqua" w:hAnsi="Book Antiqua" w:cs="Book Antiqua"/>
          <w:b/>
        </w:rPr>
        <w:t>Chen Z</w:t>
      </w:r>
      <w:r>
        <w:rPr>
          <w:rFonts w:ascii="Book Antiqua" w:hAnsi="Book Antiqua" w:cs="Book Antiqua"/>
        </w:rPr>
        <w:t xml:space="preserve">, Wang T, </w:t>
      </w:r>
      <w:proofErr w:type="spellStart"/>
      <w:r>
        <w:rPr>
          <w:rFonts w:ascii="Book Antiqua" w:hAnsi="Book Antiqua" w:cs="Book Antiqua"/>
        </w:rPr>
        <w:t>Tu</w:t>
      </w:r>
      <w:proofErr w:type="spellEnd"/>
      <w:r>
        <w:rPr>
          <w:rFonts w:ascii="Book Antiqua" w:hAnsi="Book Antiqua" w:cs="Book Antiqua"/>
        </w:rPr>
        <w:t xml:space="preserve"> X, </w:t>
      </w:r>
      <w:proofErr w:type="spellStart"/>
      <w:r>
        <w:rPr>
          <w:rFonts w:ascii="Book Antiqua" w:hAnsi="Book Antiqua" w:cs="Book Antiqua"/>
        </w:rPr>
        <w:t>Xie</w:t>
      </w:r>
      <w:proofErr w:type="spellEnd"/>
      <w:r>
        <w:rPr>
          <w:rFonts w:ascii="Book Antiqua" w:hAnsi="Book Antiqua" w:cs="Book Antiqua"/>
        </w:rPr>
        <w:t xml:space="preserve"> W, He H, Wang M, Zhang J. Antibody-based targeting of CD24 enhances antitumor effect of cetuximab via attenuating phosphorylation of </w:t>
      </w:r>
      <w:proofErr w:type="spellStart"/>
      <w:r>
        <w:rPr>
          <w:rFonts w:ascii="Book Antiqua" w:hAnsi="Book Antiqua" w:cs="Book Antiqua"/>
        </w:rPr>
        <w:t>Src</w:t>
      </w:r>
      <w:proofErr w:type="spellEnd"/>
      <w:r>
        <w:rPr>
          <w:rFonts w:ascii="Book Antiqua" w:hAnsi="Book Antiqua" w:cs="Book Antiqua"/>
        </w:rPr>
        <w:t xml:space="preserve">/STAT3. </w:t>
      </w:r>
      <w:r>
        <w:rPr>
          <w:rFonts w:ascii="Book Antiqua" w:hAnsi="Book Antiqua" w:cs="Book Antiqua"/>
          <w:i/>
        </w:rPr>
        <w:t xml:space="preserve">Biomed </w:t>
      </w:r>
      <w:proofErr w:type="spellStart"/>
      <w:r>
        <w:rPr>
          <w:rFonts w:ascii="Book Antiqua" w:hAnsi="Book Antiqua" w:cs="Book Antiqua"/>
          <w:i/>
        </w:rPr>
        <w:t>Pharmacother</w:t>
      </w:r>
      <w:proofErr w:type="spellEnd"/>
      <w:r>
        <w:rPr>
          <w:rFonts w:ascii="Book Antiqua" w:hAnsi="Book Antiqua" w:cs="Book Antiqua"/>
        </w:rPr>
        <w:t xml:space="preserve"> 2017; </w:t>
      </w:r>
      <w:r>
        <w:rPr>
          <w:rFonts w:ascii="Book Antiqua" w:hAnsi="Book Antiqua" w:cs="Book Antiqua"/>
          <w:b/>
        </w:rPr>
        <w:t>90</w:t>
      </w:r>
      <w:r>
        <w:rPr>
          <w:rFonts w:ascii="Book Antiqua" w:hAnsi="Book Antiqua" w:cs="Book Antiqua"/>
        </w:rPr>
        <w:t>: 427-436 [PMID: 28391164 DOI: 10.1016/j.biopha.2017.03.094]</w:t>
      </w:r>
    </w:p>
    <w:p w14:paraId="52970301"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30 </w:t>
      </w:r>
      <w:r>
        <w:rPr>
          <w:rFonts w:ascii="Book Antiqua" w:hAnsi="Book Antiqua" w:cs="Book Antiqua"/>
          <w:b/>
        </w:rPr>
        <w:t>He H</w:t>
      </w:r>
      <w:r>
        <w:rPr>
          <w:rFonts w:ascii="Book Antiqua" w:hAnsi="Book Antiqua" w:cs="Book Antiqua"/>
        </w:rPr>
        <w:t xml:space="preserve">, Tu X, Zhang J, Acheampong DO, Ding L, Ma Z, Ren X, Luo C, Chen Z, Wang T, </w:t>
      </w:r>
      <w:proofErr w:type="spellStart"/>
      <w:r>
        <w:rPr>
          <w:rFonts w:ascii="Book Antiqua" w:hAnsi="Book Antiqua" w:cs="Book Antiqua"/>
        </w:rPr>
        <w:t>Xie</w:t>
      </w:r>
      <w:proofErr w:type="spellEnd"/>
      <w:r>
        <w:rPr>
          <w:rFonts w:ascii="Book Antiqua" w:hAnsi="Book Antiqua" w:cs="Book Antiqua"/>
        </w:rPr>
        <w:t xml:space="preserve"> W, Wang M. A novel antibody targeting CD24 and hepatocellular carcinoma in vivo by near-infrared fluorescence imaging. </w:t>
      </w:r>
      <w:r>
        <w:rPr>
          <w:rFonts w:ascii="Book Antiqua" w:hAnsi="Book Antiqua" w:cs="Book Antiqua"/>
          <w:i/>
        </w:rPr>
        <w:t>Immunobiology</w:t>
      </w:r>
      <w:r>
        <w:rPr>
          <w:rFonts w:ascii="Book Antiqua" w:hAnsi="Book Antiqua" w:cs="Book Antiqua"/>
        </w:rPr>
        <w:t xml:space="preserve"> 2015; </w:t>
      </w:r>
      <w:r>
        <w:rPr>
          <w:rFonts w:ascii="Book Antiqua" w:hAnsi="Book Antiqua" w:cs="Book Antiqua"/>
          <w:b/>
        </w:rPr>
        <w:t>220</w:t>
      </w:r>
      <w:r>
        <w:rPr>
          <w:rFonts w:ascii="Book Antiqua" w:hAnsi="Book Antiqua" w:cs="Book Antiqua"/>
        </w:rPr>
        <w:t>: 1328-1336 [PMID: 26255089 DOI: 10.1016/j.imbio.2015.07.010]</w:t>
      </w:r>
    </w:p>
    <w:p w14:paraId="065B1D6D"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31 </w:t>
      </w:r>
      <w:r>
        <w:rPr>
          <w:rFonts w:ascii="Book Antiqua" w:hAnsi="Book Antiqua" w:cs="Book Antiqua"/>
          <w:b/>
        </w:rPr>
        <w:t>Ma Z</w:t>
      </w:r>
      <w:r>
        <w:rPr>
          <w:rFonts w:ascii="Book Antiqua" w:hAnsi="Book Antiqua" w:cs="Book Antiqua"/>
        </w:rPr>
        <w:t xml:space="preserve">, He H, Sun F, Xu Y, Huang X, Ma Y, Zhao H, Wang Y, Wang M, Zhang J. Selective targeted delivery of doxorubicin via conjugating to anti-CD24 antibody results in enhanced antitumor potency for hepatocellular carcinoma both in vitro and in vivo. </w:t>
      </w:r>
      <w:r>
        <w:rPr>
          <w:rFonts w:ascii="Book Antiqua" w:hAnsi="Book Antiqua" w:cs="Book Antiqua"/>
          <w:i/>
        </w:rPr>
        <w:t>J Cancer Res Clin Oncol</w:t>
      </w:r>
      <w:r>
        <w:rPr>
          <w:rFonts w:ascii="Book Antiqua" w:hAnsi="Book Antiqua" w:cs="Book Antiqua"/>
        </w:rPr>
        <w:t xml:space="preserve"> 2017; </w:t>
      </w:r>
      <w:r>
        <w:rPr>
          <w:rFonts w:ascii="Book Antiqua" w:hAnsi="Book Antiqua" w:cs="Book Antiqua"/>
          <w:b/>
        </w:rPr>
        <w:t>143</w:t>
      </w:r>
      <w:r>
        <w:rPr>
          <w:rFonts w:ascii="Book Antiqua" w:hAnsi="Book Antiqua" w:cs="Book Antiqua"/>
        </w:rPr>
        <w:t>: 1929-1940 [PMID: 28536738 DOI: 10.1007/s00432-017-2436-0]</w:t>
      </w:r>
    </w:p>
    <w:p w14:paraId="70848CD3"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32 </w:t>
      </w:r>
      <w:r>
        <w:rPr>
          <w:rFonts w:ascii="Book Antiqua" w:hAnsi="Book Antiqua" w:cs="Book Antiqua"/>
          <w:b/>
        </w:rPr>
        <w:t>Went P</w:t>
      </w:r>
      <w:r>
        <w:rPr>
          <w:rFonts w:ascii="Book Antiqua" w:hAnsi="Book Antiqua" w:cs="Book Antiqua"/>
        </w:rPr>
        <w:t xml:space="preserve">, </w:t>
      </w:r>
      <w:proofErr w:type="spellStart"/>
      <w:r>
        <w:rPr>
          <w:rFonts w:ascii="Book Antiqua" w:hAnsi="Book Antiqua" w:cs="Book Antiqua"/>
        </w:rPr>
        <w:t>Vasei</w:t>
      </w:r>
      <w:proofErr w:type="spellEnd"/>
      <w:r>
        <w:rPr>
          <w:rFonts w:ascii="Book Antiqua" w:hAnsi="Book Antiqua" w:cs="Book Antiqua"/>
        </w:rPr>
        <w:t xml:space="preserve"> M, </w:t>
      </w:r>
      <w:proofErr w:type="spellStart"/>
      <w:r>
        <w:rPr>
          <w:rFonts w:ascii="Book Antiqua" w:hAnsi="Book Antiqua" w:cs="Book Antiqua"/>
        </w:rPr>
        <w:t>Bubendorf</w:t>
      </w:r>
      <w:proofErr w:type="spellEnd"/>
      <w:r>
        <w:rPr>
          <w:rFonts w:ascii="Book Antiqua" w:hAnsi="Book Antiqua" w:cs="Book Antiqua"/>
        </w:rPr>
        <w:t xml:space="preserve"> L, </w:t>
      </w:r>
      <w:proofErr w:type="spellStart"/>
      <w:r>
        <w:rPr>
          <w:rFonts w:ascii="Book Antiqua" w:hAnsi="Book Antiqua" w:cs="Book Antiqua"/>
        </w:rPr>
        <w:t>Terracciano</w:t>
      </w:r>
      <w:proofErr w:type="spellEnd"/>
      <w:r>
        <w:rPr>
          <w:rFonts w:ascii="Book Antiqua" w:hAnsi="Book Antiqua" w:cs="Book Antiqua"/>
        </w:rPr>
        <w:t xml:space="preserve"> L, </w:t>
      </w:r>
      <w:proofErr w:type="spellStart"/>
      <w:r>
        <w:rPr>
          <w:rFonts w:ascii="Book Antiqua" w:hAnsi="Book Antiqua" w:cs="Book Antiqua"/>
        </w:rPr>
        <w:t>Tornillo</w:t>
      </w:r>
      <w:proofErr w:type="spellEnd"/>
      <w:r>
        <w:rPr>
          <w:rFonts w:ascii="Book Antiqua" w:hAnsi="Book Antiqua" w:cs="Book Antiqua"/>
        </w:rPr>
        <w:t xml:space="preserve"> L, </w:t>
      </w:r>
      <w:proofErr w:type="spellStart"/>
      <w:r>
        <w:rPr>
          <w:rFonts w:ascii="Book Antiqua" w:hAnsi="Book Antiqua" w:cs="Book Antiqua"/>
        </w:rPr>
        <w:t>Riede</w:t>
      </w:r>
      <w:proofErr w:type="spellEnd"/>
      <w:r>
        <w:rPr>
          <w:rFonts w:ascii="Book Antiqua" w:hAnsi="Book Antiqua" w:cs="Book Antiqua"/>
        </w:rPr>
        <w:t xml:space="preserve"> U, </w:t>
      </w:r>
      <w:proofErr w:type="spellStart"/>
      <w:r>
        <w:rPr>
          <w:rFonts w:ascii="Book Antiqua" w:hAnsi="Book Antiqua" w:cs="Book Antiqua"/>
        </w:rPr>
        <w:t>Kononen</w:t>
      </w:r>
      <w:proofErr w:type="spellEnd"/>
      <w:r>
        <w:rPr>
          <w:rFonts w:ascii="Book Antiqua" w:hAnsi="Book Antiqua" w:cs="Book Antiqua"/>
        </w:rPr>
        <w:t xml:space="preserve"> J, Simon R, </w:t>
      </w:r>
      <w:proofErr w:type="spellStart"/>
      <w:r>
        <w:rPr>
          <w:rFonts w:ascii="Book Antiqua" w:hAnsi="Book Antiqua" w:cs="Book Antiqua"/>
        </w:rPr>
        <w:t>Sauter</w:t>
      </w:r>
      <w:proofErr w:type="spellEnd"/>
      <w:r>
        <w:rPr>
          <w:rFonts w:ascii="Book Antiqua" w:hAnsi="Book Antiqua" w:cs="Book Antiqua"/>
        </w:rPr>
        <w:t xml:space="preserve"> G, </w:t>
      </w:r>
      <w:proofErr w:type="spellStart"/>
      <w:r>
        <w:rPr>
          <w:rFonts w:ascii="Book Antiqua" w:hAnsi="Book Antiqua" w:cs="Book Antiqua"/>
        </w:rPr>
        <w:t>Baeuerle</w:t>
      </w:r>
      <w:proofErr w:type="spellEnd"/>
      <w:r>
        <w:rPr>
          <w:rFonts w:ascii="Book Antiqua" w:hAnsi="Book Antiqua" w:cs="Book Antiqua"/>
        </w:rPr>
        <w:t xml:space="preserve"> PA. Frequent high-level expression of the immunotherapeutic target Ep-CAM in colon, stomach, prostate and lung cancers. </w:t>
      </w:r>
      <w:r>
        <w:rPr>
          <w:rFonts w:ascii="Book Antiqua" w:hAnsi="Book Antiqua" w:cs="Book Antiqua"/>
          <w:i/>
        </w:rPr>
        <w:t>Br J Cancer</w:t>
      </w:r>
      <w:r>
        <w:rPr>
          <w:rFonts w:ascii="Book Antiqua" w:hAnsi="Book Antiqua" w:cs="Book Antiqua"/>
        </w:rPr>
        <w:t xml:space="preserve"> 2006; </w:t>
      </w:r>
      <w:r>
        <w:rPr>
          <w:rFonts w:ascii="Book Antiqua" w:hAnsi="Book Antiqua" w:cs="Book Antiqua"/>
          <w:b/>
        </w:rPr>
        <w:t>94</w:t>
      </w:r>
      <w:r>
        <w:rPr>
          <w:rFonts w:ascii="Book Antiqua" w:hAnsi="Book Antiqua" w:cs="Book Antiqua"/>
        </w:rPr>
        <w:t>: 128-135 [PMID: 16404366 DOI: 10.1038/sj.bjc.6602924]</w:t>
      </w:r>
    </w:p>
    <w:p w14:paraId="281B7DA1"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lastRenderedPageBreak/>
        <w:t xml:space="preserve">33 </w:t>
      </w:r>
      <w:proofErr w:type="spellStart"/>
      <w:r>
        <w:rPr>
          <w:rFonts w:ascii="Book Antiqua" w:hAnsi="Book Antiqua" w:cs="Book Antiqua"/>
          <w:b/>
        </w:rPr>
        <w:t>Patriarca</w:t>
      </w:r>
      <w:proofErr w:type="spellEnd"/>
      <w:r>
        <w:rPr>
          <w:rFonts w:ascii="Book Antiqua" w:hAnsi="Book Antiqua" w:cs="Book Antiqua"/>
          <w:b/>
        </w:rPr>
        <w:t xml:space="preserve"> C</w:t>
      </w:r>
      <w:r>
        <w:rPr>
          <w:rFonts w:ascii="Book Antiqua" w:hAnsi="Book Antiqua" w:cs="Book Antiqua"/>
        </w:rPr>
        <w:t xml:space="preserve">, </w:t>
      </w:r>
      <w:proofErr w:type="spellStart"/>
      <w:r>
        <w:rPr>
          <w:rFonts w:ascii="Book Antiqua" w:hAnsi="Book Antiqua" w:cs="Book Antiqua"/>
        </w:rPr>
        <w:t>Macchi</w:t>
      </w:r>
      <w:proofErr w:type="spellEnd"/>
      <w:r>
        <w:rPr>
          <w:rFonts w:ascii="Book Antiqua" w:hAnsi="Book Antiqua" w:cs="Book Antiqua"/>
        </w:rPr>
        <w:t xml:space="preserve"> RM, </w:t>
      </w:r>
      <w:proofErr w:type="spellStart"/>
      <w:r>
        <w:rPr>
          <w:rFonts w:ascii="Book Antiqua" w:hAnsi="Book Antiqua" w:cs="Book Antiqua"/>
        </w:rPr>
        <w:t>Marschner</w:t>
      </w:r>
      <w:proofErr w:type="spellEnd"/>
      <w:r>
        <w:rPr>
          <w:rFonts w:ascii="Book Antiqua" w:hAnsi="Book Antiqua" w:cs="Book Antiqua"/>
        </w:rPr>
        <w:t xml:space="preserve"> AK, </w:t>
      </w:r>
      <w:proofErr w:type="spellStart"/>
      <w:r>
        <w:rPr>
          <w:rFonts w:ascii="Book Antiqua" w:hAnsi="Book Antiqua" w:cs="Book Antiqua"/>
        </w:rPr>
        <w:t>Mellstedt</w:t>
      </w:r>
      <w:proofErr w:type="spellEnd"/>
      <w:r>
        <w:rPr>
          <w:rFonts w:ascii="Book Antiqua" w:hAnsi="Book Antiqua" w:cs="Book Antiqua"/>
        </w:rPr>
        <w:t xml:space="preserve"> H. Epithelial cell adhesion molecule expression (CD326) in cancer: a short review. </w:t>
      </w:r>
      <w:r>
        <w:rPr>
          <w:rFonts w:ascii="Book Antiqua" w:hAnsi="Book Antiqua" w:cs="Book Antiqua"/>
          <w:i/>
        </w:rPr>
        <w:t>Cancer Treat Rev</w:t>
      </w:r>
      <w:r>
        <w:rPr>
          <w:rFonts w:ascii="Book Antiqua" w:hAnsi="Book Antiqua" w:cs="Book Antiqua"/>
        </w:rPr>
        <w:t xml:space="preserve"> 2012; </w:t>
      </w:r>
      <w:r>
        <w:rPr>
          <w:rFonts w:ascii="Book Antiqua" w:hAnsi="Book Antiqua" w:cs="Book Antiqua"/>
          <w:b/>
        </w:rPr>
        <w:t>38</w:t>
      </w:r>
      <w:r>
        <w:rPr>
          <w:rFonts w:ascii="Book Antiqua" w:hAnsi="Book Antiqua" w:cs="Book Antiqua"/>
        </w:rPr>
        <w:t>: 68-75 [PMID: 21576002 DOI: 10.1016/j.ctrv.2011.04.002]</w:t>
      </w:r>
    </w:p>
    <w:p w14:paraId="41AF5072"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34 </w:t>
      </w:r>
      <w:proofErr w:type="spellStart"/>
      <w:r>
        <w:rPr>
          <w:rFonts w:ascii="Book Antiqua" w:hAnsi="Book Antiqua" w:cs="Book Antiqua"/>
          <w:b/>
        </w:rPr>
        <w:t>Wimberger</w:t>
      </w:r>
      <w:proofErr w:type="spellEnd"/>
      <w:r>
        <w:rPr>
          <w:rFonts w:ascii="Book Antiqua" w:hAnsi="Book Antiqua" w:cs="Book Antiqua"/>
          <w:b/>
        </w:rPr>
        <w:t xml:space="preserve"> P</w:t>
      </w:r>
      <w:r>
        <w:rPr>
          <w:rFonts w:ascii="Book Antiqua" w:hAnsi="Book Antiqua" w:cs="Book Antiqua"/>
        </w:rPr>
        <w:t xml:space="preserve">, Gilet H, </w:t>
      </w:r>
      <w:proofErr w:type="spellStart"/>
      <w:r>
        <w:rPr>
          <w:rFonts w:ascii="Book Antiqua" w:hAnsi="Book Antiqua" w:cs="Book Antiqua"/>
        </w:rPr>
        <w:t>Gonschior</w:t>
      </w:r>
      <w:proofErr w:type="spellEnd"/>
      <w:r>
        <w:rPr>
          <w:rFonts w:ascii="Book Antiqua" w:hAnsi="Book Antiqua" w:cs="Book Antiqua"/>
        </w:rPr>
        <w:t xml:space="preserve"> AK, </w:t>
      </w:r>
      <w:proofErr w:type="spellStart"/>
      <w:r>
        <w:rPr>
          <w:rFonts w:ascii="Book Antiqua" w:hAnsi="Book Antiqua" w:cs="Book Antiqua"/>
        </w:rPr>
        <w:t>Heiss</w:t>
      </w:r>
      <w:proofErr w:type="spellEnd"/>
      <w:r>
        <w:rPr>
          <w:rFonts w:ascii="Book Antiqua" w:hAnsi="Book Antiqua" w:cs="Book Antiqua"/>
        </w:rPr>
        <w:t xml:space="preserve"> MM, </w:t>
      </w:r>
      <w:proofErr w:type="spellStart"/>
      <w:r>
        <w:rPr>
          <w:rFonts w:ascii="Book Antiqua" w:hAnsi="Book Antiqua" w:cs="Book Antiqua"/>
        </w:rPr>
        <w:t>Moehler</w:t>
      </w:r>
      <w:proofErr w:type="spellEnd"/>
      <w:r>
        <w:rPr>
          <w:rFonts w:ascii="Book Antiqua" w:hAnsi="Book Antiqua" w:cs="Book Antiqua"/>
        </w:rPr>
        <w:t xml:space="preserve"> M, </w:t>
      </w:r>
      <w:proofErr w:type="spellStart"/>
      <w:r>
        <w:rPr>
          <w:rFonts w:ascii="Book Antiqua" w:hAnsi="Book Antiqua" w:cs="Book Antiqua"/>
        </w:rPr>
        <w:t>Oskay-Oezcelik</w:t>
      </w:r>
      <w:proofErr w:type="spellEnd"/>
      <w:r>
        <w:rPr>
          <w:rFonts w:ascii="Book Antiqua" w:hAnsi="Book Antiqua" w:cs="Book Antiqua"/>
        </w:rPr>
        <w:t xml:space="preserve"> G, Al-</w:t>
      </w:r>
      <w:proofErr w:type="spellStart"/>
      <w:r>
        <w:rPr>
          <w:rFonts w:ascii="Book Antiqua" w:hAnsi="Book Antiqua" w:cs="Book Antiqua"/>
        </w:rPr>
        <w:t>Batran</w:t>
      </w:r>
      <w:proofErr w:type="spellEnd"/>
      <w:r>
        <w:rPr>
          <w:rFonts w:ascii="Book Antiqua" w:hAnsi="Book Antiqua" w:cs="Book Antiqua"/>
        </w:rPr>
        <w:t xml:space="preserve"> SE, </w:t>
      </w:r>
      <w:proofErr w:type="spellStart"/>
      <w:r>
        <w:rPr>
          <w:rFonts w:ascii="Book Antiqua" w:hAnsi="Book Antiqua" w:cs="Book Antiqua"/>
        </w:rPr>
        <w:t>Schmalfeldt</w:t>
      </w:r>
      <w:proofErr w:type="spellEnd"/>
      <w:r>
        <w:rPr>
          <w:rFonts w:ascii="Book Antiqua" w:hAnsi="Book Antiqua" w:cs="Book Antiqua"/>
        </w:rPr>
        <w:t xml:space="preserve"> B, </w:t>
      </w:r>
      <w:proofErr w:type="spellStart"/>
      <w:r>
        <w:rPr>
          <w:rFonts w:ascii="Book Antiqua" w:hAnsi="Book Antiqua" w:cs="Book Antiqua"/>
        </w:rPr>
        <w:t>Schmittel</w:t>
      </w:r>
      <w:proofErr w:type="spellEnd"/>
      <w:r>
        <w:rPr>
          <w:rFonts w:ascii="Book Antiqua" w:hAnsi="Book Antiqua" w:cs="Book Antiqua"/>
        </w:rPr>
        <w:t xml:space="preserve"> A, Schulze E, Parsons SL. Deterioration in quality of life (QoL) in patients with malignant ascites: results from a phase II/III study comparing paracentesis plus catumaxomab with paracentesis alone. </w:t>
      </w:r>
      <w:r>
        <w:rPr>
          <w:rFonts w:ascii="Book Antiqua" w:hAnsi="Book Antiqua" w:cs="Book Antiqua"/>
          <w:i/>
        </w:rPr>
        <w:t>Ann Oncol</w:t>
      </w:r>
      <w:r>
        <w:rPr>
          <w:rFonts w:ascii="Book Antiqua" w:hAnsi="Book Antiqua" w:cs="Book Antiqua"/>
        </w:rPr>
        <w:t xml:space="preserve"> 2012; </w:t>
      </w:r>
      <w:r>
        <w:rPr>
          <w:rFonts w:ascii="Book Antiqua" w:hAnsi="Book Antiqua" w:cs="Book Antiqua"/>
          <w:b/>
        </w:rPr>
        <w:t>23</w:t>
      </w:r>
      <w:r>
        <w:rPr>
          <w:rFonts w:ascii="Book Antiqua" w:hAnsi="Book Antiqua" w:cs="Book Antiqua"/>
        </w:rPr>
        <w:t>: 1979-1985 [PMID: 22734013 DOI: 10.1093/</w:t>
      </w:r>
      <w:proofErr w:type="spellStart"/>
      <w:r>
        <w:rPr>
          <w:rFonts w:ascii="Book Antiqua" w:hAnsi="Book Antiqua" w:cs="Book Antiqua"/>
        </w:rPr>
        <w:t>annonc</w:t>
      </w:r>
      <w:proofErr w:type="spellEnd"/>
      <w:r>
        <w:rPr>
          <w:rFonts w:ascii="Book Antiqua" w:hAnsi="Book Antiqua" w:cs="Book Antiqua"/>
        </w:rPr>
        <w:t>/mds178]</w:t>
      </w:r>
    </w:p>
    <w:p w14:paraId="7DADFFC6"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35 </w:t>
      </w:r>
      <w:proofErr w:type="spellStart"/>
      <w:r>
        <w:rPr>
          <w:rFonts w:ascii="Book Antiqua" w:hAnsi="Book Antiqua" w:cs="Book Antiqua"/>
          <w:b/>
        </w:rPr>
        <w:t>Fossati</w:t>
      </w:r>
      <w:proofErr w:type="spellEnd"/>
      <w:r>
        <w:rPr>
          <w:rFonts w:ascii="Book Antiqua" w:hAnsi="Book Antiqua" w:cs="Book Antiqua"/>
          <w:b/>
        </w:rPr>
        <w:t xml:space="preserve"> M</w:t>
      </w:r>
      <w:r>
        <w:rPr>
          <w:rFonts w:ascii="Book Antiqua" w:hAnsi="Book Antiqua" w:cs="Book Antiqua"/>
        </w:rPr>
        <w:t xml:space="preserve">, </w:t>
      </w:r>
      <w:proofErr w:type="spellStart"/>
      <w:r>
        <w:rPr>
          <w:rFonts w:ascii="Book Antiqua" w:hAnsi="Book Antiqua" w:cs="Book Antiqua"/>
        </w:rPr>
        <w:t>Buzzonetti</w:t>
      </w:r>
      <w:proofErr w:type="spellEnd"/>
      <w:r>
        <w:rPr>
          <w:rFonts w:ascii="Book Antiqua" w:hAnsi="Book Antiqua" w:cs="Book Antiqua"/>
        </w:rPr>
        <w:t xml:space="preserve"> A, </w:t>
      </w:r>
      <w:proofErr w:type="spellStart"/>
      <w:r>
        <w:rPr>
          <w:rFonts w:ascii="Book Antiqua" w:hAnsi="Book Antiqua" w:cs="Book Antiqua"/>
        </w:rPr>
        <w:t>Monego</w:t>
      </w:r>
      <w:proofErr w:type="spellEnd"/>
      <w:r>
        <w:rPr>
          <w:rFonts w:ascii="Book Antiqua" w:hAnsi="Book Antiqua" w:cs="Book Antiqua"/>
        </w:rPr>
        <w:t xml:space="preserve"> G, </w:t>
      </w:r>
      <w:proofErr w:type="spellStart"/>
      <w:r>
        <w:rPr>
          <w:rFonts w:ascii="Book Antiqua" w:hAnsi="Book Antiqua" w:cs="Book Antiqua"/>
        </w:rPr>
        <w:t>Catzola</w:t>
      </w:r>
      <w:proofErr w:type="spellEnd"/>
      <w:r>
        <w:rPr>
          <w:rFonts w:ascii="Book Antiqua" w:hAnsi="Book Antiqua" w:cs="Book Antiqua"/>
        </w:rPr>
        <w:t xml:space="preserve"> V, </w:t>
      </w:r>
      <w:proofErr w:type="spellStart"/>
      <w:r>
        <w:rPr>
          <w:rFonts w:ascii="Book Antiqua" w:hAnsi="Book Antiqua" w:cs="Book Antiqua"/>
        </w:rPr>
        <w:t>Scambia</w:t>
      </w:r>
      <w:proofErr w:type="spellEnd"/>
      <w:r>
        <w:rPr>
          <w:rFonts w:ascii="Book Antiqua" w:hAnsi="Book Antiqua" w:cs="Book Antiqua"/>
        </w:rPr>
        <w:t xml:space="preserve"> G, </w:t>
      </w:r>
      <w:proofErr w:type="spellStart"/>
      <w:r>
        <w:rPr>
          <w:rFonts w:ascii="Book Antiqua" w:hAnsi="Book Antiqua" w:cs="Book Antiqua"/>
        </w:rPr>
        <w:t>Fattorossi</w:t>
      </w:r>
      <w:proofErr w:type="spellEnd"/>
      <w:r>
        <w:rPr>
          <w:rFonts w:ascii="Book Antiqua" w:hAnsi="Book Antiqua" w:cs="Book Antiqua"/>
        </w:rPr>
        <w:t xml:space="preserve"> A, Battaglia A. Immunological changes in the ascites of cancer patients after intraperitoneal administration of the bispecific antibody catumaxomab (anti-EpCAM×anti-CD3). </w:t>
      </w:r>
      <w:proofErr w:type="spellStart"/>
      <w:r>
        <w:rPr>
          <w:rFonts w:ascii="Book Antiqua" w:hAnsi="Book Antiqua" w:cs="Book Antiqua"/>
          <w:i/>
        </w:rPr>
        <w:t>Gynecol</w:t>
      </w:r>
      <w:proofErr w:type="spellEnd"/>
      <w:r>
        <w:rPr>
          <w:rFonts w:ascii="Book Antiqua" w:hAnsi="Book Antiqua" w:cs="Book Antiqua"/>
          <w:i/>
        </w:rPr>
        <w:t xml:space="preserve"> </w:t>
      </w:r>
      <w:proofErr w:type="spellStart"/>
      <w:r>
        <w:rPr>
          <w:rFonts w:ascii="Book Antiqua" w:hAnsi="Book Antiqua" w:cs="Book Antiqua"/>
          <w:i/>
        </w:rPr>
        <w:t>Oncol</w:t>
      </w:r>
      <w:proofErr w:type="spellEnd"/>
      <w:r>
        <w:rPr>
          <w:rFonts w:ascii="Book Antiqua" w:hAnsi="Book Antiqua" w:cs="Book Antiqua"/>
        </w:rPr>
        <w:t xml:space="preserve"> 2015; </w:t>
      </w:r>
      <w:r>
        <w:rPr>
          <w:rFonts w:ascii="Book Antiqua" w:hAnsi="Book Antiqua" w:cs="Book Antiqua"/>
          <w:b/>
        </w:rPr>
        <w:t>138</w:t>
      </w:r>
      <w:r>
        <w:rPr>
          <w:rFonts w:ascii="Book Antiqua" w:hAnsi="Book Antiqua" w:cs="Book Antiqua"/>
        </w:rPr>
        <w:t>: 343-351 [PMID: 26049121 DOI: 10.1016/j.ygyno.2015.06.003]</w:t>
      </w:r>
    </w:p>
    <w:p w14:paraId="173A5162"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36 </w:t>
      </w:r>
      <w:proofErr w:type="spellStart"/>
      <w:r>
        <w:rPr>
          <w:rFonts w:ascii="Book Antiqua" w:hAnsi="Book Antiqua" w:cs="Book Antiqua"/>
          <w:b/>
        </w:rPr>
        <w:t>Dragu</w:t>
      </w:r>
      <w:proofErr w:type="spellEnd"/>
      <w:r>
        <w:rPr>
          <w:rFonts w:ascii="Book Antiqua" w:hAnsi="Book Antiqua" w:cs="Book Antiqua"/>
          <w:b/>
        </w:rPr>
        <w:t xml:space="preserve"> DL,</w:t>
      </w:r>
      <w:r>
        <w:rPr>
          <w:rFonts w:ascii="Book Antiqua" w:hAnsi="Book Antiqua" w:cs="Book Antiqua"/>
        </w:rPr>
        <w:t xml:space="preserve"> </w:t>
      </w:r>
      <w:proofErr w:type="spellStart"/>
      <w:r>
        <w:rPr>
          <w:rFonts w:ascii="Book Antiqua" w:hAnsi="Book Antiqua" w:cs="Book Antiqua"/>
        </w:rPr>
        <w:t>Chivu-Economescu</w:t>
      </w:r>
      <w:proofErr w:type="spellEnd"/>
      <w:r>
        <w:rPr>
          <w:rFonts w:ascii="Book Antiqua" w:hAnsi="Book Antiqua" w:cs="Book Antiqua"/>
        </w:rPr>
        <w:t xml:space="preserve"> M, </w:t>
      </w:r>
      <w:proofErr w:type="spellStart"/>
      <w:r>
        <w:rPr>
          <w:rFonts w:ascii="Book Antiqua" w:hAnsi="Book Antiqua" w:cs="Book Antiqua"/>
        </w:rPr>
        <w:t>Bleotu</w:t>
      </w:r>
      <w:proofErr w:type="spellEnd"/>
      <w:r>
        <w:rPr>
          <w:rFonts w:ascii="Book Antiqua" w:hAnsi="Book Antiqua" w:cs="Book Antiqua"/>
        </w:rPr>
        <w:t xml:space="preserve"> C, </w:t>
      </w:r>
      <w:proofErr w:type="spellStart"/>
      <w:r>
        <w:rPr>
          <w:rFonts w:ascii="Book Antiqua" w:hAnsi="Book Antiqua" w:cs="Book Antiqua"/>
        </w:rPr>
        <w:t>Necula</w:t>
      </w:r>
      <w:proofErr w:type="spellEnd"/>
      <w:r>
        <w:rPr>
          <w:rFonts w:ascii="Book Antiqua" w:hAnsi="Book Antiqua" w:cs="Book Antiqua"/>
        </w:rPr>
        <w:t xml:space="preserve"> LG, </w:t>
      </w:r>
      <w:proofErr w:type="spellStart"/>
      <w:r>
        <w:rPr>
          <w:rFonts w:ascii="Book Antiqua" w:hAnsi="Book Antiqua" w:cs="Book Antiqua"/>
        </w:rPr>
        <w:t>Matei</w:t>
      </w:r>
      <w:proofErr w:type="spellEnd"/>
      <w:r>
        <w:rPr>
          <w:rFonts w:ascii="Book Antiqua" w:hAnsi="Book Antiqua" w:cs="Book Antiqua"/>
        </w:rPr>
        <w:t xml:space="preserve"> L, </w:t>
      </w:r>
      <w:proofErr w:type="spellStart"/>
      <w:r>
        <w:rPr>
          <w:rFonts w:ascii="Book Antiqua" w:hAnsi="Book Antiqua" w:cs="Book Antiqua"/>
        </w:rPr>
        <w:t>Stoian</w:t>
      </w:r>
      <w:proofErr w:type="spellEnd"/>
      <w:r>
        <w:rPr>
          <w:rFonts w:ascii="Book Antiqua" w:hAnsi="Book Antiqua" w:cs="Book Antiqua"/>
        </w:rPr>
        <w:t xml:space="preserve"> M, Diaconu CC. Establishing a mouse disease model for future studies regarding gastric anti-cancer therapies. </w:t>
      </w:r>
      <w:r>
        <w:rPr>
          <w:rFonts w:ascii="Book Antiqua" w:hAnsi="Book Antiqua" w:cs="Book Antiqua"/>
          <w:i/>
          <w:iCs/>
        </w:rPr>
        <w:t>Romanian Biotechnological Letters</w:t>
      </w:r>
      <w:r>
        <w:rPr>
          <w:rFonts w:ascii="Book Antiqua" w:hAnsi="Book Antiqua" w:cs="Book Antiqua"/>
        </w:rPr>
        <w:t xml:space="preserve"> 2019; 24: 874-882 [DOI: 10.25083/RBL/24.5/874.882]</w:t>
      </w:r>
    </w:p>
    <w:p w14:paraId="3350D938"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37 </w:t>
      </w:r>
      <w:r>
        <w:rPr>
          <w:rFonts w:ascii="Book Antiqua" w:hAnsi="Book Antiqua" w:cs="Book Antiqua"/>
          <w:b/>
        </w:rPr>
        <w:t>Abdullah LN</w:t>
      </w:r>
      <w:r>
        <w:rPr>
          <w:rFonts w:ascii="Book Antiqua" w:hAnsi="Book Antiqua" w:cs="Book Antiqua"/>
        </w:rPr>
        <w:t xml:space="preserve">, Chow EK. Mechanisms of chemoresistance in cancer stem cells. </w:t>
      </w:r>
      <w:proofErr w:type="spellStart"/>
      <w:r>
        <w:rPr>
          <w:rFonts w:ascii="Book Antiqua" w:hAnsi="Book Antiqua" w:cs="Book Antiqua"/>
          <w:i/>
        </w:rPr>
        <w:t>Clin</w:t>
      </w:r>
      <w:proofErr w:type="spellEnd"/>
      <w:r>
        <w:rPr>
          <w:rFonts w:ascii="Book Antiqua" w:hAnsi="Book Antiqua" w:cs="Book Antiqua"/>
          <w:i/>
        </w:rPr>
        <w:t xml:space="preserve"> </w:t>
      </w:r>
      <w:proofErr w:type="spellStart"/>
      <w:r>
        <w:rPr>
          <w:rFonts w:ascii="Book Antiqua" w:hAnsi="Book Antiqua" w:cs="Book Antiqua"/>
          <w:i/>
        </w:rPr>
        <w:t>Transl</w:t>
      </w:r>
      <w:proofErr w:type="spellEnd"/>
      <w:r>
        <w:rPr>
          <w:rFonts w:ascii="Book Antiqua" w:hAnsi="Book Antiqua" w:cs="Book Antiqua"/>
          <w:i/>
        </w:rPr>
        <w:t xml:space="preserve"> Med</w:t>
      </w:r>
      <w:r>
        <w:rPr>
          <w:rFonts w:ascii="Book Antiqua" w:hAnsi="Book Antiqua" w:cs="Book Antiqua"/>
        </w:rPr>
        <w:t xml:space="preserve"> 2013; </w:t>
      </w:r>
      <w:r>
        <w:rPr>
          <w:rFonts w:ascii="Book Antiqua" w:hAnsi="Book Antiqua" w:cs="Book Antiqua"/>
          <w:b/>
        </w:rPr>
        <w:t>2</w:t>
      </w:r>
      <w:r>
        <w:rPr>
          <w:rFonts w:ascii="Book Antiqua" w:hAnsi="Book Antiqua" w:cs="Book Antiqua"/>
        </w:rPr>
        <w:t>: 3 [PMID: 23369605 DOI: 10.1186/2001-1326-2-3]</w:t>
      </w:r>
    </w:p>
    <w:p w14:paraId="3FAA1129"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38 </w:t>
      </w:r>
      <w:r>
        <w:rPr>
          <w:rFonts w:ascii="Book Antiqua" w:hAnsi="Book Antiqua" w:cs="Book Antiqua"/>
          <w:b/>
        </w:rPr>
        <w:t>Liu LL</w:t>
      </w:r>
      <w:r>
        <w:rPr>
          <w:rFonts w:ascii="Book Antiqua" w:hAnsi="Book Antiqua" w:cs="Book Antiqua"/>
        </w:rPr>
        <w:t xml:space="preserve">, Fu D, Ma Y, Shen XZ. The power and the promise of liver cancer stem cell markers. </w:t>
      </w:r>
      <w:r>
        <w:rPr>
          <w:rFonts w:ascii="Book Antiqua" w:hAnsi="Book Antiqua" w:cs="Book Antiqua"/>
          <w:i/>
        </w:rPr>
        <w:t>Stem Cells Dev</w:t>
      </w:r>
      <w:r>
        <w:rPr>
          <w:rFonts w:ascii="Book Antiqua" w:hAnsi="Book Antiqua" w:cs="Book Antiqua"/>
        </w:rPr>
        <w:t xml:space="preserve"> 2011; </w:t>
      </w:r>
      <w:r>
        <w:rPr>
          <w:rFonts w:ascii="Book Antiqua" w:hAnsi="Book Antiqua" w:cs="Book Antiqua"/>
          <w:b/>
        </w:rPr>
        <w:t>20</w:t>
      </w:r>
      <w:r>
        <w:rPr>
          <w:rFonts w:ascii="Book Antiqua" w:hAnsi="Book Antiqua" w:cs="Book Antiqua"/>
        </w:rPr>
        <w:t>: 2023-2030 [PMID: 21651381 DOI: 10.1089/scd.2011.0012]</w:t>
      </w:r>
    </w:p>
    <w:p w14:paraId="7A61273C"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39 </w:t>
      </w:r>
      <w:proofErr w:type="spellStart"/>
      <w:r>
        <w:rPr>
          <w:rFonts w:ascii="Book Antiqua" w:hAnsi="Book Antiqua" w:cs="Book Antiqua"/>
          <w:b/>
        </w:rPr>
        <w:t>Greve</w:t>
      </w:r>
      <w:proofErr w:type="spellEnd"/>
      <w:r>
        <w:rPr>
          <w:rFonts w:ascii="Book Antiqua" w:hAnsi="Book Antiqua" w:cs="Book Antiqua"/>
          <w:b/>
        </w:rPr>
        <w:t xml:space="preserve"> B</w:t>
      </w:r>
      <w:r>
        <w:rPr>
          <w:rFonts w:ascii="Book Antiqua" w:hAnsi="Book Antiqua" w:cs="Book Antiqua"/>
        </w:rPr>
        <w:t xml:space="preserve">, </w:t>
      </w:r>
      <w:proofErr w:type="spellStart"/>
      <w:r>
        <w:rPr>
          <w:rFonts w:ascii="Book Antiqua" w:hAnsi="Book Antiqua" w:cs="Book Antiqua"/>
        </w:rPr>
        <w:t>Kelsch</w:t>
      </w:r>
      <w:proofErr w:type="spellEnd"/>
      <w:r>
        <w:rPr>
          <w:rFonts w:ascii="Book Antiqua" w:hAnsi="Book Antiqua" w:cs="Book Antiqua"/>
        </w:rPr>
        <w:t xml:space="preserve"> R, </w:t>
      </w:r>
      <w:proofErr w:type="spellStart"/>
      <w:r>
        <w:rPr>
          <w:rFonts w:ascii="Book Antiqua" w:hAnsi="Book Antiqua" w:cs="Book Antiqua"/>
        </w:rPr>
        <w:t>Spaniol</w:t>
      </w:r>
      <w:proofErr w:type="spellEnd"/>
      <w:r>
        <w:rPr>
          <w:rFonts w:ascii="Book Antiqua" w:hAnsi="Book Antiqua" w:cs="Book Antiqua"/>
        </w:rPr>
        <w:t xml:space="preserve"> K, </w:t>
      </w:r>
      <w:proofErr w:type="spellStart"/>
      <w:r>
        <w:rPr>
          <w:rFonts w:ascii="Book Antiqua" w:hAnsi="Book Antiqua" w:cs="Book Antiqua"/>
        </w:rPr>
        <w:t>Eich</w:t>
      </w:r>
      <w:proofErr w:type="spellEnd"/>
      <w:r>
        <w:rPr>
          <w:rFonts w:ascii="Book Antiqua" w:hAnsi="Book Antiqua" w:cs="Book Antiqua"/>
        </w:rPr>
        <w:t xml:space="preserve"> HT, </w:t>
      </w:r>
      <w:proofErr w:type="spellStart"/>
      <w:r>
        <w:rPr>
          <w:rFonts w:ascii="Book Antiqua" w:hAnsi="Book Antiqua" w:cs="Book Antiqua"/>
        </w:rPr>
        <w:t>Götte</w:t>
      </w:r>
      <w:proofErr w:type="spellEnd"/>
      <w:r>
        <w:rPr>
          <w:rFonts w:ascii="Book Antiqua" w:hAnsi="Book Antiqua" w:cs="Book Antiqua"/>
        </w:rPr>
        <w:t xml:space="preserve"> M. Flow cytometry in cancer stem cell analysis and separation. </w:t>
      </w:r>
      <w:r>
        <w:rPr>
          <w:rFonts w:ascii="Book Antiqua" w:hAnsi="Book Antiqua" w:cs="Book Antiqua"/>
          <w:i/>
        </w:rPr>
        <w:t>Cytometry A</w:t>
      </w:r>
      <w:r>
        <w:rPr>
          <w:rFonts w:ascii="Book Antiqua" w:hAnsi="Book Antiqua" w:cs="Book Antiqua"/>
        </w:rPr>
        <w:t xml:space="preserve"> 2012; </w:t>
      </w:r>
      <w:r>
        <w:rPr>
          <w:rFonts w:ascii="Book Antiqua" w:hAnsi="Book Antiqua" w:cs="Book Antiqua"/>
          <w:b/>
        </w:rPr>
        <w:t>81</w:t>
      </w:r>
      <w:r>
        <w:rPr>
          <w:rFonts w:ascii="Book Antiqua" w:hAnsi="Book Antiqua" w:cs="Book Antiqua"/>
        </w:rPr>
        <w:t>: 284-293 [PMID: 22311742 DOI: 10.1002/cyto.a.22022]</w:t>
      </w:r>
    </w:p>
    <w:p w14:paraId="7C2B24BA"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40 </w:t>
      </w:r>
      <w:r>
        <w:rPr>
          <w:rFonts w:ascii="Book Antiqua" w:hAnsi="Book Antiqua" w:cs="Book Antiqua"/>
          <w:b/>
        </w:rPr>
        <w:t>Takebe N</w:t>
      </w:r>
      <w:r>
        <w:rPr>
          <w:rFonts w:ascii="Book Antiqua" w:hAnsi="Book Antiqua" w:cs="Book Antiqua"/>
        </w:rPr>
        <w:t xml:space="preserve">, Miele L, Harris PJ, </w:t>
      </w:r>
      <w:proofErr w:type="spellStart"/>
      <w:r>
        <w:rPr>
          <w:rFonts w:ascii="Book Antiqua" w:hAnsi="Book Antiqua" w:cs="Book Antiqua"/>
        </w:rPr>
        <w:t>Jeong</w:t>
      </w:r>
      <w:proofErr w:type="spellEnd"/>
      <w:r>
        <w:rPr>
          <w:rFonts w:ascii="Book Antiqua" w:hAnsi="Book Antiqua" w:cs="Book Antiqua"/>
        </w:rPr>
        <w:t xml:space="preserve"> W, Bando H, Kahn M, Yang SX, Ivy SP. Targeting Notch, Hedgehog, and </w:t>
      </w:r>
      <w:proofErr w:type="spellStart"/>
      <w:r>
        <w:rPr>
          <w:rFonts w:ascii="Book Antiqua" w:hAnsi="Book Antiqua" w:cs="Book Antiqua"/>
        </w:rPr>
        <w:t>Wnt</w:t>
      </w:r>
      <w:proofErr w:type="spellEnd"/>
      <w:r>
        <w:rPr>
          <w:rFonts w:ascii="Book Antiqua" w:hAnsi="Book Antiqua" w:cs="Book Antiqua"/>
        </w:rPr>
        <w:t xml:space="preserve"> pathways in cancer stem cells: clinical update. </w:t>
      </w:r>
      <w:r>
        <w:rPr>
          <w:rFonts w:ascii="Book Antiqua" w:hAnsi="Book Antiqua" w:cs="Book Antiqua"/>
          <w:i/>
        </w:rPr>
        <w:t>Nat Rev Clin Oncol</w:t>
      </w:r>
      <w:r>
        <w:rPr>
          <w:rFonts w:ascii="Book Antiqua" w:hAnsi="Book Antiqua" w:cs="Book Antiqua"/>
        </w:rPr>
        <w:t xml:space="preserve"> 2015; </w:t>
      </w:r>
      <w:r>
        <w:rPr>
          <w:rFonts w:ascii="Book Antiqua" w:hAnsi="Book Antiqua" w:cs="Book Antiqua"/>
          <w:b/>
        </w:rPr>
        <w:t>12</w:t>
      </w:r>
      <w:r>
        <w:rPr>
          <w:rFonts w:ascii="Book Antiqua" w:hAnsi="Book Antiqua" w:cs="Book Antiqua"/>
        </w:rPr>
        <w:t>: 445-464 [PMID: 25850553 DOI: 10.1038/nrclinonc.2015.61]</w:t>
      </w:r>
    </w:p>
    <w:p w14:paraId="1E2CDE32"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41 </w:t>
      </w:r>
      <w:r>
        <w:rPr>
          <w:rFonts w:ascii="Book Antiqua" w:hAnsi="Book Antiqua" w:cs="Book Antiqua"/>
          <w:b/>
        </w:rPr>
        <w:t>Colombo M</w:t>
      </w:r>
      <w:r>
        <w:rPr>
          <w:rFonts w:ascii="Book Antiqua" w:hAnsi="Book Antiqua" w:cs="Book Antiqua"/>
        </w:rPr>
        <w:t xml:space="preserve">, </w:t>
      </w:r>
      <w:proofErr w:type="spellStart"/>
      <w:r>
        <w:rPr>
          <w:rFonts w:ascii="Book Antiqua" w:hAnsi="Book Antiqua" w:cs="Book Antiqua"/>
        </w:rPr>
        <w:t>Mirandola</w:t>
      </w:r>
      <w:proofErr w:type="spellEnd"/>
      <w:r>
        <w:rPr>
          <w:rFonts w:ascii="Book Antiqua" w:hAnsi="Book Antiqua" w:cs="Book Antiqua"/>
        </w:rPr>
        <w:t xml:space="preserve"> L, </w:t>
      </w:r>
      <w:proofErr w:type="spellStart"/>
      <w:r>
        <w:rPr>
          <w:rFonts w:ascii="Book Antiqua" w:hAnsi="Book Antiqua" w:cs="Book Antiqua"/>
        </w:rPr>
        <w:t>Chiriva-Internati</w:t>
      </w:r>
      <w:proofErr w:type="spellEnd"/>
      <w:r>
        <w:rPr>
          <w:rFonts w:ascii="Book Antiqua" w:hAnsi="Book Antiqua" w:cs="Book Antiqua"/>
        </w:rPr>
        <w:t xml:space="preserve"> M, </w:t>
      </w:r>
      <w:proofErr w:type="spellStart"/>
      <w:r>
        <w:rPr>
          <w:rFonts w:ascii="Book Antiqua" w:hAnsi="Book Antiqua" w:cs="Book Antiqua"/>
        </w:rPr>
        <w:t>Basile</w:t>
      </w:r>
      <w:proofErr w:type="spellEnd"/>
      <w:r>
        <w:rPr>
          <w:rFonts w:ascii="Book Antiqua" w:hAnsi="Book Antiqua" w:cs="Book Antiqua"/>
        </w:rPr>
        <w:t xml:space="preserve"> A, </w:t>
      </w:r>
      <w:proofErr w:type="spellStart"/>
      <w:r>
        <w:rPr>
          <w:rFonts w:ascii="Book Antiqua" w:hAnsi="Book Antiqua" w:cs="Book Antiqua"/>
        </w:rPr>
        <w:t>Locati</w:t>
      </w:r>
      <w:proofErr w:type="spellEnd"/>
      <w:r>
        <w:rPr>
          <w:rFonts w:ascii="Book Antiqua" w:hAnsi="Book Antiqua" w:cs="Book Antiqua"/>
        </w:rPr>
        <w:t xml:space="preserve"> M, </w:t>
      </w:r>
      <w:proofErr w:type="spellStart"/>
      <w:r>
        <w:rPr>
          <w:rFonts w:ascii="Book Antiqua" w:hAnsi="Book Antiqua" w:cs="Book Antiqua"/>
        </w:rPr>
        <w:t>Lesma</w:t>
      </w:r>
      <w:proofErr w:type="spellEnd"/>
      <w:r>
        <w:rPr>
          <w:rFonts w:ascii="Book Antiqua" w:hAnsi="Book Antiqua" w:cs="Book Antiqua"/>
        </w:rPr>
        <w:t xml:space="preserve"> E, </w:t>
      </w:r>
      <w:proofErr w:type="spellStart"/>
      <w:r>
        <w:rPr>
          <w:rFonts w:ascii="Book Antiqua" w:hAnsi="Book Antiqua" w:cs="Book Antiqua"/>
        </w:rPr>
        <w:t>Chiaramonte</w:t>
      </w:r>
      <w:proofErr w:type="spellEnd"/>
      <w:r>
        <w:rPr>
          <w:rFonts w:ascii="Book Antiqua" w:hAnsi="Book Antiqua" w:cs="Book Antiqua"/>
        </w:rPr>
        <w:t xml:space="preserve"> R, </w:t>
      </w:r>
      <w:proofErr w:type="spellStart"/>
      <w:r>
        <w:rPr>
          <w:rFonts w:ascii="Book Antiqua" w:hAnsi="Book Antiqua" w:cs="Book Antiqua"/>
        </w:rPr>
        <w:t>Platonova</w:t>
      </w:r>
      <w:proofErr w:type="spellEnd"/>
      <w:r>
        <w:rPr>
          <w:rFonts w:ascii="Book Antiqua" w:hAnsi="Book Antiqua" w:cs="Book Antiqua"/>
        </w:rPr>
        <w:t xml:space="preserve"> N. Cancer Cells Exploit Notch Signaling to Redefine a </w:t>
      </w:r>
      <w:r>
        <w:rPr>
          <w:rFonts w:ascii="Book Antiqua" w:hAnsi="Book Antiqua" w:cs="Book Antiqua"/>
        </w:rPr>
        <w:lastRenderedPageBreak/>
        <w:t xml:space="preserve">Supportive Cytokine Milieu. </w:t>
      </w:r>
      <w:r>
        <w:rPr>
          <w:rFonts w:ascii="Book Antiqua" w:hAnsi="Book Antiqua" w:cs="Book Antiqua"/>
          <w:i/>
        </w:rPr>
        <w:t>Front Immunol</w:t>
      </w:r>
      <w:r>
        <w:rPr>
          <w:rFonts w:ascii="Book Antiqua" w:hAnsi="Book Antiqua" w:cs="Book Antiqua"/>
        </w:rPr>
        <w:t xml:space="preserve"> 2018; </w:t>
      </w:r>
      <w:r>
        <w:rPr>
          <w:rFonts w:ascii="Book Antiqua" w:hAnsi="Book Antiqua" w:cs="Book Antiqua"/>
          <w:b/>
        </w:rPr>
        <w:t>9</w:t>
      </w:r>
      <w:r>
        <w:rPr>
          <w:rFonts w:ascii="Book Antiqua" w:hAnsi="Book Antiqua" w:cs="Book Antiqua"/>
        </w:rPr>
        <w:t>: 1823 [PMID: 30154786 DOI: 10.3389/fimmu.2018.01823]</w:t>
      </w:r>
    </w:p>
    <w:p w14:paraId="3A54E9EC"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42 </w:t>
      </w:r>
      <w:r>
        <w:rPr>
          <w:rFonts w:ascii="Book Antiqua" w:hAnsi="Book Antiqua" w:cs="Book Antiqua"/>
          <w:b/>
        </w:rPr>
        <w:t>Zhan T</w:t>
      </w:r>
      <w:r>
        <w:rPr>
          <w:rFonts w:ascii="Book Antiqua" w:hAnsi="Book Antiqua" w:cs="Book Antiqua"/>
        </w:rPr>
        <w:t xml:space="preserve">, </w:t>
      </w:r>
      <w:proofErr w:type="spellStart"/>
      <w:r>
        <w:rPr>
          <w:rFonts w:ascii="Book Antiqua" w:hAnsi="Book Antiqua" w:cs="Book Antiqua"/>
        </w:rPr>
        <w:t>Rindtorff</w:t>
      </w:r>
      <w:proofErr w:type="spellEnd"/>
      <w:r>
        <w:rPr>
          <w:rFonts w:ascii="Book Antiqua" w:hAnsi="Book Antiqua" w:cs="Book Antiqua"/>
        </w:rPr>
        <w:t xml:space="preserve"> N, Boutros M. </w:t>
      </w:r>
      <w:proofErr w:type="spellStart"/>
      <w:r>
        <w:rPr>
          <w:rFonts w:ascii="Book Antiqua" w:hAnsi="Book Antiqua" w:cs="Book Antiqua"/>
        </w:rPr>
        <w:t>Wnt</w:t>
      </w:r>
      <w:proofErr w:type="spellEnd"/>
      <w:r>
        <w:rPr>
          <w:rFonts w:ascii="Book Antiqua" w:hAnsi="Book Antiqua" w:cs="Book Antiqua"/>
        </w:rPr>
        <w:t xml:space="preserve"> signaling in cancer. </w:t>
      </w:r>
      <w:r>
        <w:rPr>
          <w:rFonts w:ascii="Book Antiqua" w:hAnsi="Book Antiqua" w:cs="Book Antiqua"/>
          <w:i/>
        </w:rPr>
        <w:t>Oncogene</w:t>
      </w:r>
      <w:r>
        <w:rPr>
          <w:rFonts w:ascii="Book Antiqua" w:hAnsi="Book Antiqua" w:cs="Book Antiqua"/>
        </w:rPr>
        <w:t xml:space="preserve"> 2017; </w:t>
      </w:r>
      <w:r>
        <w:rPr>
          <w:rFonts w:ascii="Book Antiqua" w:hAnsi="Book Antiqua" w:cs="Book Antiqua"/>
          <w:b/>
        </w:rPr>
        <w:t>36</w:t>
      </w:r>
      <w:r>
        <w:rPr>
          <w:rFonts w:ascii="Book Antiqua" w:hAnsi="Book Antiqua" w:cs="Book Antiqua"/>
        </w:rPr>
        <w:t>: 1461-1473 [PMID: 27617575 DOI: 10.1038/onc.2016.304]</w:t>
      </w:r>
    </w:p>
    <w:p w14:paraId="669EE0B1"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43 </w:t>
      </w:r>
      <w:r>
        <w:rPr>
          <w:rFonts w:ascii="Book Antiqua" w:hAnsi="Book Antiqua" w:cs="Book Antiqua"/>
          <w:b/>
        </w:rPr>
        <w:t>Kahn M</w:t>
      </w:r>
      <w:r>
        <w:rPr>
          <w:rFonts w:ascii="Book Antiqua" w:hAnsi="Book Antiqua" w:cs="Book Antiqua"/>
        </w:rPr>
        <w:t xml:space="preserve">. Can we safely target the WNT pathway? </w:t>
      </w:r>
      <w:r>
        <w:rPr>
          <w:rFonts w:ascii="Book Antiqua" w:hAnsi="Book Antiqua" w:cs="Book Antiqua"/>
          <w:i/>
        </w:rPr>
        <w:t xml:space="preserve">Nat Rev Drug </w:t>
      </w:r>
      <w:proofErr w:type="spellStart"/>
      <w:r>
        <w:rPr>
          <w:rFonts w:ascii="Book Antiqua" w:hAnsi="Book Antiqua" w:cs="Book Antiqua"/>
          <w:i/>
        </w:rPr>
        <w:t>Discov</w:t>
      </w:r>
      <w:proofErr w:type="spellEnd"/>
      <w:r>
        <w:rPr>
          <w:rFonts w:ascii="Book Antiqua" w:hAnsi="Book Antiqua" w:cs="Book Antiqua"/>
        </w:rPr>
        <w:t xml:space="preserve"> 2014; </w:t>
      </w:r>
      <w:r>
        <w:rPr>
          <w:rFonts w:ascii="Book Antiqua" w:hAnsi="Book Antiqua" w:cs="Book Antiqua"/>
          <w:b/>
        </w:rPr>
        <w:t>13</w:t>
      </w:r>
      <w:r>
        <w:rPr>
          <w:rFonts w:ascii="Book Antiqua" w:hAnsi="Book Antiqua" w:cs="Book Antiqua"/>
        </w:rPr>
        <w:t>: 513-532 [PMID: 24981364 DOI: 10.1038/nrd4233]</w:t>
      </w:r>
    </w:p>
    <w:p w14:paraId="781EDDF5"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44 </w:t>
      </w:r>
      <w:proofErr w:type="spellStart"/>
      <w:r>
        <w:rPr>
          <w:rFonts w:ascii="Book Antiqua" w:hAnsi="Book Antiqua" w:cs="Book Antiqua"/>
          <w:b/>
        </w:rPr>
        <w:t>Cogdill</w:t>
      </w:r>
      <w:proofErr w:type="spellEnd"/>
      <w:r>
        <w:rPr>
          <w:rFonts w:ascii="Book Antiqua" w:hAnsi="Book Antiqua" w:cs="Book Antiqua"/>
          <w:b/>
        </w:rPr>
        <w:t xml:space="preserve"> AP</w:t>
      </w:r>
      <w:r>
        <w:rPr>
          <w:rFonts w:ascii="Book Antiqua" w:hAnsi="Book Antiqua" w:cs="Book Antiqua"/>
        </w:rPr>
        <w:t xml:space="preserve">, Andrews MC, </w:t>
      </w:r>
      <w:proofErr w:type="spellStart"/>
      <w:r>
        <w:rPr>
          <w:rFonts w:ascii="Book Antiqua" w:hAnsi="Book Antiqua" w:cs="Book Antiqua"/>
        </w:rPr>
        <w:t>Wargo</w:t>
      </w:r>
      <w:proofErr w:type="spellEnd"/>
      <w:r>
        <w:rPr>
          <w:rFonts w:ascii="Book Antiqua" w:hAnsi="Book Antiqua" w:cs="Book Antiqua"/>
        </w:rPr>
        <w:t xml:space="preserve"> JA. Hallmarks of response to immune checkpoint blockade. </w:t>
      </w:r>
      <w:r>
        <w:rPr>
          <w:rFonts w:ascii="Book Antiqua" w:hAnsi="Book Antiqua" w:cs="Book Antiqua"/>
          <w:i/>
        </w:rPr>
        <w:t>Br J Cancer</w:t>
      </w:r>
      <w:r>
        <w:rPr>
          <w:rFonts w:ascii="Book Antiqua" w:hAnsi="Book Antiqua" w:cs="Book Antiqua"/>
        </w:rPr>
        <w:t xml:space="preserve"> 2017; </w:t>
      </w:r>
      <w:r>
        <w:rPr>
          <w:rFonts w:ascii="Book Antiqua" w:hAnsi="Book Antiqua" w:cs="Book Antiqua"/>
          <w:b/>
        </w:rPr>
        <w:t>117</w:t>
      </w:r>
      <w:r>
        <w:rPr>
          <w:rFonts w:ascii="Book Antiqua" w:hAnsi="Book Antiqua" w:cs="Book Antiqua"/>
        </w:rPr>
        <w:t>: 1-7 [PMID: 28524159 DOI: 10.1038/bjc.2017.136]</w:t>
      </w:r>
    </w:p>
    <w:p w14:paraId="53360347"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45 </w:t>
      </w:r>
      <w:proofErr w:type="spellStart"/>
      <w:r>
        <w:rPr>
          <w:rFonts w:ascii="Book Antiqua" w:hAnsi="Book Antiqua" w:cs="Book Antiqua"/>
          <w:b/>
        </w:rPr>
        <w:t>Plaks</w:t>
      </w:r>
      <w:proofErr w:type="spellEnd"/>
      <w:r>
        <w:rPr>
          <w:rFonts w:ascii="Book Antiqua" w:hAnsi="Book Antiqua" w:cs="Book Antiqua"/>
          <w:b/>
        </w:rPr>
        <w:t xml:space="preserve"> V</w:t>
      </w:r>
      <w:r>
        <w:rPr>
          <w:rFonts w:ascii="Book Antiqua" w:hAnsi="Book Antiqua" w:cs="Book Antiqua"/>
        </w:rPr>
        <w:t xml:space="preserve">, Kong N, </w:t>
      </w:r>
      <w:proofErr w:type="spellStart"/>
      <w:r>
        <w:rPr>
          <w:rFonts w:ascii="Book Antiqua" w:hAnsi="Book Antiqua" w:cs="Book Antiqua"/>
        </w:rPr>
        <w:t>Werb</w:t>
      </w:r>
      <w:proofErr w:type="spellEnd"/>
      <w:r>
        <w:rPr>
          <w:rFonts w:ascii="Book Antiqua" w:hAnsi="Book Antiqua" w:cs="Book Antiqua"/>
        </w:rPr>
        <w:t xml:space="preserve"> Z. The cancer stem cell niche: how essential is the niche in regulating stemness of tumor cells? </w:t>
      </w:r>
      <w:r>
        <w:rPr>
          <w:rFonts w:ascii="Book Antiqua" w:hAnsi="Book Antiqua" w:cs="Book Antiqua"/>
          <w:i/>
        </w:rPr>
        <w:t>Cell Stem Cell</w:t>
      </w:r>
      <w:r>
        <w:rPr>
          <w:rFonts w:ascii="Book Antiqua" w:hAnsi="Book Antiqua" w:cs="Book Antiqua"/>
        </w:rPr>
        <w:t xml:space="preserve"> 2015; </w:t>
      </w:r>
      <w:r>
        <w:rPr>
          <w:rFonts w:ascii="Book Antiqua" w:hAnsi="Book Antiqua" w:cs="Book Antiqua"/>
          <w:b/>
        </w:rPr>
        <w:t>16</w:t>
      </w:r>
      <w:r>
        <w:rPr>
          <w:rFonts w:ascii="Book Antiqua" w:hAnsi="Book Antiqua" w:cs="Book Antiqua"/>
        </w:rPr>
        <w:t>: 225-238 [PMID: 25748930 DOI: 10.1016/j.stem.2015.02.015]</w:t>
      </w:r>
    </w:p>
    <w:p w14:paraId="5A289D9F"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46 </w:t>
      </w:r>
      <w:r>
        <w:rPr>
          <w:rFonts w:ascii="Book Antiqua" w:hAnsi="Book Antiqua" w:cs="Book Antiqua"/>
          <w:b/>
        </w:rPr>
        <w:t>Pan Q</w:t>
      </w:r>
      <w:r>
        <w:rPr>
          <w:rFonts w:ascii="Book Antiqua" w:hAnsi="Book Antiqua" w:cs="Book Antiqua"/>
        </w:rPr>
        <w:t xml:space="preserve">, Li Q, Liu S, Ning N, Zhang X, Xu Y, Chang AE, </w:t>
      </w:r>
      <w:proofErr w:type="spellStart"/>
      <w:r>
        <w:rPr>
          <w:rFonts w:ascii="Book Antiqua" w:hAnsi="Book Antiqua" w:cs="Book Antiqua"/>
        </w:rPr>
        <w:t>Wicha</w:t>
      </w:r>
      <w:proofErr w:type="spellEnd"/>
      <w:r>
        <w:rPr>
          <w:rFonts w:ascii="Book Antiqua" w:hAnsi="Book Antiqua" w:cs="Book Antiqua"/>
        </w:rPr>
        <w:t xml:space="preserve"> MS. Concise Review: Targeting Cancer Stem Cells Using Immunologic Approaches. </w:t>
      </w:r>
      <w:r>
        <w:rPr>
          <w:rFonts w:ascii="Book Antiqua" w:hAnsi="Book Antiqua" w:cs="Book Antiqua"/>
          <w:i/>
        </w:rPr>
        <w:t>Stem Cells</w:t>
      </w:r>
      <w:r>
        <w:rPr>
          <w:rFonts w:ascii="Book Antiqua" w:hAnsi="Book Antiqua" w:cs="Book Antiqua"/>
        </w:rPr>
        <w:t xml:space="preserve"> 2015; </w:t>
      </w:r>
      <w:r>
        <w:rPr>
          <w:rFonts w:ascii="Book Antiqua" w:hAnsi="Book Antiqua" w:cs="Book Antiqua"/>
          <w:b/>
        </w:rPr>
        <w:t>33</w:t>
      </w:r>
      <w:r>
        <w:rPr>
          <w:rFonts w:ascii="Book Antiqua" w:hAnsi="Book Antiqua" w:cs="Book Antiqua"/>
        </w:rPr>
        <w:t>: 2085-2092 [PMID: 25873269 DOI: 10.1002/stem.2039]</w:t>
      </w:r>
    </w:p>
    <w:p w14:paraId="6333CD01"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47 </w:t>
      </w:r>
      <w:r>
        <w:rPr>
          <w:rFonts w:ascii="Book Antiqua" w:hAnsi="Book Antiqua" w:cs="Book Antiqua"/>
          <w:b/>
        </w:rPr>
        <w:t>Huntington ND</w:t>
      </w:r>
      <w:r>
        <w:rPr>
          <w:rFonts w:ascii="Book Antiqua" w:hAnsi="Book Antiqua" w:cs="Book Antiqua"/>
        </w:rPr>
        <w:t xml:space="preserve">, </w:t>
      </w:r>
      <w:proofErr w:type="spellStart"/>
      <w:r>
        <w:rPr>
          <w:rFonts w:ascii="Book Antiqua" w:hAnsi="Book Antiqua" w:cs="Book Antiqua"/>
        </w:rPr>
        <w:t>Vosshenrich</w:t>
      </w:r>
      <w:proofErr w:type="spellEnd"/>
      <w:r>
        <w:rPr>
          <w:rFonts w:ascii="Book Antiqua" w:hAnsi="Book Antiqua" w:cs="Book Antiqua"/>
        </w:rPr>
        <w:t xml:space="preserve"> CA, Di Santo JP. Developmental pathways that generate natural-killer-cell diversity in mice and humans. </w:t>
      </w:r>
      <w:r>
        <w:rPr>
          <w:rFonts w:ascii="Book Antiqua" w:hAnsi="Book Antiqua" w:cs="Book Antiqua"/>
          <w:i/>
        </w:rPr>
        <w:t>Nat Rev Immunol</w:t>
      </w:r>
      <w:r>
        <w:rPr>
          <w:rFonts w:ascii="Book Antiqua" w:hAnsi="Book Antiqua" w:cs="Book Antiqua"/>
        </w:rPr>
        <w:t xml:space="preserve"> 2007; </w:t>
      </w:r>
      <w:r>
        <w:rPr>
          <w:rFonts w:ascii="Book Antiqua" w:hAnsi="Book Antiqua" w:cs="Book Antiqua"/>
          <w:b/>
        </w:rPr>
        <w:t>7</w:t>
      </w:r>
      <w:r>
        <w:rPr>
          <w:rFonts w:ascii="Book Antiqua" w:hAnsi="Book Antiqua" w:cs="Book Antiqua"/>
        </w:rPr>
        <w:t>: 703-714 [PMID: 17717540 DOI: 10.1038/nri2154]</w:t>
      </w:r>
    </w:p>
    <w:p w14:paraId="554C7CF3"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48 </w:t>
      </w:r>
      <w:proofErr w:type="spellStart"/>
      <w:r>
        <w:rPr>
          <w:rFonts w:ascii="Book Antiqua" w:hAnsi="Book Antiqua" w:cs="Book Antiqua"/>
          <w:b/>
        </w:rPr>
        <w:t>Vivier</w:t>
      </w:r>
      <w:proofErr w:type="spellEnd"/>
      <w:r>
        <w:rPr>
          <w:rFonts w:ascii="Book Antiqua" w:hAnsi="Book Antiqua" w:cs="Book Antiqua"/>
          <w:b/>
        </w:rPr>
        <w:t xml:space="preserve"> E</w:t>
      </w:r>
      <w:r>
        <w:rPr>
          <w:rFonts w:ascii="Book Antiqua" w:hAnsi="Book Antiqua" w:cs="Book Antiqua"/>
        </w:rPr>
        <w:t xml:space="preserve">, </w:t>
      </w:r>
      <w:proofErr w:type="spellStart"/>
      <w:r>
        <w:rPr>
          <w:rFonts w:ascii="Book Antiqua" w:hAnsi="Book Antiqua" w:cs="Book Antiqua"/>
        </w:rPr>
        <w:t>Tomasello</w:t>
      </w:r>
      <w:proofErr w:type="spellEnd"/>
      <w:r>
        <w:rPr>
          <w:rFonts w:ascii="Book Antiqua" w:hAnsi="Book Antiqua" w:cs="Book Antiqua"/>
        </w:rPr>
        <w:t xml:space="preserve"> E, </w:t>
      </w:r>
      <w:proofErr w:type="spellStart"/>
      <w:r>
        <w:rPr>
          <w:rFonts w:ascii="Book Antiqua" w:hAnsi="Book Antiqua" w:cs="Book Antiqua"/>
        </w:rPr>
        <w:t>Baratin</w:t>
      </w:r>
      <w:proofErr w:type="spellEnd"/>
      <w:r>
        <w:rPr>
          <w:rFonts w:ascii="Book Antiqua" w:hAnsi="Book Antiqua" w:cs="Book Antiqua"/>
        </w:rPr>
        <w:t xml:space="preserve"> M, </w:t>
      </w:r>
      <w:proofErr w:type="spellStart"/>
      <w:r>
        <w:rPr>
          <w:rFonts w:ascii="Book Antiqua" w:hAnsi="Book Antiqua" w:cs="Book Antiqua"/>
        </w:rPr>
        <w:t>Walzer</w:t>
      </w:r>
      <w:proofErr w:type="spellEnd"/>
      <w:r>
        <w:rPr>
          <w:rFonts w:ascii="Book Antiqua" w:hAnsi="Book Antiqua" w:cs="Book Antiqua"/>
        </w:rPr>
        <w:t xml:space="preserve"> T, </w:t>
      </w:r>
      <w:proofErr w:type="spellStart"/>
      <w:r>
        <w:rPr>
          <w:rFonts w:ascii="Book Antiqua" w:hAnsi="Book Antiqua" w:cs="Book Antiqua"/>
        </w:rPr>
        <w:t>Ugolini</w:t>
      </w:r>
      <w:proofErr w:type="spellEnd"/>
      <w:r>
        <w:rPr>
          <w:rFonts w:ascii="Book Antiqua" w:hAnsi="Book Antiqua" w:cs="Book Antiqua"/>
        </w:rPr>
        <w:t xml:space="preserve"> S. Functions of natural killer cells. </w:t>
      </w:r>
      <w:r>
        <w:rPr>
          <w:rFonts w:ascii="Book Antiqua" w:hAnsi="Book Antiqua" w:cs="Book Antiqua"/>
          <w:i/>
        </w:rPr>
        <w:t>Nat Immunol</w:t>
      </w:r>
      <w:r>
        <w:rPr>
          <w:rFonts w:ascii="Book Antiqua" w:hAnsi="Book Antiqua" w:cs="Book Antiqua"/>
        </w:rPr>
        <w:t xml:space="preserve"> 2008; </w:t>
      </w:r>
      <w:r>
        <w:rPr>
          <w:rFonts w:ascii="Book Antiqua" w:hAnsi="Book Antiqua" w:cs="Book Antiqua"/>
          <w:b/>
        </w:rPr>
        <w:t>9</w:t>
      </w:r>
      <w:r>
        <w:rPr>
          <w:rFonts w:ascii="Book Antiqua" w:hAnsi="Book Antiqua" w:cs="Book Antiqua"/>
        </w:rPr>
        <w:t>: 503-510 [PMID: 18425107 DOI: 10.1038/ni1582]</w:t>
      </w:r>
    </w:p>
    <w:p w14:paraId="72624B18"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49 </w:t>
      </w:r>
      <w:r>
        <w:rPr>
          <w:rFonts w:ascii="Book Antiqua" w:hAnsi="Book Antiqua" w:cs="Book Antiqua"/>
          <w:b/>
        </w:rPr>
        <w:t>Martinet L</w:t>
      </w:r>
      <w:r>
        <w:rPr>
          <w:rFonts w:ascii="Book Antiqua" w:hAnsi="Book Antiqua" w:cs="Book Antiqua"/>
        </w:rPr>
        <w:t xml:space="preserve">, Smyth MJ. Balancing natural killer cell activation through paired receptors. </w:t>
      </w:r>
      <w:r>
        <w:rPr>
          <w:rFonts w:ascii="Book Antiqua" w:hAnsi="Book Antiqua" w:cs="Book Antiqua"/>
          <w:i/>
        </w:rPr>
        <w:t>Nat Rev Immunol</w:t>
      </w:r>
      <w:r>
        <w:rPr>
          <w:rFonts w:ascii="Book Antiqua" w:hAnsi="Book Antiqua" w:cs="Book Antiqua"/>
        </w:rPr>
        <w:t xml:space="preserve"> 2015; </w:t>
      </w:r>
      <w:r>
        <w:rPr>
          <w:rFonts w:ascii="Book Antiqua" w:hAnsi="Book Antiqua" w:cs="Book Antiqua"/>
          <w:b/>
        </w:rPr>
        <w:t>15</w:t>
      </w:r>
      <w:r>
        <w:rPr>
          <w:rFonts w:ascii="Book Antiqua" w:hAnsi="Book Antiqua" w:cs="Book Antiqua"/>
        </w:rPr>
        <w:t>: 243-254 [PMID: 25743219 DOI: 10.1038/nri3799]</w:t>
      </w:r>
    </w:p>
    <w:p w14:paraId="3FE7C93C"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50 </w:t>
      </w:r>
      <w:r>
        <w:rPr>
          <w:rFonts w:ascii="Book Antiqua" w:hAnsi="Book Antiqua" w:cs="Book Antiqua"/>
          <w:b/>
        </w:rPr>
        <w:t>Yokoyama WM</w:t>
      </w:r>
      <w:r>
        <w:rPr>
          <w:rFonts w:ascii="Book Antiqua" w:hAnsi="Book Antiqua" w:cs="Book Antiqua"/>
        </w:rPr>
        <w:t xml:space="preserve">, </w:t>
      </w:r>
      <w:proofErr w:type="spellStart"/>
      <w:r>
        <w:rPr>
          <w:rFonts w:ascii="Book Antiqua" w:hAnsi="Book Antiqua" w:cs="Book Antiqua"/>
        </w:rPr>
        <w:t>Plougastel</w:t>
      </w:r>
      <w:proofErr w:type="spellEnd"/>
      <w:r>
        <w:rPr>
          <w:rFonts w:ascii="Book Antiqua" w:hAnsi="Book Antiqua" w:cs="Book Antiqua"/>
        </w:rPr>
        <w:t xml:space="preserve"> BF. Immune functions encoded by the natural killer gene complex. </w:t>
      </w:r>
      <w:r>
        <w:rPr>
          <w:rFonts w:ascii="Book Antiqua" w:hAnsi="Book Antiqua" w:cs="Book Antiqua"/>
          <w:i/>
        </w:rPr>
        <w:t>Nat Rev Immunol</w:t>
      </w:r>
      <w:r>
        <w:rPr>
          <w:rFonts w:ascii="Book Antiqua" w:hAnsi="Book Antiqua" w:cs="Book Antiqua"/>
        </w:rPr>
        <w:t xml:space="preserve"> 2003; </w:t>
      </w:r>
      <w:r>
        <w:rPr>
          <w:rFonts w:ascii="Book Antiqua" w:hAnsi="Book Antiqua" w:cs="Book Antiqua"/>
          <w:b/>
        </w:rPr>
        <w:t>3</w:t>
      </w:r>
      <w:r>
        <w:rPr>
          <w:rFonts w:ascii="Book Antiqua" w:hAnsi="Book Antiqua" w:cs="Book Antiqua"/>
        </w:rPr>
        <w:t>: 304-316 [PMID: 12669021 DOI: 10.1038/nri1055]</w:t>
      </w:r>
    </w:p>
    <w:p w14:paraId="3A1FE3D4"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51 </w:t>
      </w:r>
      <w:r>
        <w:rPr>
          <w:rFonts w:ascii="Book Antiqua" w:hAnsi="Book Antiqua" w:cs="Book Antiqua"/>
          <w:b/>
        </w:rPr>
        <w:t>Lanier LL</w:t>
      </w:r>
      <w:r>
        <w:rPr>
          <w:rFonts w:ascii="Book Antiqua" w:hAnsi="Book Antiqua" w:cs="Book Antiqua"/>
        </w:rPr>
        <w:t xml:space="preserve">. NK cell recognition. </w:t>
      </w:r>
      <w:proofErr w:type="spellStart"/>
      <w:r>
        <w:rPr>
          <w:rFonts w:ascii="Book Antiqua" w:hAnsi="Book Antiqua" w:cs="Book Antiqua"/>
          <w:i/>
        </w:rPr>
        <w:t>Annu</w:t>
      </w:r>
      <w:proofErr w:type="spellEnd"/>
      <w:r>
        <w:rPr>
          <w:rFonts w:ascii="Book Antiqua" w:hAnsi="Book Antiqua" w:cs="Book Antiqua"/>
          <w:i/>
        </w:rPr>
        <w:t xml:space="preserve"> Rev </w:t>
      </w:r>
      <w:proofErr w:type="spellStart"/>
      <w:r>
        <w:rPr>
          <w:rFonts w:ascii="Book Antiqua" w:hAnsi="Book Antiqua" w:cs="Book Antiqua"/>
          <w:i/>
        </w:rPr>
        <w:t>Immunol</w:t>
      </w:r>
      <w:proofErr w:type="spellEnd"/>
      <w:r>
        <w:rPr>
          <w:rFonts w:ascii="Book Antiqua" w:hAnsi="Book Antiqua" w:cs="Book Antiqua"/>
        </w:rPr>
        <w:t xml:space="preserve"> 2005; </w:t>
      </w:r>
      <w:r>
        <w:rPr>
          <w:rFonts w:ascii="Book Antiqua" w:hAnsi="Book Antiqua" w:cs="Book Antiqua"/>
          <w:b/>
        </w:rPr>
        <w:t>23</w:t>
      </w:r>
      <w:r>
        <w:rPr>
          <w:rFonts w:ascii="Book Antiqua" w:hAnsi="Book Antiqua" w:cs="Book Antiqua"/>
        </w:rPr>
        <w:t>: 225-274 [PMID: 15771571 DOI: 10.1146/annurev.immunol.23.021704.115526]</w:t>
      </w:r>
    </w:p>
    <w:p w14:paraId="74741E78"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52 </w:t>
      </w:r>
      <w:proofErr w:type="spellStart"/>
      <w:r>
        <w:rPr>
          <w:rFonts w:ascii="Book Antiqua" w:hAnsi="Book Antiqua" w:cs="Book Antiqua"/>
          <w:b/>
        </w:rPr>
        <w:t>Castriconi</w:t>
      </w:r>
      <w:proofErr w:type="spellEnd"/>
      <w:r>
        <w:rPr>
          <w:rFonts w:ascii="Book Antiqua" w:hAnsi="Book Antiqua" w:cs="Book Antiqua"/>
          <w:b/>
        </w:rPr>
        <w:t xml:space="preserve"> R</w:t>
      </w:r>
      <w:r>
        <w:rPr>
          <w:rFonts w:ascii="Book Antiqua" w:hAnsi="Book Antiqua" w:cs="Book Antiqua"/>
        </w:rPr>
        <w:t xml:space="preserve">, </w:t>
      </w:r>
      <w:proofErr w:type="spellStart"/>
      <w:r>
        <w:rPr>
          <w:rFonts w:ascii="Book Antiqua" w:hAnsi="Book Antiqua" w:cs="Book Antiqua"/>
        </w:rPr>
        <w:t>Daga</w:t>
      </w:r>
      <w:proofErr w:type="spellEnd"/>
      <w:r>
        <w:rPr>
          <w:rFonts w:ascii="Book Antiqua" w:hAnsi="Book Antiqua" w:cs="Book Antiqua"/>
        </w:rPr>
        <w:t xml:space="preserve"> A, </w:t>
      </w:r>
      <w:proofErr w:type="spellStart"/>
      <w:r>
        <w:rPr>
          <w:rFonts w:ascii="Book Antiqua" w:hAnsi="Book Antiqua" w:cs="Book Antiqua"/>
        </w:rPr>
        <w:t>Dondero</w:t>
      </w:r>
      <w:proofErr w:type="spellEnd"/>
      <w:r>
        <w:rPr>
          <w:rFonts w:ascii="Book Antiqua" w:hAnsi="Book Antiqua" w:cs="Book Antiqua"/>
        </w:rPr>
        <w:t xml:space="preserve"> A, </w:t>
      </w:r>
      <w:proofErr w:type="spellStart"/>
      <w:r>
        <w:rPr>
          <w:rFonts w:ascii="Book Antiqua" w:hAnsi="Book Antiqua" w:cs="Book Antiqua"/>
        </w:rPr>
        <w:t>Zona</w:t>
      </w:r>
      <w:proofErr w:type="spellEnd"/>
      <w:r>
        <w:rPr>
          <w:rFonts w:ascii="Book Antiqua" w:hAnsi="Book Antiqua" w:cs="Book Antiqua"/>
        </w:rPr>
        <w:t xml:space="preserve"> G, </w:t>
      </w:r>
      <w:proofErr w:type="spellStart"/>
      <w:r>
        <w:rPr>
          <w:rFonts w:ascii="Book Antiqua" w:hAnsi="Book Antiqua" w:cs="Book Antiqua"/>
        </w:rPr>
        <w:t>Poliani</w:t>
      </w:r>
      <w:proofErr w:type="spellEnd"/>
      <w:r>
        <w:rPr>
          <w:rFonts w:ascii="Book Antiqua" w:hAnsi="Book Antiqua" w:cs="Book Antiqua"/>
        </w:rPr>
        <w:t xml:space="preserve"> PL, </w:t>
      </w:r>
      <w:proofErr w:type="spellStart"/>
      <w:r>
        <w:rPr>
          <w:rFonts w:ascii="Book Antiqua" w:hAnsi="Book Antiqua" w:cs="Book Antiqua"/>
        </w:rPr>
        <w:t>Melotti</w:t>
      </w:r>
      <w:proofErr w:type="spellEnd"/>
      <w:r>
        <w:rPr>
          <w:rFonts w:ascii="Book Antiqua" w:hAnsi="Book Antiqua" w:cs="Book Antiqua"/>
        </w:rPr>
        <w:t xml:space="preserve"> A, </w:t>
      </w:r>
      <w:proofErr w:type="spellStart"/>
      <w:r>
        <w:rPr>
          <w:rFonts w:ascii="Book Antiqua" w:hAnsi="Book Antiqua" w:cs="Book Antiqua"/>
        </w:rPr>
        <w:t>Griffero</w:t>
      </w:r>
      <w:proofErr w:type="spellEnd"/>
      <w:r>
        <w:rPr>
          <w:rFonts w:ascii="Book Antiqua" w:hAnsi="Book Antiqua" w:cs="Book Antiqua"/>
        </w:rPr>
        <w:t xml:space="preserve"> F, </w:t>
      </w:r>
      <w:proofErr w:type="spellStart"/>
      <w:r>
        <w:rPr>
          <w:rFonts w:ascii="Book Antiqua" w:hAnsi="Book Antiqua" w:cs="Book Antiqua"/>
        </w:rPr>
        <w:t>Marubbi</w:t>
      </w:r>
      <w:proofErr w:type="spellEnd"/>
      <w:r>
        <w:rPr>
          <w:rFonts w:ascii="Book Antiqua" w:hAnsi="Book Antiqua" w:cs="Book Antiqua"/>
        </w:rPr>
        <w:t xml:space="preserve"> D, </w:t>
      </w:r>
      <w:proofErr w:type="spellStart"/>
      <w:r>
        <w:rPr>
          <w:rFonts w:ascii="Book Antiqua" w:hAnsi="Book Antiqua" w:cs="Book Antiqua"/>
        </w:rPr>
        <w:t>Spaziante</w:t>
      </w:r>
      <w:proofErr w:type="spellEnd"/>
      <w:r>
        <w:rPr>
          <w:rFonts w:ascii="Book Antiqua" w:hAnsi="Book Antiqua" w:cs="Book Antiqua"/>
        </w:rPr>
        <w:t xml:space="preserve"> R, </w:t>
      </w:r>
      <w:proofErr w:type="spellStart"/>
      <w:r>
        <w:rPr>
          <w:rFonts w:ascii="Book Antiqua" w:hAnsi="Book Antiqua" w:cs="Book Antiqua"/>
        </w:rPr>
        <w:t>Bellora</w:t>
      </w:r>
      <w:proofErr w:type="spellEnd"/>
      <w:r>
        <w:rPr>
          <w:rFonts w:ascii="Book Antiqua" w:hAnsi="Book Antiqua" w:cs="Book Antiqua"/>
        </w:rPr>
        <w:t xml:space="preserve"> F, </w:t>
      </w:r>
      <w:proofErr w:type="spellStart"/>
      <w:r>
        <w:rPr>
          <w:rFonts w:ascii="Book Antiqua" w:hAnsi="Book Antiqua" w:cs="Book Antiqua"/>
        </w:rPr>
        <w:t>Moretta</w:t>
      </w:r>
      <w:proofErr w:type="spellEnd"/>
      <w:r>
        <w:rPr>
          <w:rFonts w:ascii="Book Antiqua" w:hAnsi="Book Antiqua" w:cs="Book Antiqua"/>
        </w:rPr>
        <w:t xml:space="preserve"> L, </w:t>
      </w:r>
      <w:proofErr w:type="spellStart"/>
      <w:r>
        <w:rPr>
          <w:rFonts w:ascii="Book Antiqua" w:hAnsi="Book Antiqua" w:cs="Book Antiqua"/>
        </w:rPr>
        <w:t>Moretta</w:t>
      </w:r>
      <w:proofErr w:type="spellEnd"/>
      <w:r>
        <w:rPr>
          <w:rFonts w:ascii="Book Antiqua" w:hAnsi="Book Antiqua" w:cs="Book Antiqua"/>
        </w:rPr>
        <w:t xml:space="preserve"> A, Corte G, </w:t>
      </w:r>
      <w:proofErr w:type="spellStart"/>
      <w:r>
        <w:rPr>
          <w:rFonts w:ascii="Book Antiqua" w:hAnsi="Book Antiqua" w:cs="Book Antiqua"/>
        </w:rPr>
        <w:t>Bottino</w:t>
      </w:r>
      <w:proofErr w:type="spellEnd"/>
      <w:r>
        <w:rPr>
          <w:rFonts w:ascii="Book Antiqua" w:hAnsi="Book Antiqua" w:cs="Book Antiqua"/>
        </w:rPr>
        <w:t xml:space="preserve"> C. NK cells recognize and kill human glioblastoma cells with stem cell-like properties. </w:t>
      </w:r>
      <w:r>
        <w:rPr>
          <w:rFonts w:ascii="Book Antiqua" w:hAnsi="Book Antiqua" w:cs="Book Antiqua"/>
          <w:i/>
        </w:rPr>
        <w:t>J Immunol</w:t>
      </w:r>
      <w:r>
        <w:rPr>
          <w:rFonts w:ascii="Book Antiqua" w:hAnsi="Book Antiqua" w:cs="Book Antiqua"/>
        </w:rPr>
        <w:t xml:space="preserve"> 2009; </w:t>
      </w:r>
      <w:r>
        <w:rPr>
          <w:rFonts w:ascii="Book Antiqua" w:hAnsi="Book Antiqua" w:cs="Book Antiqua"/>
          <w:b/>
        </w:rPr>
        <w:t>182</w:t>
      </w:r>
      <w:r>
        <w:rPr>
          <w:rFonts w:ascii="Book Antiqua" w:hAnsi="Book Antiqua" w:cs="Book Antiqua"/>
        </w:rPr>
        <w:t>: 3530-3539 [PMID: 19265131 DOI: 10.4049/jimmunol.0802845]</w:t>
      </w:r>
    </w:p>
    <w:p w14:paraId="25C1D55C"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lastRenderedPageBreak/>
        <w:t xml:space="preserve">53 </w:t>
      </w:r>
      <w:r>
        <w:rPr>
          <w:rFonts w:ascii="Book Antiqua" w:hAnsi="Book Antiqua" w:cs="Book Antiqua"/>
          <w:b/>
        </w:rPr>
        <w:t>Tseng HC</w:t>
      </w:r>
      <w:r>
        <w:rPr>
          <w:rFonts w:ascii="Book Antiqua" w:hAnsi="Book Antiqua" w:cs="Book Antiqua"/>
        </w:rPr>
        <w:t xml:space="preserve">, </w:t>
      </w:r>
      <w:proofErr w:type="spellStart"/>
      <w:r>
        <w:rPr>
          <w:rFonts w:ascii="Book Antiqua" w:hAnsi="Book Antiqua" w:cs="Book Antiqua"/>
        </w:rPr>
        <w:t>Arasteh</w:t>
      </w:r>
      <w:proofErr w:type="spellEnd"/>
      <w:r>
        <w:rPr>
          <w:rFonts w:ascii="Book Antiqua" w:hAnsi="Book Antiqua" w:cs="Book Antiqua"/>
        </w:rPr>
        <w:t xml:space="preserve"> A, </w:t>
      </w:r>
      <w:proofErr w:type="spellStart"/>
      <w:r>
        <w:rPr>
          <w:rFonts w:ascii="Book Antiqua" w:hAnsi="Book Antiqua" w:cs="Book Antiqua"/>
        </w:rPr>
        <w:t>Paranjpe</w:t>
      </w:r>
      <w:proofErr w:type="spellEnd"/>
      <w:r>
        <w:rPr>
          <w:rFonts w:ascii="Book Antiqua" w:hAnsi="Book Antiqua" w:cs="Book Antiqua"/>
        </w:rPr>
        <w:t xml:space="preserve"> A, </w:t>
      </w:r>
      <w:proofErr w:type="spellStart"/>
      <w:r>
        <w:rPr>
          <w:rFonts w:ascii="Book Antiqua" w:hAnsi="Book Antiqua" w:cs="Book Antiqua"/>
        </w:rPr>
        <w:t>Teruel</w:t>
      </w:r>
      <w:proofErr w:type="spellEnd"/>
      <w:r>
        <w:rPr>
          <w:rFonts w:ascii="Book Antiqua" w:hAnsi="Book Antiqua" w:cs="Book Antiqua"/>
        </w:rPr>
        <w:t xml:space="preserve"> A, Yang W, </w:t>
      </w:r>
      <w:proofErr w:type="spellStart"/>
      <w:r>
        <w:rPr>
          <w:rFonts w:ascii="Book Antiqua" w:hAnsi="Book Antiqua" w:cs="Book Antiqua"/>
        </w:rPr>
        <w:t>Behel</w:t>
      </w:r>
      <w:proofErr w:type="spellEnd"/>
      <w:r>
        <w:rPr>
          <w:rFonts w:ascii="Book Antiqua" w:hAnsi="Book Antiqua" w:cs="Book Antiqua"/>
        </w:rPr>
        <w:t xml:space="preserve"> A, Alva JA, Walter G, Head C, Ishikawa TO, </w:t>
      </w:r>
      <w:proofErr w:type="spellStart"/>
      <w:r>
        <w:rPr>
          <w:rFonts w:ascii="Book Antiqua" w:hAnsi="Book Antiqua" w:cs="Book Antiqua"/>
        </w:rPr>
        <w:t>Herschman</w:t>
      </w:r>
      <w:proofErr w:type="spellEnd"/>
      <w:r>
        <w:rPr>
          <w:rFonts w:ascii="Book Antiqua" w:hAnsi="Book Antiqua" w:cs="Book Antiqua"/>
        </w:rPr>
        <w:t xml:space="preserve"> HR, </w:t>
      </w:r>
      <w:proofErr w:type="spellStart"/>
      <w:r>
        <w:rPr>
          <w:rFonts w:ascii="Book Antiqua" w:hAnsi="Book Antiqua" w:cs="Book Antiqua"/>
        </w:rPr>
        <w:t>Cacalano</w:t>
      </w:r>
      <w:proofErr w:type="spellEnd"/>
      <w:r>
        <w:rPr>
          <w:rFonts w:ascii="Book Antiqua" w:hAnsi="Book Antiqua" w:cs="Book Antiqua"/>
        </w:rPr>
        <w:t xml:space="preserve"> N, Pyle AD, Park NH, Jewett A. Increased lysis of stem cells but not their differentiated cells by natural killer cells; de-differentiation or reprogramming activates NK cells. </w:t>
      </w:r>
      <w:proofErr w:type="spellStart"/>
      <w:r>
        <w:rPr>
          <w:rFonts w:ascii="Book Antiqua" w:hAnsi="Book Antiqua" w:cs="Book Antiqua"/>
          <w:i/>
        </w:rPr>
        <w:t>PLoS</w:t>
      </w:r>
      <w:proofErr w:type="spellEnd"/>
      <w:r>
        <w:rPr>
          <w:rFonts w:ascii="Book Antiqua" w:hAnsi="Book Antiqua" w:cs="Book Antiqua"/>
          <w:i/>
        </w:rPr>
        <w:t xml:space="preserve"> One</w:t>
      </w:r>
      <w:r>
        <w:rPr>
          <w:rFonts w:ascii="Book Antiqua" w:hAnsi="Book Antiqua" w:cs="Book Antiqua"/>
        </w:rPr>
        <w:t xml:space="preserve"> 2010; </w:t>
      </w:r>
      <w:r>
        <w:rPr>
          <w:rFonts w:ascii="Book Antiqua" w:hAnsi="Book Antiqua" w:cs="Book Antiqua"/>
          <w:b/>
        </w:rPr>
        <w:t>5</w:t>
      </w:r>
      <w:r>
        <w:rPr>
          <w:rFonts w:ascii="Book Antiqua" w:hAnsi="Book Antiqua" w:cs="Book Antiqua"/>
        </w:rPr>
        <w:t>: e11590 [PMID: 20661281 DOI: 10.1371/journal.pone.0011590]</w:t>
      </w:r>
    </w:p>
    <w:p w14:paraId="1822F654"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54 </w:t>
      </w:r>
      <w:proofErr w:type="spellStart"/>
      <w:r>
        <w:rPr>
          <w:rFonts w:ascii="Book Antiqua" w:hAnsi="Book Antiqua" w:cs="Book Antiqua"/>
          <w:b/>
        </w:rPr>
        <w:t>Tallerico</w:t>
      </w:r>
      <w:proofErr w:type="spellEnd"/>
      <w:r>
        <w:rPr>
          <w:rFonts w:ascii="Book Antiqua" w:hAnsi="Book Antiqua" w:cs="Book Antiqua"/>
          <w:b/>
        </w:rPr>
        <w:t xml:space="preserve"> R</w:t>
      </w:r>
      <w:r>
        <w:rPr>
          <w:rFonts w:ascii="Book Antiqua" w:hAnsi="Book Antiqua" w:cs="Book Antiqua"/>
        </w:rPr>
        <w:t xml:space="preserve">, </w:t>
      </w:r>
      <w:proofErr w:type="spellStart"/>
      <w:r>
        <w:rPr>
          <w:rFonts w:ascii="Book Antiqua" w:hAnsi="Book Antiqua" w:cs="Book Antiqua"/>
        </w:rPr>
        <w:t>Todaro</w:t>
      </w:r>
      <w:proofErr w:type="spellEnd"/>
      <w:r>
        <w:rPr>
          <w:rFonts w:ascii="Book Antiqua" w:hAnsi="Book Antiqua" w:cs="Book Antiqua"/>
        </w:rPr>
        <w:t xml:space="preserve"> M, Di Franco S, </w:t>
      </w:r>
      <w:proofErr w:type="spellStart"/>
      <w:r>
        <w:rPr>
          <w:rFonts w:ascii="Book Antiqua" w:hAnsi="Book Antiqua" w:cs="Book Antiqua"/>
        </w:rPr>
        <w:t>Maccalli</w:t>
      </w:r>
      <w:proofErr w:type="spellEnd"/>
      <w:r>
        <w:rPr>
          <w:rFonts w:ascii="Book Antiqua" w:hAnsi="Book Antiqua" w:cs="Book Antiqua"/>
        </w:rPr>
        <w:t xml:space="preserve"> C, </w:t>
      </w:r>
      <w:proofErr w:type="spellStart"/>
      <w:r>
        <w:rPr>
          <w:rFonts w:ascii="Book Antiqua" w:hAnsi="Book Antiqua" w:cs="Book Antiqua"/>
        </w:rPr>
        <w:t>Garofalo</w:t>
      </w:r>
      <w:proofErr w:type="spellEnd"/>
      <w:r>
        <w:rPr>
          <w:rFonts w:ascii="Book Antiqua" w:hAnsi="Book Antiqua" w:cs="Book Antiqua"/>
        </w:rPr>
        <w:t xml:space="preserve"> C, </w:t>
      </w:r>
      <w:proofErr w:type="spellStart"/>
      <w:r>
        <w:rPr>
          <w:rFonts w:ascii="Book Antiqua" w:hAnsi="Book Antiqua" w:cs="Book Antiqua"/>
        </w:rPr>
        <w:t>Sottile</w:t>
      </w:r>
      <w:proofErr w:type="spellEnd"/>
      <w:r>
        <w:rPr>
          <w:rFonts w:ascii="Book Antiqua" w:hAnsi="Book Antiqua" w:cs="Book Antiqua"/>
        </w:rPr>
        <w:t xml:space="preserve"> R, </w:t>
      </w:r>
      <w:proofErr w:type="spellStart"/>
      <w:r>
        <w:rPr>
          <w:rFonts w:ascii="Book Antiqua" w:hAnsi="Book Antiqua" w:cs="Book Antiqua"/>
        </w:rPr>
        <w:t>Palmieri</w:t>
      </w:r>
      <w:proofErr w:type="spellEnd"/>
      <w:r>
        <w:rPr>
          <w:rFonts w:ascii="Book Antiqua" w:hAnsi="Book Antiqua" w:cs="Book Antiqua"/>
        </w:rPr>
        <w:t xml:space="preserve"> C, </w:t>
      </w:r>
      <w:proofErr w:type="spellStart"/>
      <w:r>
        <w:rPr>
          <w:rFonts w:ascii="Book Antiqua" w:hAnsi="Book Antiqua" w:cs="Book Antiqua"/>
        </w:rPr>
        <w:t>Tirinato</w:t>
      </w:r>
      <w:proofErr w:type="spellEnd"/>
      <w:r>
        <w:rPr>
          <w:rFonts w:ascii="Book Antiqua" w:hAnsi="Book Antiqua" w:cs="Book Antiqua"/>
        </w:rPr>
        <w:t xml:space="preserve"> L, </w:t>
      </w:r>
      <w:proofErr w:type="spellStart"/>
      <w:r>
        <w:rPr>
          <w:rFonts w:ascii="Book Antiqua" w:hAnsi="Book Antiqua" w:cs="Book Antiqua"/>
        </w:rPr>
        <w:t>Pangigadde</w:t>
      </w:r>
      <w:proofErr w:type="spellEnd"/>
      <w:r>
        <w:rPr>
          <w:rFonts w:ascii="Book Antiqua" w:hAnsi="Book Antiqua" w:cs="Book Antiqua"/>
        </w:rPr>
        <w:t xml:space="preserve"> PN, La </w:t>
      </w:r>
      <w:proofErr w:type="spellStart"/>
      <w:r>
        <w:rPr>
          <w:rFonts w:ascii="Book Antiqua" w:hAnsi="Book Antiqua" w:cs="Book Antiqua"/>
        </w:rPr>
        <w:t>Rocca</w:t>
      </w:r>
      <w:proofErr w:type="spellEnd"/>
      <w:r>
        <w:rPr>
          <w:rFonts w:ascii="Book Antiqua" w:hAnsi="Book Antiqua" w:cs="Book Antiqua"/>
        </w:rPr>
        <w:t xml:space="preserve"> R, </w:t>
      </w:r>
      <w:proofErr w:type="spellStart"/>
      <w:r>
        <w:rPr>
          <w:rFonts w:ascii="Book Antiqua" w:hAnsi="Book Antiqua" w:cs="Book Antiqua"/>
        </w:rPr>
        <w:t>Mandelboim</w:t>
      </w:r>
      <w:proofErr w:type="spellEnd"/>
      <w:r>
        <w:rPr>
          <w:rFonts w:ascii="Book Antiqua" w:hAnsi="Book Antiqua" w:cs="Book Antiqua"/>
        </w:rPr>
        <w:t xml:space="preserve"> O, </w:t>
      </w:r>
      <w:proofErr w:type="spellStart"/>
      <w:r>
        <w:rPr>
          <w:rFonts w:ascii="Book Antiqua" w:hAnsi="Book Antiqua" w:cs="Book Antiqua"/>
        </w:rPr>
        <w:t>Stassi</w:t>
      </w:r>
      <w:proofErr w:type="spellEnd"/>
      <w:r>
        <w:rPr>
          <w:rFonts w:ascii="Book Antiqua" w:hAnsi="Book Antiqua" w:cs="Book Antiqua"/>
        </w:rPr>
        <w:t xml:space="preserve"> G, Di </w:t>
      </w:r>
      <w:proofErr w:type="spellStart"/>
      <w:r>
        <w:rPr>
          <w:rFonts w:ascii="Book Antiqua" w:hAnsi="Book Antiqua" w:cs="Book Antiqua"/>
        </w:rPr>
        <w:t>Fabrizio</w:t>
      </w:r>
      <w:proofErr w:type="spellEnd"/>
      <w:r>
        <w:rPr>
          <w:rFonts w:ascii="Book Antiqua" w:hAnsi="Book Antiqua" w:cs="Book Antiqua"/>
        </w:rPr>
        <w:t xml:space="preserve"> E, </w:t>
      </w:r>
      <w:proofErr w:type="spellStart"/>
      <w:r>
        <w:rPr>
          <w:rFonts w:ascii="Book Antiqua" w:hAnsi="Book Antiqua" w:cs="Book Antiqua"/>
        </w:rPr>
        <w:t>Parmiani</w:t>
      </w:r>
      <w:proofErr w:type="spellEnd"/>
      <w:r>
        <w:rPr>
          <w:rFonts w:ascii="Book Antiqua" w:hAnsi="Book Antiqua" w:cs="Book Antiqua"/>
        </w:rPr>
        <w:t xml:space="preserve"> G, </w:t>
      </w:r>
      <w:proofErr w:type="spellStart"/>
      <w:r>
        <w:rPr>
          <w:rFonts w:ascii="Book Antiqua" w:hAnsi="Book Antiqua" w:cs="Book Antiqua"/>
        </w:rPr>
        <w:t>Moretta</w:t>
      </w:r>
      <w:proofErr w:type="spellEnd"/>
      <w:r>
        <w:rPr>
          <w:rFonts w:ascii="Book Antiqua" w:hAnsi="Book Antiqua" w:cs="Book Antiqua"/>
        </w:rPr>
        <w:t xml:space="preserve"> A, </w:t>
      </w:r>
      <w:proofErr w:type="spellStart"/>
      <w:r>
        <w:rPr>
          <w:rFonts w:ascii="Book Antiqua" w:hAnsi="Book Antiqua" w:cs="Book Antiqua"/>
        </w:rPr>
        <w:t>Dieli</w:t>
      </w:r>
      <w:proofErr w:type="spellEnd"/>
      <w:r>
        <w:rPr>
          <w:rFonts w:ascii="Book Antiqua" w:hAnsi="Book Antiqua" w:cs="Book Antiqua"/>
        </w:rPr>
        <w:t xml:space="preserve"> F, </w:t>
      </w:r>
      <w:proofErr w:type="spellStart"/>
      <w:r>
        <w:rPr>
          <w:rFonts w:ascii="Book Antiqua" w:hAnsi="Book Antiqua" w:cs="Book Antiqua"/>
        </w:rPr>
        <w:t>Kärre</w:t>
      </w:r>
      <w:proofErr w:type="spellEnd"/>
      <w:r>
        <w:rPr>
          <w:rFonts w:ascii="Book Antiqua" w:hAnsi="Book Antiqua" w:cs="Book Antiqua"/>
        </w:rPr>
        <w:t xml:space="preserve"> K, Carbone E. Human NK cells selective targeting of colon cancer-initiating cells: a role for natural cytotoxicity receptors and MHC class I molecules. </w:t>
      </w:r>
      <w:r>
        <w:rPr>
          <w:rFonts w:ascii="Book Antiqua" w:hAnsi="Book Antiqua" w:cs="Book Antiqua"/>
          <w:i/>
        </w:rPr>
        <w:t>J Immunol</w:t>
      </w:r>
      <w:r>
        <w:rPr>
          <w:rFonts w:ascii="Book Antiqua" w:hAnsi="Book Antiqua" w:cs="Book Antiqua"/>
        </w:rPr>
        <w:t xml:space="preserve"> 2013; </w:t>
      </w:r>
      <w:r>
        <w:rPr>
          <w:rFonts w:ascii="Book Antiqua" w:hAnsi="Book Antiqua" w:cs="Book Antiqua"/>
          <w:b/>
        </w:rPr>
        <w:t>190</w:t>
      </w:r>
      <w:r>
        <w:rPr>
          <w:rFonts w:ascii="Book Antiqua" w:hAnsi="Book Antiqua" w:cs="Book Antiqua"/>
        </w:rPr>
        <w:t>: 2381-2390 [PMID: 23345327 DOI: 10.4049/jimmunol.1201542]</w:t>
      </w:r>
    </w:p>
    <w:p w14:paraId="1050A812"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55 </w:t>
      </w:r>
      <w:r>
        <w:rPr>
          <w:rFonts w:ascii="Book Antiqua" w:hAnsi="Book Antiqua" w:cs="Book Antiqua"/>
          <w:b/>
        </w:rPr>
        <w:t>Wang B</w:t>
      </w:r>
      <w:r>
        <w:rPr>
          <w:rFonts w:ascii="Book Antiqua" w:hAnsi="Book Antiqua" w:cs="Book Antiqua"/>
        </w:rPr>
        <w:t xml:space="preserve">, Wang Q, Wang Z, Jiang J, Yu SC, Ping YF, Yang J, Xu SL, Ye XZ, Xu C, Yang L, Qian C, Wang JM, Cui YH, Zhang X, </w:t>
      </w:r>
      <w:proofErr w:type="spellStart"/>
      <w:r>
        <w:rPr>
          <w:rFonts w:ascii="Book Antiqua" w:hAnsi="Book Antiqua" w:cs="Book Antiqua"/>
        </w:rPr>
        <w:t>Bian</w:t>
      </w:r>
      <w:proofErr w:type="spellEnd"/>
      <w:r>
        <w:rPr>
          <w:rFonts w:ascii="Book Antiqua" w:hAnsi="Book Antiqua" w:cs="Book Antiqua"/>
        </w:rPr>
        <w:t xml:space="preserve"> XW. Metastatic consequences of immune escape from NK cell cytotoxicity by human breast cancer stem cells. </w:t>
      </w:r>
      <w:r>
        <w:rPr>
          <w:rFonts w:ascii="Book Antiqua" w:hAnsi="Book Antiqua" w:cs="Book Antiqua"/>
          <w:i/>
        </w:rPr>
        <w:t>Cancer Res</w:t>
      </w:r>
      <w:r>
        <w:rPr>
          <w:rFonts w:ascii="Book Antiqua" w:hAnsi="Book Antiqua" w:cs="Book Antiqua"/>
        </w:rPr>
        <w:t xml:space="preserve"> 2014; </w:t>
      </w:r>
      <w:r>
        <w:rPr>
          <w:rFonts w:ascii="Book Antiqua" w:hAnsi="Book Antiqua" w:cs="Book Antiqua"/>
          <w:b/>
        </w:rPr>
        <w:t>74</w:t>
      </w:r>
      <w:r>
        <w:rPr>
          <w:rFonts w:ascii="Book Antiqua" w:hAnsi="Book Antiqua" w:cs="Book Antiqua"/>
        </w:rPr>
        <w:t>: 5746-5757 [PMID: 25164008 DOI: 10.1158/0008-5472.CAN-13-2563]</w:t>
      </w:r>
    </w:p>
    <w:p w14:paraId="014C6CD2"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56 </w:t>
      </w:r>
      <w:r>
        <w:rPr>
          <w:rFonts w:ascii="Book Antiqua" w:hAnsi="Book Antiqua" w:cs="Book Antiqua"/>
          <w:b/>
        </w:rPr>
        <w:t>Rong XX</w:t>
      </w:r>
      <w:r>
        <w:rPr>
          <w:rFonts w:ascii="Book Antiqua" w:hAnsi="Book Antiqua" w:cs="Book Antiqua"/>
        </w:rPr>
        <w:t xml:space="preserve">, Wei F, Lin XL, Qin YJ, Chen L, Wang HY, </w:t>
      </w:r>
      <w:proofErr w:type="spellStart"/>
      <w:r>
        <w:rPr>
          <w:rFonts w:ascii="Book Antiqua" w:hAnsi="Book Antiqua" w:cs="Book Antiqua"/>
        </w:rPr>
        <w:t>Shen</w:t>
      </w:r>
      <w:proofErr w:type="spellEnd"/>
      <w:r>
        <w:rPr>
          <w:rFonts w:ascii="Book Antiqua" w:hAnsi="Book Antiqua" w:cs="Book Antiqua"/>
        </w:rPr>
        <w:t xml:space="preserve"> HF, </w:t>
      </w:r>
      <w:proofErr w:type="spellStart"/>
      <w:r>
        <w:rPr>
          <w:rFonts w:ascii="Book Antiqua" w:hAnsi="Book Antiqua" w:cs="Book Antiqua"/>
        </w:rPr>
        <w:t>Jia</w:t>
      </w:r>
      <w:proofErr w:type="spellEnd"/>
      <w:r>
        <w:rPr>
          <w:rFonts w:ascii="Book Antiqua" w:hAnsi="Book Antiqua" w:cs="Book Antiqua"/>
        </w:rPr>
        <w:t xml:space="preserve"> LT, </w:t>
      </w:r>
      <w:proofErr w:type="spellStart"/>
      <w:r>
        <w:rPr>
          <w:rFonts w:ascii="Book Antiqua" w:hAnsi="Book Antiqua" w:cs="Book Antiqua"/>
        </w:rPr>
        <w:t>Xie</w:t>
      </w:r>
      <w:proofErr w:type="spellEnd"/>
      <w:r>
        <w:rPr>
          <w:rFonts w:ascii="Book Antiqua" w:hAnsi="Book Antiqua" w:cs="Book Antiqua"/>
        </w:rPr>
        <w:t xml:space="preserve"> RY, Lin TY, Hao WC, Yang J, Yang S, Cheng YS, Huang WH, Li AM, Sun Y, Luo RC, Xiao D. Recognition and killing of cancer stem-like cell population in hepatocellular carcinoma cells by cytokine-induced killer cells via NKG2d-ligands recognition. </w:t>
      </w:r>
      <w:proofErr w:type="spellStart"/>
      <w:r>
        <w:rPr>
          <w:rFonts w:ascii="Book Antiqua" w:hAnsi="Book Antiqua" w:cs="Book Antiqua"/>
          <w:i/>
        </w:rPr>
        <w:t>Oncoimmunology</w:t>
      </w:r>
      <w:proofErr w:type="spellEnd"/>
      <w:r>
        <w:rPr>
          <w:rFonts w:ascii="Book Antiqua" w:hAnsi="Book Antiqua" w:cs="Book Antiqua"/>
        </w:rPr>
        <w:t xml:space="preserve"> 2016; </w:t>
      </w:r>
      <w:r>
        <w:rPr>
          <w:rFonts w:ascii="Book Antiqua" w:hAnsi="Book Antiqua" w:cs="Book Antiqua"/>
          <w:b/>
        </w:rPr>
        <w:t>5</w:t>
      </w:r>
      <w:r>
        <w:rPr>
          <w:rFonts w:ascii="Book Antiqua" w:hAnsi="Book Antiqua" w:cs="Book Antiqua"/>
        </w:rPr>
        <w:t>: e1086060 [PMID: 27141341 DOI: 10.1080/2162402X.2015.1086060]</w:t>
      </w:r>
    </w:p>
    <w:p w14:paraId="6BF76331"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57 </w:t>
      </w:r>
      <w:r>
        <w:rPr>
          <w:rFonts w:ascii="Book Antiqua" w:hAnsi="Book Antiqua" w:cs="Book Antiqua"/>
          <w:b/>
        </w:rPr>
        <w:t>Ames E</w:t>
      </w:r>
      <w:r>
        <w:rPr>
          <w:rFonts w:ascii="Book Antiqua" w:hAnsi="Book Antiqua" w:cs="Book Antiqua"/>
        </w:rPr>
        <w:t xml:space="preserve">, Canter RJ, </w:t>
      </w:r>
      <w:proofErr w:type="spellStart"/>
      <w:r>
        <w:rPr>
          <w:rFonts w:ascii="Book Antiqua" w:hAnsi="Book Antiqua" w:cs="Book Antiqua"/>
        </w:rPr>
        <w:t>Grossenbacher</w:t>
      </w:r>
      <w:proofErr w:type="spellEnd"/>
      <w:r>
        <w:rPr>
          <w:rFonts w:ascii="Book Antiqua" w:hAnsi="Book Antiqua" w:cs="Book Antiqua"/>
        </w:rPr>
        <w:t xml:space="preserve"> SK, Mac S, Chen M, Smith RC, Hagino T, Perez-Cunningham J, </w:t>
      </w:r>
      <w:proofErr w:type="spellStart"/>
      <w:r>
        <w:rPr>
          <w:rFonts w:ascii="Book Antiqua" w:hAnsi="Book Antiqua" w:cs="Book Antiqua"/>
        </w:rPr>
        <w:t>Sckisel</w:t>
      </w:r>
      <w:proofErr w:type="spellEnd"/>
      <w:r>
        <w:rPr>
          <w:rFonts w:ascii="Book Antiqua" w:hAnsi="Book Antiqua" w:cs="Book Antiqua"/>
        </w:rPr>
        <w:t xml:space="preserve"> GD, </w:t>
      </w:r>
      <w:proofErr w:type="spellStart"/>
      <w:r>
        <w:rPr>
          <w:rFonts w:ascii="Book Antiqua" w:hAnsi="Book Antiqua" w:cs="Book Antiqua"/>
        </w:rPr>
        <w:t>Urayama</w:t>
      </w:r>
      <w:proofErr w:type="spellEnd"/>
      <w:r>
        <w:rPr>
          <w:rFonts w:ascii="Book Antiqua" w:hAnsi="Book Antiqua" w:cs="Book Antiqua"/>
        </w:rPr>
        <w:t xml:space="preserve"> S, </w:t>
      </w:r>
      <w:proofErr w:type="spellStart"/>
      <w:r>
        <w:rPr>
          <w:rFonts w:ascii="Book Antiqua" w:hAnsi="Book Antiqua" w:cs="Book Antiqua"/>
        </w:rPr>
        <w:t>Monjazeb</w:t>
      </w:r>
      <w:proofErr w:type="spellEnd"/>
      <w:r>
        <w:rPr>
          <w:rFonts w:ascii="Book Antiqua" w:hAnsi="Book Antiqua" w:cs="Book Antiqua"/>
        </w:rPr>
        <w:t xml:space="preserve"> AM, </w:t>
      </w:r>
      <w:proofErr w:type="spellStart"/>
      <w:r>
        <w:rPr>
          <w:rFonts w:ascii="Book Antiqua" w:hAnsi="Book Antiqua" w:cs="Book Antiqua"/>
        </w:rPr>
        <w:t>Fragoso</w:t>
      </w:r>
      <w:proofErr w:type="spellEnd"/>
      <w:r>
        <w:rPr>
          <w:rFonts w:ascii="Book Antiqua" w:hAnsi="Book Antiqua" w:cs="Book Antiqua"/>
        </w:rPr>
        <w:t xml:space="preserve"> RC, Sayers TJ, Murphy WJ. NK Cells Preferentially Target Tumor Cells with a Cancer Stem Cell Phenotype. </w:t>
      </w:r>
      <w:r>
        <w:rPr>
          <w:rFonts w:ascii="Book Antiqua" w:hAnsi="Book Antiqua" w:cs="Book Antiqua"/>
          <w:i/>
        </w:rPr>
        <w:t>J Immunol</w:t>
      </w:r>
      <w:r>
        <w:rPr>
          <w:rFonts w:ascii="Book Antiqua" w:hAnsi="Book Antiqua" w:cs="Book Antiqua"/>
        </w:rPr>
        <w:t xml:space="preserve"> 2015; </w:t>
      </w:r>
      <w:r>
        <w:rPr>
          <w:rFonts w:ascii="Book Antiqua" w:hAnsi="Book Antiqua" w:cs="Book Antiqua"/>
          <w:b/>
        </w:rPr>
        <w:t>195</w:t>
      </w:r>
      <w:r>
        <w:rPr>
          <w:rFonts w:ascii="Book Antiqua" w:hAnsi="Book Antiqua" w:cs="Book Antiqua"/>
        </w:rPr>
        <w:t>: 4010-4019 [PMID: 26363055 DOI: 10.4049/jimmunol.1500447]</w:t>
      </w:r>
    </w:p>
    <w:p w14:paraId="0CA543C5"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58 </w:t>
      </w:r>
      <w:r>
        <w:rPr>
          <w:rFonts w:ascii="Book Antiqua" w:hAnsi="Book Antiqua" w:cs="Book Antiqua"/>
          <w:b/>
        </w:rPr>
        <w:t>Yin T</w:t>
      </w:r>
      <w:r>
        <w:rPr>
          <w:rFonts w:ascii="Book Antiqua" w:hAnsi="Book Antiqua" w:cs="Book Antiqua"/>
        </w:rPr>
        <w:t xml:space="preserve">, Wang G, He S, Liu Q, Sun J, Wang Y. Human cancer cells with stem cell-like phenotype exhibit enhanced sensitivity to the cytotoxicity of IL-2 and IL-15 activated natural killer cells. </w:t>
      </w:r>
      <w:r>
        <w:rPr>
          <w:rFonts w:ascii="Book Antiqua" w:hAnsi="Book Antiqua" w:cs="Book Antiqua"/>
          <w:i/>
        </w:rPr>
        <w:t>Cell Immunol</w:t>
      </w:r>
      <w:r>
        <w:rPr>
          <w:rFonts w:ascii="Book Antiqua" w:hAnsi="Book Antiqua" w:cs="Book Antiqua"/>
        </w:rPr>
        <w:t xml:space="preserve"> 2016; </w:t>
      </w:r>
      <w:r>
        <w:rPr>
          <w:rFonts w:ascii="Book Antiqua" w:hAnsi="Book Antiqua" w:cs="Book Antiqua"/>
          <w:b/>
        </w:rPr>
        <w:t>300</w:t>
      </w:r>
      <w:r>
        <w:rPr>
          <w:rFonts w:ascii="Book Antiqua" w:hAnsi="Book Antiqua" w:cs="Book Antiqua"/>
        </w:rPr>
        <w:t>: 41-45 [PMID: 26677760 DOI: 10.1016/j.cellimm.2015.11.009]</w:t>
      </w:r>
    </w:p>
    <w:p w14:paraId="3B258A0C"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lastRenderedPageBreak/>
        <w:t xml:space="preserve">59 </w:t>
      </w:r>
      <w:r>
        <w:rPr>
          <w:rFonts w:ascii="Book Antiqua" w:hAnsi="Book Antiqua" w:cs="Book Antiqua"/>
          <w:b/>
        </w:rPr>
        <w:t>Miyamoto S</w:t>
      </w:r>
      <w:r>
        <w:rPr>
          <w:rFonts w:ascii="Book Antiqua" w:hAnsi="Book Antiqua" w:cs="Book Antiqua"/>
        </w:rPr>
        <w:t xml:space="preserve">, </w:t>
      </w:r>
      <w:proofErr w:type="spellStart"/>
      <w:r>
        <w:rPr>
          <w:rFonts w:ascii="Book Antiqua" w:hAnsi="Book Antiqua" w:cs="Book Antiqua"/>
        </w:rPr>
        <w:t>Kochin</w:t>
      </w:r>
      <w:proofErr w:type="spellEnd"/>
      <w:r>
        <w:rPr>
          <w:rFonts w:ascii="Book Antiqua" w:hAnsi="Book Antiqua" w:cs="Book Antiqua"/>
        </w:rPr>
        <w:t xml:space="preserve"> V, </w:t>
      </w:r>
      <w:proofErr w:type="spellStart"/>
      <w:r>
        <w:rPr>
          <w:rFonts w:ascii="Book Antiqua" w:hAnsi="Book Antiqua" w:cs="Book Antiqua"/>
        </w:rPr>
        <w:t>Kanaseki</w:t>
      </w:r>
      <w:proofErr w:type="spellEnd"/>
      <w:r>
        <w:rPr>
          <w:rFonts w:ascii="Book Antiqua" w:hAnsi="Book Antiqua" w:cs="Book Antiqua"/>
        </w:rPr>
        <w:t xml:space="preserve"> T, </w:t>
      </w:r>
      <w:proofErr w:type="spellStart"/>
      <w:r>
        <w:rPr>
          <w:rFonts w:ascii="Book Antiqua" w:hAnsi="Book Antiqua" w:cs="Book Antiqua"/>
        </w:rPr>
        <w:t>Hongo</w:t>
      </w:r>
      <w:proofErr w:type="spellEnd"/>
      <w:r>
        <w:rPr>
          <w:rFonts w:ascii="Book Antiqua" w:hAnsi="Book Antiqua" w:cs="Book Antiqua"/>
        </w:rPr>
        <w:t xml:space="preserve"> A, </w:t>
      </w:r>
      <w:proofErr w:type="spellStart"/>
      <w:r>
        <w:rPr>
          <w:rFonts w:ascii="Book Antiqua" w:hAnsi="Book Antiqua" w:cs="Book Antiqua"/>
        </w:rPr>
        <w:t>Tokita</w:t>
      </w:r>
      <w:proofErr w:type="spellEnd"/>
      <w:r>
        <w:rPr>
          <w:rFonts w:ascii="Book Antiqua" w:hAnsi="Book Antiqua" w:cs="Book Antiqua"/>
        </w:rPr>
        <w:t xml:space="preserve"> S, Kikuchi Y, Takaya A, </w:t>
      </w:r>
      <w:proofErr w:type="spellStart"/>
      <w:r>
        <w:rPr>
          <w:rFonts w:ascii="Book Antiqua" w:hAnsi="Book Antiqua" w:cs="Book Antiqua"/>
        </w:rPr>
        <w:t>Hirohashi</w:t>
      </w:r>
      <w:proofErr w:type="spellEnd"/>
      <w:r>
        <w:rPr>
          <w:rFonts w:ascii="Book Antiqua" w:hAnsi="Book Antiqua" w:cs="Book Antiqua"/>
        </w:rPr>
        <w:t xml:space="preserve"> Y, </w:t>
      </w:r>
      <w:proofErr w:type="spellStart"/>
      <w:r>
        <w:rPr>
          <w:rFonts w:ascii="Book Antiqua" w:hAnsi="Book Antiqua" w:cs="Book Antiqua"/>
        </w:rPr>
        <w:t>Tsukahara</w:t>
      </w:r>
      <w:proofErr w:type="spellEnd"/>
      <w:r>
        <w:rPr>
          <w:rFonts w:ascii="Book Antiqua" w:hAnsi="Book Antiqua" w:cs="Book Antiqua"/>
        </w:rPr>
        <w:t xml:space="preserve"> T, </w:t>
      </w:r>
      <w:proofErr w:type="spellStart"/>
      <w:r>
        <w:rPr>
          <w:rFonts w:ascii="Book Antiqua" w:hAnsi="Book Antiqua" w:cs="Book Antiqua"/>
        </w:rPr>
        <w:t>Terui</w:t>
      </w:r>
      <w:proofErr w:type="spellEnd"/>
      <w:r>
        <w:rPr>
          <w:rFonts w:ascii="Book Antiqua" w:hAnsi="Book Antiqua" w:cs="Book Antiqua"/>
        </w:rPr>
        <w:t xml:space="preserve"> T, </w:t>
      </w:r>
      <w:proofErr w:type="spellStart"/>
      <w:r>
        <w:rPr>
          <w:rFonts w:ascii="Book Antiqua" w:hAnsi="Book Antiqua" w:cs="Book Antiqua"/>
        </w:rPr>
        <w:t>Ishitani</w:t>
      </w:r>
      <w:proofErr w:type="spellEnd"/>
      <w:r>
        <w:rPr>
          <w:rFonts w:ascii="Book Antiqua" w:hAnsi="Book Antiqua" w:cs="Book Antiqua"/>
        </w:rPr>
        <w:t xml:space="preserve"> K, </w:t>
      </w:r>
      <w:proofErr w:type="spellStart"/>
      <w:r>
        <w:rPr>
          <w:rFonts w:ascii="Book Antiqua" w:hAnsi="Book Antiqua" w:cs="Book Antiqua"/>
        </w:rPr>
        <w:t>Hata</w:t>
      </w:r>
      <w:proofErr w:type="spellEnd"/>
      <w:r>
        <w:rPr>
          <w:rFonts w:ascii="Book Antiqua" w:hAnsi="Book Antiqua" w:cs="Book Antiqua"/>
        </w:rPr>
        <w:t xml:space="preserve"> F, </w:t>
      </w:r>
      <w:proofErr w:type="spellStart"/>
      <w:r>
        <w:rPr>
          <w:rFonts w:ascii="Book Antiqua" w:hAnsi="Book Antiqua" w:cs="Book Antiqua"/>
        </w:rPr>
        <w:t>Takemasa</w:t>
      </w:r>
      <w:proofErr w:type="spellEnd"/>
      <w:r>
        <w:rPr>
          <w:rFonts w:ascii="Book Antiqua" w:hAnsi="Book Antiqua" w:cs="Book Antiqua"/>
        </w:rPr>
        <w:t xml:space="preserve"> I, Miyazaki A, Hiratsuka H, Sato N, </w:t>
      </w:r>
      <w:proofErr w:type="spellStart"/>
      <w:r>
        <w:rPr>
          <w:rFonts w:ascii="Book Antiqua" w:hAnsi="Book Antiqua" w:cs="Book Antiqua"/>
        </w:rPr>
        <w:t>Torigoe</w:t>
      </w:r>
      <w:proofErr w:type="spellEnd"/>
      <w:r>
        <w:rPr>
          <w:rFonts w:ascii="Book Antiqua" w:hAnsi="Book Antiqua" w:cs="Book Antiqua"/>
        </w:rPr>
        <w:t xml:space="preserve"> T. The Antigen ASB4 on Cancer Stem Cells Serves as a Target for CTL Immunotherapy of Colorectal Cancer. </w:t>
      </w:r>
      <w:r>
        <w:rPr>
          <w:rFonts w:ascii="Book Antiqua" w:hAnsi="Book Antiqua" w:cs="Book Antiqua"/>
          <w:i/>
        </w:rPr>
        <w:t>Cancer Immunol Res</w:t>
      </w:r>
      <w:r>
        <w:rPr>
          <w:rFonts w:ascii="Book Antiqua" w:hAnsi="Book Antiqua" w:cs="Book Antiqua"/>
        </w:rPr>
        <w:t xml:space="preserve"> 2018; </w:t>
      </w:r>
      <w:r>
        <w:rPr>
          <w:rFonts w:ascii="Book Antiqua" w:hAnsi="Book Antiqua" w:cs="Book Antiqua"/>
          <w:b/>
        </w:rPr>
        <w:t>6</w:t>
      </w:r>
      <w:r>
        <w:rPr>
          <w:rFonts w:ascii="Book Antiqua" w:hAnsi="Book Antiqua" w:cs="Book Antiqua"/>
        </w:rPr>
        <w:t>: 358-369 [PMID: 29371260 DOI: 10.1158/2326-6066.CIR-17-0518]</w:t>
      </w:r>
    </w:p>
    <w:p w14:paraId="2A2DD204"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60 </w:t>
      </w:r>
      <w:r>
        <w:rPr>
          <w:rFonts w:ascii="Book Antiqua" w:hAnsi="Book Antiqua" w:cs="Book Antiqua"/>
          <w:b/>
        </w:rPr>
        <w:t>Feng KC</w:t>
      </w:r>
      <w:r>
        <w:rPr>
          <w:rFonts w:ascii="Book Antiqua" w:hAnsi="Book Antiqua" w:cs="Book Antiqua"/>
        </w:rPr>
        <w:t xml:space="preserve">, Guo YL, Liu Y, Dai HR, Wang Y, </w:t>
      </w:r>
      <w:proofErr w:type="spellStart"/>
      <w:r>
        <w:rPr>
          <w:rFonts w:ascii="Book Antiqua" w:hAnsi="Book Antiqua" w:cs="Book Antiqua"/>
        </w:rPr>
        <w:t>Lv</w:t>
      </w:r>
      <w:proofErr w:type="spellEnd"/>
      <w:r>
        <w:rPr>
          <w:rFonts w:ascii="Book Antiqua" w:hAnsi="Book Antiqua" w:cs="Book Antiqua"/>
        </w:rPr>
        <w:t xml:space="preserve"> HY, Huang JH, Yang QM, Han WD. Cocktail treatment with EGFR-specific and CD133-specific chimeric antigen receptor-modified T cells in a patient with advanced cholangiocarcinoma. </w:t>
      </w:r>
      <w:r>
        <w:rPr>
          <w:rFonts w:ascii="Book Antiqua" w:hAnsi="Book Antiqua" w:cs="Book Antiqua"/>
          <w:i/>
        </w:rPr>
        <w:t xml:space="preserve">J </w:t>
      </w:r>
      <w:proofErr w:type="spellStart"/>
      <w:r>
        <w:rPr>
          <w:rFonts w:ascii="Book Antiqua" w:hAnsi="Book Antiqua" w:cs="Book Antiqua"/>
          <w:i/>
        </w:rPr>
        <w:t>Hematol</w:t>
      </w:r>
      <w:proofErr w:type="spellEnd"/>
      <w:r>
        <w:rPr>
          <w:rFonts w:ascii="Book Antiqua" w:hAnsi="Book Antiqua" w:cs="Book Antiqua"/>
          <w:i/>
        </w:rPr>
        <w:t xml:space="preserve"> </w:t>
      </w:r>
      <w:proofErr w:type="spellStart"/>
      <w:r>
        <w:rPr>
          <w:rFonts w:ascii="Book Antiqua" w:hAnsi="Book Antiqua" w:cs="Book Antiqua"/>
          <w:i/>
        </w:rPr>
        <w:t>Oncol</w:t>
      </w:r>
      <w:proofErr w:type="spellEnd"/>
      <w:r>
        <w:rPr>
          <w:rFonts w:ascii="Book Antiqua" w:hAnsi="Book Antiqua" w:cs="Book Antiqua"/>
        </w:rPr>
        <w:t xml:space="preserve"> 2017; </w:t>
      </w:r>
      <w:r>
        <w:rPr>
          <w:rFonts w:ascii="Book Antiqua" w:hAnsi="Book Antiqua" w:cs="Book Antiqua"/>
          <w:b/>
        </w:rPr>
        <w:t>10</w:t>
      </w:r>
      <w:r>
        <w:rPr>
          <w:rFonts w:ascii="Book Antiqua" w:hAnsi="Book Antiqua" w:cs="Book Antiqua"/>
        </w:rPr>
        <w:t>: 4 [PMID: 28057014 DOI: 10.1186/s13045-016-0378-7]</w:t>
      </w:r>
    </w:p>
    <w:p w14:paraId="3ADEAD42"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61 </w:t>
      </w:r>
      <w:proofErr w:type="spellStart"/>
      <w:r>
        <w:rPr>
          <w:rFonts w:ascii="Book Antiqua" w:hAnsi="Book Antiqua" w:cs="Book Antiqua"/>
          <w:b/>
        </w:rPr>
        <w:t>Maliar</w:t>
      </w:r>
      <w:proofErr w:type="spellEnd"/>
      <w:r>
        <w:rPr>
          <w:rFonts w:ascii="Book Antiqua" w:hAnsi="Book Antiqua" w:cs="Book Antiqua"/>
          <w:b/>
        </w:rPr>
        <w:t xml:space="preserve"> A</w:t>
      </w:r>
      <w:r>
        <w:rPr>
          <w:rFonts w:ascii="Book Antiqua" w:hAnsi="Book Antiqua" w:cs="Book Antiqua"/>
        </w:rPr>
        <w:t xml:space="preserve">, </w:t>
      </w:r>
      <w:proofErr w:type="spellStart"/>
      <w:r>
        <w:rPr>
          <w:rFonts w:ascii="Book Antiqua" w:hAnsi="Book Antiqua" w:cs="Book Antiqua"/>
        </w:rPr>
        <w:t>Servais</w:t>
      </w:r>
      <w:proofErr w:type="spellEnd"/>
      <w:r>
        <w:rPr>
          <w:rFonts w:ascii="Book Antiqua" w:hAnsi="Book Antiqua" w:cs="Book Antiqua"/>
        </w:rPr>
        <w:t xml:space="preserve"> C, </w:t>
      </w:r>
      <w:proofErr w:type="spellStart"/>
      <w:r>
        <w:rPr>
          <w:rFonts w:ascii="Book Antiqua" w:hAnsi="Book Antiqua" w:cs="Book Antiqua"/>
        </w:rPr>
        <w:t>Waks</w:t>
      </w:r>
      <w:proofErr w:type="spellEnd"/>
      <w:r>
        <w:rPr>
          <w:rFonts w:ascii="Book Antiqua" w:hAnsi="Book Antiqua" w:cs="Book Antiqua"/>
        </w:rPr>
        <w:t xml:space="preserve"> T, </w:t>
      </w:r>
      <w:proofErr w:type="spellStart"/>
      <w:r>
        <w:rPr>
          <w:rFonts w:ascii="Book Antiqua" w:hAnsi="Book Antiqua" w:cs="Book Antiqua"/>
        </w:rPr>
        <w:t>Chmielewski</w:t>
      </w:r>
      <w:proofErr w:type="spellEnd"/>
      <w:r>
        <w:rPr>
          <w:rFonts w:ascii="Book Antiqua" w:hAnsi="Book Antiqua" w:cs="Book Antiqua"/>
        </w:rPr>
        <w:t xml:space="preserve"> M, </w:t>
      </w:r>
      <w:proofErr w:type="spellStart"/>
      <w:r>
        <w:rPr>
          <w:rFonts w:ascii="Book Antiqua" w:hAnsi="Book Antiqua" w:cs="Book Antiqua"/>
        </w:rPr>
        <w:t>Lavy</w:t>
      </w:r>
      <w:proofErr w:type="spellEnd"/>
      <w:r>
        <w:rPr>
          <w:rFonts w:ascii="Book Antiqua" w:hAnsi="Book Antiqua" w:cs="Book Antiqua"/>
        </w:rPr>
        <w:t xml:space="preserve"> R, </w:t>
      </w:r>
      <w:proofErr w:type="spellStart"/>
      <w:r>
        <w:rPr>
          <w:rFonts w:ascii="Book Antiqua" w:hAnsi="Book Antiqua" w:cs="Book Antiqua"/>
        </w:rPr>
        <w:t>Altevogt</w:t>
      </w:r>
      <w:proofErr w:type="spellEnd"/>
      <w:r>
        <w:rPr>
          <w:rFonts w:ascii="Book Antiqua" w:hAnsi="Book Antiqua" w:cs="Book Antiqua"/>
        </w:rPr>
        <w:t xml:space="preserve"> P, </w:t>
      </w:r>
      <w:proofErr w:type="spellStart"/>
      <w:r>
        <w:rPr>
          <w:rFonts w:ascii="Book Antiqua" w:hAnsi="Book Antiqua" w:cs="Book Antiqua"/>
        </w:rPr>
        <w:t>Abken</w:t>
      </w:r>
      <w:proofErr w:type="spellEnd"/>
      <w:r>
        <w:rPr>
          <w:rFonts w:ascii="Book Antiqua" w:hAnsi="Book Antiqua" w:cs="Book Antiqua"/>
        </w:rPr>
        <w:t xml:space="preserve"> H, </w:t>
      </w:r>
      <w:proofErr w:type="spellStart"/>
      <w:r>
        <w:rPr>
          <w:rFonts w:ascii="Book Antiqua" w:hAnsi="Book Antiqua" w:cs="Book Antiqua"/>
        </w:rPr>
        <w:t>Eshhar</w:t>
      </w:r>
      <w:proofErr w:type="spellEnd"/>
      <w:r>
        <w:rPr>
          <w:rFonts w:ascii="Book Antiqua" w:hAnsi="Book Antiqua" w:cs="Book Antiqua"/>
        </w:rPr>
        <w:t xml:space="preserve"> Z. Redirected T cells that target pancreatic adenocarcinoma antigens eliminate tumors and metastases in mice. </w:t>
      </w:r>
      <w:r>
        <w:rPr>
          <w:rFonts w:ascii="Book Antiqua" w:hAnsi="Book Antiqua" w:cs="Book Antiqua"/>
          <w:i/>
        </w:rPr>
        <w:t>Gastroenterology</w:t>
      </w:r>
      <w:r>
        <w:rPr>
          <w:rFonts w:ascii="Book Antiqua" w:hAnsi="Book Antiqua" w:cs="Book Antiqua"/>
        </w:rPr>
        <w:t xml:space="preserve"> 2012; </w:t>
      </w:r>
      <w:r>
        <w:rPr>
          <w:rFonts w:ascii="Book Antiqua" w:hAnsi="Book Antiqua" w:cs="Book Antiqua"/>
          <w:b/>
        </w:rPr>
        <w:t>143</w:t>
      </w:r>
      <w:r>
        <w:rPr>
          <w:rFonts w:ascii="Book Antiqua" w:hAnsi="Book Antiqua" w:cs="Book Antiqua"/>
        </w:rPr>
        <w:t>: 1375-1384.e5 [PMID: 22819865 DOI: 10.1053/j.gastro.2012.07.017]</w:t>
      </w:r>
    </w:p>
    <w:p w14:paraId="0BA99399"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62 </w:t>
      </w:r>
      <w:r>
        <w:rPr>
          <w:rFonts w:ascii="Book Antiqua" w:hAnsi="Book Antiqua" w:cs="Book Antiqua"/>
          <w:b/>
        </w:rPr>
        <w:t>Davenport AJ</w:t>
      </w:r>
      <w:r>
        <w:rPr>
          <w:rFonts w:ascii="Book Antiqua" w:hAnsi="Book Antiqua" w:cs="Book Antiqua"/>
        </w:rPr>
        <w:t xml:space="preserve">, Cross RS, Watson KA, Liao Y, Shi W, Prince HM, Beavis PA, Trapani JA, Kershaw MH, Ritchie DS, Darcy PK, </w:t>
      </w:r>
      <w:proofErr w:type="spellStart"/>
      <w:r>
        <w:rPr>
          <w:rFonts w:ascii="Book Antiqua" w:hAnsi="Book Antiqua" w:cs="Book Antiqua"/>
        </w:rPr>
        <w:t>Neeson</w:t>
      </w:r>
      <w:proofErr w:type="spellEnd"/>
      <w:r>
        <w:rPr>
          <w:rFonts w:ascii="Book Antiqua" w:hAnsi="Book Antiqua" w:cs="Book Antiqua"/>
        </w:rPr>
        <w:t xml:space="preserve"> PJ, Jenkins MR. Chimeric antigen receptor T cells form nonclassical and potent immune synapses driving rapid cytotoxicity. </w:t>
      </w:r>
      <w:proofErr w:type="spellStart"/>
      <w:r>
        <w:rPr>
          <w:rFonts w:ascii="Book Antiqua" w:hAnsi="Book Antiqua" w:cs="Book Antiqua"/>
          <w:i/>
        </w:rPr>
        <w:t>Proc</w:t>
      </w:r>
      <w:proofErr w:type="spellEnd"/>
      <w:r>
        <w:rPr>
          <w:rFonts w:ascii="Book Antiqua" w:hAnsi="Book Antiqua" w:cs="Book Antiqua"/>
          <w:i/>
        </w:rPr>
        <w:t xml:space="preserve"> </w:t>
      </w:r>
      <w:proofErr w:type="spellStart"/>
      <w:r>
        <w:rPr>
          <w:rFonts w:ascii="Book Antiqua" w:hAnsi="Book Antiqua" w:cs="Book Antiqua"/>
          <w:i/>
        </w:rPr>
        <w:t>Natl</w:t>
      </w:r>
      <w:proofErr w:type="spellEnd"/>
      <w:r>
        <w:rPr>
          <w:rFonts w:ascii="Book Antiqua" w:hAnsi="Book Antiqua" w:cs="Book Antiqua"/>
          <w:i/>
        </w:rPr>
        <w:t xml:space="preserve"> </w:t>
      </w:r>
      <w:proofErr w:type="spellStart"/>
      <w:r>
        <w:rPr>
          <w:rFonts w:ascii="Book Antiqua" w:hAnsi="Book Antiqua" w:cs="Book Antiqua"/>
          <w:i/>
        </w:rPr>
        <w:t>Acad</w:t>
      </w:r>
      <w:proofErr w:type="spellEnd"/>
      <w:r>
        <w:rPr>
          <w:rFonts w:ascii="Book Antiqua" w:hAnsi="Book Antiqua" w:cs="Book Antiqua"/>
          <w:i/>
        </w:rPr>
        <w:t xml:space="preserve"> </w:t>
      </w:r>
      <w:proofErr w:type="spellStart"/>
      <w:r>
        <w:rPr>
          <w:rFonts w:ascii="Book Antiqua" w:hAnsi="Book Antiqua" w:cs="Book Antiqua"/>
          <w:i/>
        </w:rPr>
        <w:t>Sci</w:t>
      </w:r>
      <w:proofErr w:type="spellEnd"/>
      <w:r>
        <w:rPr>
          <w:rFonts w:ascii="Book Antiqua" w:hAnsi="Book Antiqua" w:cs="Book Antiqua"/>
          <w:i/>
        </w:rPr>
        <w:t xml:space="preserve"> U S A</w:t>
      </w:r>
      <w:r>
        <w:rPr>
          <w:rFonts w:ascii="Book Antiqua" w:hAnsi="Book Antiqua" w:cs="Book Antiqua"/>
        </w:rPr>
        <w:t xml:space="preserve"> 2018; </w:t>
      </w:r>
      <w:r>
        <w:rPr>
          <w:rFonts w:ascii="Book Antiqua" w:hAnsi="Book Antiqua" w:cs="Book Antiqua"/>
          <w:b/>
        </w:rPr>
        <w:t>115</w:t>
      </w:r>
      <w:r>
        <w:rPr>
          <w:rFonts w:ascii="Book Antiqua" w:hAnsi="Book Antiqua" w:cs="Book Antiqua"/>
        </w:rPr>
        <w:t>: E2068-E2076 [PMID: 29440406 DOI: 10.1073/pnas.1716266115]</w:t>
      </w:r>
    </w:p>
    <w:p w14:paraId="0390072A"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63 </w:t>
      </w:r>
      <w:proofErr w:type="spellStart"/>
      <w:r>
        <w:rPr>
          <w:rFonts w:ascii="Book Antiqua" w:hAnsi="Book Antiqua" w:cs="Book Antiqua"/>
          <w:b/>
        </w:rPr>
        <w:t>Bonifant</w:t>
      </w:r>
      <w:proofErr w:type="spellEnd"/>
      <w:r>
        <w:rPr>
          <w:rFonts w:ascii="Book Antiqua" w:hAnsi="Book Antiqua" w:cs="Book Antiqua"/>
          <w:b/>
        </w:rPr>
        <w:t xml:space="preserve"> CL</w:t>
      </w:r>
      <w:r>
        <w:rPr>
          <w:rFonts w:ascii="Book Antiqua" w:hAnsi="Book Antiqua" w:cs="Book Antiqua"/>
        </w:rPr>
        <w:t xml:space="preserve">, Jackson HJ, </w:t>
      </w:r>
      <w:proofErr w:type="spellStart"/>
      <w:r>
        <w:rPr>
          <w:rFonts w:ascii="Book Antiqua" w:hAnsi="Book Antiqua" w:cs="Book Antiqua"/>
        </w:rPr>
        <w:t>Brentjens</w:t>
      </w:r>
      <w:proofErr w:type="spellEnd"/>
      <w:r>
        <w:rPr>
          <w:rFonts w:ascii="Book Antiqua" w:hAnsi="Book Antiqua" w:cs="Book Antiqua"/>
        </w:rPr>
        <w:t xml:space="preserve"> RJ, Curran KJ. Toxicity and management in CAR T-cell therapy. </w:t>
      </w:r>
      <w:proofErr w:type="spellStart"/>
      <w:r>
        <w:rPr>
          <w:rFonts w:ascii="Book Antiqua" w:hAnsi="Book Antiqua" w:cs="Book Antiqua"/>
          <w:i/>
        </w:rPr>
        <w:t>Mol</w:t>
      </w:r>
      <w:proofErr w:type="spellEnd"/>
      <w:r>
        <w:rPr>
          <w:rFonts w:ascii="Book Antiqua" w:hAnsi="Book Antiqua" w:cs="Book Antiqua"/>
          <w:i/>
        </w:rPr>
        <w:t xml:space="preserve"> </w:t>
      </w:r>
      <w:proofErr w:type="spellStart"/>
      <w:r>
        <w:rPr>
          <w:rFonts w:ascii="Book Antiqua" w:hAnsi="Book Antiqua" w:cs="Book Antiqua"/>
          <w:i/>
        </w:rPr>
        <w:t>Ther</w:t>
      </w:r>
      <w:proofErr w:type="spellEnd"/>
      <w:r>
        <w:rPr>
          <w:rFonts w:ascii="Book Antiqua" w:hAnsi="Book Antiqua" w:cs="Book Antiqua"/>
          <w:i/>
        </w:rPr>
        <w:t xml:space="preserve"> </w:t>
      </w:r>
      <w:proofErr w:type="spellStart"/>
      <w:r>
        <w:rPr>
          <w:rFonts w:ascii="Book Antiqua" w:hAnsi="Book Antiqua" w:cs="Book Antiqua"/>
          <w:i/>
        </w:rPr>
        <w:t>Oncolytics</w:t>
      </w:r>
      <w:proofErr w:type="spellEnd"/>
      <w:r>
        <w:rPr>
          <w:rFonts w:ascii="Book Antiqua" w:hAnsi="Book Antiqua" w:cs="Book Antiqua"/>
        </w:rPr>
        <w:t xml:space="preserve"> 2016; </w:t>
      </w:r>
      <w:r>
        <w:rPr>
          <w:rFonts w:ascii="Book Antiqua" w:hAnsi="Book Antiqua" w:cs="Book Antiqua"/>
          <w:b/>
        </w:rPr>
        <w:t>3</w:t>
      </w:r>
      <w:r>
        <w:rPr>
          <w:rFonts w:ascii="Book Antiqua" w:hAnsi="Book Antiqua" w:cs="Book Antiqua"/>
        </w:rPr>
        <w:t>: 16011 [PMID: 27626062 DOI: 10.1038/mto.2016.11]</w:t>
      </w:r>
    </w:p>
    <w:p w14:paraId="476F7AAC"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64 </w:t>
      </w:r>
      <w:r>
        <w:rPr>
          <w:rFonts w:ascii="Book Antiqua" w:hAnsi="Book Antiqua" w:cs="Book Antiqua"/>
          <w:b/>
        </w:rPr>
        <w:t>Morgan RA</w:t>
      </w:r>
      <w:r>
        <w:rPr>
          <w:rFonts w:ascii="Book Antiqua" w:hAnsi="Book Antiqua" w:cs="Book Antiqua"/>
        </w:rPr>
        <w:t xml:space="preserve">, Yang JC, Kitano M, Dudley ME, </w:t>
      </w:r>
      <w:proofErr w:type="spellStart"/>
      <w:r>
        <w:rPr>
          <w:rFonts w:ascii="Book Antiqua" w:hAnsi="Book Antiqua" w:cs="Book Antiqua"/>
        </w:rPr>
        <w:t>Laurencot</w:t>
      </w:r>
      <w:proofErr w:type="spellEnd"/>
      <w:r>
        <w:rPr>
          <w:rFonts w:ascii="Book Antiqua" w:hAnsi="Book Antiqua" w:cs="Book Antiqua"/>
        </w:rPr>
        <w:t xml:space="preserve"> CM, Rosenberg SA. Case report of a serious adverse event following the administration of T cells transduced with a chimeric antigen receptor recognizing ERBB2. </w:t>
      </w:r>
      <w:proofErr w:type="spellStart"/>
      <w:r>
        <w:rPr>
          <w:rFonts w:ascii="Book Antiqua" w:hAnsi="Book Antiqua" w:cs="Book Antiqua"/>
          <w:i/>
        </w:rPr>
        <w:t>Mol</w:t>
      </w:r>
      <w:proofErr w:type="spellEnd"/>
      <w:r>
        <w:rPr>
          <w:rFonts w:ascii="Book Antiqua" w:hAnsi="Book Antiqua" w:cs="Book Antiqua"/>
          <w:i/>
        </w:rPr>
        <w:t xml:space="preserve"> </w:t>
      </w:r>
      <w:proofErr w:type="spellStart"/>
      <w:r>
        <w:rPr>
          <w:rFonts w:ascii="Book Antiqua" w:hAnsi="Book Antiqua" w:cs="Book Antiqua"/>
          <w:i/>
        </w:rPr>
        <w:t>Ther</w:t>
      </w:r>
      <w:proofErr w:type="spellEnd"/>
      <w:r>
        <w:rPr>
          <w:rFonts w:ascii="Book Antiqua" w:hAnsi="Book Antiqua" w:cs="Book Antiqua"/>
        </w:rPr>
        <w:t xml:space="preserve"> 2010; </w:t>
      </w:r>
      <w:r>
        <w:rPr>
          <w:rFonts w:ascii="Book Antiqua" w:hAnsi="Book Antiqua" w:cs="Book Antiqua"/>
          <w:b/>
        </w:rPr>
        <w:t>18</w:t>
      </w:r>
      <w:r>
        <w:rPr>
          <w:rFonts w:ascii="Book Antiqua" w:hAnsi="Book Antiqua" w:cs="Book Antiqua"/>
        </w:rPr>
        <w:t>: 843-851 [PMID: 20179677 DOI: 10.1038/mt.2010.24]</w:t>
      </w:r>
    </w:p>
    <w:p w14:paraId="1AC1FCF7"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65 </w:t>
      </w:r>
      <w:proofErr w:type="spellStart"/>
      <w:r>
        <w:rPr>
          <w:rFonts w:ascii="Book Antiqua" w:hAnsi="Book Antiqua" w:cs="Book Antiqua"/>
          <w:b/>
        </w:rPr>
        <w:t>Thistlethwaite</w:t>
      </w:r>
      <w:proofErr w:type="spellEnd"/>
      <w:r>
        <w:rPr>
          <w:rFonts w:ascii="Book Antiqua" w:hAnsi="Book Antiqua" w:cs="Book Antiqua"/>
          <w:b/>
        </w:rPr>
        <w:t xml:space="preserve"> FC</w:t>
      </w:r>
      <w:r>
        <w:rPr>
          <w:rFonts w:ascii="Book Antiqua" w:hAnsi="Book Antiqua" w:cs="Book Antiqua"/>
        </w:rPr>
        <w:t xml:space="preserve">, </w:t>
      </w:r>
      <w:proofErr w:type="spellStart"/>
      <w:r>
        <w:rPr>
          <w:rFonts w:ascii="Book Antiqua" w:hAnsi="Book Antiqua" w:cs="Book Antiqua"/>
        </w:rPr>
        <w:t>Gilham</w:t>
      </w:r>
      <w:proofErr w:type="spellEnd"/>
      <w:r>
        <w:rPr>
          <w:rFonts w:ascii="Book Antiqua" w:hAnsi="Book Antiqua" w:cs="Book Antiqua"/>
        </w:rPr>
        <w:t xml:space="preserve"> DE, Guest RD, Rothwell DG, Pillai M, Burt DJ, </w:t>
      </w:r>
      <w:proofErr w:type="spellStart"/>
      <w:r>
        <w:rPr>
          <w:rFonts w:ascii="Book Antiqua" w:hAnsi="Book Antiqua" w:cs="Book Antiqua"/>
        </w:rPr>
        <w:t>Byatte</w:t>
      </w:r>
      <w:proofErr w:type="spellEnd"/>
      <w:r>
        <w:rPr>
          <w:rFonts w:ascii="Book Antiqua" w:hAnsi="Book Antiqua" w:cs="Book Antiqua"/>
        </w:rPr>
        <w:t xml:space="preserve"> AJ, </w:t>
      </w:r>
      <w:proofErr w:type="spellStart"/>
      <w:r>
        <w:rPr>
          <w:rFonts w:ascii="Book Antiqua" w:hAnsi="Book Antiqua" w:cs="Book Antiqua"/>
        </w:rPr>
        <w:t>Kirillova</w:t>
      </w:r>
      <w:proofErr w:type="spellEnd"/>
      <w:r>
        <w:rPr>
          <w:rFonts w:ascii="Book Antiqua" w:hAnsi="Book Antiqua" w:cs="Book Antiqua"/>
        </w:rPr>
        <w:t xml:space="preserve"> N, Valle JW, Sharma SK, Chester KA, Westwood NB, Halford SER, Nabarro S, Wan S, Austin E, Hawkins RE. The clinical efficacy of first-generation carcinoembryonic antigen (CEACAM5)-specific CAR T cells is limited by poor persistence and transient pre-conditioning-dependent respiratory toxicity. </w:t>
      </w:r>
      <w:r>
        <w:rPr>
          <w:rFonts w:ascii="Book Antiqua" w:hAnsi="Book Antiqua" w:cs="Book Antiqua"/>
          <w:i/>
        </w:rPr>
        <w:t xml:space="preserve">Cancer </w:t>
      </w:r>
      <w:proofErr w:type="spellStart"/>
      <w:r>
        <w:rPr>
          <w:rFonts w:ascii="Book Antiqua" w:hAnsi="Book Antiqua" w:cs="Book Antiqua"/>
          <w:i/>
        </w:rPr>
        <w:lastRenderedPageBreak/>
        <w:t>Immunol</w:t>
      </w:r>
      <w:proofErr w:type="spellEnd"/>
      <w:r>
        <w:rPr>
          <w:rFonts w:ascii="Book Antiqua" w:hAnsi="Book Antiqua" w:cs="Book Antiqua"/>
          <w:i/>
        </w:rPr>
        <w:t xml:space="preserve"> </w:t>
      </w:r>
      <w:proofErr w:type="spellStart"/>
      <w:r>
        <w:rPr>
          <w:rFonts w:ascii="Book Antiqua" w:hAnsi="Book Antiqua" w:cs="Book Antiqua"/>
          <w:i/>
        </w:rPr>
        <w:t>Immunother</w:t>
      </w:r>
      <w:proofErr w:type="spellEnd"/>
      <w:r>
        <w:rPr>
          <w:rFonts w:ascii="Book Antiqua" w:hAnsi="Book Antiqua" w:cs="Book Antiqua"/>
        </w:rPr>
        <w:t xml:space="preserve"> 2017; </w:t>
      </w:r>
      <w:r>
        <w:rPr>
          <w:rFonts w:ascii="Book Antiqua" w:hAnsi="Book Antiqua" w:cs="Book Antiqua"/>
          <w:b/>
        </w:rPr>
        <w:t>66</w:t>
      </w:r>
      <w:r>
        <w:rPr>
          <w:rFonts w:ascii="Book Antiqua" w:hAnsi="Book Antiqua" w:cs="Book Antiqua"/>
        </w:rPr>
        <w:t>: 1425-1436 [PMID: 28660319 DOI: 10.1007/s00262-017-2034-7]</w:t>
      </w:r>
    </w:p>
    <w:p w14:paraId="1F125976"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66 </w:t>
      </w:r>
      <w:r>
        <w:rPr>
          <w:rFonts w:ascii="Book Antiqua" w:hAnsi="Book Antiqua" w:cs="Book Antiqua"/>
          <w:b/>
        </w:rPr>
        <w:t>Zhang Q</w:t>
      </w:r>
      <w:r>
        <w:rPr>
          <w:rFonts w:ascii="Book Antiqua" w:hAnsi="Book Antiqua" w:cs="Book Antiqua"/>
        </w:rPr>
        <w:t xml:space="preserve">, Zhang Z, Peng M, Fu S, </w:t>
      </w:r>
      <w:proofErr w:type="spellStart"/>
      <w:r>
        <w:rPr>
          <w:rFonts w:ascii="Book Antiqua" w:hAnsi="Book Antiqua" w:cs="Book Antiqua"/>
        </w:rPr>
        <w:t>Xue</w:t>
      </w:r>
      <w:proofErr w:type="spellEnd"/>
      <w:r>
        <w:rPr>
          <w:rFonts w:ascii="Book Antiqua" w:hAnsi="Book Antiqua" w:cs="Book Antiqua"/>
        </w:rPr>
        <w:t xml:space="preserve"> Z, Zhang R. CAR-T cell therapy in gastrointestinal tumors and hepatic carcinoma: From bench to bedside. </w:t>
      </w:r>
      <w:proofErr w:type="spellStart"/>
      <w:r>
        <w:rPr>
          <w:rFonts w:ascii="Book Antiqua" w:hAnsi="Book Antiqua" w:cs="Book Antiqua"/>
          <w:i/>
        </w:rPr>
        <w:t>Oncoimmunology</w:t>
      </w:r>
      <w:proofErr w:type="spellEnd"/>
      <w:r>
        <w:rPr>
          <w:rFonts w:ascii="Book Antiqua" w:hAnsi="Book Antiqua" w:cs="Book Antiqua"/>
        </w:rPr>
        <w:t xml:space="preserve"> 2016; </w:t>
      </w:r>
      <w:r>
        <w:rPr>
          <w:rFonts w:ascii="Book Antiqua" w:hAnsi="Book Antiqua" w:cs="Book Antiqua"/>
          <w:b/>
        </w:rPr>
        <w:t>5</w:t>
      </w:r>
      <w:r>
        <w:rPr>
          <w:rFonts w:ascii="Book Antiqua" w:hAnsi="Book Antiqua" w:cs="Book Antiqua"/>
        </w:rPr>
        <w:t>: e1251539 [PMID: 28123893 DOI: 10.1080/2162402X.2016.1251539]</w:t>
      </w:r>
    </w:p>
    <w:p w14:paraId="1DFED385"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67 </w:t>
      </w:r>
      <w:r>
        <w:rPr>
          <w:rFonts w:ascii="Book Antiqua" w:hAnsi="Book Antiqua" w:cs="Book Antiqua"/>
          <w:b/>
        </w:rPr>
        <w:t>Yu S</w:t>
      </w:r>
      <w:r>
        <w:rPr>
          <w:rFonts w:ascii="Book Antiqua" w:hAnsi="Book Antiqua" w:cs="Book Antiqua"/>
        </w:rPr>
        <w:t xml:space="preserve">, Yi M, Qin S, Wu K. Next generation chimeric antigen receptor T cells: safety strategies to overcome toxicity. </w:t>
      </w:r>
      <w:r>
        <w:rPr>
          <w:rFonts w:ascii="Book Antiqua" w:hAnsi="Book Antiqua" w:cs="Book Antiqua"/>
          <w:i/>
        </w:rPr>
        <w:t>Mol Cancer</w:t>
      </w:r>
      <w:r>
        <w:rPr>
          <w:rFonts w:ascii="Book Antiqua" w:hAnsi="Book Antiqua" w:cs="Book Antiqua"/>
        </w:rPr>
        <w:t xml:space="preserve"> 2019; </w:t>
      </w:r>
      <w:r>
        <w:rPr>
          <w:rFonts w:ascii="Book Antiqua" w:hAnsi="Book Antiqua" w:cs="Book Antiqua"/>
          <w:b/>
        </w:rPr>
        <w:t>18</w:t>
      </w:r>
      <w:r>
        <w:rPr>
          <w:rFonts w:ascii="Book Antiqua" w:hAnsi="Book Antiqua" w:cs="Book Antiqua"/>
        </w:rPr>
        <w:t>: 125 [PMID: 31429760 DOI: 10.1186/s12943-019-1057-4]</w:t>
      </w:r>
    </w:p>
    <w:p w14:paraId="54054C03"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68 </w:t>
      </w:r>
      <w:r>
        <w:rPr>
          <w:rFonts w:ascii="Book Antiqua" w:hAnsi="Book Antiqua" w:cs="Book Antiqua"/>
          <w:b/>
        </w:rPr>
        <w:t>Di Stasi A</w:t>
      </w:r>
      <w:r>
        <w:rPr>
          <w:rFonts w:ascii="Book Antiqua" w:hAnsi="Book Antiqua" w:cs="Book Antiqua"/>
        </w:rPr>
        <w:t xml:space="preserve">, </w:t>
      </w:r>
      <w:proofErr w:type="spellStart"/>
      <w:r>
        <w:rPr>
          <w:rFonts w:ascii="Book Antiqua" w:hAnsi="Book Antiqua" w:cs="Book Antiqua"/>
        </w:rPr>
        <w:t>Tey</w:t>
      </w:r>
      <w:proofErr w:type="spellEnd"/>
      <w:r>
        <w:rPr>
          <w:rFonts w:ascii="Book Antiqua" w:hAnsi="Book Antiqua" w:cs="Book Antiqua"/>
        </w:rPr>
        <w:t xml:space="preserve"> SK, </w:t>
      </w:r>
      <w:proofErr w:type="spellStart"/>
      <w:r>
        <w:rPr>
          <w:rFonts w:ascii="Book Antiqua" w:hAnsi="Book Antiqua" w:cs="Book Antiqua"/>
        </w:rPr>
        <w:t>Dotti</w:t>
      </w:r>
      <w:proofErr w:type="spellEnd"/>
      <w:r>
        <w:rPr>
          <w:rFonts w:ascii="Book Antiqua" w:hAnsi="Book Antiqua" w:cs="Book Antiqua"/>
        </w:rPr>
        <w:t xml:space="preserve"> G, Fujita Y, Kennedy-Nasser A, Martinez C, </w:t>
      </w:r>
      <w:proofErr w:type="spellStart"/>
      <w:r>
        <w:rPr>
          <w:rFonts w:ascii="Book Antiqua" w:hAnsi="Book Antiqua" w:cs="Book Antiqua"/>
        </w:rPr>
        <w:t>Straathof</w:t>
      </w:r>
      <w:proofErr w:type="spellEnd"/>
      <w:r>
        <w:rPr>
          <w:rFonts w:ascii="Book Antiqua" w:hAnsi="Book Antiqua" w:cs="Book Antiqua"/>
        </w:rPr>
        <w:t xml:space="preserve"> K, Liu E, </w:t>
      </w:r>
      <w:proofErr w:type="spellStart"/>
      <w:r>
        <w:rPr>
          <w:rFonts w:ascii="Book Antiqua" w:hAnsi="Book Antiqua" w:cs="Book Antiqua"/>
        </w:rPr>
        <w:t>Durett</w:t>
      </w:r>
      <w:proofErr w:type="spellEnd"/>
      <w:r>
        <w:rPr>
          <w:rFonts w:ascii="Book Antiqua" w:hAnsi="Book Antiqua" w:cs="Book Antiqua"/>
        </w:rPr>
        <w:t xml:space="preserve"> AG, </w:t>
      </w:r>
      <w:proofErr w:type="spellStart"/>
      <w:r>
        <w:rPr>
          <w:rFonts w:ascii="Book Antiqua" w:hAnsi="Book Antiqua" w:cs="Book Antiqua"/>
        </w:rPr>
        <w:t>Grilley</w:t>
      </w:r>
      <w:proofErr w:type="spellEnd"/>
      <w:r>
        <w:rPr>
          <w:rFonts w:ascii="Book Antiqua" w:hAnsi="Book Antiqua" w:cs="Book Antiqua"/>
        </w:rPr>
        <w:t xml:space="preserve"> B, Liu H, Cruz CR, </w:t>
      </w:r>
      <w:proofErr w:type="spellStart"/>
      <w:r>
        <w:rPr>
          <w:rFonts w:ascii="Book Antiqua" w:hAnsi="Book Antiqua" w:cs="Book Antiqua"/>
        </w:rPr>
        <w:t>Savoldo</w:t>
      </w:r>
      <w:proofErr w:type="spellEnd"/>
      <w:r>
        <w:rPr>
          <w:rFonts w:ascii="Book Antiqua" w:hAnsi="Book Antiqua" w:cs="Book Antiqua"/>
        </w:rPr>
        <w:t xml:space="preserve"> B, Gee AP, Schindler J, </w:t>
      </w:r>
      <w:proofErr w:type="spellStart"/>
      <w:r>
        <w:rPr>
          <w:rFonts w:ascii="Book Antiqua" w:hAnsi="Book Antiqua" w:cs="Book Antiqua"/>
        </w:rPr>
        <w:t>Krance</w:t>
      </w:r>
      <w:proofErr w:type="spellEnd"/>
      <w:r>
        <w:rPr>
          <w:rFonts w:ascii="Book Antiqua" w:hAnsi="Book Antiqua" w:cs="Book Antiqua"/>
        </w:rPr>
        <w:t xml:space="preserve"> RA, </w:t>
      </w:r>
      <w:proofErr w:type="spellStart"/>
      <w:r>
        <w:rPr>
          <w:rFonts w:ascii="Book Antiqua" w:hAnsi="Book Antiqua" w:cs="Book Antiqua"/>
        </w:rPr>
        <w:t>Heslop</w:t>
      </w:r>
      <w:proofErr w:type="spellEnd"/>
      <w:r>
        <w:rPr>
          <w:rFonts w:ascii="Book Antiqua" w:hAnsi="Book Antiqua" w:cs="Book Antiqua"/>
        </w:rPr>
        <w:t xml:space="preserve"> HE, Spencer DM, Rooney CM, Brenner MK. Inducible apoptosis as a safety switch for adoptive cell therapy. </w:t>
      </w:r>
      <w:r>
        <w:rPr>
          <w:rFonts w:ascii="Book Antiqua" w:hAnsi="Book Antiqua" w:cs="Book Antiqua"/>
          <w:i/>
        </w:rPr>
        <w:t xml:space="preserve">N </w:t>
      </w:r>
      <w:proofErr w:type="spellStart"/>
      <w:r>
        <w:rPr>
          <w:rFonts w:ascii="Book Antiqua" w:hAnsi="Book Antiqua" w:cs="Book Antiqua"/>
          <w:i/>
        </w:rPr>
        <w:t>Engl</w:t>
      </w:r>
      <w:proofErr w:type="spellEnd"/>
      <w:r>
        <w:rPr>
          <w:rFonts w:ascii="Book Antiqua" w:hAnsi="Book Antiqua" w:cs="Book Antiqua"/>
          <w:i/>
        </w:rPr>
        <w:t xml:space="preserve"> J Med</w:t>
      </w:r>
      <w:r>
        <w:rPr>
          <w:rFonts w:ascii="Book Antiqua" w:hAnsi="Book Antiqua" w:cs="Book Antiqua"/>
        </w:rPr>
        <w:t xml:space="preserve"> 2011; </w:t>
      </w:r>
      <w:r>
        <w:rPr>
          <w:rFonts w:ascii="Book Antiqua" w:hAnsi="Book Antiqua" w:cs="Book Antiqua"/>
          <w:b/>
        </w:rPr>
        <w:t>365</w:t>
      </w:r>
      <w:r>
        <w:rPr>
          <w:rFonts w:ascii="Book Antiqua" w:hAnsi="Book Antiqua" w:cs="Book Antiqua"/>
        </w:rPr>
        <w:t>: 1673-1683 [PMID: 22047558 DOI: 10.1056/NEJMoa1106152]</w:t>
      </w:r>
    </w:p>
    <w:p w14:paraId="6A41FFDB"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69 </w:t>
      </w:r>
      <w:proofErr w:type="spellStart"/>
      <w:r>
        <w:rPr>
          <w:rFonts w:ascii="Book Antiqua" w:hAnsi="Book Antiqua" w:cs="Book Antiqua"/>
          <w:b/>
        </w:rPr>
        <w:t>Quintarelli</w:t>
      </w:r>
      <w:proofErr w:type="spellEnd"/>
      <w:r>
        <w:rPr>
          <w:rFonts w:ascii="Book Antiqua" w:hAnsi="Book Antiqua" w:cs="Book Antiqua"/>
          <w:b/>
        </w:rPr>
        <w:t xml:space="preserve"> C</w:t>
      </w:r>
      <w:r>
        <w:rPr>
          <w:rFonts w:ascii="Book Antiqua" w:hAnsi="Book Antiqua" w:cs="Book Antiqua"/>
        </w:rPr>
        <w:t xml:space="preserve">, Vera JF, </w:t>
      </w:r>
      <w:proofErr w:type="spellStart"/>
      <w:r>
        <w:rPr>
          <w:rFonts w:ascii="Book Antiqua" w:hAnsi="Book Antiqua" w:cs="Book Antiqua"/>
        </w:rPr>
        <w:t>Savoldo</w:t>
      </w:r>
      <w:proofErr w:type="spellEnd"/>
      <w:r>
        <w:rPr>
          <w:rFonts w:ascii="Book Antiqua" w:hAnsi="Book Antiqua" w:cs="Book Antiqua"/>
        </w:rPr>
        <w:t xml:space="preserve"> B, Giordano </w:t>
      </w:r>
      <w:proofErr w:type="spellStart"/>
      <w:r>
        <w:rPr>
          <w:rFonts w:ascii="Book Antiqua" w:hAnsi="Book Antiqua" w:cs="Book Antiqua"/>
        </w:rPr>
        <w:t>Attianese</w:t>
      </w:r>
      <w:proofErr w:type="spellEnd"/>
      <w:r>
        <w:rPr>
          <w:rFonts w:ascii="Book Antiqua" w:hAnsi="Book Antiqua" w:cs="Book Antiqua"/>
        </w:rPr>
        <w:t xml:space="preserve"> GM, Pule M, Foster AE, Heslop HE, Rooney CM, Brenner MK, Dotti G. Co-expression of cytokine and suicide genes to enhance the activity and safety of tumor-specific cytotoxic T lymphocytes. </w:t>
      </w:r>
      <w:r>
        <w:rPr>
          <w:rFonts w:ascii="Book Antiqua" w:hAnsi="Book Antiqua" w:cs="Book Antiqua"/>
          <w:i/>
        </w:rPr>
        <w:t>Blood</w:t>
      </w:r>
      <w:r>
        <w:rPr>
          <w:rFonts w:ascii="Book Antiqua" w:hAnsi="Book Antiqua" w:cs="Book Antiqua"/>
        </w:rPr>
        <w:t xml:space="preserve"> 2007; </w:t>
      </w:r>
      <w:r>
        <w:rPr>
          <w:rFonts w:ascii="Book Antiqua" w:hAnsi="Book Antiqua" w:cs="Book Antiqua"/>
          <w:b/>
        </w:rPr>
        <w:t>110</w:t>
      </w:r>
      <w:r>
        <w:rPr>
          <w:rFonts w:ascii="Book Antiqua" w:hAnsi="Book Antiqua" w:cs="Book Antiqua"/>
        </w:rPr>
        <w:t>: 2793-2802 [PMID: 17638856 DOI: 10.1182/blood-2007-02-072843]</w:t>
      </w:r>
    </w:p>
    <w:p w14:paraId="01015C90"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70 </w:t>
      </w:r>
      <w:r>
        <w:rPr>
          <w:rFonts w:ascii="Book Antiqua" w:hAnsi="Book Antiqua" w:cs="Book Antiqua"/>
          <w:b/>
        </w:rPr>
        <w:t>Li Y</w:t>
      </w:r>
      <w:r>
        <w:rPr>
          <w:rFonts w:ascii="Book Antiqua" w:hAnsi="Book Antiqua" w:cs="Book Antiqua"/>
        </w:rPr>
        <w:t xml:space="preserve">, </w:t>
      </w:r>
      <w:proofErr w:type="spellStart"/>
      <w:r>
        <w:rPr>
          <w:rFonts w:ascii="Book Antiqua" w:hAnsi="Book Antiqua" w:cs="Book Antiqua"/>
        </w:rPr>
        <w:t>Hermanson</w:t>
      </w:r>
      <w:proofErr w:type="spellEnd"/>
      <w:r>
        <w:rPr>
          <w:rFonts w:ascii="Book Antiqua" w:hAnsi="Book Antiqua" w:cs="Book Antiqua"/>
        </w:rPr>
        <w:t xml:space="preserve"> DL, </w:t>
      </w:r>
      <w:proofErr w:type="spellStart"/>
      <w:r>
        <w:rPr>
          <w:rFonts w:ascii="Book Antiqua" w:hAnsi="Book Antiqua" w:cs="Book Antiqua"/>
        </w:rPr>
        <w:t>Moriarity</w:t>
      </w:r>
      <w:proofErr w:type="spellEnd"/>
      <w:r>
        <w:rPr>
          <w:rFonts w:ascii="Book Antiqua" w:hAnsi="Book Antiqua" w:cs="Book Antiqua"/>
        </w:rPr>
        <w:t xml:space="preserve"> BS, Kaufman DS. Human iPSC-Derived Natural Killer Cells Engineered with Chimeric Antigen Receptors Enhance Anti-tumor Activity. </w:t>
      </w:r>
      <w:r>
        <w:rPr>
          <w:rFonts w:ascii="Book Antiqua" w:hAnsi="Book Antiqua" w:cs="Book Antiqua"/>
          <w:i/>
        </w:rPr>
        <w:t>Cell Stem Cell</w:t>
      </w:r>
      <w:r>
        <w:rPr>
          <w:rFonts w:ascii="Book Antiqua" w:hAnsi="Book Antiqua" w:cs="Book Antiqua"/>
        </w:rPr>
        <w:t xml:space="preserve"> 2018; </w:t>
      </w:r>
      <w:r>
        <w:rPr>
          <w:rFonts w:ascii="Book Antiqua" w:hAnsi="Book Antiqua" w:cs="Book Antiqua"/>
          <w:b/>
        </w:rPr>
        <w:t>23</w:t>
      </w:r>
      <w:r>
        <w:rPr>
          <w:rFonts w:ascii="Book Antiqua" w:hAnsi="Book Antiqua" w:cs="Book Antiqua"/>
        </w:rPr>
        <w:t>: 181-192.e5 [PMID: 30082067 DOI: 10.1016/j.stem.2018.06.002]</w:t>
      </w:r>
    </w:p>
    <w:p w14:paraId="2C48B849"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71 </w:t>
      </w:r>
      <w:r>
        <w:rPr>
          <w:rFonts w:ascii="Book Antiqua" w:hAnsi="Book Antiqua" w:cs="Book Antiqua"/>
          <w:b/>
        </w:rPr>
        <w:t>Siegler EL</w:t>
      </w:r>
      <w:r>
        <w:rPr>
          <w:rFonts w:ascii="Book Antiqua" w:hAnsi="Book Antiqua" w:cs="Book Antiqua"/>
        </w:rPr>
        <w:t xml:space="preserve">, Zhu Y, Wang P, Yang L. Off-the-Shelf CAR-NK Cells for Cancer Immunotherapy. </w:t>
      </w:r>
      <w:r>
        <w:rPr>
          <w:rFonts w:ascii="Book Antiqua" w:hAnsi="Book Antiqua" w:cs="Book Antiqua"/>
          <w:i/>
        </w:rPr>
        <w:t>Cell Stem Cell</w:t>
      </w:r>
      <w:r>
        <w:rPr>
          <w:rFonts w:ascii="Book Antiqua" w:hAnsi="Book Antiqua" w:cs="Book Antiqua"/>
        </w:rPr>
        <w:t xml:space="preserve"> 2018; </w:t>
      </w:r>
      <w:r>
        <w:rPr>
          <w:rFonts w:ascii="Book Antiqua" w:hAnsi="Book Antiqua" w:cs="Book Antiqua"/>
          <w:b/>
        </w:rPr>
        <w:t>23</w:t>
      </w:r>
      <w:r>
        <w:rPr>
          <w:rFonts w:ascii="Book Antiqua" w:hAnsi="Book Antiqua" w:cs="Book Antiqua"/>
        </w:rPr>
        <w:t>: 160-161 [PMID: 30075127 DOI: 10.1016/j.stem.2018.07.007]</w:t>
      </w:r>
    </w:p>
    <w:p w14:paraId="7CD2964B"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72 </w:t>
      </w:r>
      <w:proofErr w:type="spellStart"/>
      <w:r>
        <w:rPr>
          <w:rFonts w:ascii="Book Antiqua" w:hAnsi="Book Antiqua" w:cs="Book Antiqua"/>
          <w:b/>
        </w:rPr>
        <w:t>Ingegnere</w:t>
      </w:r>
      <w:proofErr w:type="spellEnd"/>
      <w:r>
        <w:rPr>
          <w:rFonts w:ascii="Book Antiqua" w:hAnsi="Book Antiqua" w:cs="Book Antiqua"/>
          <w:b/>
        </w:rPr>
        <w:t xml:space="preserve"> T</w:t>
      </w:r>
      <w:r>
        <w:rPr>
          <w:rFonts w:ascii="Book Antiqua" w:hAnsi="Book Antiqua" w:cs="Book Antiqua"/>
        </w:rPr>
        <w:t xml:space="preserve">, </w:t>
      </w:r>
      <w:proofErr w:type="spellStart"/>
      <w:r>
        <w:rPr>
          <w:rFonts w:ascii="Book Antiqua" w:hAnsi="Book Antiqua" w:cs="Book Antiqua"/>
        </w:rPr>
        <w:t>Mariotti</w:t>
      </w:r>
      <w:proofErr w:type="spellEnd"/>
      <w:r>
        <w:rPr>
          <w:rFonts w:ascii="Book Antiqua" w:hAnsi="Book Antiqua" w:cs="Book Antiqua"/>
        </w:rPr>
        <w:t xml:space="preserve"> FR, Pelosi A, </w:t>
      </w:r>
      <w:proofErr w:type="spellStart"/>
      <w:r>
        <w:rPr>
          <w:rFonts w:ascii="Book Antiqua" w:hAnsi="Book Antiqua" w:cs="Book Antiqua"/>
        </w:rPr>
        <w:t>Quintarelli</w:t>
      </w:r>
      <w:proofErr w:type="spellEnd"/>
      <w:r>
        <w:rPr>
          <w:rFonts w:ascii="Book Antiqua" w:hAnsi="Book Antiqua" w:cs="Book Antiqua"/>
        </w:rPr>
        <w:t xml:space="preserve"> C, De Angelis B, </w:t>
      </w:r>
      <w:proofErr w:type="spellStart"/>
      <w:r>
        <w:rPr>
          <w:rFonts w:ascii="Book Antiqua" w:hAnsi="Book Antiqua" w:cs="Book Antiqua"/>
        </w:rPr>
        <w:t>Tumino</w:t>
      </w:r>
      <w:proofErr w:type="spellEnd"/>
      <w:r>
        <w:rPr>
          <w:rFonts w:ascii="Book Antiqua" w:hAnsi="Book Antiqua" w:cs="Book Antiqua"/>
        </w:rPr>
        <w:t xml:space="preserve"> N, </w:t>
      </w:r>
      <w:proofErr w:type="spellStart"/>
      <w:r>
        <w:rPr>
          <w:rFonts w:ascii="Book Antiqua" w:hAnsi="Book Antiqua" w:cs="Book Antiqua"/>
        </w:rPr>
        <w:t>Besi</w:t>
      </w:r>
      <w:proofErr w:type="spellEnd"/>
      <w:r>
        <w:rPr>
          <w:rFonts w:ascii="Book Antiqua" w:hAnsi="Book Antiqua" w:cs="Book Antiqua"/>
        </w:rPr>
        <w:t xml:space="preserve"> F, </w:t>
      </w:r>
      <w:proofErr w:type="spellStart"/>
      <w:r>
        <w:rPr>
          <w:rFonts w:ascii="Book Antiqua" w:hAnsi="Book Antiqua" w:cs="Book Antiqua"/>
        </w:rPr>
        <w:t>Cantoni</w:t>
      </w:r>
      <w:proofErr w:type="spellEnd"/>
      <w:r>
        <w:rPr>
          <w:rFonts w:ascii="Book Antiqua" w:hAnsi="Book Antiqua" w:cs="Book Antiqua"/>
        </w:rPr>
        <w:t xml:space="preserve"> C, </w:t>
      </w:r>
      <w:proofErr w:type="spellStart"/>
      <w:r>
        <w:rPr>
          <w:rFonts w:ascii="Book Antiqua" w:hAnsi="Book Antiqua" w:cs="Book Antiqua"/>
        </w:rPr>
        <w:t>Locatelli</w:t>
      </w:r>
      <w:proofErr w:type="spellEnd"/>
      <w:r>
        <w:rPr>
          <w:rFonts w:ascii="Book Antiqua" w:hAnsi="Book Antiqua" w:cs="Book Antiqua"/>
        </w:rPr>
        <w:t xml:space="preserve"> F, </w:t>
      </w:r>
      <w:proofErr w:type="spellStart"/>
      <w:r>
        <w:rPr>
          <w:rFonts w:ascii="Book Antiqua" w:hAnsi="Book Antiqua" w:cs="Book Antiqua"/>
        </w:rPr>
        <w:t>Vacca</w:t>
      </w:r>
      <w:proofErr w:type="spellEnd"/>
      <w:r>
        <w:rPr>
          <w:rFonts w:ascii="Book Antiqua" w:hAnsi="Book Antiqua" w:cs="Book Antiqua"/>
        </w:rPr>
        <w:t xml:space="preserve"> P, </w:t>
      </w:r>
      <w:proofErr w:type="spellStart"/>
      <w:r>
        <w:rPr>
          <w:rFonts w:ascii="Book Antiqua" w:hAnsi="Book Antiqua" w:cs="Book Antiqua"/>
        </w:rPr>
        <w:t>Moretta</w:t>
      </w:r>
      <w:proofErr w:type="spellEnd"/>
      <w:r>
        <w:rPr>
          <w:rFonts w:ascii="Book Antiqua" w:hAnsi="Book Antiqua" w:cs="Book Antiqua"/>
        </w:rPr>
        <w:t xml:space="preserve"> L. Human CAR NK Cells: A New Non-viral Method Allowing High Efficient Transfection and Strong Tumor Cell Killing. </w:t>
      </w:r>
      <w:r>
        <w:rPr>
          <w:rFonts w:ascii="Book Antiqua" w:hAnsi="Book Antiqua" w:cs="Book Antiqua"/>
          <w:i/>
        </w:rPr>
        <w:t>Front Immunol</w:t>
      </w:r>
      <w:r>
        <w:rPr>
          <w:rFonts w:ascii="Book Antiqua" w:hAnsi="Book Antiqua" w:cs="Book Antiqua"/>
        </w:rPr>
        <w:t xml:space="preserve"> 2019; </w:t>
      </w:r>
      <w:r>
        <w:rPr>
          <w:rFonts w:ascii="Book Antiqua" w:hAnsi="Book Antiqua" w:cs="Book Antiqua"/>
          <w:b/>
        </w:rPr>
        <w:t>10</w:t>
      </w:r>
      <w:r>
        <w:rPr>
          <w:rFonts w:ascii="Book Antiqua" w:hAnsi="Book Antiqua" w:cs="Book Antiqua"/>
        </w:rPr>
        <w:t>: 957 [PMID: 31114587 DOI: 10.3389/fimmu.2019.00957]</w:t>
      </w:r>
    </w:p>
    <w:p w14:paraId="35DCB56B"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73 </w:t>
      </w:r>
      <w:proofErr w:type="spellStart"/>
      <w:r>
        <w:rPr>
          <w:rFonts w:ascii="Book Antiqua" w:hAnsi="Book Antiqua" w:cs="Book Antiqua"/>
          <w:b/>
        </w:rPr>
        <w:t>McGilvray</w:t>
      </w:r>
      <w:proofErr w:type="spellEnd"/>
      <w:r>
        <w:rPr>
          <w:rFonts w:ascii="Book Antiqua" w:hAnsi="Book Antiqua" w:cs="Book Antiqua"/>
          <w:b/>
        </w:rPr>
        <w:t xml:space="preserve"> RW</w:t>
      </w:r>
      <w:r>
        <w:rPr>
          <w:rFonts w:ascii="Book Antiqua" w:hAnsi="Book Antiqua" w:cs="Book Antiqua"/>
        </w:rPr>
        <w:t xml:space="preserve">, Eagle RA, Watson NF, Al-Attar A, Ball G, </w:t>
      </w:r>
      <w:proofErr w:type="spellStart"/>
      <w:r>
        <w:rPr>
          <w:rFonts w:ascii="Book Antiqua" w:hAnsi="Book Antiqua" w:cs="Book Antiqua"/>
        </w:rPr>
        <w:t>Jafferji</w:t>
      </w:r>
      <w:proofErr w:type="spellEnd"/>
      <w:r>
        <w:rPr>
          <w:rFonts w:ascii="Book Antiqua" w:hAnsi="Book Antiqua" w:cs="Book Antiqua"/>
        </w:rPr>
        <w:t xml:space="preserve"> I, </w:t>
      </w:r>
      <w:proofErr w:type="spellStart"/>
      <w:r>
        <w:rPr>
          <w:rFonts w:ascii="Book Antiqua" w:hAnsi="Book Antiqua" w:cs="Book Antiqua"/>
        </w:rPr>
        <w:t>Trowsdale</w:t>
      </w:r>
      <w:proofErr w:type="spellEnd"/>
      <w:r>
        <w:rPr>
          <w:rFonts w:ascii="Book Antiqua" w:hAnsi="Book Antiqua" w:cs="Book Antiqua"/>
        </w:rPr>
        <w:t xml:space="preserve"> J, </w:t>
      </w:r>
      <w:proofErr w:type="spellStart"/>
      <w:r>
        <w:rPr>
          <w:rFonts w:ascii="Book Antiqua" w:hAnsi="Book Antiqua" w:cs="Book Antiqua"/>
        </w:rPr>
        <w:t>Durrant</w:t>
      </w:r>
      <w:proofErr w:type="spellEnd"/>
      <w:r>
        <w:rPr>
          <w:rFonts w:ascii="Book Antiqua" w:hAnsi="Book Antiqua" w:cs="Book Antiqua"/>
        </w:rPr>
        <w:t xml:space="preserve"> LG. NKG2D ligand expression in human colorectal cancer reveals </w:t>
      </w:r>
      <w:r>
        <w:rPr>
          <w:rFonts w:ascii="Book Antiqua" w:hAnsi="Book Antiqua" w:cs="Book Antiqua"/>
        </w:rPr>
        <w:lastRenderedPageBreak/>
        <w:t xml:space="preserve">associations with prognosis and evidence for immunoediting. </w:t>
      </w:r>
      <w:r>
        <w:rPr>
          <w:rFonts w:ascii="Book Antiqua" w:hAnsi="Book Antiqua" w:cs="Book Antiqua"/>
          <w:i/>
        </w:rPr>
        <w:t>Clin Cancer Res</w:t>
      </w:r>
      <w:r>
        <w:rPr>
          <w:rFonts w:ascii="Book Antiqua" w:hAnsi="Book Antiqua" w:cs="Book Antiqua"/>
        </w:rPr>
        <w:t xml:space="preserve"> 2009; </w:t>
      </w:r>
      <w:r>
        <w:rPr>
          <w:rFonts w:ascii="Book Antiqua" w:hAnsi="Book Antiqua" w:cs="Book Antiqua"/>
          <w:b/>
        </w:rPr>
        <w:t>15</w:t>
      </w:r>
      <w:r>
        <w:rPr>
          <w:rFonts w:ascii="Book Antiqua" w:hAnsi="Book Antiqua" w:cs="Book Antiqua"/>
        </w:rPr>
        <w:t>: 6993-7002 [PMID: 19861434 DOI: 10.1158/1078-0432.CCR-09-0991]</w:t>
      </w:r>
    </w:p>
    <w:p w14:paraId="6F2896F8"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74 </w:t>
      </w:r>
      <w:proofErr w:type="spellStart"/>
      <w:r>
        <w:rPr>
          <w:rFonts w:ascii="Book Antiqua" w:hAnsi="Book Antiqua" w:cs="Book Antiqua"/>
          <w:b/>
        </w:rPr>
        <w:t>Wefers</w:t>
      </w:r>
      <w:proofErr w:type="spellEnd"/>
      <w:r>
        <w:rPr>
          <w:rFonts w:ascii="Book Antiqua" w:hAnsi="Book Antiqua" w:cs="Book Antiqua"/>
          <w:b/>
        </w:rPr>
        <w:t xml:space="preserve"> C</w:t>
      </w:r>
      <w:r>
        <w:rPr>
          <w:rFonts w:ascii="Book Antiqua" w:hAnsi="Book Antiqua" w:cs="Book Antiqua"/>
        </w:rPr>
        <w:t xml:space="preserve">, </w:t>
      </w:r>
      <w:proofErr w:type="spellStart"/>
      <w:r>
        <w:rPr>
          <w:rFonts w:ascii="Book Antiqua" w:hAnsi="Book Antiqua" w:cs="Book Antiqua"/>
        </w:rPr>
        <w:t>Schreibelt</w:t>
      </w:r>
      <w:proofErr w:type="spellEnd"/>
      <w:r>
        <w:rPr>
          <w:rFonts w:ascii="Book Antiqua" w:hAnsi="Book Antiqua" w:cs="Book Antiqua"/>
        </w:rPr>
        <w:t xml:space="preserve"> G, </w:t>
      </w:r>
      <w:proofErr w:type="spellStart"/>
      <w:r>
        <w:rPr>
          <w:rFonts w:ascii="Book Antiqua" w:hAnsi="Book Antiqua" w:cs="Book Antiqua"/>
        </w:rPr>
        <w:t>Massuger</w:t>
      </w:r>
      <w:proofErr w:type="spellEnd"/>
      <w:r>
        <w:rPr>
          <w:rFonts w:ascii="Book Antiqua" w:hAnsi="Book Antiqua" w:cs="Book Antiqua"/>
        </w:rPr>
        <w:t xml:space="preserve"> LFAG, de </w:t>
      </w:r>
      <w:proofErr w:type="spellStart"/>
      <w:r>
        <w:rPr>
          <w:rFonts w:ascii="Book Antiqua" w:hAnsi="Book Antiqua" w:cs="Book Antiqua"/>
        </w:rPr>
        <w:t>Vries</w:t>
      </w:r>
      <w:proofErr w:type="spellEnd"/>
      <w:r>
        <w:rPr>
          <w:rFonts w:ascii="Book Antiqua" w:hAnsi="Book Antiqua" w:cs="Book Antiqua"/>
        </w:rPr>
        <w:t xml:space="preserve"> IJM, </w:t>
      </w:r>
      <w:proofErr w:type="spellStart"/>
      <w:r>
        <w:rPr>
          <w:rFonts w:ascii="Book Antiqua" w:hAnsi="Book Antiqua" w:cs="Book Antiqua"/>
        </w:rPr>
        <w:t>Torensma</w:t>
      </w:r>
      <w:proofErr w:type="spellEnd"/>
      <w:r>
        <w:rPr>
          <w:rFonts w:ascii="Book Antiqua" w:hAnsi="Book Antiqua" w:cs="Book Antiqua"/>
        </w:rPr>
        <w:t xml:space="preserve"> R. Immune Curbing of Cancer Stem Cells by CTLs Directed to NANOG. </w:t>
      </w:r>
      <w:r>
        <w:rPr>
          <w:rFonts w:ascii="Book Antiqua" w:hAnsi="Book Antiqua" w:cs="Book Antiqua"/>
          <w:i/>
        </w:rPr>
        <w:t>Front Immunol</w:t>
      </w:r>
      <w:r>
        <w:rPr>
          <w:rFonts w:ascii="Book Antiqua" w:hAnsi="Book Antiqua" w:cs="Book Antiqua"/>
        </w:rPr>
        <w:t xml:space="preserve"> 2018; </w:t>
      </w:r>
      <w:r>
        <w:rPr>
          <w:rFonts w:ascii="Book Antiqua" w:hAnsi="Book Antiqua" w:cs="Book Antiqua"/>
          <w:b/>
        </w:rPr>
        <w:t>9</w:t>
      </w:r>
      <w:r>
        <w:rPr>
          <w:rFonts w:ascii="Book Antiqua" w:hAnsi="Book Antiqua" w:cs="Book Antiqua"/>
        </w:rPr>
        <w:t>: 1412 [PMID: 29971070 DOI: 10.3389/fimmu.2018.01412]</w:t>
      </w:r>
    </w:p>
    <w:p w14:paraId="0334A4C7"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75 </w:t>
      </w:r>
      <w:r>
        <w:rPr>
          <w:rFonts w:ascii="Book Antiqua" w:hAnsi="Book Antiqua" w:cs="Book Antiqua"/>
          <w:b/>
        </w:rPr>
        <w:t>Yin T</w:t>
      </w:r>
      <w:r>
        <w:rPr>
          <w:rFonts w:ascii="Book Antiqua" w:hAnsi="Book Antiqua" w:cs="Book Antiqua"/>
        </w:rPr>
        <w:t xml:space="preserve">, Shi P, Gou S, Shen Q, Wang C. Dendritic cells loaded with pancreatic Cancer Stem Cells (CSCs) lysates induce antitumor immune killing effect in vitro. </w:t>
      </w:r>
      <w:proofErr w:type="spellStart"/>
      <w:r>
        <w:rPr>
          <w:rFonts w:ascii="Book Antiqua" w:hAnsi="Book Antiqua" w:cs="Book Antiqua"/>
          <w:i/>
        </w:rPr>
        <w:t>PLoS</w:t>
      </w:r>
      <w:proofErr w:type="spellEnd"/>
      <w:r>
        <w:rPr>
          <w:rFonts w:ascii="Book Antiqua" w:hAnsi="Book Antiqua" w:cs="Book Antiqua"/>
          <w:i/>
        </w:rPr>
        <w:t xml:space="preserve"> One</w:t>
      </w:r>
      <w:r>
        <w:rPr>
          <w:rFonts w:ascii="Book Antiqua" w:hAnsi="Book Antiqua" w:cs="Book Antiqua"/>
        </w:rPr>
        <w:t xml:space="preserve"> 2014; </w:t>
      </w:r>
      <w:r>
        <w:rPr>
          <w:rFonts w:ascii="Book Antiqua" w:hAnsi="Book Antiqua" w:cs="Book Antiqua"/>
          <w:b/>
        </w:rPr>
        <w:t>9</w:t>
      </w:r>
      <w:r>
        <w:rPr>
          <w:rFonts w:ascii="Book Antiqua" w:hAnsi="Book Antiqua" w:cs="Book Antiqua"/>
        </w:rPr>
        <w:t>: e114581 [PMID: 25521461 DOI: 10.1371/journal.pone.0114581]</w:t>
      </w:r>
    </w:p>
    <w:p w14:paraId="15A2235D"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76 </w:t>
      </w:r>
      <w:r>
        <w:rPr>
          <w:rFonts w:ascii="Book Antiqua" w:hAnsi="Book Antiqua" w:cs="Book Antiqua"/>
          <w:b/>
        </w:rPr>
        <w:t>Vogelstein B</w:t>
      </w:r>
      <w:r>
        <w:rPr>
          <w:rFonts w:ascii="Book Antiqua" w:hAnsi="Book Antiqua" w:cs="Book Antiqua"/>
        </w:rPr>
        <w:t xml:space="preserve">, Papadopoulos N, </w:t>
      </w:r>
      <w:proofErr w:type="spellStart"/>
      <w:r>
        <w:rPr>
          <w:rFonts w:ascii="Book Antiqua" w:hAnsi="Book Antiqua" w:cs="Book Antiqua"/>
        </w:rPr>
        <w:t>Velculescu</w:t>
      </w:r>
      <w:proofErr w:type="spellEnd"/>
      <w:r>
        <w:rPr>
          <w:rFonts w:ascii="Book Antiqua" w:hAnsi="Book Antiqua" w:cs="Book Antiqua"/>
        </w:rPr>
        <w:t xml:space="preserve"> VE, Zhou S, Diaz LA </w:t>
      </w:r>
      <w:proofErr w:type="spellStart"/>
      <w:r>
        <w:rPr>
          <w:rFonts w:ascii="Book Antiqua" w:hAnsi="Book Antiqua" w:cs="Book Antiqua"/>
        </w:rPr>
        <w:t>Jr</w:t>
      </w:r>
      <w:proofErr w:type="spellEnd"/>
      <w:r>
        <w:rPr>
          <w:rFonts w:ascii="Book Antiqua" w:hAnsi="Book Antiqua" w:cs="Book Antiqua"/>
        </w:rPr>
        <w:t xml:space="preserve">, </w:t>
      </w:r>
      <w:proofErr w:type="spellStart"/>
      <w:r>
        <w:rPr>
          <w:rFonts w:ascii="Book Antiqua" w:hAnsi="Book Antiqua" w:cs="Book Antiqua"/>
        </w:rPr>
        <w:t>Kinzler</w:t>
      </w:r>
      <w:proofErr w:type="spellEnd"/>
      <w:r>
        <w:rPr>
          <w:rFonts w:ascii="Book Antiqua" w:hAnsi="Book Antiqua" w:cs="Book Antiqua"/>
        </w:rPr>
        <w:t xml:space="preserve"> KW. Cancer genome landscapes. </w:t>
      </w:r>
      <w:r>
        <w:rPr>
          <w:rFonts w:ascii="Book Antiqua" w:hAnsi="Book Antiqua" w:cs="Book Antiqua"/>
          <w:i/>
        </w:rPr>
        <w:t>Science</w:t>
      </w:r>
      <w:r>
        <w:rPr>
          <w:rFonts w:ascii="Book Antiqua" w:hAnsi="Book Antiqua" w:cs="Book Antiqua"/>
        </w:rPr>
        <w:t xml:space="preserve"> 2013; </w:t>
      </w:r>
      <w:r>
        <w:rPr>
          <w:rFonts w:ascii="Book Antiqua" w:hAnsi="Book Antiqua" w:cs="Book Antiqua"/>
          <w:b/>
        </w:rPr>
        <w:t>339</w:t>
      </w:r>
      <w:r>
        <w:rPr>
          <w:rFonts w:ascii="Book Antiqua" w:hAnsi="Book Antiqua" w:cs="Book Antiqua"/>
        </w:rPr>
        <w:t>: 1546-1558 [PMID: 23539594 DOI: 10.1126/science.1235122]</w:t>
      </w:r>
    </w:p>
    <w:p w14:paraId="08335BB1"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77 </w:t>
      </w:r>
      <w:r>
        <w:rPr>
          <w:rFonts w:ascii="Book Antiqua" w:hAnsi="Book Antiqua" w:cs="Book Antiqua"/>
          <w:b/>
        </w:rPr>
        <w:t>Lu L</w:t>
      </w:r>
      <w:r>
        <w:rPr>
          <w:rFonts w:ascii="Book Antiqua" w:hAnsi="Book Antiqua" w:cs="Book Antiqua"/>
        </w:rPr>
        <w:t xml:space="preserve">, Tao H, Chang AE, Hu Y, Shu G, Chen Q, </w:t>
      </w:r>
      <w:proofErr w:type="spellStart"/>
      <w:r>
        <w:rPr>
          <w:rFonts w:ascii="Book Antiqua" w:hAnsi="Book Antiqua" w:cs="Book Antiqua"/>
        </w:rPr>
        <w:t>Egenti</w:t>
      </w:r>
      <w:proofErr w:type="spellEnd"/>
      <w:r>
        <w:rPr>
          <w:rFonts w:ascii="Book Antiqua" w:hAnsi="Book Antiqua" w:cs="Book Antiqua"/>
        </w:rPr>
        <w:t xml:space="preserve"> M, Owen J, Moyer JS, Prince ME, Huang S, </w:t>
      </w:r>
      <w:proofErr w:type="spellStart"/>
      <w:r>
        <w:rPr>
          <w:rFonts w:ascii="Book Antiqua" w:hAnsi="Book Antiqua" w:cs="Book Antiqua"/>
        </w:rPr>
        <w:t>Wicha</w:t>
      </w:r>
      <w:proofErr w:type="spellEnd"/>
      <w:r>
        <w:rPr>
          <w:rFonts w:ascii="Book Antiqua" w:hAnsi="Book Antiqua" w:cs="Book Antiqua"/>
        </w:rPr>
        <w:t xml:space="preserve"> MS, Xia JC, Li Q. Cancer stem cell vaccine inhibits metastases of primary tumors and induces humoral immune responses against cancer stem cells. </w:t>
      </w:r>
      <w:proofErr w:type="spellStart"/>
      <w:r>
        <w:rPr>
          <w:rFonts w:ascii="Book Antiqua" w:hAnsi="Book Antiqua" w:cs="Book Antiqua"/>
          <w:i/>
        </w:rPr>
        <w:t>Oncoimmunology</w:t>
      </w:r>
      <w:proofErr w:type="spellEnd"/>
      <w:r>
        <w:rPr>
          <w:rFonts w:ascii="Book Antiqua" w:hAnsi="Book Antiqua" w:cs="Book Antiqua"/>
        </w:rPr>
        <w:t xml:space="preserve"> 2015; </w:t>
      </w:r>
      <w:r>
        <w:rPr>
          <w:rFonts w:ascii="Book Antiqua" w:hAnsi="Book Antiqua" w:cs="Book Antiqua"/>
          <w:b/>
        </w:rPr>
        <w:t>4</w:t>
      </w:r>
      <w:r>
        <w:rPr>
          <w:rFonts w:ascii="Book Antiqua" w:hAnsi="Book Antiqua" w:cs="Book Antiqua"/>
        </w:rPr>
        <w:t>: e990767 [PMID: 25949905 DOI: 10.4161/2162402X.2014.990767]</w:t>
      </w:r>
    </w:p>
    <w:p w14:paraId="3551428F"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78 </w:t>
      </w:r>
      <w:r>
        <w:rPr>
          <w:rFonts w:ascii="Book Antiqua" w:hAnsi="Book Antiqua" w:cs="Book Antiqua"/>
          <w:b/>
        </w:rPr>
        <w:t>Mac Keon S</w:t>
      </w:r>
      <w:r>
        <w:rPr>
          <w:rFonts w:ascii="Book Antiqua" w:hAnsi="Book Antiqua" w:cs="Book Antiqua"/>
        </w:rPr>
        <w:t xml:space="preserve">, Ruiz MS, </w:t>
      </w:r>
      <w:proofErr w:type="spellStart"/>
      <w:r>
        <w:rPr>
          <w:rFonts w:ascii="Book Antiqua" w:hAnsi="Book Antiqua" w:cs="Book Antiqua"/>
        </w:rPr>
        <w:t>Gazzaniga</w:t>
      </w:r>
      <w:proofErr w:type="spellEnd"/>
      <w:r>
        <w:rPr>
          <w:rFonts w:ascii="Book Antiqua" w:hAnsi="Book Antiqua" w:cs="Book Antiqua"/>
        </w:rPr>
        <w:t xml:space="preserve"> S, </w:t>
      </w:r>
      <w:proofErr w:type="spellStart"/>
      <w:r>
        <w:rPr>
          <w:rFonts w:ascii="Book Antiqua" w:hAnsi="Book Antiqua" w:cs="Book Antiqua"/>
        </w:rPr>
        <w:t>Wainstok</w:t>
      </w:r>
      <w:proofErr w:type="spellEnd"/>
      <w:r>
        <w:rPr>
          <w:rFonts w:ascii="Book Antiqua" w:hAnsi="Book Antiqua" w:cs="Book Antiqua"/>
        </w:rPr>
        <w:t xml:space="preserve"> R. Dendritic cell-based vaccination in cancer: therapeutic implications emerging from murine models. </w:t>
      </w:r>
      <w:r>
        <w:rPr>
          <w:rFonts w:ascii="Book Antiqua" w:hAnsi="Book Antiqua" w:cs="Book Antiqua"/>
          <w:i/>
        </w:rPr>
        <w:t>Front Immunol</w:t>
      </w:r>
      <w:r>
        <w:rPr>
          <w:rFonts w:ascii="Book Antiqua" w:hAnsi="Book Antiqua" w:cs="Book Antiqua"/>
        </w:rPr>
        <w:t xml:space="preserve"> 2015; </w:t>
      </w:r>
      <w:r>
        <w:rPr>
          <w:rFonts w:ascii="Book Antiqua" w:hAnsi="Book Antiqua" w:cs="Book Antiqua"/>
          <w:b/>
        </w:rPr>
        <w:t>6</w:t>
      </w:r>
      <w:r>
        <w:rPr>
          <w:rFonts w:ascii="Book Antiqua" w:hAnsi="Book Antiqua" w:cs="Book Antiqua"/>
        </w:rPr>
        <w:t>: 243 [PMID: 26042126 DOI: 10.3389/fimmu.2015.00243]</w:t>
      </w:r>
    </w:p>
    <w:p w14:paraId="097336B4"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79 </w:t>
      </w:r>
      <w:proofErr w:type="spellStart"/>
      <w:r>
        <w:rPr>
          <w:rFonts w:ascii="Book Antiqua" w:hAnsi="Book Antiqua" w:cs="Book Antiqua"/>
          <w:b/>
        </w:rPr>
        <w:t>Bagheri</w:t>
      </w:r>
      <w:proofErr w:type="spellEnd"/>
      <w:r>
        <w:rPr>
          <w:rFonts w:ascii="Book Antiqua" w:hAnsi="Book Antiqua" w:cs="Book Antiqua"/>
          <w:b/>
        </w:rPr>
        <w:t xml:space="preserve"> V</w:t>
      </w:r>
      <w:r>
        <w:rPr>
          <w:rFonts w:ascii="Book Antiqua" w:hAnsi="Book Antiqua" w:cs="Book Antiqua"/>
        </w:rPr>
        <w:t xml:space="preserve">, </w:t>
      </w:r>
      <w:proofErr w:type="spellStart"/>
      <w:r>
        <w:rPr>
          <w:rFonts w:ascii="Book Antiqua" w:hAnsi="Book Antiqua" w:cs="Book Antiqua"/>
        </w:rPr>
        <w:t>Abbaszadegan</w:t>
      </w:r>
      <w:proofErr w:type="spellEnd"/>
      <w:r>
        <w:rPr>
          <w:rFonts w:ascii="Book Antiqua" w:hAnsi="Book Antiqua" w:cs="Book Antiqua"/>
        </w:rPr>
        <w:t xml:space="preserve"> MR, </w:t>
      </w:r>
      <w:proofErr w:type="spellStart"/>
      <w:r>
        <w:rPr>
          <w:rFonts w:ascii="Book Antiqua" w:hAnsi="Book Antiqua" w:cs="Book Antiqua"/>
        </w:rPr>
        <w:t>Memar</w:t>
      </w:r>
      <w:proofErr w:type="spellEnd"/>
      <w:r>
        <w:rPr>
          <w:rFonts w:ascii="Book Antiqua" w:hAnsi="Book Antiqua" w:cs="Book Antiqua"/>
        </w:rPr>
        <w:t xml:space="preserve"> B, </w:t>
      </w:r>
      <w:proofErr w:type="spellStart"/>
      <w:r>
        <w:rPr>
          <w:rFonts w:ascii="Book Antiqua" w:hAnsi="Book Antiqua" w:cs="Book Antiqua"/>
        </w:rPr>
        <w:t>Motie</w:t>
      </w:r>
      <w:proofErr w:type="spellEnd"/>
      <w:r>
        <w:rPr>
          <w:rFonts w:ascii="Book Antiqua" w:hAnsi="Book Antiqua" w:cs="Book Antiqua"/>
        </w:rPr>
        <w:t xml:space="preserve"> MR, </w:t>
      </w:r>
      <w:proofErr w:type="spellStart"/>
      <w:r>
        <w:rPr>
          <w:rFonts w:ascii="Book Antiqua" w:hAnsi="Book Antiqua" w:cs="Book Antiqua"/>
        </w:rPr>
        <w:t>Asadi</w:t>
      </w:r>
      <w:proofErr w:type="spellEnd"/>
      <w:r>
        <w:rPr>
          <w:rFonts w:ascii="Book Antiqua" w:hAnsi="Book Antiqua" w:cs="Book Antiqua"/>
        </w:rPr>
        <w:t xml:space="preserve"> M, </w:t>
      </w:r>
      <w:proofErr w:type="spellStart"/>
      <w:r>
        <w:rPr>
          <w:rFonts w:ascii="Book Antiqua" w:hAnsi="Book Antiqua" w:cs="Book Antiqua"/>
        </w:rPr>
        <w:t>Mahmoudian</w:t>
      </w:r>
      <w:proofErr w:type="spellEnd"/>
      <w:r>
        <w:rPr>
          <w:rFonts w:ascii="Book Antiqua" w:hAnsi="Book Antiqua" w:cs="Book Antiqua"/>
        </w:rPr>
        <w:t xml:space="preserve"> RA, </w:t>
      </w:r>
      <w:proofErr w:type="spellStart"/>
      <w:r>
        <w:rPr>
          <w:rFonts w:ascii="Book Antiqua" w:hAnsi="Book Antiqua" w:cs="Book Antiqua"/>
        </w:rPr>
        <w:t>Gholamin</w:t>
      </w:r>
      <w:proofErr w:type="spellEnd"/>
      <w:r>
        <w:rPr>
          <w:rFonts w:ascii="Book Antiqua" w:hAnsi="Book Antiqua" w:cs="Book Antiqua"/>
        </w:rPr>
        <w:t xml:space="preserve"> M. Induction of T cell-mediated immune response by dendritic cells pulsed with mRNA of sphere-forming cells isolated from patients with gastric cancer. </w:t>
      </w:r>
      <w:r>
        <w:rPr>
          <w:rFonts w:ascii="Book Antiqua" w:hAnsi="Book Antiqua" w:cs="Book Antiqua"/>
          <w:i/>
        </w:rPr>
        <w:t>Life Sci</w:t>
      </w:r>
      <w:r>
        <w:rPr>
          <w:rFonts w:ascii="Book Antiqua" w:hAnsi="Book Antiqua" w:cs="Book Antiqua"/>
        </w:rPr>
        <w:t xml:space="preserve"> 2019; </w:t>
      </w:r>
      <w:r>
        <w:rPr>
          <w:rFonts w:ascii="Book Antiqua" w:hAnsi="Book Antiqua" w:cs="Book Antiqua"/>
          <w:b/>
        </w:rPr>
        <w:t>219</w:t>
      </w:r>
      <w:r>
        <w:rPr>
          <w:rFonts w:ascii="Book Antiqua" w:hAnsi="Book Antiqua" w:cs="Book Antiqua"/>
        </w:rPr>
        <w:t>: 136-143 [PMID: 30641083 DOI: 10.1016/j.lfs.2019.01.016]</w:t>
      </w:r>
    </w:p>
    <w:p w14:paraId="24064732"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80 </w:t>
      </w:r>
      <w:proofErr w:type="spellStart"/>
      <w:r>
        <w:rPr>
          <w:rFonts w:ascii="Book Antiqua" w:hAnsi="Book Antiqua" w:cs="Book Antiqua"/>
          <w:b/>
        </w:rPr>
        <w:t>Hirohashi</w:t>
      </w:r>
      <w:proofErr w:type="spellEnd"/>
      <w:r>
        <w:rPr>
          <w:rFonts w:ascii="Book Antiqua" w:hAnsi="Book Antiqua" w:cs="Book Antiqua"/>
          <w:b/>
        </w:rPr>
        <w:t xml:space="preserve"> Y</w:t>
      </w:r>
      <w:r>
        <w:rPr>
          <w:rFonts w:ascii="Book Antiqua" w:hAnsi="Book Antiqua" w:cs="Book Antiqua"/>
        </w:rPr>
        <w:t xml:space="preserve">, </w:t>
      </w:r>
      <w:proofErr w:type="spellStart"/>
      <w:r>
        <w:rPr>
          <w:rFonts w:ascii="Book Antiqua" w:hAnsi="Book Antiqua" w:cs="Book Antiqua"/>
        </w:rPr>
        <w:t>Torigoe</w:t>
      </w:r>
      <w:proofErr w:type="spellEnd"/>
      <w:r>
        <w:rPr>
          <w:rFonts w:ascii="Book Antiqua" w:hAnsi="Book Antiqua" w:cs="Book Antiqua"/>
        </w:rPr>
        <w:t xml:space="preserve"> T, </w:t>
      </w:r>
      <w:proofErr w:type="spellStart"/>
      <w:r>
        <w:rPr>
          <w:rFonts w:ascii="Book Antiqua" w:hAnsi="Book Antiqua" w:cs="Book Antiqua"/>
        </w:rPr>
        <w:t>Tsukahara</w:t>
      </w:r>
      <w:proofErr w:type="spellEnd"/>
      <w:r>
        <w:rPr>
          <w:rFonts w:ascii="Book Antiqua" w:hAnsi="Book Antiqua" w:cs="Book Antiqua"/>
        </w:rPr>
        <w:t xml:space="preserve"> T, </w:t>
      </w:r>
      <w:proofErr w:type="spellStart"/>
      <w:r>
        <w:rPr>
          <w:rFonts w:ascii="Book Antiqua" w:hAnsi="Book Antiqua" w:cs="Book Antiqua"/>
        </w:rPr>
        <w:t>Kanaseki</w:t>
      </w:r>
      <w:proofErr w:type="spellEnd"/>
      <w:r>
        <w:rPr>
          <w:rFonts w:ascii="Book Antiqua" w:hAnsi="Book Antiqua" w:cs="Book Antiqua"/>
        </w:rPr>
        <w:t xml:space="preserve"> T, </w:t>
      </w:r>
      <w:proofErr w:type="spellStart"/>
      <w:r>
        <w:rPr>
          <w:rFonts w:ascii="Book Antiqua" w:hAnsi="Book Antiqua" w:cs="Book Antiqua"/>
        </w:rPr>
        <w:t>Kochin</w:t>
      </w:r>
      <w:proofErr w:type="spellEnd"/>
      <w:r>
        <w:rPr>
          <w:rFonts w:ascii="Book Antiqua" w:hAnsi="Book Antiqua" w:cs="Book Antiqua"/>
        </w:rPr>
        <w:t xml:space="preserve"> V, Sato N. Immune responses to human cancer stem-like cells/cancer-initiating cells. </w:t>
      </w:r>
      <w:r>
        <w:rPr>
          <w:rFonts w:ascii="Book Antiqua" w:hAnsi="Book Antiqua" w:cs="Book Antiqua"/>
          <w:i/>
        </w:rPr>
        <w:t>Cancer Sci</w:t>
      </w:r>
      <w:r>
        <w:rPr>
          <w:rFonts w:ascii="Book Antiqua" w:hAnsi="Book Antiqua" w:cs="Book Antiqua"/>
        </w:rPr>
        <w:t xml:space="preserve"> 2016; </w:t>
      </w:r>
      <w:r>
        <w:rPr>
          <w:rFonts w:ascii="Book Antiqua" w:hAnsi="Book Antiqua" w:cs="Book Antiqua"/>
          <w:b/>
        </w:rPr>
        <w:t>107</w:t>
      </w:r>
      <w:r>
        <w:rPr>
          <w:rFonts w:ascii="Book Antiqua" w:hAnsi="Book Antiqua" w:cs="Book Antiqua"/>
        </w:rPr>
        <w:t>: 12-17 [PMID: 26440127 DOI: 10.1111/cas.12830]</w:t>
      </w:r>
    </w:p>
    <w:p w14:paraId="1FE61EA9"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81 </w:t>
      </w:r>
      <w:r>
        <w:rPr>
          <w:rFonts w:ascii="Book Antiqua" w:hAnsi="Book Antiqua" w:cs="Book Antiqua"/>
          <w:b/>
        </w:rPr>
        <w:t>Dong P</w:t>
      </w:r>
      <w:r>
        <w:rPr>
          <w:rFonts w:ascii="Book Antiqua" w:hAnsi="Book Antiqua" w:cs="Book Antiqua"/>
        </w:rPr>
        <w:t xml:space="preserve">, </w:t>
      </w:r>
      <w:proofErr w:type="spellStart"/>
      <w:r>
        <w:rPr>
          <w:rFonts w:ascii="Book Antiqua" w:hAnsi="Book Antiqua" w:cs="Book Antiqua"/>
        </w:rPr>
        <w:t>Xiong</w:t>
      </w:r>
      <w:proofErr w:type="spellEnd"/>
      <w:r>
        <w:rPr>
          <w:rFonts w:ascii="Book Antiqua" w:hAnsi="Book Antiqua" w:cs="Book Antiqua"/>
        </w:rPr>
        <w:t xml:space="preserve"> Y, </w:t>
      </w:r>
      <w:proofErr w:type="spellStart"/>
      <w:r>
        <w:rPr>
          <w:rFonts w:ascii="Book Antiqua" w:hAnsi="Book Antiqua" w:cs="Book Antiqua"/>
        </w:rPr>
        <w:t>Yue</w:t>
      </w:r>
      <w:proofErr w:type="spellEnd"/>
      <w:r>
        <w:rPr>
          <w:rFonts w:ascii="Book Antiqua" w:hAnsi="Book Antiqua" w:cs="Book Antiqua"/>
        </w:rPr>
        <w:t xml:space="preserve"> J, Hanley SJB, </w:t>
      </w:r>
      <w:proofErr w:type="spellStart"/>
      <w:r>
        <w:rPr>
          <w:rFonts w:ascii="Book Antiqua" w:hAnsi="Book Antiqua" w:cs="Book Antiqua"/>
        </w:rPr>
        <w:t>Watari</w:t>
      </w:r>
      <w:proofErr w:type="spellEnd"/>
      <w:r>
        <w:rPr>
          <w:rFonts w:ascii="Book Antiqua" w:hAnsi="Book Antiqua" w:cs="Book Antiqua"/>
        </w:rPr>
        <w:t xml:space="preserve"> H. B7H3 As a Promoter of Metastasis and Promising Therapeutic Target. </w:t>
      </w:r>
      <w:r>
        <w:rPr>
          <w:rFonts w:ascii="Book Antiqua" w:hAnsi="Book Antiqua" w:cs="Book Antiqua"/>
          <w:i/>
        </w:rPr>
        <w:t>Front Oncol</w:t>
      </w:r>
      <w:r>
        <w:rPr>
          <w:rFonts w:ascii="Book Antiqua" w:hAnsi="Book Antiqua" w:cs="Book Antiqua"/>
        </w:rPr>
        <w:t xml:space="preserve"> 2018; </w:t>
      </w:r>
      <w:r>
        <w:rPr>
          <w:rFonts w:ascii="Book Antiqua" w:hAnsi="Book Antiqua" w:cs="Book Antiqua"/>
          <w:b/>
        </w:rPr>
        <w:t>8</w:t>
      </w:r>
      <w:r>
        <w:rPr>
          <w:rFonts w:ascii="Book Antiqua" w:hAnsi="Book Antiqua" w:cs="Book Antiqua"/>
        </w:rPr>
        <w:t>: 264 [PMID: 30035102 DOI: 10.3389/fonc.2018.00264]</w:t>
      </w:r>
    </w:p>
    <w:p w14:paraId="5A32F689"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lastRenderedPageBreak/>
        <w:t xml:space="preserve">82 </w:t>
      </w:r>
      <w:r>
        <w:rPr>
          <w:rFonts w:ascii="Book Antiqua" w:hAnsi="Book Antiqua" w:cs="Book Antiqua"/>
          <w:b/>
        </w:rPr>
        <w:t>Dong P</w:t>
      </w:r>
      <w:r>
        <w:rPr>
          <w:rFonts w:ascii="Book Antiqua" w:hAnsi="Book Antiqua" w:cs="Book Antiqua"/>
        </w:rPr>
        <w:t xml:space="preserve">, </w:t>
      </w:r>
      <w:proofErr w:type="spellStart"/>
      <w:r>
        <w:rPr>
          <w:rFonts w:ascii="Book Antiqua" w:hAnsi="Book Antiqua" w:cs="Book Antiqua"/>
        </w:rPr>
        <w:t>Xiong</w:t>
      </w:r>
      <w:proofErr w:type="spellEnd"/>
      <w:r>
        <w:rPr>
          <w:rFonts w:ascii="Book Antiqua" w:hAnsi="Book Antiqua" w:cs="Book Antiqua"/>
        </w:rPr>
        <w:t xml:space="preserve"> Y, </w:t>
      </w:r>
      <w:proofErr w:type="spellStart"/>
      <w:r>
        <w:rPr>
          <w:rFonts w:ascii="Book Antiqua" w:hAnsi="Book Antiqua" w:cs="Book Antiqua"/>
        </w:rPr>
        <w:t>Yue</w:t>
      </w:r>
      <w:proofErr w:type="spellEnd"/>
      <w:r>
        <w:rPr>
          <w:rFonts w:ascii="Book Antiqua" w:hAnsi="Book Antiqua" w:cs="Book Antiqua"/>
        </w:rPr>
        <w:t xml:space="preserve"> J, Hanley SJB, </w:t>
      </w:r>
      <w:proofErr w:type="spellStart"/>
      <w:r>
        <w:rPr>
          <w:rFonts w:ascii="Book Antiqua" w:hAnsi="Book Antiqua" w:cs="Book Antiqua"/>
        </w:rPr>
        <w:t>Watari</w:t>
      </w:r>
      <w:proofErr w:type="spellEnd"/>
      <w:r>
        <w:rPr>
          <w:rFonts w:ascii="Book Antiqua" w:hAnsi="Book Antiqua" w:cs="Book Antiqua"/>
        </w:rPr>
        <w:t xml:space="preserve"> H. Tumor-Intrinsic PD-L1 Signaling in Cancer Initiation, Development and Treatment: Beyond Immune Evasion. </w:t>
      </w:r>
      <w:r>
        <w:rPr>
          <w:rFonts w:ascii="Book Antiqua" w:hAnsi="Book Antiqua" w:cs="Book Antiqua"/>
          <w:i/>
        </w:rPr>
        <w:t>Front Oncol</w:t>
      </w:r>
      <w:r>
        <w:rPr>
          <w:rFonts w:ascii="Book Antiqua" w:hAnsi="Book Antiqua" w:cs="Book Antiqua"/>
        </w:rPr>
        <w:t xml:space="preserve"> 2018; </w:t>
      </w:r>
      <w:r>
        <w:rPr>
          <w:rFonts w:ascii="Book Antiqua" w:hAnsi="Book Antiqua" w:cs="Book Antiqua"/>
          <w:b/>
        </w:rPr>
        <w:t>8</w:t>
      </w:r>
      <w:r>
        <w:rPr>
          <w:rFonts w:ascii="Book Antiqua" w:hAnsi="Book Antiqua" w:cs="Book Antiqua"/>
        </w:rPr>
        <w:t>: 386 [PMID: 30283733 DOI: 10.3389/fonc.2018.00386]</w:t>
      </w:r>
    </w:p>
    <w:p w14:paraId="7028C7FF"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83 </w:t>
      </w:r>
      <w:r>
        <w:rPr>
          <w:rFonts w:ascii="Book Antiqua" w:hAnsi="Book Antiqua" w:cs="Book Antiqua"/>
          <w:b/>
        </w:rPr>
        <w:t>Jiang B</w:t>
      </w:r>
      <w:r>
        <w:rPr>
          <w:rFonts w:ascii="Book Antiqua" w:hAnsi="Book Antiqua" w:cs="Book Antiqua"/>
        </w:rPr>
        <w:t xml:space="preserve">, Zhang T, Liu F, Sun Z, Shi H, Hua D, Yang C. The co-stimulatory molecule B7-H3 promotes the epithelial-mesenchymal transition in colorectal cancer. </w:t>
      </w:r>
      <w:proofErr w:type="spellStart"/>
      <w:r>
        <w:rPr>
          <w:rFonts w:ascii="Book Antiqua" w:hAnsi="Book Antiqua" w:cs="Book Antiqua"/>
          <w:i/>
        </w:rPr>
        <w:t>Oncotarget</w:t>
      </w:r>
      <w:proofErr w:type="spellEnd"/>
      <w:r>
        <w:rPr>
          <w:rFonts w:ascii="Book Antiqua" w:hAnsi="Book Antiqua" w:cs="Book Antiqua"/>
        </w:rPr>
        <w:t xml:space="preserve"> 2016; </w:t>
      </w:r>
      <w:r>
        <w:rPr>
          <w:rFonts w:ascii="Book Antiqua" w:hAnsi="Book Antiqua" w:cs="Book Antiqua"/>
          <w:b/>
        </w:rPr>
        <w:t>7</w:t>
      </w:r>
      <w:r>
        <w:rPr>
          <w:rFonts w:ascii="Book Antiqua" w:hAnsi="Book Antiqua" w:cs="Book Antiqua"/>
        </w:rPr>
        <w:t>: 31755-31771 [PMID: 27145365 DOI: 10.18632/oncotarget.9035]</w:t>
      </w:r>
    </w:p>
    <w:p w14:paraId="678D86DB"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84 </w:t>
      </w:r>
      <w:proofErr w:type="spellStart"/>
      <w:r>
        <w:rPr>
          <w:rFonts w:ascii="Book Antiqua" w:hAnsi="Book Antiqua" w:cs="Book Antiqua"/>
          <w:b/>
        </w:rPr>
        <w:t>Alsaab</w:t>
      </w:r>
      <w:proofErr w:type="spellEnd"/>
      <w:r>
        <w:rPr>
          <w:rFonts w:ascii="Book Antiqua" w:hAnsi="Book Antiqua" w:cs="Book Antiqua"/>
          <w:b/>
        </w:rPr>
        <w:t xml:space="preserve"> HO</w:t>
      </w:r>
      <w:r>
        <w:rPr>
          <w:rFonts w:ascii="Book Antiqua" w:hAnsi="Book Antiqua" w:cs="Book Antiqua"/>
        </w:rPr>
        <w:t xml:space="preserve">, </w:t>
      </w:r>
      <w:proofErr w:type="spellStart"/>
      <w:r>
        <w:rPr>
          <w:rFonts w:ascii="Book Antiqua" w:hAnsi="Book Antiqua" w:cs="Book Antiqua"/>
        </w:rPr>
        <w:t>Sau</w:t>
      </w:r>
      <w:proofErr w:type="spellEnd"/>
      <w:r>
        <w:rPr>
          <w:rFonts w:ascii="Book Antiqua" w:hAnsi="Book Antiqua" w:cs="Book Antiqua"/>
        </w:rPr>
        <w:t xml:space="preserve"> S, </w:t>
      </w:r>
      <w:proofErr w:type="spellStart"/>
      <w:r>
        <w:rPr>
          <w:rFonts w:ascii="Book Antiqua" w:hAnsi="Book Antiqua" w:cs="Book Antiqua"/>
        </w:rPr>
        <w:t>Alzhrani</w:t>
      </w:r>
      <w:proofErr w:type="spellEnd"/>
      <w:r>
        <w:rPr>
          <w:rFonts w:ascii="Book Antiqua" w:hAnsi="Book Antiqua" w:cs="Book Antiqua"/>
        </w:rPr>
        <w:t xml:space="preserve"> R, </w:t>
      </w:r>
      <w:proofErr w:type="spellStart"/>
      <w:r>
        <w:rPr>
          <w:rFonts w:ascii="Book Antiqua" w:hAnsi="Book Antiqua" w:cs="Book Antiqua"/>
        </w:rPr>
        <w:t>Tatiparti</w:t>
      </w:r>
      <w:proofErr w:type="spellEnd"/>
      <w:r>
        <w:rPr>
          <w:rFonts w:ascii="Book Antiqua" w:hAnsi="Book Antiqua" w:cs="Book Antiqua"/>
        </w:rPr>
        <w:t xml:space="preserve"> K, </w:t>
      </w:r>
      <w:proofErr w:type="spellStart"/>
      <w:r>
        <w:rPr>
          <w:rFonts w:ascii="Book Antiqua" w:hAnsi="Book Antiqua" w:cs="Book Antiqua"/>
        </w:rPr>
        <w:t>Bhise</w:t>
      </w:r>
      <w:proofErr w:type="spellEnd"/>
      <w:r>
        <w:rPr>
          <w:rFonts w:ascii="Book Antiqua" w:hAnsi="Book Antiqua" w:cs="Book Antiqua"/>
        </w:rPr>
        <w:t xml:space="preserve"> K, </w:t>
      </w:r>
      <w:proofErr w:type="spellStart"/>
      <w:r>
        <w:rPr>
          <w:rFonts w:ascii="Book Antiqua" w:hAnsi="Book Antiqua" w:cs="Book Antiqua"/>
        </w:rPr>
        <w:t>Kashaw</w:t>
      </w:r>
      <w:proofErr w:type="spellEnd"/>
      <w:r>
        <w:rPr>
          <w:rFonts w:ascii="Book Antiqua" w:hAnsi="Book Antiqua" w:cs="Book Antiqua"/>
        </w:rPr>
        <w:t xml:space="preserve"> SK, </w:t>
      </w:r>
      <w:proofErr w:type="spellStart"/>
      <w:r>
        <w:rPr>
          <w:rFonts w:ascii="Book Antiqua" w:hAnsi="Book Antiqua" w:cs="Book Antiqua"/>
        </w:rPr>
        <w:t>Iyer</w:t>
      </w:r>
      <w:proofErr w:type="spellEnd"/>
      <w:r>
        <w:rPr>
          <w:rFonts w:ascii="Book Antiqua" w:hAnsi="Book Antiqua" w:cs="Book Antiqua"/>
        </w:rPr>
        <w:t xml:space="preserve"> AK. PD-1 and PD-L1 Checkpoint Signaling Inhibition for Cancer Immunotherapy: Mechanism, Combinations, and Clinical Outcome. </w:t>
      </w:r>
      <w:r>
        <w:rPr>
          <w:rFonts w:ascii="Book Antiqua" w:hAnsi="Book Antiqua" w:cs="Book Antiqua"/>
          <w:i/>
        </w:rPr>
        <w:t xml:space="preserve">Front </w:t>
      </w:r>
      <w:proofErr w:type="spellStart"/>
      <w:r>
        <w:rPr>
          <w:rFonts w:ascii="Book Antiqua" w:hAnsi="Book Antiqua" w:cs="Book Antiqua"/>
          <w:i/>
        </w:rPr>
        <w:t>Pharmacol</w:t>
      </w:r>
      <w:proofErr w:type="spellEnd"/>
      <w:r>
        <w:rPr>
          <w:rFonts w:ascii="Book Antiqua" w:hAnsi="Book Antiqua" w:cs="Book Antiqua"/>
        </w:rPr>
        <w:t xml:space="preserve"> 2017; </w:t>
      </w:r>
      <w:r>
        <w:rPr>
          <w:rFonts w:ascii="Book Antiqua" w:hAnsi="Book Antiqua" w:cs="Book Antiqua"/>
          <w:b/>
        </w:rPr>
        <w:t>8</w:t>
      </w:r>
      <w:r>
        <w:rPr>
          <w:rFonts w:ascii="Book Antiqua" w:hAnsi="Book Antiqua" w:cs="Book Antiqua"/>
        </w:rPr>
        <w:t>: 561 [PMID: 28878676 DOI: 10.3389/fphar.2017.00561]</w:t>
      </w:r>
    </w:p>
    <w:p w14:paraId="3B7B7E43"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85 </w:t>
      </w:r>
      <w:r>
        <w:rPr>
          <w:rFonts w:ascii="Book Antiqua" w:hAnsi="Book Antiqua" w:cs="Book Antiqua"/>
          <w:b/>
        </w:rPr>
        <w:t>Hsu JM</w:t>
      </w:r>
      <w:r>
        <w:rPr>
          <w:rFonts w:ascii="Book Antiqua" w:hAnsi="Book Antiqua" w:cs="Book Antiqua"/>
        </w:rPr>
        <w:t xml:space="preserve">, Xia W, Hsu YH, Chan LC, Yu WH, Cha JH, Chen CT, Liao HW, </w:t>
      </w:r>
      <w:proofErr w:type="spellStart"/>
      <w:r>
        <w:rPr>
          <w:rFonts w:ascii="Book Antiqua" w:hAnsi="Book Antiqua" w:cs="Book Antiqua"/>
        </w:rPr>
        <w:t>Kuo</w:t>
      </w:r>
      <w:proofErr w:type="spellEnd"/>
      <w:r>
        <w:rPr>
          <w:rFonts w:ascii="Book Antiqua" w:hAnsi="Book Antiqua" w:cs="Book Antiqua"/>
        </w:rPr>
        <w:t xml:space="preserve"> CW, </w:t>
      </w:r>
      <w:proofErr w:type="spellStart"/>
      <w:r>
        <w:rPr>
          <w:rFonts w:ascii="Book Antiqua" w:hAnsi="Book Antiqua" w:cs="Book Antiqua"/>
        </w:rPr>
        <w:t>Khoo</w:t>
      </w:r>
      <w:proofErr w:type="spellEnd"/>
      <w:r>
        <w:rPr>
          <w:rFonts w:ascii="Book Antiqua" w:hAnsi="Book Antiqua" w:cs="Book Antiqua"/>
        </w:rPr>
        <w:t xml:space="preserve"> KH, Hsu JL, Li CW, Lim SO, Chang SS, Chen YC, Ren GX, Hung MC. STT3-dependent PD-L1 accumulation on cancer stem cells promotes immune evasion. </w:t>
      </w:r>
      <w:r>
        <w:rPr>
          <w:rFonts w:ascii="Book Antiqua" w:hAnsi="Book Antiqua" w:cs="Book Antiqua"/>
          <w:i/>
        </w:rPr>
        <w:t xml:space="preserve">Nat </w:t>
      </w:r>
      <w:proofErr w:type="spellStart"/>
      <w:r>
        <w:rPr>
          <w:rFonts w:ascii="Book Antiqua" w:hAnsi="Book Antiqua" w:cs="Book Antiqua"/>
          <w:i/>
        </w:rPr>
        <w:t>Commun</w:t>
      </w:r>
      <w:proofErr w:type="spellEnd"/>
      <w:r>
        <w:rPr>
          <w:rFonts w:ascii="Book Antiqua" w:hAnsi="Book Antiqua" w:cs="Book Antiqua"/>
        </w:rPr>
        <w:t xml:space="preserve"> 2018; </w:t>
      </w:r>
      <w:r>
        <w:rPr>
          <w:rFonts w:ascii="Book Antiqua" w:hAnsi="Book Antiqua" w:cs="Book Antiqua"/>
          <w:b/>
        </w:rPr>
        <w:t>9</w:t>
      </w:r>
      <w:r>
        <w:rPr>
          <w:rFonts w:ascii="Book Antiqua" w:hAnsi="Book Antiqua" w:cs="Book Antiqua"/>
        </w:rPr>
        <w:t>: 1908 [PMID: 29765039 DOI: 10.1038/s41467-018-04313-6]</w:t>
      </w:r>
    </w:p>
    <w:p w14:paraId="0BA7B01A"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86 </w:t>
      </w:r>
      <w:r>
        <w:rPr>
          <w:rFonts w:ascii="Book Antiqua" w:hAnsi="Book Antiqua" w:cs="Book Antiqua"/>
          <w:b/>
        </w:rPr>
        <w:t>Chen J</w:t>
      </w:r>
      <w:r>
        <w:rPr>
          <w:rFonts w:ascii="Book Antiqua" w:hAnsi="Book Antiqua" w:cs="Book Antiqua"/>
        </w:rPr>
        <w:t xml:space="preserve">, Jiang CC, Jin L, Zhang XD. Regulation of PD-L1: a novel role of pro-survival </w:t>
      </w:r>
      <w:proofErr w:type="spellStart"/>
      <w:r>
        <w:rPr>
          <w:rFonts w:ascii="Book Antiqua" w:hAnsi="Book Antiqua" w:cs="Book Antiqua"/>
        </w:rPr>
        <w:t>signalling</w:t>
      </w:r>
      <w:proofErr w:type="spellEnd"/>
      <w:r>
        <w:rPr>
          <w:rFonts w:ascii="Book Antiqua" w:hAnsi="Book Antiqua" w:cs="Book Antiqua"/>
        </w:rPr>
        <w:t xml:space="preserve"> in cancer. </w:t>
      </w:r>
      <w:r>
        <w:rPr>
          <w:rFonts w:ascii="Book Antiqua" w:hAnsi="Book Antiqua" w:cs="Book Antiqua"/>
          <w:i/>
        </w:rPr>
        <w:t>Ann Oncol</w:t>
      </w:r>
      <w:r>
        <w:rPr>
          <w:rFonts w:ascii="Book Antiqua" w:hAnsi="Book Antiqua" w:cs="Book Antiqua"/>
        </w:rPr>
        <w:t xml:space="preserve"> 2016; </w:t>
      </w:r>
      <w:r>
        <w:rPr>
          <w:rFonts w:ascii="Book Antiqua" w:hAnsi="Book Antiqua" w:cs="Book Antiqua"/>
          <w:b/>
        </w:rPr>
        <w:t>27</w:t>
      </w:r>
      <w:r>
        <w:rPr>
          <w:rFonts w:ascii="Book Antiqua" w:hAnsi="Book Antiqua" w:cs="Book Antiqua"/>
        </w:rPr>
        <w:t>: 409-416 [PMID: 26681673 DOI: 10.1093/</w:t>
      </w:r>
      <w:proofErr w:type="spellStart"/>
      <w:r>
        <w:rPr>
          <w:rFonts w:ascii="Book Antiqua" w:hAnsi="Book Antiqua" w:cs="Book Antiqua"/>
        </w:rPr>
        <w:t>annonc</w:t>
      </w:r>
      <w:proofErr w:type="spellEnd"/>
      <w:r>
        <w:rPr>
          <w:rFonts w:ascii="Book Antiqua" w:hAnsi="Book Antiqua" w:cs="Book Antiqua"/>
        </w:rPr>
        <w:t>/mdv615]</w:t>
      </w:r>
    </w:p>
    <w:p w14:paraId="3B1B8E2B"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87 </w:t>
      </w:r>
      <w:r>
        <w:rPr>
          <w:rFonts w:ascii="Book Antiqua" w:hAnsi="Book Antiqua" w:cs="Book Antiqua"/>
          <w:b/>
        </w:rPr>
        <w:t>Yang Y</w:t>
      </w:r>
      <w:r>
        <w:rPr>
          <w:rFonts w:ascii="Book Antiqua" w:hAnsi="Book Antiqua" w:cs="Book Antiqua"/>
        </w:rPr>
        <w:t xml:space="preserve">, Wu KE, Zhao E, Li W, Shi L, </w:t>
      </w:r>
      <w:proofErr w:type="spellStart"/>
      <w:r>
        <w:rPr>
          <w:rFonts w:ascii="Book Antiqua" w:hAnsi="Book Antiqua" w:cs="Book Antiqua"/>
        </w:rPr>
        <w:t>Xie</w:t>
      </w:r>
      <w:proofErr w:type="spellEnd"/>
      <w:r>
        <w:rPr>
          <w:rFonts w:ascii="Book Antiqua" w:hAnsi="Book Antiqua" w:cs="Book Antiqua"/>
        </w:rPr>
        <w:t xml:space="preserve"> G, Jiang B, Wang Y, Li R, Zhang P, Shuai X, Wang G, Tao K. B7-H1 enhances proliferation ability of gastric cancer stem-like cells as a receptor. </w:t>
      </w:r>
      <w:r>
        <w:rPr>
          <w:rFonts w:ascii="Book Antiqua" w:hAnsi="Book Antiqua" w:cs="Book Antiqua"/>
          <w:i/>
        </w:rPr>
        <w:t>Oncol Lett</w:t>
      </w:r>
      <w:r>
        <w:rPr>
          <w:rFonts w:ascii="Book Antiqua" w:hAnsi="Book Antiqua" w:cs="Book Antiqua"/>
        </w:rPr>
        <w:t xml:space="preserve"> 2015; </w:t>
      </w:r>
      <w:r>
        <w:rPr>
          <w:rFonts w:ascii="Book Antiqua" w:hAnsi="Book Antiqua" w:cs="Book Antiqua"/>
          <w:b/>
        </w:rPr>
        <w:t>9</w:t>
      </w:r>
      <w:r>
        <w:rPr>
          <w:rFonts w:ascii="Book Antiqua" w:hAnsi="Book Antiqua" w:cs="Book Antiqua"/>
        </w:rPr>
        <w:t>: 1833-1838 [PMID: 25789052 DOI: 10.3892/ol.2015.2949]</w:t>
      </w:r>
    </w:p>
    <w:p w14:paraId="2B29CE5B"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88 </w:t>
      </w:r>
      <w:r>
        <w:rPr>
          <w:rFonts w:ascii="Book Antiqua" w:hAnsi="Book Antiqua" w:cs="Book Antiqua"/>
          <w:b/>
        </w:rPr>
        <w:t>Chen L</w:t>
      </w:r>
      <w:r>
        <w:rPr>
          <w:rFonts w:ascii="Book Antiqua" w:hAnsi="Book Antiqua" w:cs="Book Antiqua"/>
        </w:rPr>
        <w:t xml:space="preserve">, </w:t>
      </w:r>
      <w:proofErr w:type="spellStart"/>
      <w:r>
        <w:rPr>
          <w:rFonts w:ascii="Book Antiqua" w:hAnsi="Book Antiqua" w:cs="Book Antiqua"/>
        </w:rPr>
        <w:t>Xiong</w:t>
      </w:r>
      <w:proofErr w:type="spellEnd"/>
      <w:r>
        <w:rPr>
          <w:rFonts w:ascii="Book Antiqua" w:hAnsi="Book Antiqua" w:cs="Book Antiqua"/>
        </w:rPr>
        <w:t xml:space="preserve"> Y, Li J, Zheng X, Zhou Q, Turner A, Wu C, Lu B, Jiang J. PD-L1 Expression Promotes Epithelial to Mesenchymal Transition in Human Esophageal Cancer. </w:t>
      </w:r>
      <w:r>
        <w:rPr>
          <w:rFonts w:ascii="Book Antiqua" w:hAnsi="Book Antiqua" w:cs="Book Antiqua"/>
          <w:i/>
        </w:rPr>
        <w:t xml:space="preserve">Cell </w:t>
      </w:r>
      <w:proofErr w:type="spellStart"/>
      <w:r>
        <w:rPr>
          <w:rFonts w:ascii="Book Antiqua" w:hAnsi="Book Antiqua" w:cs="Book Antiqua"/>
          <w:i/>
        </w:rPr>
        <w:t>Physiol</w:t>
      </w:r>
      <w:proofErr w:type="spellEnd"/>
      <w:r>
        <w:rPr>
          <w:rFonts w:ascii="Book Antiqua" w:hAnsi="Book Antiqua" w:cs="Book Antiqua"/>
          <w:i/>
        </w:rPr>
        <w:t xml:space="preserve"> </w:t>
      </w:r>
      <w:proofErr w:type="spellStart"/>
      <w:r>
        <w:rPr>
          <w:rFonts w:ascii="Book Antiqua" w:hAnsi="Book Antiqua" w:cs="Book Antiqua"/>
          <w:i/>
        </w:rPr>
        <w:t>Biochem</w:t>
      </w:r>
      <w:proofErr w:type="spellEnd"/>
      <w:r>
        <w:rPr>
          <w:rFonts w:ascii="Book Antiqua" w:hAnsi="Book Antiqua" w:cs="Book Antiqua"/>
        </w:rPr>
        <w:t xml:space="preserve"> 2017; </w:t>
      </w:r>
      <w:r>
        <w:rPr>
          <w:rFonts w:ascii="Book Antiqua" w:hAnsi="Book Antiqua" w:cs="Book Antiqua"/>
          <w:b/>
        </w:rPr>
        <w:t>42</w:t>
      </w:r>
      <w:r>
        <w:rPr>
          <w:rFonts w:ascii="Book Antiqua" w:hAnsi="Book Antiqua" w:cs="Book Antiqua"/>
        </w:rPr>
        <w:t>: 2267-2280 [PMID: 28848143 DOI: 10.1159/000480000]</w:t>
      </w:r>
    </w:p>
    <w:p w14:paraId="7DDE3E84"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89 </w:t>
      </w:r>
      <w:r>
        <w:rPr>
          <w:rFonts w:ascii="Book Antiqua" w:hAnsi="Book Antiqua" w:cs="Book Antiqua"/>
          <w:b/>
        </w:rPr>
        <w:t>Li Y</w:t>
      </w:r>
      <w:r>
        <w:rPr>
          <w:rFonts w:ascii="Book Antiqua" w:hAnsi="Book Antiqua" w:cs="Book Antiqua"/>
        </w:rPr>
        <w:t xml:space="preserve">, Yang X, Wu Y, Zhao K, Ye Z, Zhu J, Xu X, Zhao X, Xing C. B7-H3 promotes gastric cancer cell migration and invasion. </w:t>
      </w:r>
      <w:proofErr w:type="spellStart"/>
      <w:r>
        <w:rPr>
          <w:rFonts w:ascii="Book Antiqua" w:hAnsi="Book Antiqua" w:cs="Book Antiqua"/>
          <w:i/>
        </w:rPr>
        <w:t>Oncotarget</w:t>
      </w:r>
      <w:proofErr w:type="spellEnd"/>
      <w:r>
        <w:rPr>
          <w:rFonts w:ascii="Book Antiqua" w:hAnsi="Book Antiqua" w:cs="Book Antiqua"/>
        </w:rPr>
        <w:t xml:space="preserve"> 2017; </w:t>
      </w:r>
      <w:r>
        <w:rPr>
          <w:rFonts w:ascii="Book Antiqua" w:hAnsi="Book Antiqua" w:cs="Book Antiqua"/>
          <w:b/>
        </w:rPr>
        <w:t>8</w:t>
      </w:r>
      <w:r>
        <w:rPr>
          <w:rFonts w:ascii="Book Antiqua" w:hAnsi="Book Antiqua" w:cs="Book Antiqua"/>
        </w:rPr>
        <w:t>: 71725-71735 [PMID: 29069741 DOI: 10.18632/oncotarget.17847]</w:t>
      </w:r>
    </w:p>
    <w:p w14:paraId="52113667"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90 </w:t>
      </w:r>
      <w:proofErr w:type="spellStart"/>
      <w:r>
        <w:rPr>
          <w:rFonts w:ascii="Book Antiqua" w:hAnsi="Book Antiqua" w:cs="Book Antiqua"/>
          <w:b/>
        </w:rPr>
        <w:t>Zhi</w:t>
      </w:r>
      <w:proofErr w:type="spellEnd"/>
      <w:r>
        <w:rPr>
          <w:rFonts w:ascii="Book Antiqua" w:hAnsi="Book Antiqua" w:cs="Book Antiqua"/>
          <w:b/>
        </w:rPr>
        <w:t xml:space="preserve"> Y</w:t>
      </w:r>
      <w:r>
        <w:rPr>
          <w:rFonts w:ascii="Book Antiqua" w:hAnsi="Book Antiqua" w:cs="Book Antiqua"/>
        </w:rPr>
        <w:t xml:space="preserve">, </w:t>
      </w:r>
      <w:proofErr w:type="spellStart"/>
      <w:r>
        <w:rPr>
          <w:rFonts w:ascii="Book Antiqua" w:hAnsi="Book Antiqua" w:cs="Book Antiqua"/>
        </w:rPr>
        <w:t>Mou</w:t>
      </w:r>
      <w:proofErr w:type="spellEnd"/>
      <w:r>
        <w:rPr>
          <w:rFonts w:ascii="Book Antiqua" w:hAnsi="Book Antiqua" w:cs="Book Antiqua"/>
        </w:rPr>
        <w:t xml:space="preserve"> Z, Chen J, He Y, Dong H, Fu X, Wu Y. B7H1 Expression and Epithelial-To-Mesenchymal Transition Phenotypes on Colorectal Cancer Stem-Like </w:t>
      </w:r>
      <w:r>
        <w:rPr>
          <w:rFonts w:ascii="Book Antiqua" w:hAnsi="Book Antiqua" w:cs="Book Antiqua"/>
        </w:rPr>
        <w:lastRenderedPageBreak/>
        <w:t xml:space="preserve">Cells. </w:t>
      </w:r>
      <w:proofErr w:type="spellStart"/>
      <w:r>
        <w:rPr>
          <w:rFonts w:ascii="Book Antiqua" w:hAnsi="Book Antiqua" w:cs="Book Antiqua"/>
          <w:i/>
        </w:rPr>
        <w:t>PLoS</w:t>
      </w:r>
      <w:proofErr w:type="spellEnd"/>
      <w:r>
        <w:rPr>
          <w:rFonts w:ascii="Book Antiqua" w:hAnsi="Book Antiqua" w:cs="Book Antiqua"/>
          <w:i/>
        </w:rPr>
        <w:t xml:space="preserve"> One</w:t>
      </w:r>
      <w:r>
        <w:rPr>
          <w:rFonts w:ascii="Book Antiqua" w:hAnsi="Book Antiqua" w:cs="Book Antiqua"/>
        </w:rPr>
        <w:t xml:space="preserve"> 2015; </w:t>
      </w:r>
      <w:r>
        <w:rPr>
          <w:rFonts w:ascii="Book Antiqua" w:hAnsi="Book Antiqua" w:cs="Book Antiqua"/>
          <w:b/>
        </w:rPr>
        <w:t>10</w:t>
      </w:r>
      <w:r>
        <w:rPr>
          <w:rFonts w:ascii="Book Antiqua" w:hAnsi="Book Antiqua" w:cs="Book Antiqua"/>
        </w:rPr>
        <w:t>: e0135528 [PMID: 26284927 DOI: 10.1371/journal.pone.0135528]</w:t>
      </w:r>
    </w:p>
    <w:p w14:paraId="7960EF59"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91 </w:t>
      </w:r>
      <w:proofErr w:type="spellStart"/>
      <w:r>
        <w:rPr>
          <w:rFonts w:ascii="Book Antiqua" w:hAnsi="Book Antiqua" w:cs="Book Antiqua"/>
          <w:b/>
        </w:rPr>
        <w:t>Necula</w:t>
      </w:r>
      <w:proofErr w:type="spellEnd"/>
      <w:r>
        <w:rPr>
          <w:rFonts w:ascii="Book Antiqua" w:hAnsi="Book Antiqua" w:cs="Book Antiqua"/>
          <w:b/>
        </w:rPr>
        <w:t xml:space="preserve"> L</w:t>
      </w:r>
      <w:r>
        <w:rPr>
          <w:rFonts w:ascii="Book Antiqua" w:hAnsi="Book Antiqua" w:cs="Book Antiqua"/>
        </w:rPr>
        <w:t xml:space="preserve">, </w:t>
      </w:r>
      <w:proofErr w:type="spellStart"/>
      <w:r>
        <w:rPr>
          <w:rFonts w:ascii="Book Antiqua" w:hAnsi="Book Antiqua" w:cs="Book Antiqua"/>
        </w:rPr>
        <w:t>Matei</w:t>
      </w:r>
      <w:proofErr w:type="spellEnd"/>
      <w:r>
        <w:rPr>
          <w:rFonts w:ascii="Book Antiqua" w:hAnsi="Book Antiqua" w:cs="Book Antiqua"/>
        </w:rPr>
        <w:t xml:space="preserve"> L, </w:t>
      </w:r>
      <w:proofErr w:type="spellStart"/>
      <w:r>
        <w:rPr>
          <w:rFonts w:ascii="Book Antiqua" w:hAnsi="Book Antiqua" w:cs="Book Antiqua"/>
        </w:rPr>
        <w:t>Dragu</w:t>
      </w:r>
      <w:proofErr w:type="spellEnd"/>
      <w:r>
        <w:rPr>
          <w:rFonts w:ascii="Book Antiqua" w:hAnsi="Book Antiqua" w:cs="Book Antiqua"/>
        </w:rPr>
        <w:t xml:space="preserve"> D, </w:t>
      </w:r>
      <w:proofErr w:type="spellStart"/>
      <w:r>
        <w:rPr>
          <w:rFonts w:ascii="Book Antiqua" w:hAnsi="Book Antiqua" w:cs="Book Antiqua"/>
        </w:rPr>
        <w:t>Neagu</w:t>
      </w:r>
      <w:proofErr w:type="spellEnd"/>
      <w:r>
        <w:rPr>
          <w:rFonts w:ascii="Book Antiqua" w:hAnsi="Book Antiqua" w:cs="Book Antiqua"/>
        </w:rPr>
        <w:t xml:space="preserve"> AI, </w:t>
      </w:r>
      <w:proofErr w:type="spellStart"/>
      <w:r>
        <w:rPr>
          <w:rFonts w:ascii="Book Antiqua" w:hAnsi="Book Antiqua" w:cs="Book Antiqua"/>
        </w:rPr>
        <w:t>Mambet</w:t>
      </w:r>
      <w:proofErr w:type="spellEnd"/>
      <w:r>
        <w:rPr>
          <w:rFonts w:ascii="Book Antiqua" w:hAnsi="Book Antiqua" w:cs="Book Antiqua"/>
        </w:rPr>
        <w:t xml:space="preserve"> C, </w:t>
      </w:r>
      <w:proofErr w:type="spellStart"/>
      <w:r>
        <w:rPr>
          <w:rFonts w:ascii="Book Antiqua" w:hAnsi="Book Antiqua" w:cs="Book Antiqua"/>
        </w:rPr>
        <w:t>Nedeianu</w:t>
      </w:r>
      <w:proofErr w:type="spellEnd"/>
      <w:r>
        <w:rPr>
          <w:rFonts w:ascii="Book Antiqua" w:hAnsi="Book Antiqua" w:cs="Book Antiqua"/>
        </w:rPr>
        <w:t xml:space="preserve"> S, </w:t>
      </w:r>
      <w:proofErr w:type="spellStart"/>
      <w:r>
        <w:rPr>
          <w:rFonts w:ascii="Book Antiqua" w:hAnsi="Book Antiqua" w:cs="Book Antiqua"/>
        </w:rPr>
        <w:t>Bleotu</w:t>
      </w:r>
      <w:proofErr w:type="spellEnd"/>
      <w:r>
        <w:rPr>
          <w:rFonts w:ascii="Book Antiqua" w:hAnsi="Book Antiqua" w:cs="Book Antiqua"/>
        </w:rPr>
        <w:t xml:space="preserve"> C, </w:t>
      </w:r>
      <w:proofErr w:type="spellStart"/>
      <w:r>
        <w:rPr>
          <w:rFonts w:ascii="Book Antiqua" w:hAnsi="Book Antiqua" w:cs="Book Antiqua"/>
        </w:rPr>
        <w:t>Diaconu</w:t>
      </w:r>
      <w:proofErr w:type="spellEnd"/>
      <w:r>
        <w:rPr>
          <w:rFonts w:ascii="Book Antiqua" w:hAnsi="Book Antiqua" w:cs="Book Antiqua"/>
        </w:rPr>
        <w:t xml:space="preserve"> CC, </w:t>
      </w:r>
      <w:proofErr w:type="spellStart"/>
      <w:r>
        <w:rPr>
          <w:rFonts w:ascii="Book Antiqua" w:hAnsi="Book Antiqua" w:cs="Book Antiqua"/>
        </w:rPr>
        <w:t>Chivu-Economescu</w:t>
      </w:r>
      <w:proofErr w:type="spellEnd"/>
      <w:r>
        <w:rPr>
          <w:rFonts w:ascii="Book Antiqua" w:hAnsi="Book Antiqua" w:cs="Book Antiqua"/>
        </w:rPr>
        <w:t xml:space="preserve"> M. Recent advances in gastric cancer early diagnosis. </w:t>
      </w:r>
      <w:r>
        <w:rPr>
          <w:rFonts w:ascii="Book Antiqua" w:hAnsi="Book Antiqua" w:cs="Book Antiqua"/>
          <w:i/>
        </w:rPr>
        <w:t>World J Gastroenterol</w:t>
      </w:r>
      <w:r>
        <w:rPr>
          <w:rFonts w:ascii="Book Antiqua" w:hAnsi="Book Antiqua" w:cs="Book Antiqua"/>
        </w:rPr>
        <w:t xml:space="preserve"> 2019; </w:t>
      </w:r>
      <w:r>
        <w:rPr>
          <w:rFonts w:ascii="Book Antiqua" w:hAnsi="Book Antiqua" w:cs="Book Antiqua"/>
          <w:b/>
        </w:rPr>
        <w:t>25</w:t>
      </w:r>
      <w:r>
        <w:rPr>
          <w:rFonts w:ascii="Book Antiqua" w:hAnsi="Book Antiqua" w:cs="Book Antiqua"/>
        </w:rPr>
        <w:t>: 2029-2044 [PMID: 31114131 DOI: 10.3748/wjg.v25.i17.2029]</w:t>
      </w:r>
    </w:p>
    <w:p w14:paraId="16CB12AF"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92 </w:t>
      </w:r>
      <w:proofErr w:type="spellStart"/>
      <w:r>
        <w:rPr>
          <w:rFonts w:ascii="Book Antiqua" w:hAnsi="Book Antiqua" w:cs="Book Antiqua"/>
          <w:b/>
        </w:rPr>
        <w:t>Ribas</w:t>
      </w:r>
      <w:proofErr w:type="spellEnd"/>
      <w:r>
        <w:rPr>
          <w:rFonts w:ascii="Book Antiqua" w:hAnsi="Book Antiqua" w:cs="Book Antiqua"/>
          <w:b/>
        </w:rPr>
        <w:t xml:space="preserve"> A</w:t>
      </w:r>
      <w:r>
        <w:rPr>
          <w:rFonts w:ascii="Book Antiqua" w:hAnsi="Book Antiqua" w:cs="Book Antiqua"/>
        </w:rPr>
        <w:t xml:space="preserve">, </w:t>
      </w:r>
      <w:proofErr w:type="spellStart"/>
      <w:r>
        <w:rPr>
          <w:rFonts w:ascii="Book Antiqua" w:hAnsi="Book Antiqua" w:cs="Book Antiqua"/>
        </w:rPr>
        <w:t>Puzanov</w:t>
      </w:r>
      <w:proofErr w:type="spellEnd"/>
      <w:r>
        <w:rPr>
          <w:rFonts w:ascii="Book Antiqua" w:hAnsi="Book Antiqua" w:cs="Book Antiqua"/>
        </w:rPr>
        <w:t xml:space="preserve"> I, </w:t>
      </w:r>
      <w:proofErr w:type="spellStart"/>
      <w:r>
        <w:rPr>
          <w:rFonts w:ascii="Book Antiqua" w:hAnsi="Book Antiqua" w:cs="Book Antiqua"/>
        </w:rPr>
        <w:t>Dummer</w:t>
      </w:r>
      <w:proofErr w:type="spellEnd"/>
      <w:r>
        <w:rPr>
          <w:rFonts w:ascii="Book Antiqua" w:hAnsi="Book Antiqua" w:cs="Book Antiqua"/>
        </w:rPr>
        <w:t xml:space="preserve"> R, </w:t>
      </w:r>
      <w:proofErr w:type="spellStart"/>
      <w:r>
        <w:rPr>
          <w:rFonts w:ascii="Book Antiqua" w:hAnsi="Book Antiqua" w:cs="Book Antiqua"/>
        </w:rPr>
        <w:t>Schadendorf</w:t>
      </w:r>
      <w:proofErr w:type="spellEnd"/>
      <w:r>
        <w:rPr>
          <w:rFonts w:ascii="Book Antiqua" w:hAnsi="Book Antiqua" w:cs="Book Antiqua"/>
        </w:rPr>
        <w:t xml:space="preserve"> D, Hamid O, Robert C, Hodi FS, Schachter J, Pavlick AC, Lewis KD, Cranmer LD, Blank CU, </w:t>
      </w:r>
      <w:proofErr w:type="spellStart"/>
      <w:r>
        <w:rPr>
          <w:rFonts w:ascii="Book Antiqua" w:hAnsi="Book Antiqua" w:cs="Book Antiqua"/>
        </w:rPr>
        <w:t>O'Day</w:t>
      </w:r>
      <w:proofErr w:type="spellEnd"/>
      <w:r>
        <w:rPr>
          <w:rFonts w:ascii="Book Antiqua" w:hAnsi="Book Antiqua" w:cs="Book Antiqua"/>
        </w:rPr>
        <w:t xml:space="preserve"> SJ, </w:t>
      </w:r>
      <w:proofErr w:type="spellStart"/>
      <w:r>
        <w:rPr>
          <w:rFonts w:ascii="Book Antiqua" w:hAnsi="Book Antiqua" w:cs="Book Antiqua"/>
        </w:rPr>
        <w:t>Ascierto</w:t>
      </w:r>
      <w:proofErr w:type="spellEnd"/>
      <w:r>
        <w:rPr>
          <w:rFonts w:ascii="Book Antiqua" w:hAnsi="Book Antiqua" w:cs="Book Antiqua"/>
        </w:rPr>
        <w:t xml:space="preserve"> PA, </w:t>
      </w:r>
      <w:proofErr w:type="spellStart"/>
      <w:r>
        <w:rPr>
          <w:rFonts w:ascii="Book Antiqua" w:hAnsi="Book Antiqua" w:cs="Book Antiqua"/>
        </w:rPr>
        <w:t>Salama</w:t>
      </w:r>
      <w:proofErr w:type="spellEnd"/>
      <w:r>
        <w:rPr>
          <w:rFonts w:ascii="Book Antiqua" w:hAnsi="Book Antiqua" w:cs="Book Antiqua"/>
        </w:rPr>
        <w:t xml:space="preserve"> AK, </w:t>
      </w:r>
      <w:proofErr w:type="spellStart"/>
      <w:r>
        <w:rPr>
          <w:rFonts w:ascii="Book Antiqua" w:hAnsi="Book Antiqua" w:cs="Book Antiqua"/>
        </w:rPr>
        <w:t>Margolin</w:t>
      </w:r>
      <w:proofErr w:type="spellEnd"/>
      <w:r>
        <w:rPr>
          <w:rFonts w:ascii="Book Antiqua" w:hAnsi="Book Antiqua" w:cs="Book Antiqua"/>
        </w:rPr>
        <w:t xml:space="preserve"> KA, </w:t>
      </w:r>
      <w:proofErr w:type="spellStart"/>
      <w:r>
        <w:rPr>
          <w:rFonts w:ascii="Book Antiqua" w:hAnsi="Book Antiqua" w:cs="Book Antiqua"/>
        </w:rPr>
        <w:t>Loquai</w:t>
      </w:r>
      <w:proofErr w:type="spellEnd"/>
      <w:r>
        <w:rPr>
          <w:rFonts w:ascii="Book Antiqua" w:hAnsi="Book Antiqua" w:cs="Book Antiqua"/>
        </w:rPr>
        <w:t xml:space="preserve"> C, </w:t>
      </w:r>
      <w:proofErr w:type="spellStart"/>
      <w:r>
        <w:rPr>
          <w:rFonts w:ascii="Book Antiqua" w:hAnsi="Book Antiqua" w:cs="Book Antiqua"/>
        </w:rPr>
        <w:t>Eigentler</w:t>
      </w:r>
      <w:proofErr w:type="spellEnd"/>
      <w:r>
        <w:rPr>
          <w:rFonts w:ascii="Book Antiqua" w:hAnsi="Book Antiqua" w:cs="Book Antiqua"/>
        </w:rPr>
        <w:t xml:space="preserve"> TK, </w:t>
      </w:r>
      <w:proofErr w:type="spellStart"/>
      <w:r>
        <w:rPr>
          <w:rFonts w:ascii="Book Antiqua" w:hAnsi="Book Antiqua" w:cs="Book Antiqua"/>
        </w:rPr>
        <w:t>Gangadhar</w:t>
      </w:r>
      <w:proofErr w:type="spellEnd"/>
      <w:r>
        <w:rPr>
          <w:rFonts w:ascii="Book Antiqua" w:hAnsi="Book Antiqua" w:cs="Book Antiqua"/>
        </w:rPr>
        <w:t xml:space="preserve"> TC, </w:t>
      </w:r>
      <w:proofErr w:type="spellStart"/>
      <w:r>
        <w:rPr>
          <w:rFonts w:ascii="Book Antiqua" w:hAnsi="Book Antiqua" w:cs="Book Antiqua"/>
        </w:rPr>
        <w:t>Carlino</w:t>
      </w:r>
      <w:proofErr w:type="spellEnd"/>
      <w:r>
        <w:rPr>
          <w:rFonts w:ascii="Book Antiqua" w:hAnsi="Book Antiqua" w:cs="Book Antiqua"/>
        </w:rPr>
        <w:t xml:space="preserve"> MS, </w:t>
      </w:r>
      <w:proofErr w:type="spellStart"/>
      <w:r>
        <w:rPr>
          <w:rFonts w:ascii="Book Antiqua" w:hAnsi="Book Antiqua" w:cs="Book Antiqua"/>
        </w:rPr>
        <w:t>Agarwala</w:t>
      </w:r>
      <w:proofErr w:type="spellEnd"/>
      <w:r>
        <w:rPr>
          <w:rFonts w:ascii="Book Antiqua" w:hAnsi="Book Antiqua" w:cs="Book Antiqua"/>
        </w:rPr>
        <w:t xml:space="preserve"> SS, </w:t>
      </w:r>
      <w:proofErr w:type="spellStart"/>
      <w:r>
        <w:rPr>
          <w:rFonts w:ascii="Book Antiqua" w:hAnsi="Book Antiqua" w:cs="Book Antiqua"/>
        </w:rPr>
        <w:t>Moschos</w:t>
      </w:r>
      <w:proofErr w:type="spellEnd"/>
      <w:r>
        <w:rPr>
          <w:rFonts w:ascii="Book Antiqua" w:hAnsi="Book Antiqua" w:cs="Book Antiqua"/>
        </w:rPr>
        <w:t xml:space="preserve"> SJ, </w:t>
      </w:r>
      <w:proofErr w:type="spellStart"/>
      <w:r>
        <w:rPr>
          <w:rFonts w:ascii="Book Antiqua" w:hAnsi="Book Antiqua" w:cs="Book Antiqua"/>
        </w:rPr>
        <w:t>Sosman</w:t>
      </w:r>
      <w:proofErr w:type="spellEnd"/>
      <w:r>
        <w:rPr>
          <w:rFonts w:ascii="Book Antiqua" w:hAnsi="Book Antiqua" w:cs="Book Antiqua"/>
        </w:rPr>
        <w:t xml:space="preserve"> JA, </w:t>
      </w:r>
      <w:proofErr w:type="spellStart"/>
      <w:r>
        <w:rPr>
          <w:rFonts w:ascii="Book Antiqua" w:hAnsi="Book Antiqua" w:cs="Book Antiqua"/>
        </w:rPr>
        <w:t>Goldinger</w:t>
      </w:r>
      <w:proofErr w:type="spellEnd"/>
      <w:r>
        <w:rPr>
          <w:rFonts w:ascii="Book Antiqua" w:hAnsi="Book Antiqua" w:cs="Book Antiqua"/>
        </w:rPr>
        <w:t xml:space="preserve"> SM, </w:t>
      </w:r>
      <w:proofErr w:type="spellStart"/>
      <w:r>
        <w:rPr>
          <w:rFonts w:ascii="Book Antiqua" w:hAnsi="Book Antiqua" w:cs="Book Antiqua"/>
        </w:rPr>
        <w:t>Shapira-Frommer</w:t>
      </w:r>
      <w:proofErr w:type="spellEnd"/>
      <w:r>
        <w:rPr>
          <w:rFonts w:ascii="Book Antiqua" w:hAnsi="Book Antiqua" w:cs="Book Antiqua"/>
        </w:rPr>
        <w:t xml:space="preserve"> R, Gonzalez R, Kirkwood JM, </w:t>
      </w:r>
      <w:proofErr w:type="spellStart"/>
      <w:r>
        <w:rPr>
          <w:rFonts w:ascii="Book Antiqua" w:hAnsi="Book Antiqua" w:cs="Book Antiqua"/>
        </w:rPr>
        <w:t>Wolchok</w:t>
      </w:r>
      <w:proofErr w:type="spellEnd"/>
      <w:r>
        <w:rPr>
          <w:rFonts w:ascii="Book Antiqua" w:hAnsi="Book Antiqua" w:cs="Book Antiqua"/>
        </w:rPr>
        <w:t xml:space="preserve"> JD, </w:t>
      </w:r>
      <w:proofErr w:type="spellStart"/>
      <w:r>
        <w:rPr>
          <w:rFonts w:ascii="Book Antiqua" w:hAnsi="Book Antiqua" w:cs="Book Antiqua"/>
        </w:rPr>
        <w:t>Eggermont</w:t>
      </w:r>
      <w:proofErr w:type="spellEnd"/>
      <w:r>
        <w:rPr>
          <w:rFonts w:ascii="Book Antiqua" w:hAnsi="Book Antiqua" w:cs="Book Antiqua"/>
        </w:rPr>
        <w:t xml:space="preserve"> A, Li XN, Zhou W, </w:t>
      </w:r>
      <w:proofErr w:type="spellStart"/>
      <w:r>
        <w:rPr>
          <w:rFonts w:ascii="Book Antiqua" w:hAnsi="Book Antiqua" w:cs="Book Antiqua"/>
        </w:rPr>
        <w:t>Zernhelt</w:t>
      </w:r>
      <w:proofErr w:type="spellEnd"/>
      <w:r>
        <w:rPr>
          <w:rFonts w:ascii="Book Antiqua" w:hAnsi="Book Antiqua" w:cs="Book Antiqua"/>
        </w:rPr>
        <w:t xml:space="preserve"> AM, </w:t>
      </w:r>
      <w:proofErr w:type="spellStart"/>
      <w:r>
        <w:rPr>
          <w:rFonts w:ascii="Book Antiqua" w:hAnsi="Book Antiqua" w:cs="Book Antiqua"/>
        </w:rPr>
        <w:t>Lis</w:t>
      </w:r>
      <w:proofErr w:type="spellEnd"/>
      <w:r>
        <w:rPr>
          <w:rFonts w:ascii="Book Antiqua" w:hAnsi="Book Antiqua" w:cs="Book Antiqua"/>
        </w:rPr>
        <w:t xml:space="preserve"> J, Ebbinghaus S, Kang SP, </w:t>
      </w:r>
      <w:proofErr w:type="spellStart"/>
      <w:r>
        <w:rPr>
          <w:rFonts w:ascii="Book Antiqua" w:hAnsi="Book Antiqua" w:cs="Book Antiqua"/>
        </w:rPr>
        <w:t>Daud</w:t>
      </w:r>
      <w:proofErr w:type="spellEnd"/>
      <w:r>
        <w:rPr>
          <w:rFonts w:ascii="Book Antiqua" w:hAnsi="Book Antiqua" w:cs="Book Antiqua"/>
        </w:rPr>
        <w:t xml:space="preserve"> A. Pembrolizumab versus investigator-choice chemotherapy for ipilimumab-refractory melanoma (KEYNOTE-002): a </w:t>
      </w:r>
      <w:proofErr w:type="spellStart"/>
      <w:r>
        <w:rPr>
          <w:rFonts w:ascii="Book Antiqua" w:hAnsi="Book Antiqua" w:cs="Book Antiqua"/>
        </w:rPr>
        <w:t>randomised</w:t>
      </w:r>
      <w:proofErr w:type="spellEnd"/>
      <w:r>
        <w:rPr>
          <w:rFonts w:ascii="Book Antiqua" w:hAnsi="Book Antiqua" w:cs="Book Antiqua"/>
        </w:rPr>
        <w:t xml:space="preserve">, controlled, phase 2 trial. </w:t>
      </w:r>
      <w:r>
        <w:rPr>
          <w:rFonts w:ascii="Book Antiqua" w:hAnsi="Book Antiqua" w:cs="Book Antiqua"/>
          <w:i/>
        </w:rPr>
        <w:t>Lancet Oncol</w:t>
      </w:r>
      <w:r>
        <w:rPr>
          <w:rFonts w:ascii="Book Antiqua" w:hAnsi="Book Antiqua" w:cs="Book Antiqua"/>
        </w:rPr>
        <w:t xml:space="preserve"> 2015; </w:t>
      </w:r>
      <w:r>
        <w:rPr>
          <w:rFonts w:ascii="Book Antiqua" w:hAnsi="Book Antiqua" w:cs="Book Antiqua"/>
          <w:b/>
        </w:rPr>
        <w:t>16</w:t>
      </w:r>
      <w:r>
        <w:rPr>
          <w:rFonts w:ascii="Book Antiqua" w:hAnsi="Book Antiqua" w:cs="Book Antiqua"/>
        </w:rPr>
        <w:t>: 908-918 [PMID: 26115796 DOI: 10.1016/S1470-2045(15)00083-2]</w:t>
      </w:r>
    </w:p>
    <w:p w14:paraId="0798860A"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93 </w:t>
      </w:r>
      <w:r>
        <w:rPr>
          <w:rFonts w:ascii="Book Antiqua" w:hAnsi="Book Antiqua" w:cs="Book Antiqua"/>
          <w:b/>
        </w:rPr>
        <w:t>Ansell SM</w:t>
      </w:r>
      <w:r>
        <w:rPr>
          <w:rFonts w:ascii="Book Antiqua" w:hAnsi="Book Antiqua" w:cs="Book Antiqua"/>
        </w:rPr>
        <w:t xml:space="preserve">, </w:t>
      </w:r>
      <w:proofErr w:type="spellStart"/>
      <w:r>
        <w:rPr>
          <w:rFonts w:ascii="Book Antiqua" w:hAnsi="Book Antiqua" w:cs="Book Antiqua"/>
        </w:rPr>
        <w:t>Lesokhin</w:t>
      </w:r>
      <w:proofErr w:type="spellEnd"/>
      <w:r>
        <w:rPr>
          <w:rFonts w:ascii="Book Antiqua" w:hAnsi="Book Antiqua" w:cs="Book Antiqua"/>
        </w:rPr>
        <w:t xml:space="preserve"> AM, </w:t>
      </w:r>
      <w:proofErr w:type="spellStart"/>
      <w:r>
        <w:rPr>
          <w:rFonts w:ascii="Book Antiqua" w:hAnsi="Book Antiqua" w:cs="Book Antiqua"/>
        </w:rPr>
        <w:t>Borrello</w:t>
      </w:r>
      <w:proofErr w:type="spellEnd"/>
      <w:r>
        <w:rPr>
          <w:rFonts w:ascii="Book Antiqua" w:hAnsi="Book Antiqua" w:cs="Book Antiqua"/>
        </w:rPr>
        <w:t xml:space="preserve"> I, Halwani A, Scott EC, Gutierrez M, Schuster SJ, </w:t>
      </w:r>
      <w:proofErr w:type="spellStart"/>
      <w:r>
        <w:rPr>
          <w:rFonts w:ascii="Book Antiqua" w:hAnsi="Book Antiqua" w:cs="Book Antiqua"/>
        </w:rPr>
        <w:t>Millenson</w:t>
      </w:r>
      <w:proofErr w:type="spellEnd"/>
      <w:r>
        <w:rPr>
          <w:rFonts w:ascii="Book Antiqua" w:hAnsi="Book Antiqua" w:cs="Book Antiqua"/>
        </w:rPr>
        <w:t xml:space="preserve"> MM, </w:t>
      </w:r>
      <w:proofErr w:type="spellStart"/>
      <w:r>
        <w:rPr>
          <w:rFonts w:ascii="Book Antiqua" w:hAnsi="Book Antiqua" w:cs="Book Antiqua"/>
        </w:rPr>
        <w:t>Cattry</w:t>
      </w:r>
      <w:proofErr w:type="spellEnd"/>
      <w:r>
        <w:rPr>
          <w:rFonts w:ascii="Book Antiqua" w:hAnsi="Book Antiqua" w:cs="Book Antiqua"/>
        </w:rPr>
        <w:t xml:space="preserve"> D, Freeman GJ, </w:t>
      </w:r>
      <w:proofErr w:type="spellStart"/>
      <w:r>
        <w:rPr>
          <w:rFonts w:ascii="Book Antiqua" w:hAnsi="Book Antiqua" w:cs="Book Antiqua"/>
        </w:rPr>
        <w:t>Rodig</w:t>
      </w:r>
      <w:proofErr w:type="spellEnd"/>
      <w:r>
        <w:rPr>
          <w:rFonts w:ascii="Book Antiqua" w:hAnsi="Book Antiqua" w:cs="Book Antiqua"/>
        </w:rPr>
        <w:t xml:space="preserve"> SJ, </w:t>
      </w:r>
      <w:proofErr w:type="spellStart"/>
      <w:r>
        <w:rPr>
          <w:rFonts w:ascii="Book Antiqua" w:hAnsi="Book Antiqua" w:cs="Book Antiqua"/>
        </w:rPr>
        <w:t>Chapuy</w:t>
      </w:r>
      <w:proofErr w:type="spellEnd"/>
      <w:r>
        <w:rPr>
          <w:rFonts w:ascii="Book Antiqua" w:hAnsi="Book Antiqua" w:cs="Book Antiqua"/>
        </w:rPr>
        <w:t xml:space="preserve"> B, </w:t>
      </w:r>
      <w:proofErr w:type="spellStart"/>
      <w:r>
        <w:rPr>
          <w:rFonts w:ascii="Book Antiqua" w:hAnsi="Book Antiqua" w:cs="Book Antiqua"/>
        </w:rPr>
        <w:t>Ligon</w:t>
      </w:r>
      <w:proofErr w:type="spellEnd"/>
      <w:r>
        <w:rPr>
          <w:rFonts w:ascii="Book Antiqua" w:hAnsi="Book Antiqua" w:cs="Book Antiqua"/>
        </w:rPr>
        <w:t xml:space="preserve"> AH, Zhu L, Grosso JF, Kim SY, Timmerman JM, Shipp MA, Armand P. PD-1 blockade with nivolumab in relapsed or refractory Hodgkin's lymphoma. </w:t>
      </w:r>
      <w:r>
        <w:rPr>
          <w:rFonts w:ascii="Book Antiqua" w:hAnsi="Book Antiqua" w:cs="Book Antiqua"/>
          <w:i/>
        </w:rPr>
        <w:t xml:space="preserve">N </w:t>
      </w:r>
      <w:proofErr w:type="spellStart"/>
      <w:r>
        <w:rPr>
          <w:rFonts w:ascii="Book Antiqua" w:hAnsi="Book Antiqua" w:cs="Book Antiqua"/>
          <w:i/>
        </w:rPr>
        <w:t>Engl</w:t>
      </w:r>
      <w:proofErr w:type="spellEnd"/>
      <w:r>
        <w:rPr>
          <w:rFonts w:ascii="Book Antiqua" w:hAnsi="Book Antiqua" w:cs="Book Antiqua"/>
          <w:i/>
        </w:rPr>
        <w:t xml:space="preserve"> J Med</w:t>
      </w:r>
      <w:r>
        <w:rPr>
          <w:rFonts w:ascii="Book Antiqua" w:hAnsi="Book Antiqua" w:cs="Book Antiqua"/>
        </w:rPr>
        <w:t xml:space="preserve"> 2015; </w:t>
      </w:r>
      <w:r>
        <w:rPr>
          <w:rFonts w:ascii="Book Antiqua" w:hAnsi="Book Antiqua" w:cs="Book Antiqua"/>
          <w:b/>
        </w:rPr>
        <w:t>372</w:t>
      </w:r>
      <w:r>
        <w:rPr>
          <w:rFonts w:ascii="Book Antiqua" w:hAnsi="Book Antiqua" w:cs="Book Antiqua"/>
        </w:rPr>
        <w:t>: 311-319 [PMID: 25482239 DOI: 10.1056/NEJMoa1411087]</w:t>
      </w:r>
    </w:p>
    <w:p w14:paraId="015AE589"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94 </w:t>
      </w:r>
      <w:r>
        <w:rPr>
          <w:rFonts w:ascii="Book Antiqua" w:hAnsi="Book Antiqua" w:cs="Book Antiqua"/>
          <w:b/>
        </w:rPr>
        <w:t>Herbst RS</w:t>
      </w:r>
      <w:r>
        <w:rPr>
          <w:rFonts w:ascii="Book Antiqua" w:hAnsi="Book Antiqua" w:cs="Book Antiqua"/>
        </w:rPr>
        <w:t xml:space="preserve">, Baas P, Kim DW, </w:t>
      </w:r>
      <w:proofErr w:type="spellStart"/>
      <w:r>
        <w:rPr>
          <w:rFonts w:ascii="Book Antiqua" w:hAnsi="Book Antiqua" w:cs="Book Antiqua"/>
        </w:rPr>
        <w:t>Felip</w:t>
      </w:r>
      <w:proofErr w:type="spellEnd"/>
      <w:r>
        <w:rPr>
          <w:rFonts w:ascii="Book Antiqua" w:hAnsi="Book Antiqua" w:cs="Book Antiqua"/>
        </w:rPr>
        <w:t xml:space="preserve"> E, Pérez-</w:t>
      </w:r>
      <w:proofErr w:type="spellStart"/>
      <w:r>
        <w:rPr>
          <w:rFonts w:ascii="Book Antiqua" w:hAnsi="Book Antiqua" w:cs="Book Antiqua"/>
        </w:rPr>
        <w:t>Gracia</w:t>
      </w:r>
      <w:proofErr w:type="spellEnd"/>
      <w:r>
        <w:rPr>
          <w:rFonts w:ascii="Book Antiqua" w:hAnsi="Book Antiqua" w:cs="Book Antiqua"/>
        </w:rPr>
        <w:t xml:space="preserve"> JL, Han JY, Molina J, Kim JH, </w:t>
      </w:r>
      <w:proofErr w:type="spellStart"/>
      <w:r>
        <w:rPr>
          <w:rFonts w:ascii="Book Antiqua" w:hAnsi="Book Antiqua" w:cs="Book Antiqua"/>
        </w:rPr>
        <w:t>Arvis</w:t>
      </w:r>
      <w:proofErr w:type="spellEnd"/>
      <w:r>
        <w:rPr>
          <w:rFonts w:ascii="Book Antiqua" w:hAnsi="Book Antiqua" w:cs="Book Antiqua"/>
        </w:rPr>
        <w:t xml:space="preserve"> CD, </w:t>
      </w:r>
      <w:proofErr w:type="spellStart"/>
      <w:r>
        <w:rPr>
          <w:rFonts w:ascii="Book Antiqua" w:hAnsi="Book Antiqua" w:cs="Book Antiqua"/>
        </w:rPr>
        <w:t>Ahn</w:t>
      </w:r>
      <w:proofErr w:type="spellEnd"/>
      <w:r>
        <w:rPr>
          <w:rFonts w:ascii="Book Antiqua" w:hAnsi="Book Antiqua" w:cs="Book Antiqua"/>
        </w:rPr>
        <w:t xml:space="preserve"> MJ, </w:t>
      </w:r>
      <w:proofErr w:type="spellStart"/>
      <w:r>
        <w:rPr>
          <w:rFonts w:ascii="Book Antiqua" w:hAnsi="Book Antiqua" w:cs="Book Antiqua"/>
        </w:rPr>
        <w:t>Majem</w:t>
      </w:r>
      <w:proofErr w:type="spellEnd"/>
      <w:r>
        <w:rPr>
          <w:rFonts w:ascii="Book Antiqua" w:hAnsi="Book Antiqua" w:cs="Book Antiqua"/>
        </w:rPr>
        <w:t xml:space="preserve"> M, </w:t>
      </w:r>
      <w:proofErr w:type="spellStart"/>
      <w:r>
        <w:rPr>
          <w:rFonts w:ascii="Book Antiqua" w:hAnsi="Book Antiqua" w:cs="Book Antiqua"/>
        </w:rPr>
        <w:t>Fidler</w:t>
      </w:r>
      <w:proofErr w:type="spellEnd"/>
      <w:r>
        <w:rPr>
          <w:rFonts w:ascii="Book Antiqua" w:hAnsi="Book Antiqua" w:cs="Book Antiqua"/>
        </w:rPr>
        <w:t xml:space="preserve"> MJ, de Castro G </w:t>
      </w:r>
      <w:proofErr w:type="spellStart"/>
      <w:r>
        <w:rPr>
          <w:rFonts w:ascii="Book Antiqua" w:hAnsi="Book Antiqua" w:cs="Book Antiqua"/>
        </w:rPr>
        <w:t>Jr</w:t>
      </w:r>
      <w:proofErr w:type="spellEnd"/>
      <w:r>
        <w:rPr>
          <w:rFonts w:ascii="Book Antiqua" w:hAnsi="Book Antiqua" w:cs="Book Antiqua"/>
        </w:rPr>
        <w:t xml:space="preserve">, </w:t>
      </w:r>
      <w:proofErr w:type="spellStart"/>
      <w:r>
        <w:rPr>
          <w:rFonts w:ascii="Book Antiqua" w:hAnsi="Book Antiqua" w:cs="Book Antiqua"/>
        </w:rPr>
        <w:t>Garrido</w:t>
      </w:r>
      <w:proofErr w:type="spellEnd"/>
      <w:r>
        <w:rPr>
          <w:rFonts w:ascii="Book Antiqua" w:hAnsi="Book Antiqua" w:cs="Book Antiqua"/>
        </w:rPr>
        <w:t xml:space="preserve"> M, </w:t>
      </w:r>
      <w:proofErr w:type="spellStart"/>
      <w:r>
        <w:rPr>
          <w:rFonts w:ascii="Book Antiqua" w:hAnsi="Book Antiqua" w:cs="Book Antiqua"/>
        </w:rPr>
        <w:t>Lubiniecki</w:t>
      </w:r>
      <w:proofErr w:type="spellEnd"/>
      <w:r>
        <w:rPr>
          <w:rFonts w:ascii="Book Antiqua" w:hAnsi="Book Antiqua" w:cs="Book Antiqua"/>
        </w:rPr>
        <w:t xml:space="preserve"> GM, </w:t>
      </w:r>
      <w:proofErr w:type="spellStart"/>
      <w:r>
        <w:rPr>
          <w:rFonts w:ascii="Book Antiqua" w:hAnsi="Book Antiqua" w:cs="Book Antiqua"/>
        </w:rPr>
        <w:t>Shentu</w:t>
      </w:r>
      <w:proofErr w:type="spellEnd"/>
      <w:r>
        <w:rPr>
          <w:rFonts w:ascii="Book Antiqua" w:hAnsi="Book Antiqua" w:cs="Book Antiqua"/>
        </w:rPr>
        <w:t xml:space="preserve"> Y, </w:t>
      </w:r>
      <w:proofErr w:type="spellStart"/>
      <w:r>
        <w:rPr>
          <w:rFonts w:ascii="Book Antiqua" w:hAnsi="Book Antiqua" w:cs="Book Antiqua"/>
        </w:rPr>
        <w:t>Im</w:t>
      </w:r>
      <w:proofErr w:type="spellEnd"/>
      <w:r>
        <w:rPr>
          <w:rFonts w:ascii="Book Antiqua" w:hAnsi="Book Antiqua" w:cs="Book Antiqua"/>
        </w:rPr>
        <w:t xml:space="preserve"> E, Dolled-</w:t>
      </w:r>
      <w:proofErr w:type="spellStart"/>
      <w:r>
        <w:rPr>
          <w:rFonts w:ascii="Book Antiqua" w:hAnsi="Book Antiqua" w:cs="Book Antiqua"/>
        </w:rPr>
        <w:t>Filhart</w:t>
      </w:r>
      <w:proofErr w:type="spellEnd"/>
      <w:r>
        <w:rPr>
          <w:rFonts w:ascii="Book Antiqua" w:hAnsi="Book Antiqua" w:cs="Book Antiqua"/>
        </w:rPr>
        <w:t xml:space="preserve"> M, </w:t>
      </w:r>
      <w:proofErr w:type="spellStart"/>
      <w:r>
        <w:rPr>
          <w:rFonts w:ascii="Book Antiqua" w:hAnsi="Book Antiqua" w:cs="Book Antiqua"/>
        </w:rPr>
        <w:t>Garon</w:t>
      </w:r>
      <w:proofErr w:type="spellEnd"/>
      <w:r>
        <w:rPr>
          <w:rFonts w:ascii="Book Antiqua" w:hAnsi="Book Antiqua" w:cs="Book Antiqua"/>
        </w:rPr>
        <w:t xml:space="preserve"> EB. Pembrolizumab versus docetaxel for previously treated, PD-L1-positive, advanced non-small-cell lung cancer (KEYNOTE-010): a </w:t>
      </w:r>
      <w:proofErr w:type="spellStart"/>
      <w:r>
        <w:rPr>
          <w:rFonts w:ascii="Book Antiqua" w:hAnsi="Book Antiqua" w:cs="Book Antiqua"/>
        </w:rPr>
        <w:t>randomised</w:t>
      </w:r>
      <w:proofErr w:type="spellEnd"/>
      <w:r>
        <w:rPr>
          <w:rFonts w:ascii="Book Antiqua" w:hAnsi="Book Antiqua" w:cs="Book Antiqua"/>
        </w:rPr>
        <w:t xml:space="preserve"> controlled trial. </w:t>
      </w:r>
      <w:r>
        <w:rPr>
          <w:rFonts w:ascii="Book Antiqua" w:hAnsi="Book Antiqua" w:cs="Book Antiqua"/>
          <w:i/>
        </w:rPr>
        <w:t>Lancet</w:t>
      </w:r>
      <w:r>
        <w:rPr>
          <w:rFonts w:ascii="Book Antiqua" w:hAnsi="Book Antiqua" w:cs="Book Antiqua"/>
        </w:rPr>
        <w:t xml:space="preserve"> 2016; </w:t>
      </w:r>
      <w:r>
        <w:rPr>
          <w:rFonts w:ascii="Book Antiqua" w:hAnsi="Book Antiqua" w:cs="Book Antiqua"/>
          <w:b/>
        </w:rPr>
        <w:t>387</w:t>
      </w:r>
      <w:r>
        <w:rPr>
          <w:rFonts w:ascii="Book Antiqua" w:hAnsi="Book Antiqua" w:cs="Book Antiqua"/>
        </w:rPr>
        <w:t>: 1540-1550 [PMID: 26712084 DOI: 10.1016/S0140-6736(15)01281-7]</w:t>
      </w:r>
    </w:p>
    <w:p w14:paraId="17245937"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95 </w:t>
      </w:r>
      <w:r>
        <w:rPr>
          <w:rFonts w:ascii="Book Antiqua" w:hAnsi="Book Antiqua" w:cs="Book Antiqua"/>
          <w:b/>
        </w:rPr>
        <w:t>Chow LQM</w:t>
      </w:r>
      <w:r>
        <w:rPr>
          <w:rFonts w:ascii="Book Antiqua" w:hAnsi="Book Antiqua" w:cs="Book Antiqua"/>
        </w:rPr>
        <w:t xml:space="preserve">, Haddad R, Gupta S, </w:t>
      </w:r>
      <w:proofErr w:type="spellStart"/>
      <w:r>
        <w:rPr>
          <w:rFonts w:ascii="Book Antiqua" w:hAnsi="Book Antiqua" w:cs="Book Antiqua"/>
        </w:rPr>
        <w:t>Mahipal</w:t>
      </w:r>
      <w:proofErr w:type="spellEnd"/>
      <w:r>
        <w:rPr>
          <w:rFonts w:ascii="Book Antiqua" w:hAnsi="Book Antiqua" w:cs="Book Antiqua"/>
        </w:rPr>
        <w:t xml:space="preserve"> A, </w:t>
      </w:r>
      <w:proofErr w:type="spellStart"/>
      <w:r>
        <w:rPr>
          <w:rFonts w:ascii="Book Antiqua" w:hAnsi="Book Antiqua" w:cs="Book Antiqua"/>
        </w:rPr>
        <w:t>Mehra</w:t>
      </w:r>
      <w:proofErr w:type="spellEnd"/>
      <w:r>
        <w:rPr>
          <w:rFonts w:ascii="Book Antiqua" w:hAnsi="Book Antiqua" w:cs="Book Antiqua"/>
        </w:rPr>
        <w:t xml:space="preserve"> R, </w:t>
      </w:r>
      <w:proofErr w:type="spellStart"/>
      <w:r>
        <w:rPr>
          <w:rFonts w:ascii="Book Antiqua" w:hAnsi="Book Antiqua" w:cs="Book Antiqua"/>
        </w:rPr>
        <w:t>Tahara</w:t>
      </w:r>
      <w:proofErr w:type="spellEnd"/>
      <w:r>
        <w:rPr>
          <w:rFonts w:ascii="Book Antiqua" w:hAnsi="Book Antiqua" w:cs="Book Antiqua"/>
        </w:rPr>
        <w:t xml:space="preserve"> M, Berger R, Eder JP, </w:t>
      </w:r>
      <w:proofErr w:type="spellStart"/>
      <w:r>
        <w:rPr>
          <w:rFonts w:ascii="Book Antiqua" w:hAnsi="Book Antiqua" w:cs="Book Antiqua"/>
        </w:rPr>
        <w:t>Burtness</w:t>
      </w:r>
      <w:proofErr w:type="spellEnd"/>
      <w:r>
        <w:rPr>
          <w:rFonts w:ascii="Book Antiqua" w:hAnsi="Book Antiqua" w:cs="Book Antiqua"/>
        </w:rPr>
        <w:t xml:space="preserve"> B, Lee SH, </w:t>
      </w:r>
      <w:proofErr w:type="spellStart"/>
      <w:r>
        <w:rPr>
          <w:rFonts w:ascii="Book Antiqua" w:hAnsi="Book Antiqua" w:cs="Book Antiqua"/>
        </w:rPr>
        <w:t>Keam</w:t>
      </w:r>
      <w:proofErr w:type="spellEnd"/>
      <w:r>
        <w:rPr>
          <w:rFonts w:ascii="Book Antiqua" w:hAnsi="Book Antiqua" w:cs="Book Antiqua"/>
        </w:rPr>
        <w:t xml:space="preserve"> B, Kang H, </w:t>
      </w:r>
      <w:proofErr w:type="spellStart"/>
      <w:r>
        <w:rPr>
          <w:rFonts w:ascii="Book Antiqua" w:hAnsi="Book Antiqua" w:cs="Book Antiqua"/>
        </w:rPr>
        <w:t>Muro</w:t>
      </w:r>
      <w:proofErr w:type="spellEnd"/>
      <w:r>
        <w:rPr>
          <w:rFonts w:ascii="Book Antiqua" w:hAnsi="Book Antiqua" w:cs="Book Antiqua"/>
        </w:rPr>
        <w:t xml:space="preserve"> K, Weiss J, </w:t>
      </w:r>
      <w:proofErr w:type="spellStart"/>
      <w:r>
        <w:rPr>
          <w:rFonts w:ascii="Book Antiqua" w:hAnsi="Book Antiqua" w:cs="Book Antiqua"/>
        </w:rPr>
        <w:t>Geva</w:t>
      </w:r>
      <w:proofErr w:type="spellEnd"/>
      <w:r>
        <w:rPr>
          <w:rFonts w:ascii="Book Antiqua" w:hAnsi="Book Antiqua" w:cs="Book Antiqua"/>
        </w:rPr>
        <w:t xml:space="preserve"> R, Lin CC, Chung HC, Meister A, Dolled-</w:t>
      </w:r>
      <w:proofErr w:type="spellStart"/>
      <w:r>
        <w:rPr>
          <w:rFonts w:ascii="Book Antiqua" w:hAnsi="Book Antiqua" w:cs="Book Antiqua"/>
        </w:rPr>
        <w:t>Filhart</w:t>
      </w:r>
      <w:proofErr w:type="spellEnd"/>
      <w:r>
        <w:rPr>
          <w:rFonts w:ascii="Book Antiqua" w:hAnsi="Book Antiqua" w:cs="Book Antiqua"/>
        </w:rPr>
        <w:t xml:space="preserve"> M, </w:t>
      </w:r>
      <w:proofErr w:type="spellStart"/>
      <w:r>
        <w:rPr>
          <w:rFonts w:ascii="Book Antiqua" w:hAnsi="Book Antiqua" w:cs="Book Antiqua"/>
        </w:rPr>
        <w:t>Pathiraja</w:t>
      </w:r>
      <w:proofErr w:type="spellEnd"/>
      <w:r>
        <w:rPr>
          <w:rFonts w:ascii="Book Antiqua" w:hAnsi="Book Antiqua" w:cs="Book Antiqua"/>
        </w:rPr>
        <w:t xml:space="preserve"> K, Cheng JD, </w:t>
      </w:r>
      <w:proofErr w:type="spellStart"/>
      <w:r>
        <w:rPr>
          <w:rFonts w:ascii="Book Antiqua" w:hAnsi="Book Antiqua" w:cs="Book Antiqua"/>
        </w:rPr>
        <w:t>Seiwert</w:t>
      </w:r>
      <w:proofErr w:type="spellEnd"/>
      <w:r>
        <w:rPr>
          <w:rFonts w:ascii="Book Antiqua" w:hAnsi="Book Antiqua" w:cs="Book Antiqua"/>
        </w:rPr>
        <w:t xml:space="preserve"> TY. Antitumor Activity of Pembrolizumab in Biomarker-Unselected Patients </w:t>
      </w:r>
      <w:proofErr w:type="gramStart"/>
      <w:r>
        <w:rPr>
          <w:rFonts w:ascii="Book Antiqua" w:hAnsi="Book Antiqua" w:cs="Book Antiqua"/>
        </w:rPr>
        <w:t>With</w:t>
      </w:r>
      <w:proofErr w:type="gramEnd"/>
      <w:r>
        <w:rPr>
          <w:rFonts w:ascii="Book Antiqua" w:hAnsi="Book Antiqua" w:cs="Book Antiqua"/>
        </w:rPr>
        <w:t xml:space="preserve"> Recurrent and/or Metastatic Head and Neck Squamous Cell Carcinoma: Results From the Phase </w:t>
      </w:r>
      <w:proofErr w:type="spellStart"/>
      <w:r>
        <w:rPr>
          <w:rFonts w:ascii="Book Antiqua" w:hAnsi="Book Antiqua" w:cs="Book Antiqua"/>
        </w:rPr>
        <w:t>Ib</w:t>
      </w:r>
      <w:proofErr w:type="spellEnd"/>
      <w:r>
        <w:rPr>
          <w:rFonts w:ascii="Book Antiqua" w:hAnsi="Book Antiqua" w:cs="Book Antiqua"/>
        </w:rPr>
        <w:t xml:space="preserve"> </w:t>
      </w:r>
      <w:r>
        <w:rPr>
          <w:rFonts w:ascii="Book Antiqua" w:hAnsi="Book Antiqua" w:cs="Book Antiqua"/>
        </w:rPr>
        <w:lastRenderedPageBreak/>
        <w:t xml:space="preserve">KEYNOTE-012 Expansion Cohort. </w:t>
      </w:r>
      <w:r>
        <w:rPr>
          <w:rFonts w:ascii="Book Antiqua" w:hAnsi="Book Antiqua" w:cs="Book Antiqua"/>
          <w:i/>
        </w:rPr>
        <w:t>J Clin Oncol</w:t>
      </w:r>
      <w:r>
        <w:rPr>
          <w:rFonts w:ascii="Book Antiqua" w:hAnsi="Book Antiqua" w:cs="Book Antiqua"/>
        </w:rPr>
        <w:t xml:space="preserve"> 2016; </w:t>
      </w:r>
      <w:r>
        <w:rPr>
          <w:rFonts w:ascii="Book Antiqua" w:hAnsi="Book Antiqua" w:cs="Book Antiqua"/>
          <w:b/>
        </w:rPr>
        <w:t>34</w:t>
      </w:r>
      <w:r>
        <w:rPr>
          <w:rFonts w:ascii="Book Antiqua" w:hAnsi="Book Antiqua" w:cs="Book Antiqua"/>
        </w:rPr>
        <w:t>: 3838-3845 [PMID: 27646946 DOI: 10.1200/JCO.2016.68.1478]</w:t>
      </w:r>
    </w:p>
    <w:p w14:paraId="687F5F68"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96 </w:t>
      </w:r>
      <w:proofErr w:type="spellStart"/>
      <w:r>
        <w:rPr>
          <w:rFonts w:ascii="Book Antiqua" w:hAnsi="Book Antiqua" w:cs="Book Antiqua"/>
          <w:b/>
        </w:rPr>
        <w:t>Bellmunt</w:t>
      </w:r>
      <w:proofErr w:type="spellEnd"/>
      <w:r>
        <w:rPr>
          <w:rFonts w:ascii="Book Antiqua" w:hAnsi="Book Antiqua" w:cs="Book Antiqua"/>
          <w:b/>
        </w:rPr>
        <w:t xml:space="preserve"> J</w:t>
      </w:r>
      <w:r>
        <w:rPr>
          <w:rFonts w:ascii="Book Antiqua" w:hAnsi="Book Antiqua" w:cs="Book Antiqua"/>
        </w:rPr>
        <w:t xml:space="preserve">, de Wit R, Vaughn DJ, </w:t>
      </w:r>
      <w:proofErr w:type="spellStart"/>
      <w:r>
        <w:rPr>
          <w:rFonts w:ascii="Book Antiqua" w:hAnsi="Book Antiqua" w:cs="Book Antiqua"/>
        </w:rPr>
        <w:t>Fradet</w:t>
      </w:r>
      <w:proofErr w:type="spellEnd"/>
      <w:r>
        <w:rPr>
          <w:rFonts w:ascii="Book Antiqua" w:hAnsi="Book Antiqua" w:cs="Book Antiqua"/>
        </w:rPr>
        <w:t xml:space="preserve"> Y, Lee JL, Fong L, </w:t>
      </w:r>
      <w:proofErr w:type="spellStart"/>
      <w:r>
        <w:rPr>
          <w:rFonts w:ascii="Book Antiqua" w:hAnsi="Book Antiqua" w:cs="Book Antiqua"/>
        </w:rPr>
        <w:t>Vogelzang</w:t>
      </w:r>
      <w:proofErr w:type="spellEnd"/>
      <w:r>
        <w:rPr>
          <w:rFonts w:ascii="Book Antiqua" w:hAnsi="Book Antiqua" w:cs="Book Antiqua"/>
        </w:rPr>
        <w:t xml:space="preserve"> NJ, </w:t>
      </w:r>
      <w:proofErr w:type="spellStart"/>
      <w:r>
        <w:rPr>
          <w:rFonts w:ascii="Book Antiqua" w:hAnsi="Book Antiqua" w:cs="Book Antiqua"/>
        </w:rPr>
        <w:t>Climent</w:t>
      </w:r>
      <w:proofErr w:type="spellEnd"/>
      <w:r>
        <w:rPr>
          <w:rFonts w:ascii="Book Antiqua" w:hAnsi="Book Antiqua" w:cs="Book Antiqua"/>
        </w:rPr>
        <w:t xml:space="preserve"> MA, </w:t>
      </w:r>
      <w:proofErr w:type="spellStart"/>
      <w:r>
        <w:rPr>
          <w:rFonts w:ascii="Book Antiqua" w:hAnsi="Book Antiqua" w:cs="Book Antiqua"/>
        </w:rPr>
        <w:t>Petrylak</w:t>
      </w:r>
      <w:proofErr w:type="spellEnd"/>
      <w:r>
        <w:rPr>
          <w:rFonts w:ascii="Book Antiqua" w:hAnsi="Book Antiqua" w:cs="Book Antiqua"/>
        </w:rPr>
        <w:t xml:space="preserve"> DP, </w:t>
      </w:r>
      <w:proofErr w:type="spellStart"/>
      <w:r>
        <w:rPr>
          <w:rFonts w:ascii="Book Antiqua" w:hAnsi="Book Antiqua" w:cs="Book Antiqua"/>
        </w:rPr>
        <w:t>Choueiri</w:t>
      </w:r>
      <w:proofErr w:type="spellEnd"/>
      <w:r>
        <w:rPr>
          <w:rFonts w:ascii="Book Antiqua" w:hAnsi="Book Antiqua" w:cs="Book Antiqua"/>
        </w:rPr>
        <w:t xml:space="preserve"> TK, </w:t>
      </w:r>
      <w:proofErr w:type="spellStart"/>
      <w:r>
        <w:rPr>
          <w:rFonts w:ascii="Book Antiqua" w:hAnsi="Book Antiqua" w:cs="Book Antiqua"/>
        </w:rPr>
        <w:t>Necchi</w:t>
      </w:r>
      <w:proofErr w:type="spellEnd"/>
      <w:r>
        <w:rPr>
          <w:rFonts w:ascii="Book Antiqua" w:hAnsi="Book Antiqua" w:cs="Book Antiqua"/>
        </w:rPr>
        <w:t xml:space="preserve"> A, </w:t>
      </w:r>
      <w:proofErr w:type="spellStart"/>
      <w:r>
        <w:rPr>
          <w:rFonts w:ascii="Book Antiqua" w:hAnsi="Book Antiqua" w:cs="Book Antiqua"/>
        </w:rPr>
        <w:t>Gerritsen</w:t>
      </w:r>
      <w:proofErr w:type="spellEnd"/>
      <w:r>
        <w:rPr>
          <w:rFonts w:ascii="Book Antiqua" w:hAnsi="Book Antiqua" w:cs="Book Antiqua"/>
        </w:rPr>
        <w:t xml:space="preserve"> W, Gurney H, Quinn DI, </w:t>
      </w:r>
      <w:proofErr w:type="spellStart"/>
      <w:r>
        <w:rPr>
          <w:rFonts w:ascii="Book Antiqua" w:hAnsi="Book Antiqua" w:cs="Book Antiqua"/>
        </w:rPr>
        <w:t>Culine</w:t>
      </w:r>
      <w:proofErr w:type="spellEnd"/>
      <w:r>
        <w:rPr>
          <w:rFonts w:ascii="Book Antiqua" w:hAnsi="Book Antiqua" w:cs="Book Antiqua"/>
        </w:rPr>
        <w:t xml:space="preserve"> S, Sternberg CN, Mai Y, </w:t>
      </w:r>
      <w:proofErr w:type="spellStart"/>
      <w:r>
        <w:rPr>
          <w:rFonts w:ascii="Book Antiqua" w:hAnsi="Book Antiqua" w:cs="Book Antiqua"/>
        </w:rPr>
        <w:t>Poehlein</w:t>
      </w:r>
      <w:proofErr w:type="spellEnd"/>
      <w:r>
        <w:rPr>
          <w:rFonts w:ascii="Book Antiqua" w:hAnsi="Book Antiqua" w:cs="Book Antiqua"/>
        </w:rPr>
        <w:t xml:space="preserve"> CH, Perini RF, </w:t>
      </w:r>
      <w:proofErr w:type="spellStart"/>
      <w:r>
        <w:rPr>
          <w:rFonts w:ascii="Book Antiqua" w:hAnsi="Book Antiqua" w:cs="Book Antiqua"/>
        </w:rPr>
        <w:t>Bajorin</w:t>
      </w:r>
      <w:proofErr w:type="spellEnd"/>
      <w:r>
        <w:rPr>
          <w:rFonts w:ascii="Book Antiqua" w:hAnsi="Book Antiqua" w:cs="Book Antiqua"/>
        </w:rPr>
        <w:t xml:space="preserve"> DF; KEYNOTE-045 Investigators. Pembrolizumab as Second-Line Therapy for Advanced Urothelial Carcinoma. </w:t>
      </w:r>
      <w:r>
        <w:rPr>
          <w:rFonts w:ascii="Book Antiqua" w:hAnsi="Book Antiqua" w:cs="Book Antiqua"/>
          <w:i/>
        </w:rPr>
        <w:t xml:space="preserve">N </w:t>
      </w:r>
      <w:proofErr w:type="spellStart"/>
      <w:r>
        <w:rPr>
          <w:rFonts w:ascii="Book Antiqua" w:hAnsi="Book Antiqua" w:cs="Book Antiqua"/>
          <w:i/>
        </w:rPr>
        <w:t>Engl</w:t>
      </w:r>
      <w:proofErr w:type="spellEnd"/>
      <w:r>
        <w:rPr>
          <w:rFonts w:ascii="Book Antiqua" w:hAnsi="Book Antiqua" w:cs="Book Antiqua"/>
          <w:i/>
        </w:rPr>
        <w:t xml:space="preserve"> J Med</w:t>
      </w:r>
      <w:r>
        <w:rPr>
          <w:rFonts w:ascii="Book Antiqua" w:hAnsi="Book Antiqua" w:cs="Book Antiqua"/>
        </w:rPr>
        <w:t xml:space="preserve"> 2017; </w:t>
      </w:r>
      <w:r>
        <w:rPr>
          <w:rFonts w:ascii="Book Antiqua" w:hAnsi="Book Antiqua" w:cs="Book Antiqua"/>
          <w:b/>
        </w:rPr>
        <w:t>376</w:t>
      </w:r>
      <w:r>
        <w:rPr>
          <w:rFonts w:ascii="Book Antiqua" w:hAnsi="Book Antiqua" w:cs="Book Antiqua"/>
        </w:rPr>
        <w:t>: 1015-1026 [PMID: 28212060 DOI: 10.1056/NEJMoa1613683]</w:t>
      </w:r>
    </w:p>
    <w:p w14:paraId="797C089C"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97 </w:t>
      </w:r>
      <w:r>
        <w:rPr>
          <w:rFonts w:ascii="Book Antiqua" w:hAnsi="Book Antiqua" w:cs="Book Antiqua"/>
          <w:b/>
        </w:rPr>
        <w:t>Li YP</w:t>
      </w:r>
      <w:r>
        <w:rPr>
          <w:rFonts w:ascii="Book Antiqua" w:hAnsi="Book Antiqua" w:cs="Book Antiqua"/>
        </w:rPr>
        <w:t>, Wang YM. [</w:t>
      </w:r>
      <w:proofErr w:type="spellStart"/>
      <w:r>
        <w:rPr>
          <w:rFonts w:ascii="Book Antiqua" w:hAnsi="Book Antiqua" w:cs="Book Antiqua"/>
        </w:rPr>
        <w:t>Pressor</w:t>
      </w:r>
      <w:proofErr w:type="spellEnd"/>
      <w:r>
        <w:rPr>
          <w:rFonts w:ascii="Book Antiqua" w:hAnsi="Book Antiqua" w:cs="Book Antiqua"/>
        </w:rPr>
        <w:t xml:space="preserve"> mechanism of </w:t>
      </w:r>
      <w:proofErr w:type="spellStart"/>
      <w:r>
        <w:rPr>
          <w:rFonts w:ascii="Book Antiqua" w:hAnsi="Book Antiqua" w:cs="Book Antiqua"/>
        </w:rPr>
        <w:t>tussilagone</w:t>
      </w:r>
      <w:proofErr w:type="spellEnd"/>
      <w:r>
        <w:rPr>
          <w:rFonts w:ascii="Book Antiqua" w:hAnsi="Book Antiqua" w:cs="Book Antiqua"/>
        </w:rPr>
        <w:t xml:space="preserve">]. </w:t>
      </w:r>
      <w:proofErr w:type="spellStart"/>
      <w:r>
        <w:rPr>
          <w:rFonts w:ascii="Book Antiqua" w:hAnsi="Book Antiqua" w:cs="Book Antiqua"/>
          <w:i/>
        </w:rPr>
        <w:t>Zhongguo</w:t>
      </w:r>
      <w:proofErr w:type="spellEnd"/>
      <w:r>
        <w:rPr>
          <w:rFonts w:ascii="Book Antiqua" w:hAnsi="Book Antiqua" w:cs="Book Antiqua"/>
          <w:i/>
        </w:rPr>
        <w:t xml:space="preserve"> Yao Li </w:t>
      </w:r>
      <w:proofErr w:type="spellStart"/>
      <w:r>
        <w:rPr>
          <w:rFonts w:ascii="Book Antiqua" w:hAnsi="Book Antiqua" w:cs="Book Antiqua"/>
          <w:i/>
        </w:rPr>
        <w:t>Xue</w:t>
      </w:r>
      <w:proofErr w:type="spellEnd"/>
      <w:r>
        <w:rPr>
          <w:rFonts w:ascii="Book Antiqua" w:hAnsi="Book Antiqua" w:cs="Book Antiqua"/>
          <w:i/>
        </w:rPr>
        <w:t xml:space="preserve"> Bao</w:t>
      </w:r>
      <w:r>
        <w:rPr>
          <w:rFonts w:ascii="Book Antiqua" w:hAnsi="Book Antiqua" w:cs="Book Antiqua"/>
        </w:rPr>
        <w:t xml:space="preserve"> 1986; </w:t>
      </w:r>
      <w:r>
        <w:rPr>
          <w:rFonts w:ascii="Book Antiqua" w:hAnsi="Book Antiqua" w:cs="Book Antiqua"/>
          <w:b/>
        </w:rPr>
        <w:t>7</w:t>
      </w:r>
      <w:r>
        <w:rPr>
          <w:rFonts w:ascii="Book Antiqua" w:hAnsi="Book Antiqua" w:cs="Book Antiqua"/>
        </w:rPr>
        <w:t>: 333-336 [PMID: 2954393]</w:t>
      </w:r>
    </w:p>
    <w:p w14:paraId="26633984"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98 </w:t>
      </w:r>
      <w:r>
        <w:rPr>
          <w:rFonts w:ascii="Book Antiqua" w:hAnsi="Book Antiqua" w:cs="Book Antiqua"/>
          <w:b/>
        </w:rPr>
        <w:t>Overman MJ</w:t>
      </w:r>
      <w:r>
        <w:rPr>
          <w:rFonts w:ascii="Book Antiqua" w:hAnsi="Book Antiqua" w:cs="Book Antiqua"/>
        </w:rPr>
        <w:t xml:space="preserve">, McDermott R, Leach JL, </w:t>
      </w:r>
      <w:proofErr w:type="spellStart"/>
      <w:r>
        <w:rPr>
          <w:rFonts w:ascii="Book Antiqua" w:hAnsi="Book Antiqua" w:cs="Book Antiqua"/>
        </w:rPr>
        <w:t>Lonardi</w:t>
      </w:r>
      <w:proofErr w:type="spellEnd"/>
      <w:r>
        <w:rPr>
          <w:rFonts w:ascii="Book Antiqua" w:hAnsi="Book Antiqua" w:cs="Book Antiqua"/>
        </w:rPr>
        <w:t xml:space="preserve"> S, Lenz HJ, Morse MA, Desai J, Hill A, Axelson M, Moss RA, Goldberg MV, Cao ZA, </w:t>
      </w:r>
      <w:proofErr w:type="spellStart"/>
      <w:r>
        <w:rPr>
          <w:rFonts w:ascii="Book Antiqua" w:hAnsi="Book Antiqua" w:cs="Book Antiqua"/>
        </w:rPr>
        <w:t>Ledeine</w:t>
      </w:r>
      <w:proofErr w:type="spellEnd"/>
      <w:r>
        <w:rPr>
          <w:rFonts w:ascii="Book Antiqua" w:hAnsi="Book Antiqua" w:cs="Book Antiqua"/>
        </w:rPr>
        <w:t xml:space="preserve"> JM, </w:t>
      </w:r>
      <w:proofErr w:type="spellStart"/>
      <w:r>
        <w:rPr>
          <w:rFonts w:ascii="Book Antiqua" w:hAnsi="Book Antiqua" w:cs="Book Antiqua"/>
        </w:rPr>
        <w:t>Maglinte</w:t>
      </w:r>
      <w:proofErr w:type="spellEnd"/>
      <w:r>
        <w:rPr>
          <w:rFonts w:ascii="Book Antiqua" w:hAnsi="Book Antiqua" w:cs="Book Antiqua"/>
        </w:rPr>
        <w:t xml:space="preserve"> GA, </w:t>
      </w:r>
      <w:proofErr w:type="spellStart"/>
      <w:r>
        <w:rPr>
          <w:rFonts w:ascii="Book Antiqua" w:hAnsi="Book Antiqua" w:cs="Book Antiqua"/>
        </w:rPr>
        <w:t>Kopetz</w:t>
      </w:r>
      <w:proofErr w:type="spellEnd"/>
      <w:r>
        <w:rPr>
          <w:rFonts w:ascii="Book Antiqua" w:hAnsi="Book Antiqua" w:cs="Book Antiqua"/>
        </w:rPr>
        <w:t xml:space="preserve"> S, André T. Nivolumab in patients with metastatic DNA mismatch repair-deficient or microsatellite instability-high colorectal cancer (</w:t>
      </w:r>
      <w:proofErr w:type="spellStart"/>
      <w:r>
        <w:rPr>
          <w:rFonts w:ascii="Book Antiqua" w:hAnsi="Book Antiqua" w:cs="Book Antiqua"/>
        </w:rPr>
        <w:t>CheckMate</w:t>
      </w:r>
      <w:proofErr w:type="spellEnd"/>
      <w:r>
        <w:rPr>
          <w:rFonts w:ascii="Book Antiqua" w:hAnsi="Book Antiqua" w:cs="Book Antiqua"/>
        </w:rPr>
        <w:t xml:space="preserve"> 142): an open-label, </w:t>
      </w:r>
      <w:proofErr w:type="spellStart"/>
      <w:r>
        <w:rPr>
          <w:rFonts w:ascii="Book Antiqua" w:hAnsi="Book Antiqua" w:cs="Book Antiqua"/>
        </w:rPr>
        <w:t>multicentre</w:t>
      </w:r>
      <w:proofErr w:type="spellEnd"/>
      <w:r>
        <w:rPr>
          <w:rFonts w:ascii="Book Antiqua" w:hAnsi="Book Antiqua" w:cs="Book Antiqua"/>
        </w:rPr>
        <w:t xml:space="preserve">, phase 2 study. </w:t>
      </w:r>
      <w:r>
        <w:rPr>
          <w:rFonts w:ascii="Book Antiqua" w:hAnsi="Book Antiqua" w:cs="Book Antiqua"/>
          <w:i/>
        </w:rPr>
        <w:t>Lancet Oncol</w:t>
      </w:r>
      <w:r>
        <w:rPr>
          <w:rFonts w:ascii="Book Antiqua" w:hAnsi="Book Antiqua" w:cs="Book Antiqua"/>
        </w:rPr>
        <w:t xml:space="preserve"> 2017; </w:t>
      </w:r>
      <w:r>
        <w:rPr>
          <w:rFonts w:ascii="Book Antiqua" w:hAnsi="Book Antiqua" w:cs="Book Antiqua"/>
          <w:b/>
        </w:rPr>
        <w:t>18</w:t>
      </w:r>
      <w:r>
        <w:rPr>
          <w:rFonts w:ascii="Book Antiqua" w:hAnsi="Book Antiqua" w:cs="Book Antiqua"/>
        </w:rPr>
        <w:t>: 1182-1191 [PMID: 28734759 DOI: 10.1016/S1470-2045(17)30422-9]</w:t>
      </w:r>
    </w:p>
    <w:p w14:paraId="47A245B5"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99 </w:t>
      </w:r>
      <w:r>
        <w:rPr>
          <w:rFonts w:ascii="Book Antiqua" w:hAnsi="Book Antiqua" w:cs="Book Antiqua"/>
          <w:b/>
        </w:rPr>
        <w:t>El-</w:t>
      </w:r>
      <w:proofErr w:type="spellStart"/>
      <w:r>
        <w:rPr>
          <w:rFonts w:ascii="Book Antiqua" w:hAnsi="Book Antiqua" w:cs="Book Antiqua"/>
          <w:b/>
        </w:rPr>
        <w:t>Khoueiry</w:t>
      </w:r>
      <w:proofErr w:type="spellEnd"/>
      <w:r>
        <w:rPr>
          <w:rFonts w:ascii="Book Antiqua" w:hAnsi="Book Antiqua" w:cs="Book Antiqua"/>
          <w:b/>
        </w:rPr>
        <w:t xml:space="preserve"> AB</w:t>
      </w:r>
      <w:r>
        <w:rPr>
          <w:rFonts w:ascii="Book Antiqua" w:hAnsi="Book Antiqua" w:cs="Book Antiqua"/>
        </w:rPr>
        <w:t xml:space="preserve">, </w:t>
      </w:r>
      <w:proofErr w:type="spellStart"/>
      <w:r>
        <w:rPr>
          <w:rFonts w:ascii="Book Antiqua" w:hAnsi="Book Antiqua" w:cs="Book Antiqua"/>
        </w:rPr>
        <w:t>Sangro</w:t>
      </w:r>
      <w:proofErr w:type="spellEnd"/>
      <w:r>
        <w:rPr>
          <w:rFonts w:ascii="Book Antiqua" w:hAnsi="Book Antiqua" w:cs="Book Antiqua"/>
        </w:rPr>
        <w:t xml:space="preserve"> B, </w:t>
      </w:r>
      <w:proofErr w:type="spellStart"/>
      <w:r>
        <w:rPr>
          <w:rFonts w:ascii="Book Antiqua" w:hAnsi="Book Antiqua" w:cs="Book Antiqua"/>
        </w:rPr>
        <w:t>Yau</w:t>
      </w:r>
      <w:proofErr w:type="spellEnd"/>
      <w:r>
        <w:rPr>
          <w:rFonts w:ascii="Book Antiqua" w:hAnsi="Book Antiqua" w:cs="Book Antiqua"/>
        </w:rPr>
        <w:t xml:space="preserve"> T, </w:t>
      </w:r>
      <w:proofErr w:type="spellStart"/>
      <w:r>
        <w:rPr>
          <w:rFonts w:ascii="Book Antiqua" w:hAnsi="Book Antiqua" w:cs="Book Antiqua"/>
        </w:rPr>
        <w:t>Crocenzi</w:t>
      </w:r>
      <w:proofErr w:type="spellEnd"/>
      <w:r>
        <w:rPr>
          <w:rFonts w:ascii="Book Antiqua" w:hAnsi="Book Antiqua" w:cs="Book Antiqua"/>
        </w:rPr>
        <w:t xml:space="preserve"> TS, Kudo M, Hsu C, Kim TY, Choo SP, Trojan J, Welling TH Rd, Meyer T, Kang YK, Yeo W, Chopra A, Anderson J, Dela Cruz C, Lang L, Neely J, Tang H, </w:t>
      </w:r>
      <w:proofErr w:type="spellStart"/>
      <w:r>
        <w:rPr>
          <w:rFonts w:ascii="Book Antiqua" w:hAnsi="Book Antiqua" w:cs="Book Antiqua"/>
        </w:rPr>
        <w:t>Dastani</w:t>
      </w:r>
      <w:proofErr w:type="spellEnd"/>
      <w:r>
        <w:rPr>
          <w:rFonts w:ascii="Book Antiqua" w:hAnsi="Book Antiqua" w:cs="Book Antiqua"/>
        </w:rPr>
        <w:t xml:space="preserve"> HB, </w:t>
      </w:r>
      <w:proofErr w:type="spellStart"/>
      <w:r>
        <w:rPr>
          <w:rFonts w:ascii="Book Antiqua" w:hAnsi="Book Antiqua" w:cs="Book Antiqua"/>
        </w:rPr>
        <w:t>Melero</w:t>
      </w:r>
      <w:proofErr w:type="spellEnd"/>
      <w:r>
        <w:rPr>
          <w:rFonts w:ascii="Book Antiqua" w:hAnsi="Book Antiqua" w:cs="Book Antiqua"/>
        </w:rPr>
        <w:t xml:space="preserve"> I. Nivolumab in patients with advanced hepatocellular carcinoma (</w:t>
      </w:r>
      <w:proofErr w:type="spellStart"/>
      <w:r>
        <w:rPr>
          <w:rFonts w:ascii="Book Antiqua" w:hAnsi="Book Antiqua" w:cs="Book Antiqua"/>
        </w:rPr>
        <w:t>CheckMate</w:t>
      </w:r>
      <w:proofErr w:type="spellEnd"/>
      <w:r>
        <w:rPr>
          <w:rFonts w:ascii="Book Antiqua" w:hAnsi="Book Antiqua" w:cs="Book Antiqua"/>
        </w:rPr>
        <w:t xml:space="preserve"> 040): an open-label, non-comparative, phase 1/2 dose escalation and expansion trial. </w:t>
      </w:r>
      <w:r>
        <w:rPr>
          <w:rFonts w:ascii="Book Antiqua" w:hAnsi="Book Antiqua" w:cs="Book Antiqua"/>
          <w:i/>
        </w:rPr>
        <w:t>Lancet</w:t>
      </w:r>
      <w:r>
        <w:rPr>
          <w:rFonts w:ascii="Book Antiqua" w:hAnsi="Book Antiqua" w:cs="Book Antiqua"/>
        </w:rPr>
        <w:t xml:space="preserve"> 2017; </w:t>
      </w:r>
      <w:r>
        <w:rPr>
          <w:rFonts w:ascii="Book Antiqua" w:hAnsi="Book Antiqua" w:cs="Book Antiqua"/>
          <w:b/>
        </w:rPr>
        <w:t>389</w:t>
      </w:r>
      <w:r>
        <w:rPr>
          <w:rFonts w:ascii="Book Antiqua" w:hAnsi="Book Antiqua" w:cs="Book Antiqua"/>
        </w:rPr>
        <w:t>: 2492-2502 [PMID: 28434648 DOI: 10.1016/S0140-6736(17)31046-2]</w:t>
      </w:r>
    </w:p>
    <w:p w14:paraId="375918E8"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100 </w:t>
      </w:r>
      <w:proofErr w:type="spellStart"/>
      <w:r>
        <w:rPr>
          <w:rFonts w:ascii="Book Antiqua" w:hAnsi="Book Antiqua" w:cs="Book Antiqua"/>
          <w:b/>
        </w:rPr>
        <w:t>Chivu-Economescu</w:t>
      </w:r>
      <w:proofErr w:type="spellEnd"/>
      <w:r>
        <w:rPr>
          <w:rFonts w:ascii="Book Antiqua" w:hAnsi="Book Antiqua" w:cs="Book Antiqua"/>
          <w:b/>
        </w:rPr>
        <w:t xml:space="preserve"> M</w:t>
      </w:r>
      <w:r>
        <w:rPr>
          <w:rFonts w:ascii="Book Antiqua" w:hAnsi="Book Antiqua" w:cs="Book Antiqua"/>
        </w:rPr>
        <w:t xml:space="preserve">, </w:t>
      </w:r>
      <w:proofErr w:type="spellStart"/>
      <w:r>
        <w:rPr>
          <w:rFonts w:ascii="Book Antiqua" w:hAnsi="Book Antiqua" w:cs="Book Antiqua"/>
        </w:rPr>
        <w:t>Matei</w:t>
      </w:r>
      <w:proofErr w:type="spellEnd"/>
      <w:r>
        <w:rPr>
          <w:rFonts w:ascii="Book Antiqua" w:hAnsi="Book Antiqua" w:cs="Book Antiqua"/>
        </w:rPr>
        <w:t xml:space="preserve"> L, </w:t>
      </w:r>
      <w:proofErr w:type="spellStart"/>
      <w:r>
        <w:rPr>
          <w:rFonts w:ascii="Book Antiqua" w:hAnsi="Book Antiqua" w:cs="Book Antiqua"/>
        </w:rPr>
        <w:t>Necula</w:t>
      </w:r>
      <w:proofErr w:type="spellEnd"/>
      <w:r>
        <w:rPr>
          <w:rFonts w:ascii="Book Antiqua" w:hAnsi="Book Antiqua" w:cs="Book Antiqua"/>
        </w:rPr>
        <w:t xml:space="preserve"> LG, </w:t>
      </w:r>
      <w:proofErr w:type="spellStart"/>
      <w:r>
        <w:rPr>
          <w:rFonts w:ascii="Book Antiqua" w:hAnsi="Book Antiqua" w:cs="Book Antiqua"/>
        </w:rPr>
        <w:t>Dragu</w:t>
      </w:r>
      <w:proofErr w:type="spellEnd"/>
      <w:r>
        <w:rPr>
          <w:rFonts w:ascii="Book Antiqua" w:hAnsi="Book Antiqua" w:cs="Book Antiqua"/>
        </w:rPr>
        <w:t xml:space="preserve"> DL, </w:t>
      </w:r>
      <w:proofErr w:type="spellStart"/>
      <w:r>
        <w:rPr>
          <w:rFonts w:ascii="Book Antiqua" w:hAnsi="Book Antiqua" w:cs="Book Antiqua"/>
        </w:rPr>
        <w:t>Bleotu</w:t>
      </w:r>
      <w:proofErr w:type="spellEnd"/>
      <w:r>
        <w:rPr>
          <w:rFonts w:ascii="Book Antiqua" w:hAnsi="Book Antiqua" w:cs="Book Antiqua"/>
        </w:rPr>
        <w:t xml:space="preserve"> C, </w:t>
      </w:r>
      <w:proofErr w:type="spellStart"/>
      <w:r>
        <w:rPr>
          <w:rFonts w:ascii="Book Antiqua" w:hAnsi="Book Antiqua" w:cs="Book Antiqua"/>
        </w:rPr>
        <w:t>Diaconu</w:t>
      </w:r>
      <w:proofErr w:type="spellEnd"/>
      <w:r>
        <w:rPr>
          <w:rFonts w:ascii="Book Antiqua" w:hAnsi="Book Antiqua" w:cs="Book Antiqua"/>
        </w:rPr>
        <w:t xml:space="preserve"> CC. New therapeutic options opened by the molecular classification of gastric cancer. </w:t>
      </w:r>
      <w:r>
        <w:rPr>
          <w:rFonts w:ascii="Book Antiqua" w:hAnsi="Book Antiqua" w:cs="Book Antiqua"/>
          <w:i/>
        </w:rPr>
        <w:t>World J Gastroenterol</w:t>
      </w:r>
      <w:r>
        <w:rPr>
          <w:rFonts w:ascii="Book Antiqua" w:hAnsi="Book Antiqua" w:cs="Book Antiqua"/>
        </w:rPr>
        <w:t xml:space="preserve"> 2018; </w:t>
      </w:r>
      <w:r>
        <w:rPr>
          <w:rFonts w:ascii="Book Antiqua" w:hAnsi="Book Antiqua" w:cs="Book Antiqua"/>
          <w:b/>
        </w:rPr>
        <w:t>24</w:t>
      </w:r>
      <w:r>
        <w:rPr>
          <w:rFonts w:ascii="Book Antiqua" w:hAnsi="Book Antiqua" w:cs="Book Antiqua"/>
        </w:rPr>
        <w:t>: 1942-1961 [PMID: 29760539 DOI: 10.3748/wjg.v24.i18.1942]</w:t>
      </w:r>
    </w:p>
    <w:p w14:paraId="701D4230"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101 </w:t>
      </w:r>
      <w:r>
        <w:rPr>
          <w:rFonts w:ascii="Book Antiqua" w:hAnsi="Book Antiqua" w:cs="Book Antiqua"/>
          <w:b/>
        </w:rPr>
        <w:t>Gordeeva O</w:t>
      </w:r>
      <w:r>
        <w:rPr>
          <w:rFonts w:ascii="Book Antiqua" w:hAnsi="Book Antiqua" w:cs="Book Antiqua"/>
        </w:rPr>
        <w:t xml:space="preserve">. Cancer-testis antigens: Unique cancer stem cell biomarkers and targets for cancer therapy. </w:t>
      </w:r>
      <w:proofErr w:type="spellStart"/>
      <w:r>
        <w:rPr>
          <w:rFonts w:ascii="Book Antiqua" w:hAnsi="Book Antiqua" w:cs="Book Antiqua"/>
          <w:i/>
        </w:rPr>
        <w:t>Semin</w:t>
      </w:r>
      <w:proofErr w:type="spellEnd"/>
      <w:r>
        <w:rPr>
          <w:rFonts w:ascii="Book Antiqua" w:hAnsi="Book Antiqua" w:cs="Book Antiqua"/>
          <w:i/>
        </w:rPr>
        <w:t xml:space="preserve"> Cancer </w:t>
      </w:r>
      <w:proofErr w:type="spellStart"/>
      <w:r>
        <w:rPr>
          <w:rFonts w:ascii="Book Antiqua" w:hAnsi="Book Antiqua" w:cs="Book Antiqua"/>
          <w:i/>
        </w:rPr>
        <w:t>Biol</w:t>
      </w:r>
      <w:proofErr w:type="spellEnd"/>
      <w:r>
        <w:rPr>
          <w:rFonts w:ascii="Book Antiqua" w:hAnsi="Book Antiqua" w:cs="Book Antiqua"/>
        </w:rPr>
        <w:t xml:space="preserve"> 2018; </w:t>
      </w:r>
      <w:r>
        <w:rPr>
          <w:rFonts w:ascii="Book Antiqua" w:hAnsi="Book Antiqua" w:cs="Book Antiqua"/>
          <w:b/>
        </w:rPr>
        <w:t>53</w:t>
      </w:r>
      <w:r>
        <w:rPr>
          <w:rFonts w:ascii="Book Antiqua" w:hAnsi="Book Antiqua" w:cs="Book Antiqua"/>
        </w:rPr>
        <w:t>: 75-89 [PMID: 30171980 DOI: 10.1016/j.semcancer.2018.08.006]</w:t>
      </w:r>
    </w:p>
    <w:p w14:paraId="2D811756"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102 </w:t>
      </w:r>
      <w:r>
        <w:rPr>
          <w:rFonts w:ascii="Book Antiqua" w:hAnsi="Book Antiqua" w:cs="Book Antiqua"/>
          <w:b/>
        </w:rPr>
        <w:t>Yamada R</w:t>
      </w:r>
      <w:r>
        <w:rPr>
          <w:rFonts w:ascii="Book Antiqua" w:hAnsi="Book Antiqua" w:cs="Book Antiqua"/>
        </w:rPr>
        <w:t xml:space="preserve">, Takahashi A, </w:t>
      </w:r>
      <w:proofErr w:type="spellStart"/>
      <w:r>
        <w:rPr>
          <w:rFonts w:ascii="Book Antiqua" w:hAnsi="Book Antiqua" w:cs="Book Antiqua"/>
        </w:rPr>
        <w:t>Torigoe</w:t>
      </w:r>
      <w:proofErr w:type="spellEnd"/>
      <w:r>
        <w:rPr>
          <w:rFonts w:ascii="Book Antiqua" w:hAnsi="Book Antiqua" w:cs="Book Antiqua"/>
        </w:rPr>
        <w:t xml:space="preserve"> T, Morita R, Tamura Y, </w:t>
      </w:r>
      <w:proofErr w:type="spellStart"/>
      <w:r>
        <w:rPr>
          <w:rFonts w:ascii="Book Antiqua" w:hAnsi="Book Antiqua" w:cs="Book Antiqua"/>
        </w:rPr>
        <w:t>Tsukahara</w:t>
      </w:r>
      <w:proofErr w:type="spellEnd"/>
      <w:r>
        <w:rPr>
          <w:rFonts w:ascii="Book Antiqua" w:hAnsi="Book Antiqua" w:cs="Book Antiqua"/>
        </w:rPr>
        <w:t xml:space="preserve"> T, </w:t>
      </w:r>
      <w:proofErr w:type="spellStart"/>
      <w:r>
        <w:rPr>
          <w:rFonts w:ascii="Book Antiqua" w:hAnsi="Book Antiqua" w:cs="Book Antiqua"/>
        </w:rPr>
        <w:t>Kanaseki</w:t>
      </w:r>
      <w:proofErr w:type="spellEnd"/>
      <w:r>
        <w:rPr>
          <w:rFonts w:ascii="Book Antiqua" w:hAnsi="Book Antiqua" w:cs="Book Antiqua"/>
        </w:rPr>
        <w:t xml:space="preserve"> T, Kubo T, </w:t>
      </w:r>
      <w:proofErr w:type="spellStart"/>
      <w:r>
        <w:rPr>
          <w:rFonts w:ascii="Book Antiqua" w:hAnsi="Book Antiqua" w:cs="Book Antiqua"/>
        </w:rPr>
        <w:t>Watarai</w:t>
      </w:r>
      <w:proofErr w:type="spellEnd"/>
      <w:r>
        <w:rPr>
          <w:rFonts w:ascii="Book Antiqua" w:hAnsi="Book Antiqua" w:cs="Book Antiqua"/>
        </w:rPr>
        <w:t xml:space="preserve"> K, Kondo T, </w:t>
      </w:r>
      <w:proofErr w:type="spellStart"/>
      <w:r>
        <w:rPr>
          <w:rFonts w:ascii="Book Antiqua" w:hAnsi="Book Antiqua" w:cs="Book Antiqua"/>
        </w:rPr>
        <w:t>Hirohashi</w:t>
      </w:r>
      <w:proofErr w:type="spellEnd"/>
      <w:r>
        <w:rPr>
          <w:rFonts w:ascii="Book Antiqua" w:hAnsi="Book Antiqua" w:cs="Book Antiqua"/>
        </w:rPr>
        <w:t xml:space="preserve"> Y, Sato N. Preferential expression of </w:t>
      </w:r>
      <w:r>
        <w:rPr>
          <w:rFonts w:ascii="Book Antiqua" w:hAnsi="Book Antiqua" w:cs="Book Antiqua"/>
        </w:rPr>
        <w:lastRenderedPageBreak/>
        <w:t xml:space="preserve">cancer/testis genes in cancer stem-like cells: proposal of a novel sub-category, cancer/testis/stem gene. </w:t>
      </w:r>
      <w:r>
        <w:rPr>
          <w:rFonts w:ascii="Book Antiqua" w:hAnsi="Book Antiqua" w:cs="Book Antiqua"/>
          <w:i/>
        </w:rPr>
        <w:t>Tissue Antigens</w:t>
      </w:r>
      <w:r>
        <w:rPr>
          <w:rFonts w:ascii="Book Antiqua" w:hAnsi="Book Antiqua" w:cs="Book Antiqua"/>
        </w:rPr>
        <w:t xml:space="preserve"> 2013; </w:t>
      </w:r>
      <w:r>
        <w:rPr>
          <w:rFonts w:ascii="Book Antiqua" w:hAnsi="Book Antiqua" w:cs="Book Antiqua"/>
          <w:b/>
        </w:rPr>
        <w:t>81</w:t>
      </w:r>
      <w:r>
        <w:rPr>
          <w:rFonts w:ascii="Book Antiqua" w:hAnsi="Book Antiqua" w:cs="Book Antiqua"/>
        </w:rPr>
        <w:t>: 428-434 [PMID: 23574628 DOI: 10.1111/tan.12113]</w:t>
      </w:r>
    </w:p>
    <w:p w14:paraId="4C69074C"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103 </w:t>
      </w:r>
      <w:r>
        <w:rPr>
          <w:rFonts w:ascii="Book Antiqua" w:hAnsi="Book Antiqua" w:cs="Book Antiqua"/>
          <w:b/>
        </w:rPr>
        <w:t>Wei Y</w:t>
      </w:r>
      <w:r>
        <w:rPr>
          <w:rFonts w:ascii="Book Antiqua" w:hAnsi="Book Antiqua" w:cs="Book Antiqua"/>
        </w:rPr>
        <w:t xml:space="preserve">, Wang Y, Gong J, Rao L, Wu Z, </w:t>
      </w:r>
      <w:proofErr w:type="spellStart"/>
      <w:r>
        <w:rPr>
          <w:rFonts w:ascii="Book Antiqua" w:hAnsi="Book Antiqua" w:cs="Book Antiqua"/>
        </w:rPr>
        <w:t>Nie</w:t>
      </w:r>
      <w:proofErr w:type="spellEnd"/>
      <w:r>
        <w:rPr>
          <w:rFonts w:ascii="Book Antiqua" w:hAnsi="Book Antiqua" w:cs="Book Antiqua"/>
        </w:rPr>
        <w:t xml:space="preserve"> T, Shi D, Zhang L. High expression of MAGE-A9 contributes to stemness and malignancy of human hepatocellular carcinoma. </w:t>
      </w:r>
      <w:r>
        <w:rPr>
          <w:rFonts w:ascii="Book Antiqua" w:hAnsi="Book Antiqua" w:cs="Book Antiqua"/>
          <w:i/>
        </w:rPr>
        <w:t>Int J Oncol</w:t>
      </w:r>
      <w:r>
        <w:rPr>
          <w:rFonts w:ascii="Book Antiqua" w:hAnsi="Book Antiqua" w:cs="Book Antiqua"/>
        </w:rPr>
        <w:t xml:space="preserve"> 2018; </w:t>
      </w:r>
      <w:r>
        <w:rPr>
          <w:rFonts w:ascii="Book Antiqua" w:hAnsi="Book Antiqua" w:cs="Book Antiqua"/>
          <w:b/>
        </w:rPr>
        <w:t>52</w:t>
      </w:r>
      <w:r>
        <w:rPr>
          <w:rFonts w:ascii="Book Antiqua" w:hAnsi="Book Antiqua" w:cs="Book Antiqua"/>
        </w:rPr>
        <w:t>: 219-230 [PMID: 29138811 DOI: 10.3892/ijo.2017.4198]</w:t>
      </w:r>
    </w:p>
    <w:p w14:paraId="7449CC44" w14:textId="77777777" w:rsidR="00231361" w:rsidRDefault="00C823EC">
      <w:pPr>
        <w:pStyle w:val="a8"/>
        <w:adjustRightInd w:val="0"/>
        <w:snapToGrid w:val="0"/>
        <w:spacing w:before="0" w:beforeAutospacing="0" w:after="0" w:afterAutospacing="0" w:line="360" w:lineRule="auto"/>
        <w:jc w:val="both"/>
        <w:rPr>
          <w:rFonts w:ascii="Book Antiqua" w:hAnsi="Book Antiqua" w:cs="Book Antiqua"/>
        </w:rPr>
      </w:pPr>
      <w:r>
        <w:rPr>
          <w:rFonts w:ascii="Book Antiqua" w:hAnsi="Book Antiqua" w:cs="Book Antiqua"/>
        </w:rPr>
        <w:t xml:space="preserve">104 </w:t>
      </w:r>
      <w:r>
        <w:rPr>
          <w:rFonts w:ascii="Book Antiqua" w:hAnsi="Book Antiqua" w:cs="Book Antiqua"/>
          <w:b/>
        </w:rPr>
        <w:t>Morgan RA</w:t>
      </w:r>
      <w:r>
        <w:rPr>
          <w:rFonts w:ascii="Book Antiqua" w:hAnsi="Book Antiqua" w:cs="Book Antiqua"/>
        </w:rPr>
        <w:t xml:space="preserve">, </w:t>
      </w:r>
      <w:proofErr w:type="spellStart"/>
      <w:r>
        <w:rPr>
          <w:rFonts w:ascii="Book Antiqua" w:hAnsi="Book Antiqua" w:cs="Book Antiqua"/>
        </w:rPr>
        <w:t>Chinnasamy</w:t>
      </w:r>
      <w:proofErr w:type="spellEnd"/>
      <w:r>
        <w:rPr>
          <w:rFonts w:ascii="Book Antiqua" w:hAnsi="Book Antiqua" w:cs="Book Antiqua"/>
        </w:rPr>
        <w:t xml:space="preserve"> N, Abate-</w:t>
      </w:r>
      <w:proofErr w:type="spellStart"/>
      <w:r>
        <w:rPr>
          <w:rFonts w:ascii="Book Antiqua" w:hAnsi="Book Antiqua" w:cs="Book Antiqua"/>
        </w:rPr>
        <w:t>Daga</w:t>
      </w:r>
      <w:proofErr w:type="spellEnd"/>
      <w:r>
        <w:rPr>
          <w:rFonts w:ascii="Book Antiqua" w:hAnsi="Book Antiqua" w:cs="Book Antiqua"/>
        </w:rPr>
        <w:t xml:space="preserve"> D, Gros A, Robbins PF, Zheng Z, Dudley ME, Feldman SA, Yang JC, Sherry RM, Phan GQ, Hughes MS, </w:t>
      </w:r>
      <w:proofErr w:type="spellStart"/>
      <w:r>
        <w:rPr>
          <w:rFonts w:ascii="Book Antiqua" w:hAnsi="Book Antiqua" w:cs="Book Antiqua"/>
        </w:rPr>
        <w:t>Kammula</w:t>
      </w:r>
      <w:proofErr w:type="spellEnd"/>
      <w:r>
        <w:rPr>
          <w:rFonts w:ascii="Book Antiqua" w:hAnsi="Book Antiqua" w:cs="Book Antiqua"/>
        </w:rPr>
        <w:t xml:space="preserve"> US, Miller AD, </w:t>
      </w:r>
      <w:proofErr w:type="spellStart"/>
      <w:r>
        <w:rPr>
          <w:rFonts w:ascii="Book Antiqua" w:hAnsi="Book Antiqua" w:cs="Book Antiqua"/>
        </w:rPr>
        <w:t>Hessman</w:t>
      </w:r>
      <w:proofErr w:type="spellEnd"/>
      <w:r>
        <w:rPr>
          <w:rFonts w:ascii="Book Antiqua" w:hAnsi="Book Antiqua" w:cs="Book Antiqua"/>
        </w:rPr>
        <w:t xml:space="preserve"> CJ, Stewart AA, </w:t>
      </w:r>
      <w:proofErr w:type="spellStart"/>
      <w:r>
        <w:rPr>
          <w:rFonts w:ascii="Book Antiqua" w:hAnsi="Book Antiqua" w:cs="Book Antiqua"/>
        </w:rPr>
        <w:t>Restifo</w:t>
      </w:r>
      <w:proofErr w:type="spellEnd"/>
      <w:r>
        <w:rPr>
          <w:rFonts w:ascii="Book Antiqua" w:hAnsi="Book Antiqua" w:cs="Book Antiqua"/>
        </w:rPr>
        <w:t xml:space="preserve"> NP, </w:t>
      </w:r>
      <w:proofErr w:type="spellStart"/>
      <w:r>
        <w:rPr>
          <w:rFonts w:ascii="Book Antiqua" w:hAnsi="Book Antiqua" w:cs="Book Antiqua"/>
        </w:rPr>
        <w:t>Quezado</w:t>
      </w:r>
      <w:proofErr w:type="spellEnd"/>
      <w:r>
        <w:rPr>
          <w:rFonts w:ascii="Book Antiqua" w:hAnsi="Book Antiqua" w:cs="Book Antiqua"/>
        </w:rPr>
        <w:t xml:space="preserve"> MM, </w:t>
      </w:r>
      <w:proofErr w:type="spellStart"/>
      <w:r>
        <w:rPr>
          <w:rFonts w:ascii="Book Antiqua" w:hAnsi="Book Antiqua" w:cs="Book Antiqua"/>
        </w:rPr>
        <w:t>Alimchandani</w:t>
      </w:r>
      <w:proofErr w:type="spellEnd"/>
      <w:r>
        <w:rPr>
          <w:rFonts w:ascii="Book Antiqua" w:hAnsi="Book Antiqua" w:cs="Book Antiqua"/>
        </w:rPr>
        <w:t xml:space="preserve"> M, Rosenberg AZ, Nath A, Wang T, </w:t>
      </w:r>
      <w:proofErr w:type="spellStart"/>
      <w:r>
        <w:rPr>
          <w:rFonts w:ascii="Book Antiqua" w:hAnsi="Book Antiqua" w:cs="Book Antiqua"/>
        </w:rPr>
        <w:t>Bielekova</w:t>
      </w:r>
      <w:proofErr w:type="spellEnd"/>
      <w:r>
        <w:rPr>
          <w:rFonts w:ascii="Book Antiqua" w:hAnsi="Book Antiqua" w:cs="Book Antiqua"/>
        </w:rPr>
        <w:t xml:space="preserve"> B, </w:t>
      </w:r>
      <w:proofErr w:type="spellStart"/>
      <w:r>
        <w:rPr>
          <w:rFonts w:ascii="Book Antiqua" w:hAnsi="Book Antiqua" w:cs="Book Antiqua"/>
        </w:rPr>
        <w:t>Wuest</w:t>
      </w:r>
      <w:proofErr w:type="spellEnd"/>
      <w:r>
        <w:rPr>
          <w:rFonts w:ascii="Book Antiqua" w:hAnsi="Book Antiqua" w:cs="Book Antiqua"/>
        </w:rPr>
        <w:t xml:space="preserve"> SC, </w:t>
      </w:r>
      <w:proofErr w:type="spellStart"/>
      <w:r>
        <w:rPr>
          <w:rFonts w:ascii="Book Antiqua" w:hAnsi="Book Antiqua" w:cs="Book Antiqua"/>
        </w:rPr>
        <w:t>Akula</w:t>
      </w:r>
      <w:proofErr w:type="spellEnd"/>
      <w:r>
        <w:rPr>
          <w:rFonts w:ascii="Book Antiqua" w:hAnsi="Book Antiqua" w:cs="Book Antiqua"/>
        </w:rPr>
        <w:t xml:space="preserve"> N, McMahon FJ, Wilde S, </w:t>
      </w:r>
      <w:proofErr w:type="spellStart"/>
      <w:r>
        <w:rPr>
          <w:rFonts w:ascii="Book Antiqua" w:hAnsi="Book Antiqua" w:cs="Book Antiqua"/>
        </w:rPr>
        <w:t>Mosetter</w:t>
      </w:r>
      <w:proofErr w:type="spellEnd"/>
      <w:r>
        <w:rPr>
          <w:rFonts w:ascii="Book Antiqua" w:hAnsi="Book Antiqua" w:cs="Book Antiqua"/>
        </w:rPr>
        <w:t xml:space="preserve"> B, </w:t>
      </w:r>
      <w:proofErr w:type="spellStart"/>
      <w:r>
        <w:rPr>
          <w:rFonts w:ascii="Book Antiqua" w:hAnsi="Book Antiqua" w:cs="Book Antiqua"/>
        </w:rPr>
        <w:t>Schendel</w:t>
      </w:r>
      <w:proofErr w:type="spellEnd"/>
      <w:r>
        <w:rPr>
          <w:rFonts w:ascii="Book Antiqua" w:hAnsi="Book Antiqua" w:cs="Book Antiqua"/>
        </w:rPr>
        <w:t xml:space="preserve"> DJ, </w:t>
      </w:r>
      <w:proofErr w:type="spellStart"/>
      <w:r>
        <w:rPr>
          <w:rFonts w:ascii="Book Antiqua" w:hAnsi="Book Antiqua" w:cs="Book Antiqua"/>
        </w:rPr>
        <w:t>Laurencot</w:t>
      </w:r>
      <w:proofErr w:type="spellEnd"/>
      <w:r>
        <w:rPr>
          <w:rFonts w:ascii="Book Antiqua" w:hAnsi="Book Antiqua" w:cs="Book Antiqua"/>
        </w:rPr>
        <w:t xml:space="preserve"> CM, Rosenberg SA. Cancer regression and neurological toxicity following anti-MAGE-A3 TCR gene therapy. </w:t>
      </w:r>
      <w:r>
        <w:rPr>
          <w:rFonts w:ascii="Book Antiqua" w:hAnsi="Book Antiqua" w:cs="Book Antiqua"/>
          <w:i/>
        </w:rPr>
        <w:t xml:space="preserve">J </w:t>
      </w:r>
      <w:proofErr w:type="spellStart"/>
      <w:r>
        <w:rPr>
          <w:rFonts w:ascii="Book Antiqua" w:hAnsi="Book Antiqua" w:cs="Book Antiqua"/>
          <w:i/>
        </w:rPr>
        <w:t>Immunother</w:t>
      </w:r>
      <w:proofErr w:type="spellEnd"/>
      <w:r>
        <w:rPr>
          <w:rFonts w:ascii="Book Antiqua" w:hAnsi="Book Antiqua" w:cs="Book Antiqua"/>
        </w:rPr>
        <w:t xml:space="preserve"> 2013; </w:t>
      </w:r>
      <w:r>
        <w:rPr>
          <w:rFonts w:ascii="Book Antiqua" w:hAnsi="Book Antiqua" w:cs="Book Antiqua"/>
          <w:b/>
        </w:rPr>
        <w:t>36</w:t>
      </w:r>
      <w:r>
        <w:rPr>
          <w:rFonts w:ascii="Book Antiqua" w:hAnsi="Book Antiqua" w:cs="Book Antiqua"/>
        </w:rPr>
        <w:t>: 133-151 [PMID: 23377668 DOI: 10.1097/CJI.0b013e3182829903]</w:t>
      </w:r>
    </w:p>
    <w:p w14:paraId="4E2E4EDA" w14:textId="77777777" w:rsidR="00231361" w:rsidRDefault="00C823EC">
      <w:pPr>
        <w:pStyle w:val="a8"/>
        <w:adjustRightInd w:val="0"/>
        <w:snapToGrid w:val="0"/>
        <w:spacing w:before="0" w:beforeAutospacing="0" w:after="0" w:afterAutospacing="0" w:line="360" w:lineRule="auto"/>
        <w:jc w:val="both"/>
        <w:rPr>
          <w:rFonts w:ascii="Book Antiqua" w:eastAsia="宋体" w:hAnsi="Book Antiqua" w:cs="Book Antiqua"/>
          <w:color w:val="000000"/>
          <w:lang w:eastAsia="zh-CN"/>
        </w:rPr>
      </w:pPr>
      <w:r>
        <w:rPr>
          <w:rFonts w:ascii="Book Antiqua" w:hAnsi="Book Antiqua" w:cs="Book Antiqua"/>
        </w:rPr>
        <w:t xml:space="preserve">105 </w:t>
      </w:r>
      <w:r>
        <w:rPr>
          <w:rFonts w:ascii="Book Antiqua" w:hAnsi="Book Antiqua" w:cs="Book Antiqua"/>
          <w:b/>
        </w:rPr>
        <w:t>Zhang Q</w:t>
      </w:r>
      <w:r>
        <w:rPr>
          <w:rFonts w:ascii="Book Antiqua" w:hAnsi="Book Antiqua" w:cs="Book Antiqua"/>
        </w:rPr>
        <w:t xml:space="preserve">, Bi J, Zheng X, Chen Y, Wang H, Wu W, Wang Z, Wu Q, Peng H, Wei H, Sun R, Tian Z. Blockade of the checkpoint receptor TIGIT prevents NK cell exhaustion and elicits potent anti-tumor immunity. </w:t>
      </w:r>
      <w:r>
        <w:rPr>
          <w:rFonts w:ascii="Book Antiqua" w:hAnsi="Book Antiqua" w:cs="Book Antiqua"/>
          <w:i/>
        </w:rPr>
        <w:t>Nat Immunol</w:t>
      </w:r>
      <w:r>
        <w:rPr>
          <w:rFonts w:ascii="Book Antiqua" w:hAnsi="Book Antiqua" w:cs="Book Antiqua"/>
        </w:rPr>
        <w:t xml:space="preserve"> 2018; </w:t>
      </w:r>
      <w:r>
        <w:rPr>
          <w:rFonts w:ascii="Book Antiqua" w:hAnsi="Book Antiqua" w:cs="Book Antiqua"/>
          <w:b/>
        </w:rPr>
        <w:t>19</w:t>
      </w:r>
      <w:r>
        <w:rPr>
          <w:rFonts w:ascii="Book Antiqua" w:hAnsi="Book Antiqua" w:cs="Book Antiqua"/>
        </w:rPr>
        <w:t>: 723-732 [PMID: 29915296 DOI: 10.1038/s41590-018-0132-0]</w:t>
      </w:r>
    </w:p>
    <w:p w14:paraId="6193EEAA" w14:textId="77777777" w:rsidR="00231361" w:rsidRDefault="00C823EC">
      <w:pPr>
        <w:adjustRightInd w:val="0"/>
        <w:snapToGrid w:val="0"/>
        <w:spacing w:after="0" w:line="360" w:lineRule="auto"/>
        <w:jc w:val="both"/>
        <w:rPr>
          <w:rFonts w:ascii="Book Antiqua" w:hAnsi="Book Antiqua" w:cs="Book Antiqua"/>
          <w:b/>
        </w:rPr>
      </w:pPr>
      <w:r>
        <w:rPr>
          <w:rFonts w:ascii="Book Antiqua" w:hAnsi="Book Antiqua" w:cs="Book Antiqua"/>
          <w:b/>
        </w:rPr>
        <w:br w:type="page"/>
      </w:r>
      <w:r>
        <w:rPr>
          <w:rFonts w:ascii="Book Antiqua" w:hAnsi="Book Antiqua" w:cs="Book Antiqua"/>
          <w:b/>
        </w:rPr>
        <w:lastRenderedPageBreak/>
        <w:t>Footnotes</w:t>
      </w:r>
    </w:p>
    <w:p w14:paraId="0337D810" w14:textId="77777777" w:rsidR="00231361" w:rsidRDefault="00C823EC">
      <w:pPr>
        <w:adjustRightInd w:val="0"/>
        <w:snapToGrid w:val="0"/>
        <w:spacing w:after="0" w:line="360" w:lineRule="auto"/>
        <w:jc w:val="both"/>
        <w:rPr>
          <w:rFonts w:ascii="Book Antiqua" w:eastAsia="宋体" w:hAnsi="Book Antiqua" w:cs="Book Antiqua"/>
          <w:color w:val="000000"/>
          <w:lang w:eastAsia="zh-CN"/>
        </w:rPr>
      </w:pPr>
      <w:r>
        <w:rPr>
          <w:rFonts w:ascii="Book Antiqua" w:hAnsi="Book Antiqua" w:cs="Book Antiqua"/>
          <w:b/>
          <w:color w:val="000000"/>
        </w:rPr>
        <w:t>Conflict-of-interest statement</w:t>
      </w:r>
      <w:r>
        <w:rPr>
          <w:rFonts w:ascii="Book Antiqua" w:hAnsi="Book Antiqua" w:cs="Book Antiqua"/>
          <w:b/>
        </w:rPr>
        <w:t>:</w:t>
      </w:r>
      <w:r>
        <w:rPr>
          <w:rFonts w:ascii="Book Antiqua" w:eastAsia="宋体" w:hAnsi="Book Antiqua" w:cs="Book Antiqua"/>
          <w:b/>
          <w:bCs/>
          <w:iCs/>
          <w:color w:val="000000"/>
          <w:lang w:eastAsia="zh-CN"/>
        </w:rPr>
        <w:t xml:space="preserve"> </w:t>
      </w:r>
      <w:r>
        <w:rPr>
          <w:rFonts w:ascii="Book Antiqua" w:hAnsi="Book Antiqua" w:cs="Book Antiqua"/>
          <w:color w:val="000000"/>
        </w:rPr>
        <w:t xml:space="preserve">Authors declare </w:t>
      </w:r>
      <w:r>
        <w:rPr>
          <w:rFonts w:ascii="Book Antiqua" w:eastAsia="宋体" w:hAnsi="Book Antiqua" w:cs="Times New Roman" w:hint="eastAsia"/>
          <w:lang w:eastAsia="zh-CN"/>
        </w:rPr>
        <w:t>n</w:t>
      </w:r>
      <w:r>
        <w:rPr>
          <w:rFonts w:ascii="Book Antiqua" w:hAnsi="Book Antiqua" w:cs="Times New Roman"/>
        </w:rPr>
        <w:t>o potential conflicts of interest</w:t>
      </w:r>
      <w:r>
        <w:rPr>
          <w:rFonts w:ascii="Book Antiqua" w:eastAsia="宋体" w:hAnsi="Book Antiqua" w:cs="Times New Roman" w:hint="eastAsia"/>
          <w:lang w:eastAsia="zh-CN"/>
        </w:rPr>
        <w:t xml:space="preserve"> </w:t>
      </w:r>
      <w:r>
        <w:rPr>
          <w:rFonts w:ascii="Book Antiqua" w:hAnsi="Book Antiqua" w:cs="Book Antiqua"/>
          <w:color w:val="000000"/>
        </w:rPr>
        <w:t>for this article.</w:t>
      </w:r>
    </w:p>
    <w:p w14:paraId="10688B4C" w14:textId="77777777" w:rsidR="00231361" w:rsidRDefault="00231361">
      <w:pPr>
        <w:adjustRightInd w:val="0"/>
        <w:snapToGrid w:val="0"/>
        <w:spacing w:after="0" w:line="360" w:lineRule="auto"/>
        <w:jc w:val="both"/>
        <w:rPr>
          <w:rFonts w:ascii="Book Antiqua" w:eastAsia="宋体" w:hAnsi="Book Antiqua" w:cs="Book Antiqua"/>
          <w:b/>
          <w:color w:val="000000"/>
          <w:lang w:eastAsia="zh-CN"/>
        </w:rPr>
      </w:pPr>
    </w:p>
    <w:p w14:paraId="15B49FE8" w14:textId="77777777" w:rsidR="00231361" w:rsidRDefault="00C823EC">
      <w:pPr>
        <w:adjustRightInd w:val="0"/>
        <w:snapToGrid w:val="0"/>
        <w:spacing w:after="0" w:line="360" w:lineRule="auto"/>
        <w:jc w:val="both"/>
        <w:rPr>
          <w:rFonts w:ascii="Book Antiqua" w:hAnsi="Book Antiqua" w:cs="Book Antiqua"/>
        </w:rPr>
      </w:pPr>
      <w:r>
        <w:rPr>
          <w:rFonts w:ascii="Book Antiqua" w:hAnsi="Book Antiqua" w:cs="Book Antiqua"/>
          <w:b/>
          <w:color w:val="000000"/>
        </w:rPr>
        <w:t>Open-Access:</w:t>
      </w:r>
      <w:r>
        <w:rPr>
          <w:rFonts w:ascii="Book Antiqua" w:hAnsi="Book Antiqua" w:cs="Book Antiqua"/>
          <w:color w:val="000000"/>
        </w:rPr>
        <w:t xml:space="preserve"> This article is an open-access </w:t>
      </w:r>
      <w:r>
        <w:rPr>
          <w:rFonts w:ascii="Book Antiqua" w:hAnsi="Book Antiqua" w:cs="Book Antiqua"/>
        </w:rPr>
        <w:t xml:space="preserve">article that was selected </w:t>
      </w:r>
      <w:r>
        <w:rPr>
          <w:rFonts w:ascii="Book Antiqua" w:hAnsi="Book Antiqua" w:cs="Book Antiqua"/>
          <w:color w:val="000000"/>
        </w:rPr>
        <w:t xml:space="preserve">by an in-house editor and fully peer-reviewed by external reviewers. It is distributed in accordance with the Creative Commons Attribution </w:t>
      </w:r>
      <w:proofErr w:type="spellStart"/>
      <w:r>
        <w:rPr>
          <w:rFonts w:ascii="Book Antiqua" w:hAnsi="Book Antiqua" w:cs="Book Antiqua"/>
          <w:color w:val="000000"/>
        </w:rPr>
        <w:t>NonCommercial</w:t>
      </w:r>
      <w:proofErr w:type="spellEnd"/>
      <w:r>
        <w:rPr>
          <w:rFonts w:ascii="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D6741BA" w14:textId="77777777" w:rsidR="00231361" w:rsidRDefault="00231361">
      <w:pPr>
        <w:pStyle w:val="a3"/>
        <w:adjustRightInd w:val="0"/>
        <w:snapToGrid w:val="0"/>
        <w:spacing w:before="0" w:after="0" w:line="360" w:lineRule="auto"/>
        <w:jc w:val="both"/>
        <w:rPr>
          <w:rFonts w:ascii="Book Antiqua" w:eastAsia="宋体" w:hAnsi="Book Antiqua" w:cs="Book Antiqua"/>
          <w:bCs/>
          <w:color w:val="000000"/>
          <w:sz w:val="24"/>
          <w:szCs w:val="24"/>
          <w:lang w:eastAsia="zh-CN"/>
        </w:rPr>
      </w:pPr>
    </w:p>
    <w:p w14:paraId="0D514A20" w14:textId="77777777" w:rsidR="00231361" w:rsidRDefault="00C823EC">
      <w:pPr>
        <w:adjustRightInd w:val="0"/>
        <w:snapToGrid w:val="0"/>
        <w:spacing w:after="0" w:line="360" w:lineRule="auto"/>
        <w:jc w:val="both"/>
        <w:rPr>
          <w:rFonts w:ascii="Book Antiqua" w:hAnsi="Book Antiqua" w:cs="Book Antiqua"/>
          <w:bCs/>
          <w:color w:val="000000"/>
          <w:lang w:eastAsia="zh-CN"/>
        </w:rPr>
      </w:pPr>
      <w:r>
        <w:rPr>
          <w:rFonts w:ascii="Book Antiqua" w:hAnsi="Book Antiqua" w:cs="Book Antiqua"/>
          <w:b/>
          <w:bCs/>
          <w:color w:val="000000"/>
          <w:lang w:eastAsia="pl-PL"/>
        </w:rPr>
        <w:t>Manuscript source:</w:t>
      </w:r>
      <w:r>
        <w:rPr>
          <w:rFonts w:ascii="Book Antiqua" w:hAnsi="Book Antiqua" w:cs="Book Antiqua"/>
          <w:b/>
          <w:bCs/>
          <w:color w:val="000000"/>
          <w:lang w:eastAsia="zh-CN"/>
        </w:rPr>
        <w:t xml:space="preserve"> </w:t>
      </w:r>
      <w:r>
        <w:rPr>
          <w:rFonts w:ascii="Book Antiqua" w:hAnsi="Book Antiqua" w:cs="Book Antiqua"/>
          <w:color w:val="000000"/>
          <w:lang w:eastAsia="zh-CN"/>
        </w:rPr>
        <w:t>Invited</w:t>
      </w:r>
      <w:r>
        <w:rPr>
          <w:rFonts w:ascii="Book Antiqua" w:hAnsi="Book Antiqua" w:cs="Book Antiqua" w:hint="eastAsia"/>
          <w:b/>
          <w:bCs/>
          <w:color w:val="000000"/>
          <w:lang w:eastAsia="zh-CN"/>
        </w:rPr>
        <w:t xml:space="preserve"> </w:t>
      </w:r>
      <w:r>
        <w:rPr>
          <w:rFonts w:ascii="Book Antiqua" w:hAnsi="Book Antiqua" w:cs="Book Antiqua"/>
          <w:bCs/>
          <w:color w:val="000000"/>
          <w:lang w:eastAsia="pl-PL"/>
        </w:rPr>
        <w:t>manuscript</w:t>
      </w:r>
    </w:p>
    <w:p w14:paraId="02956108" w14:textId="77777777" w:rsidR="00231361" w:rsidRDefault="00231361">
      <w:pPr>
        <w:widowControl w:val="0"/>
        <w:adjustRightInd w:val="0"/>
        <w:snapToGrid w:val="0"/>
        <w:spacing w:after="0" w:line="360" w:lineRule="auto"/>
        <w:jc w:val="both"/>
        <w:rPr>
          <w:rFonts w:ascii="Book Antiqua" w:hAnsi="Book Antiqua" w:cs="Book Antiqua"/>
          <w:b/>
          <w:kern w:val="2"/>
          <w:lang w:eastAsia="zh-CN"/>
        </w:rPr>
      </w:pPr>
    </w:p>
    <w:p w14:paraId="37B8143F" w14:textId="77777777" w:rsidR="00231361" w:rsidRDefault="00C823EC">
      <w:pPr>
        <w:adjustRightInd w:val="0"/>
        <w:snapToGrid w:val="0"/>
        <w:spacing w:after="0" w:line="360" w:lineRule="auto"/>
        <w:jc w:val="both"/>
        <w:rPr>
          <w:rFonts w:ascii="Book Antiqua" w:eastAsia="宋体" w:hAnsi="Book Antiqua" w:cs="Book Antiqua"/>
          <w:b/>
          <w:lang w:eastAsia="zh-CN"/>
        </w:rPr>
      </w:pPr>
      <w:r>
        <w:rPr>
          <w:rFonts w:ascii="Book Antiqua" w:hAnsi="Book Antiqua" w:cs="Book Antiqua"/>
          <w:b/>
        </w:rPr>
        <w:t>Peer-review started:</w:t>
      </w:r>
      <w:r>
        <w:rPr>
          <w:rFonts w:ascii="Book Antiqua" w:eastAsia="宋体" w:hAnsi="Book Antiqua" w:cs="Book Antiqua"/>
          <w:b/>
          <w:lang w:eastAsia="zh-CN"/>
        </w:rPr>
        <w:t xml:space="preserve"> </w:t>
      </w:r>
      <w:r>
        <w:rPr>
          <w:rFonts w:ascii="Book Antiqua" w:eastAsia="宋体" w:hAnsi="Book Antiqua" w:cs="Book Antiqua"/>
          <w:lang w:eastAsia="zh-CN"/>
        </w:rPr>
        <w:t>December 13, 2019</w:t>
      </w:r>
    </w:p>
    <w:p w14:paraId="2BED9267" w14:textId="77777777" w:rsidR="00231361" w:rsidRDefault="00C823EC">
      <w:pPr>
        <w:adjustRightInd w:val="0"/>
        <w:snapToGrid w:val="0"/>
        <w:spacing w:after="0" w:line="360" w:lineRule="auto"/>
        <w:jc w:val="both"/>
        <w:rPr>
          <w:rFonts w:ascii="Book Antiqua" w:eastAsia="宋体" w:hAnsi="Book Antiqua" w:cs="Book Antiqua"/>
          <w:b/>
          <w:lang w:eastAsia="zh-CN"/>
        </w:rPr>
      </w:pPr>
      <w:r>
        <w:rPr>
          <w:rFonts w:ascii="Book Antiqua" w:hAnsi="Book Antiqua" w:cs="Book Antiqua"/>
          <w:b/>
        </w:rPr>
        <w:t>First decision:</w:t>
      </w:r>
      <w:r>
        <w:rPr>
          <w:rFonts w:ascii="Book Antiqua" w:eastAsia="宋体" w:hAnsi="Book Antiqua" w:cs="Book Antiqua"/>
          <w:b/>
          <w:lang w:eastAsia="zh-CN"/>
        </w:rPr>
        <w:t xml:space="preserve"> </w:t>
      </w:r>
      <w:r>
        <w:rPr>
          <w:rFonts w:ascii="Book Antiqua" w:eastAsia="宋体" w:hAnsi="Book Antiqua" w:cs="Book Antiqua"/>
          <w:lang w:eastAsia="zh-CN"/>
        </w:rPr>
        <w:t>January 16, 2020</w:t>
      </w:r>
    </w:p>
    <w:p w14:paraId="541637E8" w14:textId="194B642A" w:rsidR="00231361" w:rsidRPr="00434710" w:rsidRDefault="00C823EC">
      <w:pPr>
        <w:adjustRightInd w:val="0"/>
        <w:snapToGrid w:val="0"/>
        <w:spacing w:after="0" w:line="360" w:lineRule="auto"/>
        <w:jc w:val="both"/>
        <w:rPr>
          <w:rFonts w:ascii="Book Antiqua" w:eastAsiaTheme="minorEastAsia" w:hAnsi="Book Antiqua" w:cs="Book Antiqua" w:hint="eastAsia"/>
          <w:b/>
          <w:lang w:eastAsia="zh-CN"/>
        </w:rPr>
      </w:pPr>
      <w:r>
        <w:rPr>
          <w:rFonts w:ascii="Book Antiqua" w:hAnsi="Book Antiqua" w:cs="Book Antiqua"/>
          <w:b/>
        </w:rPr>
        <w:t>Article in press:</w:t>
      </w:r>
      <w:r w:rsidR="00434710">
        <w:rPr>
          <w:rFonts w:ascii="Book Antiqua" w:eastAsiaTheme="minorEastAsia" w:hAnsi="Book Antiqua" w:cs="Book Antiqua" w:hint="eastAsia"/>
          <w:b/>
          <w:lang w:eastAsia="zh-CN"/>
        </w:rPr>
        <w:t xml:space="preserve"> </w:t>
      </w:r>
      <w:r w:rsidR="00434710" w:rsidRPr="00434710">
        <w:rPr>
          <w:rFonts w:ascii="Book Antiqua" w:eastAsiaTheme="minorEastAsia" w:hAnsi="Book Antiqua" w:cs="Book Antiqua"/>
          <w:lang w:eastAsia="zh-CN"/>
        </w:rPr>
        <w:t>March 14, 2020</w:t>
      </w:r>
    </w:p>
    <w:p w14:paraId="736BABD9" w14:textId="77777777" w:rsidR="00231361" w:rsidRDefault="00231361">
      <w:pPr>
        <w:adjustRightInd w:val="0"/>
        <w:snapToGrid w:val="0"/>
        <w:spacing w:after="0" w:line="360" w:lineRule="auto"/>
        <w:jc w:val="both"/>
        <w:rPr>
          <w:rFonts w:ascii="Book Antiqua" w:eastAsia="宋体" w:hAnsi="Book Antiqua" w:cs="Book Antiqua"/>
          <w:color w:val="000000"/>
          <w:lang w:eastAsia="zh-CN"/>
        </w:rPr>
      </w:pPr>
    </w:p>
    <w:p w14:paraId="04ACAB9B" w14:textId="77777777" w:rsidR="00231361" w:rsidRDefault="00C823EC">
      <w:pPr>
        <w:widowControl w:val="0"/>
        <w:adjustRightInd w:val="0"/>
        <w:snapToGrid w:val="0"/>
        <w:spacing w:after="0" w:line="360" w:lineRule="auto"/>
        <w:jc w:val="both"/>
        <w:rPr>
          <w:rFonts w:ascii="Book Antiqua" w:eastAsia="微软雅黑" w:hAnsi="Book Antiqua" w:cs="Book Antiqua"/>
          <w:lang w:eastAsia="zh-CN"/>
        </w:rPr>
      </w:pPr>
      <w:r>
        <w:rPr>
          <w:rFonts w:ascii="Book Antiqua" w:hAnsi="Book Antiqua" w:cs="Book Antiqua"/>
          <w:b/>
          <w:lang w:eastAsia="zh-CN"/>
        </w:rPr>
        <w:t xml:space="preserve">Specialty type: </w:t>
      </w:r>
      <w:r>
        <w:rPr>
          <w:rFonts w:ascii="Book Antiqua" w:eastAsia="微软雅黑" w:hAnsi="Book Antiqua" w:cs="Book Antiqua"/>
          <w:lang w:eastAsia="zh-CN"/>
        </w:rPr>
        <w:t>Gastroenterology and hepatology</w:t>
      </w:r>
    </w:p>
    <w:p w14:paraId="6F4011E0" w14:textId="7548FC66" w:rsidR="00231361" w:rsidRDefault="000F6BB9">
      <w:pPr>
        <w:widowControl w:val="0"/>
        <w:adjustRightInd w:val="0"/>
        <w:snapToGrid w:val="0"/>
        <w:spacing w:after="0" w:line="360" w:lineRule="auto"/>
        <w:jc w:val="both"/>
        <w:rPr>
          <w:rFonts w:ascii="Book Antiqua" w:hAnsi="Book Antiqua" w:cs="Book Antiqua"/>
          <w:lang w:eastAsia="zh-CN"/>
        </w:rPr>
      </w:pPr>
      <w:r w:rsidRPr="00E31511">
        <w:rPr>
          <w:rFonts w:ascii="Book Antiqua" w:hAnsi="Book Antiqua" w:cs="宋体"/>
          <w:b/>
        </w:rPr>
        <w:t>Country</w:t>
      </w:r>
      <w:r w:rsidRPr="00E31511">
        <w:rPr>
          <w:rFonts w:ascii="Book Antiqua" w:eastAsia="宋体" w:hAnsi="Book Antiqua" w:hint="eastAsia"/>
          <w:b/>
        </w:rPr>
        <w:t>/Territory</w:t>
      </w:r>
      <w:r w:rsidRPr="00E31511">
        <w:rPr>
          <w:rFonts w:ascii="Book Antiqua" w:hAnsi="Book Antiqua" w:cs="宋体"/>
          <w:b/>
        </w:rPr>
        <w:t> of origin</w:t>
      </w:r>
      <w:r>
        <w:rPr>
          <w:rFonts w:ascii="Book Antiqua" w:hAnsi="Book Antiqua" w:cs="Calibri"/>
          <w:b/>
          <w:bCs/>
          <w:color w:val="000000"/>
        </w:rPr>
        <w:t>:</w:t>
      </w:r>
      <w:r w:rsidR="00C823EC">
        <w:rPr>
          <w:rFonts w:ascii="Book Antiqua" w:hAnsi="Book Antiqua" w:cs="Book Antiqua"/>
          <w:b/>
          <w:lang w:eastAsia="zh-CN"/>
        </w:rPr>
        <w:t xml:space="preserve"> </w:t>
      </w:r>
      <w:r w:rsidR="00C823EC">
        <w:rPr>
          <w:rFonts w:ascii="Book Antiqua" w:eastAsia="宋体" w:hAnsi="Book Antiqua" w:cs="Book Antiqua"/>
        </w:rPr>
        <w:t>Romania</w:t>
      </w:r>
    </w:p>
    <w:p w14:paraId="07FAC3E7" w14:textId="206ED2C5" w:rsidR="00231361" w:rsidRDefault="000F6BB9">
      <w:pPr>
        <w:widowControl w:val="0"/>
        <w:adjustRightInd w:val="0"/>
        <w:snapToGrid w:val="0"/>
        <w:spacing w:after="0" w:line="360" w:lineRule="auto"/>
        <w:jc w:val="both"/>
        <w:rPr>
          <w:rFonts w:ascii="Book Antiqua" w:hAnsi="Book Antiqua" w:cs="Book Antiqua"/>
          <w:b/>
          <w:lang w:eastAsia="zh-CN"/>
        </w:rPr>
      </w:pPr>
      <w:r w:rsidRPr="00E31511">
        <w:rPr>
          <w:rFonts w:ascii="Book Antiqua" w:hAnsi="Book Antiqua"/>
          <w:b/>
        </w:rPr>
        <w:t>Peer-review report’s scientific quality classification</w:t>
      </w:r>
    </w:p>
    <w:p w14:paraId="3A3A1C68" w14:textId="77777777" w:rsidR="00231361" w:rsidRDefault="00C823EC">
      <w:pPr>
        <w:widowControl w:val="0"/>
        <w:adjustRightInd w:val="0"/>
        <w:snapToGrid w:val="0"/>
        <w:spacing w:after="0" w:line="360" w:lineRule="auto"/>
        <w:jc w:val="both"/>
        <w:rPr>
          <w:rFonts w:ascii="Book Antiqua" w:hAnsi="Book Antiqua" w:cs="Book Antiqua"/>
          <w:lang w:eastAsia="zh-CN"/>
        </w:rPr>
      </w:pPr>
      <w:r>
        <w:rPr>
          <w:rFonts w:ascii="Book Antiqua" w:hAnsi="Book Antiqua" w:cs="Book Antiqua"/>
          <w:lang w:eastAsia="zh-CN"/>
        </w:rPr>
        <w:t>Grade </w:t>
      </w:r>
      <w:proofErr w:type="gramStart"/>
      <w:r>
        <w:rPr>
          <w:rFonts w:ascii="Book Antiqua" w:hAnsi="Book Antiqua" w:cs="Book Antiqua"/>
          <w:lang w:eastAsia="zh-CN"/>
        </w:rPr>
        <w:t>A</w:t>
      </w:r>
      <w:proofErr w:type="gramEnd"/>
      <w:r>
        <w:rPr>
          <w:rFonts w:ascii="Book Antiqua" w:hAnsi="Book Antiqua" w:cs="Book Antiqua"/>
          <w:lang w:eastAsia="zh-CN"/>
        </w:rPr>
        <w:t> (Excellent): A</w:t>
      </w:r>
    </w:p>
    <w:p w14:paraId="6260910E" w14:textId="77777777" w:rsidR="00231361" w:rsidRDefault="00C823EC">
      <w:pPr>
        <w:widowControl w:val="0"/>
        <w:adjustRightInd w:val="0"/>
        <w:snapToGrid w:val="0"/>
        <w:spacing w:after="0" w:line="360" w:lineRule="auto"/>
        <w:jc w:val="both"/>
        <w:rPr>
          <w:rFonts w:ascii="Book Antiqua" w:eastAsia="宋体" w:hAnsi="Book Antiqua" w:cs="Book Antiqua"/>
          <w:lang w:eastAsia="zh-CN"/>
        </w:rPr>
      </w:pPr>
      <w:r>
        <w:rPr>
          <w:rFonts w:ascii="Book Antiqua" w:hAnsi="Book Antiqua" w:cs="Book Antiqua"/>
          <w:lang w:eastAsia="zh-CN"/>
        </w:rPr>
        <w:t xml:space="preserve">Grade B (Very good): </w:t>
      </w:r>
      <w:r>
        <w:rPr>
          <w:rFonts w:ascii="Book Antiqua" w:eastAsia="宋体" w:hAnsi="Book Antiqua" w:cs="Book Antiqua"/>
          <w:lang w:eastAsia="zh-CN"/>
        </w:rPr>
        <w:t>B</w:t>
      </w:r>
    </w:p>
    <w:p w14:paraId="2DA9A6AC" w14:textId="77777777" w:rsidR="00231361" w:rsidRDefault="00C823EC">
      <w:pPr>
        <w:widowControl w:val="0"/>
        <w:adjustRightInd w:val="0"/>
        <w:snapToGrid w:val="0"/>
        <w:spacing w:after="0" w:line="360" w:lineRule="auto"/>
        <w:jc w:val="both"/>
        <w:rPr>
          <w:rFonts w:ascii="Book Antiqua" w:hAnsi="Book Antiqua" w:cs="Book Antiqua"/>
          <w:lang w:eastAsia="zh-CN"/>
        </w:rPr>
      </w:pPr>
      <w:r>
        <w:rPr>
          <w:rFonts w:ascii="Book Antiqua" w:hAnsi="Book Antiqua" w:cs="Book Antiqua"/>
          <w:lang w:eastAsia="zh-CN"/>
        </w:rPr>
        <w:t>Grade C (Good): 0</w:t>
      </w:r>
    </w:p>
    <w:p w14:paraId="606BCD21" w14:textId="77777777" w:rsidR="00231361" w:rsidRDefault="00C823EC">
      <w:pPr>
        <w:widowControl w:val="0"/>
        <w:adjustRightInd w:val="0"/>
        <w:snapToGrid w:val="0"/>
        <w:spacing w:after="0" w:line="360" w:lineRule="auto"/>
        <w:jc w:val="both"/>
        <w:rPr>
          <w:rFonts w:ascii="Book Antiqua" w:hAnsi="Book Antiqua" w:cs="Book Antiqua"/>
          <w:lang w:eastAsia="zh-CN"/>
        </w:rPr>
      </w:pPr>
      <w:r>
        <w:rPr>
          <w:rFonts w:ascii="Book Antiqua" w:hAnsi="Book Antiqua" w:cs="Book Antiqua"/>
          <w:lang w:eastAsia="zh-CN"/>
        </w:rPr>
        <w:t>Grade D (Fair): 0</w:t>
      </w:r>
    </w:p>
    <w:p w14:paraId="22A9511E" w14:textId="77777777" w:rsidR="00231361" w:rsidRDefault="00C823EC">
      <w:pPr>
        <w:widowControl w:val="0"/>
        <w:adjustRightInd w:val="0"/>
        <w:snapToGrid w:val="0"/>
        <w:spacing w:after="0" w:line="360" w:lineRule="auto"/>
        <w:jc w:val="both"/>
        <w:rPr>
          <w:rFonts w:ascii="Book Antiqua" w:eastAsia="等线" w:hAnsi="Book Antiqua" w:cs="Book Antiqua"/>
          <w:kern w:val="2"/>
          <w:lang w:val="hu-HU" w:eastAsia="zh-CN"/>
        </w:rPr>
      </w:pPr>
      <w:r>
        <w:rPr>
          <w:rFonts w:ascii="Book Antiqua" w:hAnsi="Book Antiqua" w:cs="Book Antiqua"/>
          <w:lang w:eastAsia="zh-CN"/>
        </w:rPr>
        <w:t>Grade E (Poor): 0</w:t>
      </w:r>
    </w:p>
    <w:p w14:paraId="5499B57A" w14:textId="77777777" w:rsidR="00231361" w:rsidRDefault="00231361">
      <w:pPr>
        <w:adjustRightInd w:val="0"/>
        <w:snapToGrid w:val="0"/>
        <w:spacing w:after="0" w:line="360" w:lineRule="auto"/>
        <w:jc w:val="both"/>
        <w:rPr>
          <w:rFonts w:ascii="Book Antiqua" w:eastAsia="宋体" w:hAnsi="Book Antiqua" w:cs="Book Antiqua"/>
          <w:b/>
          <w:lang w:val="hu-HU" w:eastAsia="zh-CN"/>
        </w:rPr>
      </w:pPr>
    </w:p>
    <w:p w14:paraId="27D3F166" w14:textId="0CBA2CE1" w:rsidR="00231361" w:rsidRPr="00434710" w:rsidRDefault="00C823EC">
      <w:pPr>
        <w:adjustRightInd w:val="0"/>
        <w:snapToGrid w:val="0"/>
        <w:spacing w:after="0" w:line="360" w:lineRule="auto"/>
        <w:jc w:val="both"/>
        <w:rPr>
          <w:rFonts w:ascii="Book Antiqua" w:eastAsiaTheme="minorEastAsia" w:hAnsi="Book Antiqua" w:cs="Book Antiqua" w:hint="eastAsia"/>
          <w:b/>
          <w:lang w:eastAsia="zh-CN"/>
        </w:rPr>
      </w:pPr>
      <w:r>
        <w:rPr>
          <w:rFonts w:ascii="Book Antiqua" w:hAnsi="Book Antiqua" w:cs="Book Antiqua"/>
          <w:b/>
        </w:rPr>
        <w:t>P- Reviewer:</w:t>
      </w:r>
      <w:r>
        <w:rPr>
          <w:rFonts w:ascii="Book Antiqua" w:eastAsia="宋体" w:hAnsi="Book Antiqua" w:cs="Book Antiqua"/>
          <w:b/>
          <w:lang w:eastAsia="zh-CN"/>
        </w:rPr>
        <w:t xml:space="preserve"> </w:t>
      </w:r>
      <w:proofErr w:type="spellStart"/>
      <w:r>
        <w:rPr>
          <w:rFonts w:ascii="Book Antiqua" w:eastAsia="宋体" w:hAnsi="Book Antiqua" w:cs="Book Antiqua"/>
          <w:bCs/>
          <w:lang w:eastAsia="zh-CN"/>
        </w:rPr>
        <w:t>Vetvicka</w:t>
      </w:r>
      <w:proofErr w:type="spellEnd"/>
      <w:r>
        <w:rPr>
          <w:rFonts w:ascii="Book Antiqua" w:eastAsia="宋体" w:hAnsi="Book Antiqua" w:cs="Book Antiqua"/>
          <w:bCs/>
          <w:lang w:eastAsia="zh-CN"/>
        </w:rPr>
        <w:t xml:space="preserve"> V, Shimizu Y</w:t>
      </w:r>
      <w:r>
        <w:rPr>
          <w:rFonts w:ascii="Book Antiqua" w:eastAsia="宋体" w:hAnsi="Book Antiqua" w:cs="Book Antiqua"/>
          <w:color w:val="000000"/>
          <w:lang w:eastAsia="zh-CN"/>
        </w:rPr>
        <w:t xml:space="preserve"> </w:t>
      </w:r>
      <w:r>
        <w:rPr>
          <w:rFonts w:ascii="Book Antiqua" w:hAnsi="Book Antiqua" w:cs="Book Antiqua"/>
          <w:b/>
        </w:rPr>
        <w:t>S- Editor:</w:t>
      </w:r>
      <w:r>
        <w:rPr>
          <w:rFonts w:ascii="Book Antiqua" w:hAnsi="Book Antiqua" w:cs="Book Antiqua"/>
        </w:rPr>
        <w:t xml:space="preserve"> </w:t>
      </w:r>
      <w:r>
        <w:rPr>
          <w:rFonts w:ascii="Book Antiqua" w:hAnsi="Book Antiqua" w:cs="Book Antiqua"/>
          <w:lang w:eastAsia="zh-CN"/>
        </w:rPr>
        <w:t>Zhou JJ</w:t>
      </w:r>
      <w:r>
        <w:rPr>
          <w:rFonts w:ascii="Book Antiqua" w:eastAsia="宋体" w:hAnsi="Book Antiqua" w:cs="Book Antiqua"/>
          <w:lang w:eastAsia="zh-CN"/>
        </w:rPr>
        <w:t xml:space="preserve"> </w:t>
      </w:r>
      <w:r>
        <w:rPr>
          <w:rFonts w:ascii="Book Antiqua" w:hAnsi="Book Antiqua" w:cs="Book Antiqua"/>
          <w:b/>
        </w:rPr>
        <w:t>L- Editor:</w:t>
      </w:r>
      <w:r w:rsidR="00434710">
        <w:rPr>
          <w:rFonts w:ascii="Book Antiqua" w:eastAsiaTheme="minorEastAsia" w:hAnsi="Book Antiqua" w:cs="Book Antiqua" w:hint="eastAsia"/>
          <w:b/>
          <w:lang w:eastAsia="zh-CN"/>
        </w:rPr>
        <w:t xml:space="preserve"> </w:t>
      </w:r>
      <w:r w:rsidR="00434710" w:rsidRPr="00434710">
        <w:rPr>
          <w:rFonts w:ascii="Book Antiqua" w:eastAsiaTheme="minorEastAsia" w:hAnsi="Book Antiqua" w:cs="Book Antiqua" w:hint="eastAsia"/>
          <w:lang w:eastAsia="zh-CN"/>
        </w:rPr>
        <w:t>A</w:t>
      </w:r>
      <w:r>
        <w:rPr>
          <w:rFonts w:ascii="Book Antiqua" w:hAnsi="Book Antiqua" w:cs="Book Antiqua"/>
        </w:rPr>
        <w:t xml:space="preserve"> </w:t>
      </w:r>
      <w:r>
        <w:rPr>
          <w:rFonts w:ascii="Book Antiqua" w:hAnsi="Book Antiqua" w:cs="Book Antiqua"/>
          <w:b/>
        </w:rPr>
        <w:t>E- Editor:</w:t>
      </w:r>
      <w:r w:rsidR="00434710">
        <w:rPr>
          <w:rFonts w:ascii="Book Antiqua" w:eastAsiaTheme="minorEastAsia" w:hAnsi="Book Antiqua" w:cs="Book Antiqua" w:hint="eastAsia"/>
          <w:b/>
          <w:lang w:eastAsia="zh-CN"/>
        </w:rPr>
        <w:t xml:space="preserve"> </w:t>
      </w:r>
      <w:r w:rsidR="00434710" w:rsidRPr="00434710">
        <w:rPr>
          <w:rFonts w:ascii="Book Antiqua" w:eastAsiaTheme="minorEastAsia" w:hAnsi="Book Antiqua" w:cs="Book Antiqua"/>
          <w:lang w:eastAsia="zh-CN"/>
        </w:rPr>
        <w:t>Zhang YL</w:t>
      </w:r>
    </w:p>
    <w:p w14:paraId="08E09500" w14:textId="77777777" w:rsidR="00231361" w:rsidRDefault="00C823EC">
      <w:pPr>
        <w:adjustRightInd w:val="0"/>
        <w:snapToGrid w:val="0"/>
        <w:spacing w:line="360" w:lineRule="auto"/>
        <w:jc w:val="both"/>
        <w:rPr>
          <w:rFonts w:ascii="Book Antiqua" w:hAnsi="Book Antiqua" w:cs="Book Antiqua"/>
          <w:b/>
        </w:rPr>
      </w:pPr>
      <w:r>
        <w:rPr>
          <w:rFonts w:ascii="Book Antiqua" w:hAnsi="Book Antiqua" w:cs="Book Antiqua"/>
          <w:b/>
        </w:rPr>
        <w:br w:type="page"/>
      </w:r>
    </w:p>
    <w:p w14:paraId="2AC0C44B" w14:textId="77777777" w:rsidR="00231361" w:rsidRDefault="00C823EC">
      <w:pPr>
        <w:adjustRightInd w:val="0"/>
        <w:snapToGrid w:val="0"/>
        <w:spacing w:after="0" w:line="360" w:lineRule="auto"/>
        <w:jc w:val="both"/>
        <w:rPr>
          <w:rFonts w:ascii="Book Antiqua" w:eastAsia="宋体" w:hAnsi="Book Antiqua" w:cs="Book Antiqua"/>
          <w:b/>
          <w:lang w:eastAsia="zh-CN"/>
        </w:rPr>
      </w:pPr>
      <w:r>
        <w:rPr>
          <w:rFonts w:ascii="Book Antiqua" w:hAnsi="Book Antiqua" w:cs="Book Antiqua"/>
          <w:b/>
        </w:rPr>
        <w:lastRenderedPageBreak/>
        <w:t>Figure Legends</w:t>
      </w:r>
    </w:p>
    <w:p w14:paraId="403739ED" w14:textId="77777777" w:rsidR="00231361" w:rsidRDefault="00C823EC">
      <w:pPr>
        <w:shd w:val="clear" w:color="auto" w:fill="FFFFFF"/>
        <w:adjustRightInd w:val="0"/>
        <w:snapToGrid w:val="0"/>
        <w:spacing w:after="0" w:line="360" w:lineRule="auto"/>
        <w:jc w:val="both"/>
        <w:rPr>
          <w:rFonts w:ascii="Book Antiqua" w:eastAsia="宋体" w:hAnsi="Book Antiqua" w:cs="Book Antiqua"/>
          <w:color w:val="000000"/>
          <w:lang w:val="en-GB" w:eastAsia="zh-CN"/>
        </w:rPr>
      </w:pPr>
      <w:r>
        <w:rPr>
          <w:noProof/>
          <w:lang w:eastAsia="zh-CN"/>
        </w:rPr>
        <w:drawing>
          <wp:inline distT="0" distB="0" distL="114300" distR="114300" wp14:anchorId="51BD5E88" wp14:editId="68E06E95">
            <wp:extent cx="3933825" cy="5343525"/>
            <wp:effectExtent l="0" t="0" r="9525"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1"/>
                    <a:stretch>
                      <a:fillRect/>
                    </a:stretch>
                  </pic:blipFill>
                  <pic:spPr>
                    <a:xfrm>
                      <a:off x="0" y="0"/>
                      <a:ext cx="3933825" cy="5343525"/>
                    </a:xfrm>
                    <a:prstGeom prst="rect">
                      <a:avLst/>
                    </a:prstGeom>
                    <a:noFill/>
                    <a:ln>
                      <a:noFill/>
                    </a:ln>
                  </pic:spPr>
                </pic:pic>
              </a:graphicData>
            </a:graphic>
          </wp:inline>
        </w:drawing>
      </w:r>
    </w:p>
    <w:p w14:paraId="21B61A48" w14:textId="77777777" w:rsidR="00231361" w:rsidRDefault="00231361">
      <w:pPr>
        <w:shd w:val="clear" w:color="auto" w:fill="FFFFFF"/>
        <w:adjustRightInd w:val="0"/>
        <w:snapToGrid w:val="0"/>
        <w:spacing w:after="0" w:line="360" w:lineRule="auto"/>
        <w:jc w:val="both"/>
        <w:rPr>
          <w:rFonts w:ascii="Book Antiqua" w:eastAsia="宋体" w:hAnsi="Book Antiqua" w:cs="Book Antiqua"/>
          <w:color w:val="000000"/>
          <w:lang w:val="en-GB" w:eastAsia="zh-CN"/>
        </w:rPr>
      </w:pPr>
    </w:p>
    <w:p w14:paraId="621B062F" w14:textId="77777777" w:rsidR="00231361" w:rsidRDefault="00C823EC">
      <w:pPr>
        <w:autoSpaceDE w:val="0"/>
        <w:autoSpaceDN w:val="0"/>
        <w:adjustRightInd w:val="0"/>
        <w:snapToGrid w:val="0"/>
        <w:spacing w:after="0" w:line="360" w:lineRule="auto"/>
        <w:jc w:val="both"/>
        <w:rPr>
          <w:rFonts w:ascii="Book Antiqua" w:eastAsia="宋体" w:hAnsi="Book Antiqua" w:cs="Book Antiqua"/>
          <w:shd w:val="clear" w:color="auto" w:fill="FFFFFF"/>
          <w:lang w:eastAsia="zh-CN"/>
        </w:rPr>
      </w:pPr>
      <w:r>
        <w:rPr>
          <w:rFonts w:ascii="Book Antiqua" w:hAnsi="Book Antiqua" w:cs="Book Antiqua"/>
          <w:b/>
        </w:rPr>
        <w:t>Figure 1</w:t>
      </w:r>
      <w:r>
        <w:rPr>
          <w:rFonts w:ascii="Book Antiqua" w:eastAsia="宋体" w:hAnsi="Book Antiqua" w:cs="Book Antiqua" w:hint="eastAsia"/>
          <w:b/>
          <w:lang w:eastAsia="zh-CN"/>
        </w:rPr>
        <w:t xml:space="preserve"> </w:t>
      </w:r>
      <w:r>
        <w:rPr>
          <w:rFonts w:ascii="Book Antiqua" w:hAnsi="Book Antiqua" w:cs="Book Antiqua"/>
          <w:b/>
        </w:rPr>
        <w:t xml:space="preserve">Immunological approaches for </w:t>
      </w:r>
      <w:r>
        <w:rPr>
          <w:rFonts w:ascii="Book Antiqua" w:eastAsia="宋体" w:hAnsi="Book Antiqua" w:cs="Book Antiqua" w:hint="eastAsia"/>
          <w:b/>
          <w:lang w:eastAsia="zh-CN"/>
        </w:rPr>
        <w:t>g</w:t>
      </w:r>
      <w:r>
        <w:rPr>
          <w:rFonts w:ascii="Book Antiqua" w:hAnsi="Book Antiqua" w:cs="Book Antiqua"/>
          <w:b/>
        </w:rPr>
        <w:t>astrointestinal cancer stem cell targeting</w:t>
      </w:r>
      <w:r>
        <w:rPr>
          <w:rFonts w:ascii="Book Antiqua" w:eastAsia="宋体" w:hAnsi="Book Antiqua" w:cs="Book Antiqua" w:hint="eastAsia"/>
          <w:b/>
          <w:lang w:eastAsia="zh-CN"/>
        </w:rPr>
        <w:t xml:space="preserve">. </w:t>
      </w:r>
      <w:r>
        <w:rPr>
          <w:rFonts w:ascii="Book Antiqua" w:eastAsia="宋体" w:hAnsi="Book Antiqua" w:cs="Book Antiqua" w:hint="eastAsia"/>
          <w:lang w:eastAsia="zh-CN"/>
        </w:rPr>
        <w:t xml:space="preserve">GCSC: </w:t>
      </w:r>
      <w:r>
        <w:rPr>
          <w:rFonts w:ascii="Book Antiqua" w:hAnsi="Book Antiqua" w:cs="Book Antiqua"/>
        </w:rPr>
        <w:t>Gastrointestinal c</w:t>
      </w:r>
      <w:r>
        <w:rPr>
          <w:rFonts w:ascii="Book Antiqua" w:hAnsi="Book Antiqua" w:cs="Book Antiqua"/>
          <w:shd w:val="clear" w:color="auto" w:fill="FFFFFF"/>
        </w:rPr>
        <w:t>ancer stem cell</w:t>
      </w:r>
      <w:r>
        <w:rPr>
          <w:rFonts w:ascii="Book Antiqua" w:eastAsia="宋体" w:hAnsi="Book Antiqua" w:cs="Book Antiqua" w:hint="eastAsia"/>
          <w:shd w:val="clear" w:color="auto" w:fill="FFFFFF"/>
          <w:lang w:eastAsia="zh-CN"/>
        </w:rPr>
        <w:t xml:space="preserve">; </w:t>
      </w:r>
      <w:r>
        <w:rPr>
          <w:rFonts w:ascii="Book Antiqua" w:hAnsi="Book Antiqua" w:cs="Book Antiqua"/>
          <w:color w:val="000000"/>
          <w:shd w:val="clear" w:color="auto" w:fill="FFFFFF"/>
        </w:rPr>
        <w:t>NK</w:t>
      </w:r>
      <w:r>
        <w:rPr>
          <w:rFonts w:ascii="Book Antiqua" w:eastAsia="宋体" w:hAnsi="Book Antiqua" w:cs="Book Antiqua" w:hint="eastAsia"/>
          <w:color w:val="000000"/>
          <w:shd w:val="clear" w:color="auto" w:fill="FFFFFF"/>
          <w:lang w:eastAsia="zh-CN"/>
        </w:rPr>
        <w:t>: N</w:t>
      </w:r>
      <w:r>
        <w:rPr>
          <w:rFonts w:ascii="Book Antiqua" w:hAnsi="Book Antiqua" w:cs="Book Antiqua"/>
          <w:color w:val="000000"/>
          <w:shd w:val="clear" w:color="auto" w:fill="FFFFFF"/>
        </w:rPr>
        <w:t>atural killer</w:t>
      </w:r>
      <w:r>
        <w:rPr>
          <w:rFonts w:ascii="Book Antiqua" w:eastAsia="宋体" w:hAnsi="Book Antiqua" w:cs="Book Antiqua" w:hint="eastAsia"/>
          <w:color w:val="000000"/>
          <w:shd w:val="clear" w:color="auto" w:fill="FFFFFF"/>
          <w:lang w:eastAsia="zh-CN"/>
        </w:rPr>
        <w:t xml:space="preserve">; </w:t>
      </w:r>
      <w:r>
        <w:rPr>
          <w:rFonts w:ascii="Book Antiqua" w:hAnsi="Book Antiqua" w:cs="Book Antiqua"/>
          <w:color w:val="000000"/>
          <w:shd w:val="clear" w:color="auto" w:fill="FFFFFF"/>
        </w:rPr>
        <w:t>CSC</w:t>
      </w:r>
      <w:r>
        <w:rPr>
          <w:rFonts w:ascii="Book Antiqua" w:eastAsia="宋体" w:hAnsi="Book Antiqua" w:cs="Book Antiqua" w:hint="eastAsia"/>
          <w:color w:val="000000"/>
          <w:shd w:val="clear" w:color="auto" w:fill="FFFFFF"/>
          <w:lang w:eastAsia="zh-CN"/>
        </w:rPr>
        <w:t>: C</w:t>
      </w:r>
      <w:r>
        <w:rPr>
          <w:rFonts w:ascii="Book Antiqua" w:hAnsi="Book Antiqua" w:cs="Book Antiqua"/>
          <w:color w:val="000000"/>
          <w:shd w:val="clear" w:color="auto" w:fill="FFFFFF"/>
        </w:rPr>
        <w:t>ancer stem cell; CAR</w:t>
      </w:r>
      <w:r>
        <w:rPr>
          <w:rFonts w:ascii="Book Antiqua" w:eastAsia="宋体" w:hAnsi="Book Antiqua" w:cs="Book Antiqua" w:hint="eastAsia"/>
          <w:color w:val="000000"/>
          <w:shd w:val="clear" w:color="auto" w:fill="FFFFFF"/>
          <w:lang w:eastAsia="zh-CN"/>
        </w:rPr>
        <w:t xml:space="preserve">: </w:t>
      </w:r>
      <w:r>
        <w:rPr>
          <w:rFonts w:ascii="Book Antiqua" w:eastAsia="宋体" w:hAnsi="Book Antiqua" w:cs="Book Antiqua" w:hint="eastAsia"/>
          <w:b/>
          <w:bCs/>
          <w:shd w:val="clear" w:color="auto" w:fill="FFFFFF"/>
          <w:lang w:eastAsia="zh-CN"/>
        </w:rPr>
        <w:t>C</w:t>
      </w:r>
      <w:r>
        <w:rPr>
          <w:rFonts w:ascii="Book Antiqua" w:hAnsi="Book Antiqua" w:cs="Book Antiqua"/>
          <w:shd w:val="clear" w:color="auto" w:fill="FFFFFF"/>
        </w:rPr>
        <w:t>himeric antigen receptor</w:t>
      </w:r>
      <w:r>
        <w:rPr>
          <w:rFonts w:ascii="Book Antiqua" w:eastAsia="宋体" w:hAnsi="Book Antiqua" w:cs="Book Antiqua" w:hint="eastAsia"/>
          <w:shd w:val="clear" w:color="auto" w:fill="FFFFFF"/>
          <w:lang w:eastAsia="zh-CN"/>
        </w:rPr>
        <w:t>;</w:t>
      </w:r>
      <w:r>
        <w:rPr>
          <w:rFonts w:ascii="Book Antiqua" w:eastAsia="宋体" w:hAnsi="Book Antiqua" w:cs="Book Antiqua" w:hint="eastAsia"/>
          <w:lang w:eastAsia="zh-CN"/>
        </w:rPr>
        <w:t xml:space="preserve"> DC</w:t>
      </w:r>
      <w:r>
        <w:rPr>
          <w:rFonts w:ascii="Book Antiqua" w:eastAsia="宋体" w:hAnsi="Book Antiqua" w:cs="Book Antiqua" w:hint="eastAsia"/>
          <w:shd w:val="clear" w:color="auto" w:fill="FFFFFF"/>
          <w:lang w:eastAsia="zh-CN"/>
        </w:rPr>
        <w:t>: D</w:t>
      </w:r>
      <w:r>
        <w:rPr>
          <w:rFonts w:ascii="Book Antiqua" w:hAnsi="Book Antiqua" w:cs="Book Antiqua"/>
          <w:shd w:val="clear" w:color="auto" w:fill="FFFFFF"/>
        </w:rPr>
        <w:t>endritic cell</w:t>
      </w:r>
      <w:r>
        <w:rPr>
          <w:rFonts w:ascii="Book Antiqua" w:eastAsia="宋体" w:hAnsi="Book Antiqua" w:cs="Book Antiqua" w:hint="eastAsia"/>
          <w:shd w:val="clear" w:color="auto" w:fill="FFFFFF"/>
          <w:lang w:eastAsia="zh-CN"/>
        </w:rPr>
        <w:t>.</w:t>
      </w:r>
    </w:p>
    <w:p w14:paraId="41C92499" w14:textId="77777777" w:rsidR="00231361" w:rsidRDefault="00C823EC">
      <w:pPr>
        <w:adjustRightInd w:val="0"/>
        <w:snapToGrid w:val="0"/>
        <w:spacing w:line="360" w:lineRule="auto"/>
        <w:jc w:val="both"/>
        <w:rPr>
          <w:rFonts w:ascii="Book Antiqua" w:hAnsi="Book Antiqua" w:cs="Book Antiqua"/>
        </w:rPr>
      </w:pPr>
      <w:r>
        <w:rPr>
          <w:rFonts w:ascii="Book Antiqua" w:hAnsi="Book Antiqua" w:cs="Book Antiqua"/>
        </w:rPr>
        <w:br w:type="page"/>
      </w:r>
    </w:p>
    <w:p w14:paraId="5C8DCE28" w14:textId="77777777" w:rsidR="00231361" w:rsidRDefault="00C823EC">
      <w:pPr>
        <w:adjustRightInd w:val="0"/>
        <w:snapToGrid w:val="0"/>
        <w:spacing w:after="0" w:line="360" w:lineRule="auto"/>
        <w:jc w:val="both"/>
        <w:rPr>
          <w:rFonts w:ascii="Book Antiqua" w:hAnsi="Book Antiqua" w:cs="Book Antiqua"/>
          <w:b/>
        </w:rPr>
      </w:pPr>
      <w:r>
        <w:rPr>
          <w:rFonts w:ascii="Book Antiqua" w:hAnsi="Book Antiqua" w:cs="Book Antiqua"/>
          <w:b/>
        </w:rPr>
        <w:lastRenderedPageBreak/>
        <w:t>Table 1</w:t>
      </w:r>
      <w:r>
        <w:rPr>
          <w:rFonts w:ascii="Book Antiqua" w:eastAsia="宋体" w:hAnsi="Book Antiqua" w:cs="Book Antiqua" w:hint="eastAsia"/>
          <w:b/>
          <w:lang w:eastAsia="zh-CN"/>
        </w:rPr>
        <w:t xml:space="preserve"> </w:t>
      </w:r>
      <w:r>
        <w:rPr>
          <w:rFonts w:ascii="Book Antiqua" w:hAnsi="Book Antiqua" w:cs="Book Antiqua"/>
          <w:b/>
        </w:rPr>
        <w:t>Gastrointestinal cancer stem cells markers</w:t>
      </w:r>
    </w:p>
    <w:tbl>
      <w:tblPr>
        <w:tblStyle w:val="ab"/>
        <w:tblW w:w="89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6"/>
        <w:gridCol w:w="5832"/>
        <w:gridCol w:w="1416"/>
      </w:tblGrid>
      <w:tr w:rsidR="00231361" w14:paraId="71B7FD8E" w14:textId="77777777">
        <w:tc>
          <w:tcPr>
            <w:tcW w:w="1686" w:type="dxa"/>
            <w:tcBorders>
              <w:top w:val="single" w:sz="4" w:space="0" w:color="auto"/>
              <w:bottom w:val="single" w:sz="4" w:space="0" w:color="auto"/>
            </w:tcBorders>
          </w:tcPr>
          <w:p w14:paraId="472AC6CC" w14:textId="77777777" w:rsidR="00231361" w:rsidRDefault="00C823EC">
            <w:pPr>
              <w:adjustRightInd w:val="0"/>
              <w:snapToGrid w:val="0"/>
              <w:spacing w:after="0" w:line="360" w:lineRule="auto"/>
              <w:jc w:val="both"/>
              <w:rPr>
                <w:rFonts w:ascii="Book Antiqua" w:hAnsi="Book Antiqua" w:cs="Book Antiqua"/>
                <w:b/>
              </w:rPr>
            </w:pPr>
            <w:r>
              <w:rPr>
                <w:rFonts w:ascii="Book Antiqua" w:hAnsi="Book Antiqua" w:cs="Book Antiqua"/>
                <w:b/>
              </w:rPr>
              <w:t>Tumor type</w:t>
            </w:r>
          </w:p>
        </w:tc>
        <w:tc>
          <w:tcPr>
            <w:tcW w:w="5832" w:type="dxa"/>
            <w:tcBorders>
              <w:top w:val="single" w:sz="4" w:space="0" w:color="auto"/>
              <w:bottom w:val="single" w:sz="4" w:space="0" w:color="auto"/>
            </w:tcBorders>
          </w:tcPr>
          <w:p w14:paraId="4F195A06" w14:textId="77777777" w:rsidR="00231361" w:rsidRDefault="00C823EC">
            <w:pPr>
              <w:adjustRightInd w:val="0"/>
              <w:snapToGrid w:val="0"/>
              <w:spacing w:after="0" w:line="360" w:lineRule="auto"/>
              <w:jc w:val="both"/>
              <w:rPr>
                <w:rFonts w:ascii="Book Antiqua" w:hAnsi="Book Antiqua" w:cs="Book Antiqua"/>
                <w:b/>
              </w:rPr>
            </w:pPr>
            <w:r>
              <w:rPr>
                <w:rFonts w:ascii="Book Antiqua" w:hAnsi="Book Antiqua" w:cs="Book Antiqua"/>
                <w:b/>
              </w:rPr>
              <w:t>Cancer stem cell phenotype</w:t>
            </w:r>
          </w:p>
        </w:tc>
        <w:tc>
          <w:tcPr>
            <w:tcW w:w="1416" w:type="dxa"/>
            <w:tcBorders>
              <w:top w:val="single" w:sz="4" w:space="0" w:color="auto"/>
              <w:bottom w:val="single" w:sz="4" w:space="0" w:color="auto"/>
            </w:tcBorders>
          </w:tcPr>
          <w:p w14:paraId="1A9F70D3" w14:textId="77777777" w:rsidR="00231361" w:rsidRPr="00B06B14" w:rsidRDefault="00C823EC" w:rsidP="00B06B14">
            <w:pPr>
              <w:adjustRightInd w:val="0"/>
              <w:snapToGrid w:val="0"/>
              <w:spacing w:after="0" w:line="360" w:lineRule="auto"/>
              <w:jc w:val="both"/>
              <w:rPr>
                <w:rFonts w:ascii="Book Antiqua" w:eastAsiaTheme="minorEastAsia" w:hAnsi="Book Antiqua" w:cs="Book Antiqua"/>
                <w:b/>
                <w:lang w:eastAsia="zh-CN"/>
              </w:rPr>
            </w:pPr>
            <w:r>
              <w:rPr>
                <w:rFonts w:ascii="Book Antiqua" w:hAnsi="Book Antiqua" w:cs="Book Antiqua"/>
                <w:b/>
              </w:rPr>
              <w:t>Ref</w:t>
            </w:r>
            <w:r w:rsidR="00B06B14">
              <w:rPr>
                <w:rFonts w:ascii="Book Antiqua" w:eastAsiaTheme="minorEastAsia" w:hAnsi="Book Antiqua" w:cs="Book Antiqua" w:hint="eastAsia"/>
                <w:b/>
                <w:lang w:eastAsia="zh-CN"/>
              </w:rPr>
              <w:t>.</w:t>
            </w:r>
          </w:p>
        </w:tc>
      </w:tr>
      <w:tr w:rsidR="00231361" w14:paraId="46FC6B05" w14:textId="77777777">
        <w:tc>
          <w:tcPr>
            <w:tcW w:w="1686" w:type="dxa"/>
            <w:tcBorders>
              <w:top w:val="single" w:sz="4" w:space="0" w:color="auto"/>
            </w:tcBorders>
          </w:tcPr>
          <w:p w14:paraId="3A87258D" w14:textId="77777777" w:rsidR="00231361" w:rsidRDefault="00C823EC">
            <w:pPr>
              <w:adjustRightInd w:val="0"/>
              <w:snapToGrid w:val="0"/>
              <w:spacing w:after="0" w:line="360" w:lineRule="auto"/>
              <w:jc w:val="both"/>
              <w:rPr>
                <w:rFonts w:ascii="Book Antiqua" w:hAnsi="Book Antiqua" w:cs="Book Antiqua"/>
              </w:rPr>
            </w:pPr>
            <w:r>
              <w:rPr>
                <w:rFonts w:ascii="Book Antiqua" w:hAnsi="Book Antiqua" w:cs="Book Antiqua"/>
              </w:rPr>
              <w:t>Esophageal</w:t>
            </w:r>
          </w:p>
        </w:tc>
        <w:tc>
          <w:tcPr>
            <w:tcW w:w="5832" w:type="dxa"/>
            <w:tcBorders>
              <w:top w:val="single" w:sz="4" w:space="0" w:color="auto"/>
            </w:tcBorders>
          </w:tcPr>
          <w:p w14:paraId="6DB85A87" w14:textId="77777777" w:rsidR="00231361" w:rsidRDefault="00C823EC">
            <w:pPr>
              <w:autoSpaceDE w:val="0"/>
              <w:autoSpaceDN w:val="0"/>
              <w:adjustRightInd w:val="0"/>
              <w:snapToGrid w:val="0"/>
              <w:spacing w:after="0" w:line="360" w:lineRule="auto"/>
              <w:jc w:val="both"/>
              <w:rPr>
                <w:rFonts w:ascii="Book Antiqua" w:hAnsi="Book Antiqua" w:cs="Book Antiqua"/>
              </w:rPr>
            </w:pPr>
            <w:r>
              <w:rPr>
                <w:rFonts w:ascii="Book Antiqua" w:hAnsi="Book Antiqua" w:cs="Book Antiqua"/>
              </w:rPr>
              <w:t>CD44+, CD90, CD133+, ALDH1+</w:t>
            </w:r>
          </w:p>
        </w:tc>
        <w:tc>
          <w:tcPr>
            <w:tcW w:w="1416" w:type="dxa"/>
            <w:tcBorders>
              <w:top w:val="single" w:sz="4" w:space="0" w:color="auto"/>
            </w:tcBorders>
          </w:tcPr>
          <w:p w14:paraId="5475D1BF" w14:textId="77777777" w:rsidR="00231361" w:rsidRPr="00B06B14" w:rsidRDefault="00C823EC">
            <w:pPr>
              <w:adjustRightInd w:val="0"/>
              <w:snapToGrid w:val="0"/>
              <w:spacing w:after="0" w:line="360" w:lineRule="auto"/>
              <w:jc w:val="both"/>
              <w:rPr>
                <w:rFonts w:ascii="Book Antiqua" w:hAnsi="Book Antiqua" w:cs="Book Antiqua"/>
              </w:rPr>
            </w:pPr>
            <w:r w:rsidRPr="00B06B14">
              <w:rPr>
                <w:rFonts w:ascii="Book Antiqua" w:hAnsi="Book Antiqua" w:cs="Book Antiqua"/>
              </w:rPr>
              <w:fldChar w:fldCharType="begin">
                <w:fldData xml:space="preserve">PEVuZE5vdGU+PENpdGU+PEF1dGhvcj5RaWFuPC9BdXRob3I+PFllYXI+MjAxNjwvWWVhcj48UmVj
TnVtPjE2ODwvUmVjTnVtPjxEaXNwbGF5VGV4dD48c3R5bGUgZmFjZT0ic3VwZXJzY3JpcHQiPlsx
MCwgMTFdPC9zdHlsZT48L0Rpc3BsYXlUZXh0PjxyZWNvcmQ+PHJlYy1udW1iZXI+MTY4PC9yZWMt
bnVtYmVyPjxmb3JlaWduLWtleXM+PGtleSBhcHA9IkVOIiBkYi1pZD0idnBzZHowMHprczByem5l
MDIwNjV6MjV4ZDV6ZXRyZHIyMjB6IiB0aW1lc3RhbXA9IjAiPjE2ODwva2V5PjwvZm9yZWlnbi1r
ZXlzPjxyZWYtdHlwZSBuYW1lPSJKb3VybmFsIEFydGljbGUiPjE3PC9yZWYtdHlwZT48Y29udHJp
YnV0b3JzPjxhdXRob3JzPjxhdXRob3I+UWlhbiwgWC48L2F1dGhvcj48YXV0aG9yPlRhbiwgQy48
L2F1dGhvcj48YXV0aG9yPldhbmcsIEYuPC9hdXRob3I+PGF1dGhvcj5ZYW5nLCBCLjwvYXV0aG9y
PjxhdXRob3I+R2UsIFkuPC9hdXRob3I+PGF1dGhvcj5HdWFuLCBaLjwvYXV0aG9yPjxhdXRob3I+
Q2FpLCBKLjwvYXV0aG9yPjwvYXV0aG9ycz48L2NvbnRyaWJ1dG9ycz48YXV0aC1hZGRyZXNzPkRl
cGFydG1lbnQgb2YgUmFkaWF0aW9uIE9uY29sb2d5LCBOYW50b25nIFR1bW9yIEhvc3BpdGFsLCBB
ZmZpbGlhdGVkIFR1bW9yIEhvc3BpdGFsIG9mIE5hbnRvbmcgVW5pdmVyc2l0eSwgTmFudG9uZywg
UGVvcGxlJmFwb3M7cyBSZXB1YmxpYyBvZiBDaGluYS48L2F1dGgtYWRkcmVzcz48dGl0bGVzPjx0
aXRsZT5Fc29waGFnZWFsIGNhbmNlciBzdGVtIGNlbGxzIGFuZCBpbXBsaWNhdGlvbnMgZm9yIGZ1
dHVyZSB0aGVyYXBldXRpY3M8L3RpdGxlPjxzZWNvbmRhcnktdGl0bGU+T25jbyBUYXJnZXRzIFRo
ZXI8L3NlY29uZGFyeS10aXRsZT48L3RpdGxlcz48cGFnZXM+MjI0Ny01NDwvcGFnZXM+PHZvbHVt
ZT45PC92b2x1bWU+PGVkaXRpb24+MjAxNi8wNS8wNTwvZWRpdGlvbj48a2V5d29yZHM+PGtleXdv
cmQ+QWJjZzI8L2tleXdvcmQ+PGtleXdvcmQ+QWxkaDwva2V5d29yZD48a2V5d29yZD5DZDEzMzwv
a2V5d29yZD48a2V5d29yZD5DZDQ0PC9rZXl3b3JkPjxrZXl3b3JkPmNhbmNlciBzdGVtIGNlbGxz
PC9rZXl3b3JkPjxrZXl3b3JkPmVzb3BoYWdlYWwgY2FuY2VyPC9rZXl3b3JkPjwva2V5d29yZHM+
PGRhdGVzPjx5ZWFyPjIwMTY8L3llYXI+PC9kYXRlcz48aXNibj4xMTc4LTY5MzAgKFByaW50KSYj
eEQ7MTE3OC02OTMwIChMaW5raW5nKTwvaXNibj48YWNjZXNzaW9uLW51bT4yNzE0MzkyMDwvYWNj
ZXNzaW9uLW51bT48dXJscz48cmVsYXRlZC11cmxzPjx1cmw+aHR0cHM6Ly93d3cubmNiaS5ubG0u
bmloLmdvdi9wdWJtZWQvMjcxNDM5MjA8L3VybD48L3JlbGF0ZWQtdXJscz48L3VybHM+PGN1c3Rv
bTI+UE1DNDg0NjA1MTwvY3VzdG9tMj48ZWxlY3Ryb25pYy1yZXNvdXJjZS1udW0+MTAuMjE0Ny9P
VFQuUzEwMzE3OTwvZWxlY3Ryb25pYy1yZXNvdXJjZS1udW0+PC9yZWNvcmQ+PC9DaXRlPjxDaXRl
PjxBdXRob3I+VGFuZzwvQXV0aG9yPjxZZWFyPjIwMTM8L1llYXI+PFJlY051bT4xNjk8L1JlY051
bT48cmVjb3JkPjxyZWMtbnVtYmVyPjE2OTwvcmVjLW51bWJlcj48Zm9yZWlnbi1rZXlzPjxrZXkg
YXBwPSJFTiIgZGItaWQ9InZwc2R6MDB6a3MwcnpuZTAyMDY1ejI1eGQ1emV0cmRyMjIweiIgdGlt
ZXN0YW1wPSIwIj4xNjk8L2tleT48L2ZvcmVpZ24ta2V5cz48cmVmLXR5cGUgbmFtZT0iSm91cm5h
bCBBcnRpY2xlIj4xNzwvcmVmLXR5cGU+PGNvbnRyaWJ1dG9ycz48YXV0aG9ycz48YXV0aG9yPlRh
bmcsIEsuIEguPC9hdXRob3I+PGF1dGhvcj5EYWksIFkuIEQuPC9hdXRob3I+PGF1dGhvcj5Ub25n
LCBNLjwvYXV0aG9yPjxhdXRob3I+Q2hhbiwgWS4gUC48L2F1dGhvcj48YXV0aG9yPkt3YW4sIFAu
IFMuPC9hdXRob3I+PGF1dGhvcj5GdSwgTC48L2F1dGhvcj48YXV0aG9yPlFpbiwgWS4gUi48L2F1
dGhvcj48YXV0aG9yPlRzYW8sIFMuIFcuPC9hdXRob3I+PGF1dGhvcj5MdW5nLCBILiBMLjwvYXV0
aG9yPjxhdXRob3I+THVuZywgTS4gTC48L2F1dGhvcj48YXV0aG9yPlRvbmcsIEQuIEsuPC9hdXRo
b3I+PGF1dGhvcj5MYXcsIFMuPC9hdXRob3I+PGF1dGhvcj5DaGFuLCBLLiBXLjwvYXV0aG9yPjxh
dXRob3I+TWEsIFMuPC9hdXRob3I+PGF1dGhvcj5HdWFuLCBYLiBZLjwvYXV0aG9yPjwvYXV0aG9y
cz48L2NvbnRyaWJ1dG9ycz48YXV0aC1hZGRyZXNzPkRlcGFydG1lbnQgb2YgUGF0aG9sb2d5LCBM
aSBLYSBTaGluZyBGYWN1bHR5IG9mIE1lZGljaW5lLCBRdWVlbiBNYXJ5IEhvc3BpdGFsLCBUaGUg
VW5pdmVyc2l0eSBvZiBIb25nIEtvbmcsIEhvbmcgS29uZywgQ2hpbmEuPC9hdXRoLWFkZHJlc3M+
PHRpdGxlcz48dGl0bGU+QSBDRDkwKCspIHR1bW9yLWluaXRpYXRpbmcgY2VsbCBwb3B1bGF0aW9u
IHdpdGggYW4gYWdncmVzc2l2ZSBzaWduYXR1cmUgYW5kIG1ldGFzdGF0aWMgY2FwYWNpdHkgaW4g
ZXNvcGhhZ2VhbCBjYW5jZXI8L3RpdGxlPjxzZWNvbmRhcnktdGl0bGU+Q2FuY2VyIFJlczwvc2Vj
b25kYXJ5LXRpdGxlPjwvdGl0bGVzPjxwYWdlcz4yMzIyLTMyPC9wYWdlcz48dm9sdW1lPjczPC92
b2x1bWU+PG51bWJlcj43PC9udW1iZXI+PGVkaXRpb24+MjAxMy8wMi8wNjwvZWRpdGlvbj48a2V5
d29yZHM+PGtleXdvcmQ+QW5pbWFsczwva2V5d29yZD48a2V5d29yZD5BcG9wdG9zaXM8L2tleXdv
cmQ+PGtleXdvcmQ+QmlvbWFya2VycywgVHVtb3IvZ2VuZXRpY3MvbWV0YWJvbGlzbTwva2V5d29y
ZD48a2V5d29yZD5CbG90dGluZywgV2VzdGVybjwva2V5d29yZD48a2V5d29yZD5DYXJjaW5vbWEs
IFNxdWFtb3VzIENlbGwvZ2VuZXRpY3MvbWV0YWJvbGlzbS8qc2Vjb25kYXJ5PC9rZXl3b3JkPjxr
ZXl3b3JkPkNlbGwgQWRoZXNpb248L2tleXdvcmQ+PGtleXdvcmQ+Q2VsbCBEaWZmZXJlbnRpYXRp
b248L2tleXdvcmQ+PGtleXdvcmQ+KkNlbGwgTW92ZW1lbnQ8L2tleXdvcmQ+PGtleXdvcmQ+KkNl
bGwgUHJvbGlmZXJhdGlvbjwva2V5d29yZD48a2V5d29yZD5EaXNlYXNlIFByb2dyZXNzaW9uPC9r
ZXl3b3JkPjxrZXl3b3JkPipFcGl0aGVsaWFsLU1lc2VuY2h5bWFsIFRyYW5zaXRpb248L2tleXdv
cmQ+PGtleXdvcmQ+RXNvcGhhZ2VhbCBOZW9wbGFzbXMvZ2VuZXRpY3MvbWV0YWJvbGlzbS8qcGF0
aG9sb2d5PC9rZXl3b3JkPjxrZXl3b3JkPkZlbWFsZTwva2V5d29yZD48a2V5d29yZD5GbG93IEN5
dG9tZXRyeTwva2V5d29yZD48a2V5d29yZD5HZW5lIEV4cHJlc3Npb24gUHJvZmlsaW5nPC9rZXl3
b3JkPjxrZXl3b3JkPkh1bWFuczwva2V5d29yZD48a2V5d29yZD5JbW11bm9lbnp5bWUgVGVjaG5p
cXVlczwva2V5d29yZD48a2V5d29yZD5MaXZlciBOZW9wbGFzbXMsIEV4cGVyaW1lbnRhbC9nZW5l
dGljcy9tZXRhYm9saXNtL3NlY29uZGFyeTwva2V5d29yZD48a2V5d29yZD5MdW5nIE5lb3BsYXNt
cy9nZW5ldGljcy9tZXRhYm9saXNtL3NlY29uZGFyeTwva2V5d29yZD48a2V5d29yZD5MeW1waGF0
aWMgTWV0YXN0YXNpczwva2V5d29yZD48a2V5d29yZD5NYWxlPC9rZXl3b3JkPjxrZXl3b3JkPk1p
Y2U8L2tleXdvcmQ+PGtleXdvcmQ+TWljZSwgSW5icmVkIE5PRDwva2V5d29yZD48a2V5d29yZD5N
aWNlLCBTQ0lEPC9rZXl3b3JkPjxrZXl3b3JkPk1pZGRsZSBBZ2VkPC9rZXl3b3JkPjxrZXl3b3Jk
Pk5lb3BsYXNtIFN0YWdpbmc8L2tleXdvcmQ+PGtleXdvcmQ+TmVvcGxhc3RpYyBTdGVtIENlbGxz
L21ldGFib2xpc20vKnBhdGhvbG9neTwva2V5d29yZD48a2V5d29yZD5STkEsIE1lc3Nlbmdlci9n
ZW5ldGljczwva2V5d29yZD48a2V5d29yZD5STkEsIFNtYWxsIEludGVyZmVyaW5nL2dlbmV0aWNz
PC9rZXl3b3JkPjxrZXl3b3JkPlJlYWwtVGltZSBQb2x5bWVyYXNlIENoYWluIFJlYWN0aW9uPC9r
ZXl3b3JkPjxrZXl3b3JkPlJldmVyc2UgVHJhbnNjcmlwdGFzZSBQb2x5bWVyYXNlIENoYWluIFJl
YWN0aW9uPC9rZXl3b3JkPjxrZXl3b3JkPlNpZ25hbCBUcmFuc2R1Y3Rpb248L2tleXdvcmQ+PGtl
eXdvcmQ+VGh5LTEgQW50aWdlbnMvY2hlbWlzdHJ5L2dlbmV0aWNzLyptZXRhYm9saXNtPC9rZXl3
b3JkPjwva2V5d29yZHM+PGRhdGVzPjx5ZWFyPjIwMTM8L3llYXI+PHB1Yi1kYXRlcz48ZGF0ZT5B
cHIgMTwvZGF0ZT48L3B1Yi1kYXRlcz48L2RhdGVzPjxpc2JuPjE1MzgtNzQ0NSAoRWxlY3Ryb25p
YykmI3hEOzAwMDgtNTQ3MiAoTGlua2luZyk8L2lzYm4+PGFjY2Vzc2lvbi1udW0+MjMzODIwNDU8
L2FjY2Vzc2lvbi1udW0+PHVybHM+PHJlbGF0ZWQtdXJscz48dXJsPmh0dHBzOi8vd3d3Lm5jYmku
bmxtLm5paC5nb3YvcHVibWVkLzIzMzgyMDQ1PC91cmw+PC9yZWxhdGVkLXVybHM+PC91cmxzPjxl
bGVjdHJvbmljLXJlc291cmNlLW51bT4xMC4xMTU4LzAwMDgtNTQ3Mi5DQU4tMTItMjk5MTwvZWxl
Y3Ryb25pYy1yZXNvdXJjZS1udW0+PC9yZWNvcmQ+PC9DaXRlPjwvRW5kTm90ZT5AAD==
</w:fldData>
              </w:fldChar>
            </w:r>
            <w:r w:rsidRPr="00B06B14">
              <w:rPr>
                <w:rFonts w:ascii="Book Antiqua" w:hAnsi="Book Antiqua" w:cs="Book Antiqua"/>
              </w:rPr>
              <w:instrText xml:space="preserve"> ADDIN EN.CITE </w:instrText>
            </w:r>
            <w:r w:rsidRPr="00B06B14">
              <w:rPr>
                <w:rFonts w:ascii="Book Antiqua" w:hAnsi="Book Antiqua" w:cs="Book Antiqua"/>
              </w:rPr>
              <w:fldChar w:fldCharType="begin">
                <w:fldData xml:space="preserve">PEVuZE5vdGU+PENpdGU+PEF1dGhvcj5RaWFuPC9BdXRob3I+PFllYXI+MjAxNjwvWWVhcj48UmVj
TnVtPjE2ODwvUmVjTnVtPjxEaXNwbGF5VGV4dD48c3R5bGUgZmFjZT0ic3VwZXJzY3JpcHQiPlsx
MCwgMTFdPC9zdHlsZT48L0Rpc3BsYXlUZXh0PjxyZWNvcmQ+PHJlYy1udW1iZXI+MTY4PC9yZWMt
bnVtYmVyPjxmb3JlaWduLWtleXM+PGtleSBhcHA9IkVOIiBkYi1pZD0idnBzZHowMHprczByem5l
MDIwNjV6MjV4ZDV6ZXRyZHIyMjB6IiB0aW1lc3RhbXA9IjAiPjE2ODwva2V5PjwvZm9yZWlnbi1r
ZXlzPjxyZWYtdHlwZSBuYW1lPSJKb3VybmFsIEFydGljbGUiPjE3PC9yZWYtdHlwZT48Y29udHJp
YnV0b3JzPjxhdXRob3JzPjxhdXRob3I+UWlhbiwgWC48L2F1dGhvcj48YXV0aG9yPlRhbiwgQy48
L2F1dGhvcj48YXV0aG9yPldhbmcsIEYuPC9hdXRob3I+PGF1dGhvcj5ZYW5nLCBCLjwvYXV0aG9y
PjxhdXRob3I+R2UsIFkuPC9hdXRob3I+PGF1dGhvcj5HdWFuLCBaLjwvYXV0aG9yPjxhdXRob3I+
Q2FpLCBKLjwvYXV0aG9yPjwvYXV0aG9ycz48L2NvbnRyaWJ1dG9ycz48YXV0aC1hZGRyZXNzPkRl
cGFydG1lbnQgb2YgUmFkaWF0aW9uIE9uY29sb2d5LCBOYW50b25nIFR1bW9yIEhvc3BpdGFsLCBB
ZmZpbGlhdGVkIFR1bW9yIEhvc3BpdGFsIG9mIE5hbnRvbmcgVW5pdmVyc2l0eSwgTmFudG9uZywg
UGVvcGxlJmFwb3M7cyBSZXB1YmxpYyBvZiBDaGluYS48L2F1dGgtYWRkcmVzcz48dGl0bGVzPjx0
aXRsZT5Fc29waGFnZWFsIGNhbmNlciBzdGVtIGNlbGxzIGFuZCBpbXBsaWNhdGlvbnMgZm9yIGZ1
dHVyZSB0aGVyYXBldXRpY3M8L3RpdGxlPjxzZWNvbmRhcnktdGl0bGU+T25jbyBUYXJnZXRzIFRo
ZXI8L3NlY29uZGFyeS10aXRsZT48L3RpdGxlcz48cGFnZXM+MjI0Ny01NDwvcGFnZXM+PHZvbHVt
ZT45PC92b2x1bWU+PGVkaXRpb24+MjAxNi8wNS8wNTwvZWRpdGlvbj48a2V5d29yZHM+PGtleXdv
cmQ+QWJjZzI8L2tleXdvcmQ+PGtleXdvcmQ+QWxkaDwva2V5d29yZD48a2V5d29yZD5DZDEzMzwv
a2V5d29yZD48a2V5d29yZD5DZDQ0PC9rZXl3b3JkPjxrZXl3b3JkPmNhbmNlciBzdGVtIGNlbGxz
PC9rZXl3b3JkPjxrZXl3b3JkPmVzb3BoYWdlYWwgY2FuY2VyPC9rZXl3b3JkPjwva2V5d29yZHM+
PGRhdGVzPjx5ZWFyPjIwMTY8L3llYXI+PC9kYXRlcz48aXNibj4xMTc4LTY5MzAgKFByaW50KSYj
eEQ7MTE3OC02OTMwIChMaW5raW5nKTwvaXNibj48YWNjZXNzaW9uLW51bT4yNzE0MzkyMDwvYWNj
ZXNzaW9uLW51bT48dXJscz48cmVsYXRlZC11cmxzPjx1cmw+aHR0cHM6Ly93d3cubmNiaS5ubG0u
bmloLmdvdi9wdWJtZWQvMjcxNDM5MjA8L3VybD48L3JlbGF0ZWQtdXJscz48L3VybHM+PGN1c3Rv
bTI+UE1DNDg0NjA1MTwvY3VzdG9tMj48ZWxlY3Ryb25pYy1yZXNvdXJjZS1udW0+MTAuMjE0Ny9P
VFQuUzEwMzE3OTwvZWxlY3Ryb25pYy1yZXNvdXJjZS1udW0+PC9yZWNvcmQ+PC9DaXRlPjxDaXRl
PjxBdXRob3I+VGFuZzwvQXV0aG9yPjxZZWFyPjIwMTM8L1llYXI+PFJlY051bT4xNjk8L1JlY051
bT48cmVjb3JkPjxyZWMtbnVtYmVyPjE2OTwvcmVjLW51bWJlcj48Zm9yZWlnbi1rZXlzPjxrZXkg
YXBwPSJFTiIgZGItaWQ9InZwc2R6MDB6a3MwcnpuZTAyMDY1ejI1eGQ1emV0cmRyMjIweiIgdGlt
ZXN0YW1wPSIwIj4xNjk8L2tleT48L2ZvcmVpZ24ta2V5cz48cmVmLXR5cGUgbmFtZT0iSm91cm5h
bCBBcnRpY2xlIj4xNzwvcmVmLXR5cGU+PGNvbnRyaWJ1dG9ycz48YXV0aG9ycz48YXV0aG9yPlRh
bmcsIEsuIEguPC9hdXRob3I+PGF1dGhvcj5EYWksIFkuIEQuPC9hdXRob3I+PGF1dGhvcj5Ub25n
LCBNLjwvYXV0aG9yPjxhdXRob3I+Q2hhbiwgWS4gUC48L2F1dGhvcj48YXV0aG9yPkt3YW4sIFAu
IFMuPC9hdXRob3I+PGF1dGhvcj5GdSwgTC48L2F1dGhvcj48YXV0aG9yPlFpbiwgWS4gUi48L2F1
dGhvcj48YXV0aG9yPlRzYW8sIFMuIFcuPC9hdXRob3I+PGF1dGhvcj5MdW5nLCBILiBMLjwvYXV0
aG9yPjxhdXRob3I+THVuZywgTS4gTC48L2F1dGhvcj48YXV0aG9yPlRvbmcsIEQuIEsuPC9hdXRo
b3I+PGF1dGhvcj5MYXcsIFMuPC9hdXRob3I+PGF1dGhvcj5DaGFuLCBLLiBXLjwvYXV0aG9yPjxh
dXRob3I+TWEsIFMuPC9hdXRob3I+PGF1dGhvcj5HdWFuLCBYLiBZLjwvYXV0aG9yPjwvYXV0aG9y
cz48L2NvbnRyaWJ1dG9ycz48YXV0aC1hZGRyZXNzPkRlcGFydG1lbnQgb2YgUGF0aG9sb2d5LCBM
aSBLYSBTaGluZyBGYWN1bHR5IG9mIE1lZGljaW5lLCBRdWVlbiBNYXJ5IEhvc3BpdGFsLCBUaGUg
VW5pdmVyc2l0eSBvZiBIb25nIEtvbmcsIEhvbmcgS29uZywgQ2hpbmEuPC9hdXRoLWFkZHJlc3M+
PHRpdGxlcz48dGl0bGU+QSBDRDkwKCspIHR1bW9yLWluaXRpYXRpbmcgY2VsbCBwb3B1bGF0aW9u
IHdpdGggYW4gYWdncmVzc2l2ZSBzaWduYXR1cmUgYW5kIG1ldGFzdGF0aWMgY2FwYWNpdHkgaW4g
ZXNvcGhhZ2VhbCBjYW5jZXI8L3RpdGxlPjxzZWNvbmRhcnktdGl0bGU+Q2FuY2VyIFJlczwvc2Vj
b25kYXJ5LXRpdGxlPjwvdGl0bGVzPjxwYWdlcz4yMzIyLTMyPC9wYWdlcz48dm9sdW1lPjczPC92
b2x1bWU+PG51bWJlcj43PC9udW1iZXI+PGVkaXRpb24+MjAxMy8wMi8wNjwvZWRpdGlvbj48a2V5
d29yZHM+PGtleXdvcmQ+QW5pbWFsczwva2V5d29yZD48a2V5d29yZD5BcG9wdG9zaXM8L2tleXdv
cmQ+PGtleXdvcmQ+QmlvbWFya2VycywgVHVtb3IvZ2VuZXRpY3MvbWV0YWJvbGlzbTwva2V5d29y
ZD48a2V5d29yZD5CbG90dGluZywgV2VzdGVybjwva2V5d29yZD48a2V5d29yZD5DYXJjaW5vbWEs
IFNxdWFtb3VzIENlbGwvZ2VuZXRpY3MvbWV0YWJvbGlzbS8qc2Vjb25kYXJ5PC9rZXl3b3JkPjxr
ZXl3b3JkPkNlbGwgQWRoZXNpb248L2tleXdvcmQ+PGtleXdvcmQ+Q2VsbCBEaWZmZXJlbnRpYXRp
b248L2tleXdvcmQ+PGtleXdvcmQ+KkNlbGwgTW92ZW1lbnQ8L2tleXdvcmQ+PGtleXdvcmQ+KkNl
bGwgUHJvbGlmZXJhdGlvbjwva2V5d29yZD48a2V5d29yZD5EaXNlYXNlIFByb2dyZXNzaW9uPC9r
ZXl3b3JkPjxrZXl3b3JkPipFcGl0aGVsaWFsLU1lc2VuY2h5bWFsIFRyYW5zaXRpb248L2tleXdv
cmQ+PGtleXdvcmQ+RXNvcGhhZ2VhbCBOZW9wbGFzbXMvZ2VuZXRpY3MvbWV0YWJvbGlzbS8qcGF0
aG9sb2d5PC9rZXl3b3JkPjxrZXl3b3JkPkZlbWFsZTwva2V5d29yZD48a2V5d29yZD5GbG93IEN5
dG9tZXRyeTwva2V5d29yZD48a2V5d29yZD5HZW5lIEV4cHJlc3Npb24gUHJvZmlsaW5nPC9rZXl3
b3JkPjxrZXl3b3JkPkh1bWFuczwva2V5d29yZD48a2V5d29yZD5JbW11bm9lbnp5bWUgVGVjaG5p
cXVlczwva2V5d29yZD48a2V5d29yZD5MaXZlciBOZW9wbGFzbXMsIEV4cGVyaW1lbnRhbC9nZW5l
dGljcy9tZXRhYm9saXNtL3NlY29uZGFyeTwva2V5d29yZD48a2V5d29yZD5MdW5nIE5lb3BsYXNt
cy9nZW5ldGljcy9tZXRhYm9saXNtL3NlY29uZGFyeTwva2V5d29yZD48a2V5d29yZD5MeW1waGF0
aWMgTWV0YXN0YXNpczwva2V5d29yZD48a2V5d29yZD5NYWxlPC9rZXl3b3JkPjxrZXl3b3JkPk1p
Y2U8L2tleXdvcmQ+PGtleXdvcmQ+TWljZSwgSW5icmVkIE5PRDwva2V5d29yZD48a2V5d29yZD5N
aWNlLCBTQ0lEPC9rZXl3b3JkPjxrZXl3b3JkPk1pZGRsZSBBZ2VkPC9rZXl3b3JkPjxrZXl3b3Jk
Pk5lb3BsYXNtIFN0YWdpbmc8L2tleXdvcmQ+PGtleXdvcmQ+TmVvcGxhc3RpYyBTdGVtIENlbGxz
L21ldGFib2xpc20vKnBhdGhvbG9neTwva2V5d29yZD48a2V5d29yZD5STkEsIE1lc3Nlbmdlci9n
ZW5ldGljczwva2V5d29yZD48a2V5d29yZD5STkEsIFNtYWxsIEludGVyZmVyaW5nL2dlbmV0aWNz
PC9rZXl3b3JkPjxrZXl3b3JkPlJlYWwtVGltZSBQb2x5bWVyYXNlIENoYWluIFJlYWN0aW9uPC9r
ZXl3b3JkPjxrZXl3b3JkPlJldmVyc2UgVHJhbnNjcmlwdGFzZSBQb2x5bWVyYXNlIENoYWluIFJl
YWN0aW9uPC9rZXl3b3JkPjxrZXl3b3JkPlNpZ25hbCBUcmFuc2R1Y3Rpb248L2tleXdvcmQ+PGtl
eXdvcmQ+VGh5LTEgQW50aWdlbnMvY2hlbWlzdHJ5L2dlbmV0aWNzLyptZXRhYm9saXNtPC9rZXl3
b3JkPjwva2V5d29yZHM+PGRhdGVzPjx5ZWFyPjIwMTM8L3llYXI+PHB1Yi1kYXRlcz48ZGF0ZT5B
cHIgMTwvZGF0ZT48L3B1Yi1kYXRlcz48L2RhdGVzPjxpc2JuPjE1MzgtNzQ0NSAoRWxlY3Ryb25p
YykmI3hEOzAwMDgtNTQ3MiAoTGlua2luZyk8L2lzYm4+PGFjY2Vzc2lvbi1udW0+MjMzODIwNDU8
L2FjY2Vzc2lvbi1udW0+PHVybHM+PHJlbGF0ZWQtdXJscz48dXJsPmh0dHBzOi8vd3d3Lm5jYmku
bmxtLm5paC5nb3YvcHVibWVkLzIzMzgyMDQ1PC91cmw+PC9yZWxhdGVkLXVybHM+PC91cmxzPjxl
bGVjdHJvbmljLXJlc291cmNlLW51bT4xMC4xMTU4LzAwMDgtNTQ3Mi5DQU4tMTItMjk5MTwvZWxl
Y3Ryb25pYy1yZXNvdXJjZS1udW0+PC9yZWNvcmQ+PC9DaXRlPjwvRW5kTm90ZT5AAD==
</w:fldData>
              </w:fldChar>
            </w:r>
            <w:r w:rsidRPr="00B06B14">
              <w:rPr>
                <w:rFonts w:ascii="Book Antiqua" w:hAnsi="Book Antiqua" w:cs="Book Antiqua"/>
              </w:rPr>
              <w:instrText xml:space="preserve"> ADDIN EN.CITE.DATA </w:instrText>
            </w:r>
            <w:r w:rsidRPr="00B06B14">
              <w:rPr>
                <w:rFonts w:ascii="Book Antiqua" w:hAnsi="Book Antiqua" w:cs="Book Antiqua"/>
              </w:rPr>
            </w:r>
            <w:r w:rsidRPr="00B06B14">
              <w:rPr>
                <w:rFonts w:ascii="Book Antiqua" w:hAnsi="Book Antiqua" w:cs="Book Antiqua"/>
              </w:rPr>
              <w:fldChar w:fldCharType="end"/>
            </w:r>
            <w:r w:rsidRPr="00B06B14">
              <w:rPr>
                <w:rFonts w:ascii="Book Antiqua" w:hAnsi="Book Antiqua" w:cs="Book Antiqua"/>
              </w:rPr>
            </w:r>
            <w:r w:rsidRPr="00B06B14">
              <w:rPr>
                <w:rFonts w:ascii="Book Antiqua" w:hAnsi="Book Antiqua" w:cs="Book Antiqua"/>
              </w:rPr>
              <w:fldChar w:fldCharType="separate"/>
            </w:r>
            <w:r w:rsidRPr="00B06B14">
              <w:rPr>
                <w:rFonts w:ascii="Book Antiqua" w:hAnsi="Book Antiqua" w:cs="Book Antiqua"/>
              </w:rPr>
              <w:t>[10,11]</w:t>
            </w:r>
            <w:r w:rsidRPr="00B06B14">
              <w:rPr>
                <w:rFonts w:ascii="Book Antiqua" w:hAnsi="Book Antiqua" w:cs="Book Antiqua"/>
              </w:rPr>
              <w:fldChar w:fldCharType="end"/>
            </w:r>
          </w:p>
        </w:tc>
      </w:tr>
      <w:tr w:rsidR="00231361" w14:paraId="1DFAF1AB" w14:textId="77777777">
        <w:tc>
          <w:tcPr>
            <w:tcW w:w="1686" w:type="dxa"/>
          </w:tcPr>
          <w:p w14:paraId="5CA28877" w14:textId="77777777" w:rsidR="00231361" w:rsidRDefault="00C823EC">
            <w:pPr>
              <w:adjustRightInd w:val="0"/>
              <w:snapToGrid w:val="0"/>
              <w:spacing w:after="0" w:line="360" w:lineRule="auto"/>
              <w:jc w:val="both"/>
              <w:rPr>
                <w:rFonts w:ascii="Book Antiqua" w:hAnsi="Book Antiqua" w:cs="Book Antiqua"/>
              </w:rPr>
            </w:pPr>
            <w:r>
              <w:rPr>
                <w:rFonts w:ascii="Book Antiqua" w:hAnsi="Book Antiqua" w:cs="Book Antiqua"/>
              </w:rPr>
              <w:t>Gastric</w:t>
            </w:r>
          </w:p>
        </w:tc>
        <w:tc>
          <w:tcPr>
            <w:tcW w:w="5832" w:type="dxa"/>
          </w:tcPr>
          <w:p w14:paraId="625A1B6A" w14:textId="77777777" w:rsidR="00231361" w:rsidRDefault="00C823EC">
            <w:pPr>
              <w:adjustRightInd w:val="0"/>
              <w:snapToGrid w:val="0"/>
              <w:spacing w:after="0" w:line="360" w:lineRule="auto"/>
              <w:jc w:val="both"/>
              <w:rPr>
                <w:rFonts w:ascii="Book Antiqua" w:hAnsi="Book Antiqua" w:cs="Book Antiqua"/>
              </w:rPr>
            </w:pPr>
            <w:r>
              <w:rPr>
                <w:rFonts w:ascii="Book Antiqua" w:hAnsi="Book Antiqua" w:cs="Book Antiqua"/>
              </w:rPr>
              <w:t>CD44+, ALDH1+</w:t>
            </w:r>
          </w:p>
        </w:tc>
        <w:tc>
          <w:tcPr>
            <w:tcW w:w="1416" w:type="dxa"/>
          </w:tcPr>
          <w:p w14:paraId="35DA97B6" w14:textId="77777777" w:rsidR="00231361" w:rsidRPr="00B06B14" w:rsidRDefault="00C823EC">
            <w:pPr>
              <w:adjustRightInd w:val="0"/>
              <w:snapToGrid w:val="0"/>
              <w:spacing w:after="0" w:line="360" w:lineRule="auto"/>
              <w:jc w:val="both"/>
              <w:rPr>
                <w:rFonts w:ascii="Book Antiqua" w:hAnsi="Book Antiqua" w:cs="Book Antiqua"/>
              </w:rPr>
            </w:pPr>
            <w:r w:rsidRPr="00B06B14">
              <w:rPr>
                <w:rFonts w:ascii="Book Antiqua" w:hAnsi="Book Antiqua" w:cs="Book Antiqua"/>
              </w:rPr>
              <w:fldChar w:fldCharType="begin">
                <w:fldData xml:space="preserve">PEVuZE5vdGU+PENpdGU+PEF1dGhvcj5MaXU8L0F1dGhvcj48WWVhcj4yMDEzPC9ZZWFyPjxSZWNO
dW0+MTcwPC9SZWNOdW0+PERpc3BsYXlUZXh0PjxzdHlsZSBmYWNlPSJzdXBlcnNjcmlwdCI+Wzks
IDEyXTwvc3R5bGU+PC9EaXNwbGF5VGV4dD48cmVjb3JkPjxyZWMtbnVtYmVyPjE3MDwvcmVjLW51
bWJlcj48Zm9yZWlnbi1rZXlzPjxrZXkgYXBwPSJFTiIgZGItaWQ9InZwc2R6MDB6a3MwcnpuZTAy
MDY1ejI1eGQ1emV0cmRyMjIweiIgdGltZXN0YW1wPSIwIj4xNzA8L2tleT48L2ZvcmVpZ24ta2V5
cz48cmVmLXR5cGUgbmFtZT0iSm91cm5hbCBBcnRpY2xlIj4xNzwvcmVmLXR5cGU+PGNvbnRyaWJ1
dG9ycz48YXV0aG9ycz48YXV0aG9yPkxpdSwgSi48L2F1dGhvcj48YXV0aG9yPk1hLCBMLjwvYXV0
aG9yPjxhdXRob3I+WHUsIEouPC9hdXRob3I+PGF1dGhvcj5MaXUsIEMuPC9hdXRob3I+PGF1dGhv
cj5aaGFuZywgSi48L2F1dGhvcj48YXV0aG9yPkxpdSwgSi48L2F1dGhvcj48YXV0aG9yPkNoZW4s
IFIuPC9hdXRob3I+PGF1dGhvcj5aaG91LCBZLjwvYXV0aG9yPjwvYXV0aG9ycz48L2NvbnRyaWJ1
dG9ycz48YXV0aC1hZGRyZXNzPkRlcGFydG1lbnQgb2YgR2VuZXJhbCBTdXJnZXJ5LCBBZmZpbGlh
dGVkIEhvc3BpdGFsLCBOYW50b25nIFVuaXZlcnNpdHksIE5hbnRvbmcgMjI2MDAxLCBKaWFuZ3N1
IFByb3ZpbmNlLCBQLlIuIENoaW5hLjwvYXV0aC1hZGRyZXNzPjx0aXRsZXM+PHRpdGxlPlNwaGVy
b2lkIGJvZHktZm9ybWluZyBjZWxscyBpbiB0aGUgaHVtYW4gZ2FzdHJpYyBjYW5jZXIgY2VsbCBs
aW5lIE1LTi00NSBwb3NzZXNzIGNhbmNlciBzdGVtIGNlbGwgcHJvcGVydGllczwvdGl0bGU+PHNl
Y29uZGFyeS10aXRsZT5JbnQgSiBPbmNvbDwvc2Vjb25kYXJ5LXRpdGxlPjwvdGl0bGVzPjxwZXJp
b2RpY2FsPjxmdWxsLXRpdGxlPkludCBKIE9uY29sPC9mdWxsLXRpdGxlPjwvcGVyaW9kaWNhbD48
cGFnZXM+NDUzLTk8L3BhZ2VzPjx2b2x1bWU+NDI8L3ZvbHVtZT48bnVtYmVyPjI8L251bWJlcj48
ZWRpdGlvbj4yMDEyLzEyLzEyPC9lZGl0aW9uPjxrZXl3b3Jkcz48a2V5d29yZD5DZWxsIExpbmUs
IFR1bW9yPC9rZXl3b3JkPjxrZXl3b3JkPkNlbGwgUHJvbGlmZXJhdGlvbjwva2V5d29yZD48a2V5
d29yZD5EcnVnIFJlc2lzdGFuY2UsIE5lb3BsYXNtL2dlbmV0aWNzPC9rZXl3b3JkPjxrZXl3b3Jk
PkdlbmUgRXhwcmVzc2lvbiBSZWd1bGF0aW9uLCBOZW9wbGFzdGljPC9rZXl3b3JkPjxrZXl3b3Jk
PkhvbWVvZG9tYWluIFByb3RlaW5zL2Jpb3N5bnRoZXNpczwva2V5d29yZD48a2V5d29yZD5IdW1h
bnM8L2tleXdvcmQ+PGtleXdvcmQ+TmFub2cgSG9tZW9ib3ggUHJvdGVpbjwva2V5d29yZD48a2V5
d29yZD5OZW9wbGFzdGljIFN0ZW0gQ2VsbHMvbWV0YWJvbGlzbS8qcGF0aG9sb2d5PC9rZXl3b3Jk
PjxrZXl3b3JkPk9jdGFtZXIgVHJhbnNjcmlwdGlvbiBGYWN0b3ItMy9iaW9zeW50aGVzaXM8L2tl
eXdvcmQ+PGtleXdvcmQ+UGx1cmlwb3RlbnQgU3RlbSBDZWxscy8qcGF0aG9sb2d5PC9rZXl3b3Jk
PjxrZXl3b3JkPlNPWEIxIFRyYW5zY3JpcHRpb24gRmFjdG9ycy9iaW9zeW50aGVzaXM8L2tleXdv
cmQ+PGtleXdvcmQ+U3BoZXJvaWRzLCBDZWxsdWxhci9tZXRhYm9saXNtLypwYXRob2xvZ3k8L2tl
eXdvcmQ+PGtleXdvcmQ+U3RvbWFjaCBOZW9wbGFzbXMvbWV0YWJvbGlzbS8qcGF0aG9sb2d5PC9r
ZXl3b3JkPjwva2V5d29yZHM+PGRhdGVzPjx5ZWFyPjIwMTM8L3llYXI+PHB1Yi1kYXRlcz48ZGF0
ZT5GZWI8L2RhdGU+PC9wdWItZGF0ZXM+PC9kYXRlcz48aXNibj4xNzkxLTI0MjMgKEVsZWN0cm9u
aWMpJiN4RDsxMDE5LTY0MzkgKExpbmtpbmcpPC9pc2JuPjxhY2Nlc3Npb24tbnVtPjIzMjI5NDQ2
PC9hY2Nlc3Npb24tbnVtPjx1cmxzPjxyZWxhdGVkLXVybHM+PHVybD5odHRwczovL3d3dy5uY2Jp
Lm5sbS5uaWguZ292L3B1Ym1lZC8yMzIyOTQ0NjwvdXJsPjwvcmVsYXRlZC11cmxzPjwvdXJscz48
Y3VzdG9tMj5QTUMzNTgzNjIzPC9jdXN0b20yPjxlbGVjdHJvbmljLXJlc291cmNlLW51bT4xMC4z
ODkyL2lqby4yMDEyLjE3MjA8L2VsZWN0cm9uaWMtcmVzb3VyY2UtbnVtPjwvcmVjb3JkPjwvQ2l0
ZT48Q2l0ZT48QXV0aG9yPldhbmc8L0F1dGhvcj48WWVhcj4yMDExPC9ZZWFyPjxSZWNOdW0+MTcy
PC9SZWNOdW0+PHJlY29yZD48cmVjLW51bWJlcj4xNzI8L3JlYy1udW1iZXI+PGZvcmVpZ24ta2V5
cz48a2V5IGFwcD0iRU4iIGRiLWlkPSJ2cHNkejAwemtzMHJ6bmUwMjA2NXoyNXhkNXpldHJkcjIy
MHoiIHRpbWVzdGFtcD0iMCI+MTcyPC9rZXk+PC9mb3JlaWduLWtleXM+PHJlZi10eXBlIG5hbWU9
IkpvdXJuYWwgQXJ0aWNsZSI+MTc8L3JlZi10eXBlPjxjb250cmlidXRvcnM+PGF1dGhvcnM+PGF1
dGhvcj5XYW5nLCBULjwvYXV0aG9yPjxhdXRob3I+T25nLCBDLiBXLjwvYXV0aG9yPjxhdXRob3I+
U2hpLCBKLjwvYXV0aG9yPjxhdXRob3I+U3JpdmFzdGF2YSwgUy48L2F1dGhvcj48YXV0aG9yPllh
biwgQi48L2F1dGhvcj48YXV0aG9yPkNoZW5nLCBDLiBMLjwvYXV0aG9yPjxhdXRob3I+WW9uZywg
Vy4gUC48L2F1dGhvcj48YXV0aG9yPkNoYW4sIFMuIEwuPC9hdXRob3I+PGF1dGhvcj5ZZW9oLCBL
LiBHLjwvYXV0aG9yPjxhdXRob3I+SWFjb3BldHRhLCBCLjwvYXV0aG9yPjxhdXRob3I+U2FsdG8t
VGVsbGV6LCBNLjwvYXV0aG9yPjwvYXV0aG9ycz48L2NvbnRyaWJ1dG9ycz48YXV0aC1hZGRyZXNz
PkNhbmNlciBTY2llbmNlIEluc3RpdHV0ZSwgTmF0aW9uYWwgVW5pdmVyc2l0eSBIZWFsdGggU3lz
dGVtIGFuZCBZb25nIExvbyBMaW4gU2Nob29sIG9mIE1lZGljaW5lLCBOYXRpb25hbCBVbml2ZXJz
aXR5IG9mIFNpbmdhcG9yZSwgU2luZ2Fwb3JlLjwvYXV0aC1hZGRyZXNzPjx0aXRsZXM+PHRpdGxl
PlNlcXVlbnRpYWwgZXhwcmVzc2lvbiBvZiBwdXRhdGl2ZSBzdGVtIGNlbGwgbWFya2VycyBpbiBn
YXN0cmljIGNhcmNpbm9nZW5lc2lzPC90aXRsZT48c2Vjb25kYXJ5LXRpdGxlPkJyIEogQ2FuY2Vy
PC9zZWNvbmRhcnktdGl0bGU+PC90aXRsZXM+PHBhZ2VzPjY1OC02NTwvcGFnZXM+PHZvbHVtZT4x
MDU8L3ZvbHVtZT48bnVtYmVyPjU8L251bWJlcj48ZWRpdGlvbj4yMDExLzA4LzExPC9lZGl0aW9u
PjxrZXl3b3Jkcz48a2V5d29yZD5BQzEzMyBBbnRpZ2VuPC9rZXl3b3JkPjxrZXl3b3JkPkFkdWx0
PC9rZXl3b3JkPjxrZXl3b3JkPkFnZWQ8L2tleXdvcmQ+PGtleXdvcmQ+QWdlZCwgODAgYW5kIG92
ZXI8L2tleXdvcmQ+PGtleXdvcmQ+QW50aWdlbnMsIENEL2FuYWx5c2lzL21ldGFib2xpc208L2tl
eXdvcmQ+PGtleXdvcmQ+QW50aW5lb3BsYXN0aWMgQ29tYmluZWQgQ2hlbW90aGVyYXB5IFByb3Rv
Y29scy90aGVyYXBldXRpYyB1c2U8L2tleXdvcmQ+PGtleXdvcmQ+QmlvbWFya2VycywgUGhhcm1h
Y29sb2dpY2FsL2FuYWx5c2lzL21ldGFib2xpc208L2tleXdvcmQ+PGtleXdvcmQ+QmlvbWFya2Vy
cywgVHVtb3IvYW5hbHlzaXMvKm1ldGFib2xpc208L2tleXdvcmQ+PGtleXdvcmQ+Q2FyY2lub21h
LypkaWFnbm9zaXMvZHJ1ZyB0aGVyYXB5L21ldGFib2xpc20vcGF0aG9sb2d5PC9rZXl3b3JkPjxr
ZXl3b3JkPkNsaW5pY2FsIFRyaWFscywgUGhhc2UgSUkgYXMgVG9waWM8L2tleXdvcmQ+PGtleXdv
cmQ+RmVtYWxlPC9rZXl3b3JkPjxrZXl3b3JkPkdlbmUgRXhwcmVzc2lvbiBSZWd1bGF0aW9uLCBO
ZW9wbGFzdGljPC9rZXl3b3JkPjxrZXl3b3JkPkdseWNvcHJvdGVpbnMvYW5hbHlzaXMvbWV0YWJv
bGlzbTwva2V5d29yZD48a2V5d29yZD5IdW1hbnM8L2tleXdvcmQ+PGtleXdvcmQ+SHlhbHVyb25h
biBSZWNlcHRvcnMvYW5hbHlzaXMvbWV0YWJvbGlzbTwva2V5d29yZD48a2V5d29yZD5JbW11bm9o
aXN0b2NoZW1pc3RyeTwva2V5d29yZD48a2V5d29yZD5NYWxlPC9rZXl3b3JkPjxrZXl3b3JkPk1p
ZGRsZSBBZ2VkPC9rZXl3b3JkPjxrZXl3b3JkPk5lb3BsYXN0aWMgU3RlbSBDZWxscy8qbWV0YWJv
bGlzbS9wYXRob2xvZ3k8L2tleXdvcmQ+PGtleXdvcmQ+TmVydmUgVGlzc3VlIFByb3RlaW5zL2Fu
YWx5c2lzL21ldGFib2xpc208L2tleXdvcmQ+PGtleXdvcmQ+UGVwdGlkZXMvYW5hbHlzaXMvbWV0
YWJvbGlzbTwva2V5d29yZD48a2V5d29yZD5QcmVjYW5jZXJvdXMgQ29uZGl0aW9ucy8qZGlhZ25v
c2lzL21ldGFib2xpc208L2tleXdvcmQ+PGtleXdvcmQ+UHJlZGljdGl2ZSBWYWx1ZSBvZiBUZXN0
czwva2V5d29yZD48a2V5d29yZD5STkEtQmluZGluZyBQcm90ZWlucy9hbmFseXNpcy9tZXRhYm9s
aXNtPC9rZXl3b3JkPjxrZXl3b3JkPlN0b21hY2ggTmVvcGxhc21zLypkaWFnbm9zaXMvZHJ1ZyB0
aGVyYXB5L21ldGFib2xpc20vcGF0aG9sb2d5PC9rZXl3b3JkPjxrZXl3b3JkPlRpbWUgRmFjdG9y
czwva2V5d29yZD48L2tleXdvcmRzPjxkYXRlcz48eWVhcj4yMDExPC95ZWFyPjxwdWItZGF0ZXM+
PGRhdGU+QXVnIDIzPC9kYXRlPjwvcHViLWRhdGVzPjwvZGF0ZXM+PGlzYm4+MTUzMi0xODI3IChF
bGVjdHJvbmljKSYjeEQ7MDAwNy0wOTIwIChMaW5raW5nKTwvaXNibj48YWNjZXNzaW9uLW51bT4y
MTgyOTIwMTwvYWNjZXNzaW9uLW51bT48dXJscz48cmVsYXRlZC11cmxzPjx1cmw+aHR0cHM6Ly93
d3cubmNiaS5ubG0ubmloLmdvdi9wdWJtZWQvMjE4MjkyMDE8L3VybD48L3JlbGF0ZWQtdXJscz48
L3VybHM+PGN1c3RvbTI+UE1DMzE4ODkzMDwvY3VzdG9tMj48ZWxlY3Ryb25pYy1yZXNvdXJjZS1u
dW0+MTAuMTAzOC9iamMuMjAxMS4yODc8L2VsZWN0cm9uaWMtcmVzb3VyY2UtbnVtPjwvcmVjb3Jk
PjwvQ2l0ZT48L0VuZE5vdGU+
</w:fldData>
              </w:fldChar>
            </w:r>
            <w:r w:rsidRPr="00B06B14">
              <w:rPr>
                <w:rFonts w:ascii="Book Antiqua" w:hAnsi="Book Antiqua" w:cs="Book Antiqua"/>
              </w:rPr>
              <w:instrText xml:space="preserve"> ADDIN EN.CITE </w:instrText>
            </w:r>
            <w:r w:rsidRPr="00B06B14">
              <w:rPr>
                <w:rFonts w:ascii="Book Antiqua" w:hAnsi="Book Antiqua" w:cs="Book Antiqua"/>
              </w:rPr>
              <w:fldChar w:fldCharType="begin">
                <w:fldData xml:space="preserve">PEVuZE5vdGU+PENpdGU+PEF1dGhvcj5MaXU8L0F1dGhvcj48WWVhcj4yMDEzPC9ZZWFyPjxSZWNO
dW0+MTcwPC9SZWNOdW0+PERpc3BsYXlUZXh0PjxzdHlsZSBmYWNlPSJzdXBlcnNjcmlwdCI+Wzks
IDEyXTwvc3R5bGU+PC9EaXNwbGF5VGV4dD48cmVjb3JkPjxyZWMtbnVtYmVyPjE3MDwvcmVjLW51
bWJlcj48Zm9yZWlnbi1rZXlzPjxrZXkgYXBwPSJFTiIgZGItaWQ9InZwc2R6MDB6a3MwcnpuZTAy
MDY1ejI1eGQ1emV0cmRyMjIweiIgdGltZXN0YW1wPSIwIj4xNzA8L2tleT48L2ZvcmVpZ24ta2V5
cz48cmVmLXR5cGUgbmFtZT0iSm91cm5hbCBBcnRpY2xlIj4xNzwvcmVmLXR5cGU+PGNvbnRyaWJ1
dG9ycz48YXV0aG9ycz48YXV0aG9yPkxpdSwgSi48L2F1dGhvcj48YXV0aG9yPk1hLCBMLjwvYXV0
aG9yPjxhdXRob3I+WHUsIEouPC9hdXRob3I+PGF1dGhvcj5MaXUsIEMuPC9hdXRob3I+PGF1dGhv
cj5aaGFuZywgSi48L2F1dGhvcj48YXV0aG9yPkxpdSwgSi48L2F1dGhvcj48YXV0aG9yPkNoZW4s
IFIuPC9hdXRob3I+PGF1dGhvcj5aaG91LCBZLjwvYXV0aG9yPjwvYXV0aG9ycz48L2NvbnRyaWJ1
dG9ycz48YXV0aC1hZGRyZXNzPkRlcGFydG1lbnQgb2YgR2VuZXJhbCBTdXJnZXJ5LCBBZmZpbGlh
dGVkIEhvc3BpdGFsLCBOYW50b25nIFVuaXZlcnNpdHksIE5hbnRvbmcgMjI2MDAxLCBKaWFuZ3N1
IFByb3ZpbmNlLCBQLlIuIENoaW5hLjwvYXV0aC1hZGRyZXNzPjx0aXRsZXM+PHRpdGxlPlNwaGVy
b2lkIGJvZHktZm9ybWluZyBjZWxscyBpbiB0aGUgaHVtYW4gZ2FzdHJpYyBjYW5jZXIgY2VsbCBs
aW5lIE1LTi00NSBwb3NzZXNzIGNhbmNlciBzdGVtIGNlbGwgcHJvcGVydGllczwvdGl0bGU+PHNl
Y29uZGFyeS10aXRsZT5JbnQgSiBPbmNvbDwvc2Vjb25kYXJ5LXRpdGxlPjwvdGl0bGVzPjxwZXJp
b2RpY2FsPjxmdWxsLXRpdGxlPkludCBKIE9uY29sPC9mdWxsLXRpdGxlPjwvcGVyaW9kaWNhbD48
cGFnZXM+NDUzLTk8L3BhZ2VzPjx2b2x1bWU+NDI8L3ZvbHVtZT48bnVtYmVyPjI8L251bWJlcj48
ZWRpdGlvbj4yMDEyLzEyLzEyPC9lZGl0aW9uPjxrZXl3b3Jkcz48a2V5d29yZD5DZWxsIExpbmUs
IFR1bW9yPC9rZXl3b3JkPjxrZXl3b3JkPkNlbGwgUHJvbGlmZXJhdGlvbjwva2V5d29yZD48a2V5
d29yZD5EcnVnIFJlc2lzdGFuY2UsIE5lb3BsYXNtL2dlbmV0aWNzPC9rZXl3b3JkPjxrZXl3b3Jk
PkdlbmUgRXhwcmVzc2lvbiBSZWd1bGF0aW9uLCBOZW9wbGFzdGljPC9rZXl3b3JkPjxrZXl3b3Jk
PkhvbWVvZG9tYWluIFByb3RlaW5zL2Jpb3N5bnRoZXNpczwva2V5d29yZD48a2V5d29yZD5IdW1h
bnM8L2tleXdvcmQ+PGtleXdvcmQ+TmFub2cgSG9tZW9ib3ggUHJvdGVpbjwva2V5d29yZD48a2V5
d29yZD5OZW9wbGFzdGljIFN0ZW0gQ2VsbHMvbWV0YWJvbGlzbS8qcGF0aG9sb2d5PC9rZXl3b3Jk
PjxrZXl3b3JkPk9jdGFtZXIgVHJhbnNjcmlwdGlvbiBGYWN0b3ItMy9iaW9zeW50aGVzaXM8L2tl
eXdvcmQ+PGtleXdvcmQ+UGx1cmlwb3RlbnQgU3RlbSBDZWxscy8qcGF0aG9sb2d5PC9rZXl3b3Jk
PjxrZXl3b3JkPlNPWEIxIFRyYW5zY3JpcHRpb24gRmFjdG9ycy9iaW9zeW50aGVzaXM8L2tleXdv
cmQ+PGtleXdvcmQ+U3BoZXJvaWRzLCBDZWxsdWxhci9tZXRhYm9saXNtLypwYXRob2xvZ3k8L2tl
eXdvcmQ+PGtleXdvcmQ+U3RvbWFjaCBOZW9wbGFzbXMvbWV0YWJvbGlzbS8qcGF0aG9sb2d5PC9r
ZXl3b3JkPjwva2V5d29yZHM+PGRhdGVzPjx5ZWFyPjIwMTM8L3llYXI+PHB1Yi1kYXRlcz48ZGF0
ZT5GZWI8L2RhdGU+PC9wdWItZGF0ZXM+PC9kYXRlcz48aXNibj4xNzkxLTI0MjMgKEVsZWN0cm9u
aWMpJiN4RDsxMDE5LTY0MzkgKExpbmtpbmcpPC9pc2JuPjxhY2Nlc3Npb24tbnVtPjIzMjI5NDQ2
PC9hY2Nlc3Npb24tbnVtPjx1cmxzPjxyZWxhdGVkLXVybHM+PHVybD5odHRwczovL3d3dy5uY2Jp
Lm5sbS5uaWguZ292L3B1Ym1lZC8yMzIyOTQ0NjwvdXJsPjwvcmVsYXRlZC11cmxzPjwvdXJscz48
Y3VzdG9tMj5QTUMzNTgzNjIzPC9jdXN0b20yPjxlbGVjdHJvbmljLXJlc291cmNlLW51bT4xMC4z
ODkyL2lqby4yMDEyLjE3MjA8L2VsZWN0cm9uaWMtcmVzb3VyY2UtbnVtPjwvcmVjb3JkPjwvQ2l0
ZT48Q2l0ZT48QXV0aG9yPldhbmc8L0F1dGhvcj48WWVhcj4yMDExPC9ZZWFyPjxSZWNOdW0+MTcy
PC9SZWNOdW0+PHJlY29yZD48cmVjLW51bWJlcj4xNzI8L3JlYy1udW1iZXI+PGZvcmVpZ24ta2V5
cz48a2V5IGFwcD0iRU4iIGRiLWlkPSJ2cHNkejAwemtzMHJ6bmUwMjA2NXoyNXhkNXpldHJkcjIy
MHoiIHRpbWVzdGFtcD0iMCI+MTcyPC9rZXk+PC9mb3JlaWduLWtleXM+PHJlZi10eXBlIG5hbWU9
IkpvdXJuYWwgQXJ0aWNsZSI+MTc8L3JlZi10eXBlPjxjb250cmlidXRvcnM+PGF1dGhvcnM+PGF1
dGhvcj5XYW5nLCBULjwvYXV0aG9yPjxhdXRob3I+T25nLCBDLiBXLjwvYXV0aG9yPjxhdXRob3I+
U2hpLCBKLjwvYXV0aG9yPjxhdXRob3I+U3JpdmFzdGF2YSwgUy48L2F1dGhvcj48YXV0aG9yPllh
biwgQi48L2F1dGhvcj48YXV0aG9yPkNoZW5nLCBDLiBMLjwvYXV0aG9yPjxhdXRob3I+WW9uZywg
Vy4gUC48L2F1dGhvcj48YXV0aG9yPkNoYW4sIFMuIEwuPC9hdXRob3I+PGF1dGhvcj5ZZW9oLCBL
LiBHLjwvYXV0aG9yPjxhdXRob3I+SWFjb3BldHRhLCBCLjwvYXV0aG9yPjxhdXRob3I+U2FsdG8t
VGVsbGV6LCBNLjwvYXV0aG9yPjwvYXV0aG9ycz48L2NvbnRyaWJ1dG9ycz48YXV0aC1hZGRyZXNz
PkNhbmNlciBTY2llbmNlIEluc3RpdHV0ZSwgTmF0aW9uYWwgVW5pdmVyc2l0eSBIZWFsdGggU3lz
dGVtIGFuZCBZb25nIExvbyBMaW4gU2Nob29sIG9mIE1lZGljaW5lLCBOYXRpb25hbCBVbml2ZXJz
aXR5IG9mIFNpbmdhcG9yZSwgU2luZ2Fwb3JlLjwvYXV0aC1hZGRyZXNzPjx0aXRsZXM+PHRpdGxl
PlNlcXVlbnRpYWwgZXhwcmVzc2lvbiBvZiBwdXRhdGl2ZSBzdGVtIGNlbGwgbWFya2VycyBpbiBn
YXN0cmljIGNhcmNpbm9nZW5lc2lzPC90aXRsZT48c2Vjb25kYXJ5LXRpdGxlPkJyIEogQ2FuY2Vy
PC9zZWNvbmRhcnktdGl0bGU+PC90aXRsZXM+PHBhZ2VzPjY1OC02NTwvcGFnZXM+PHZvbHVtZT4x
MDU8L3ZvbHVtZT48bnVtYmVyPjU8L251bWJlcj48ZWRpdGlvbj4yMDExLzA4LzExPC9lZGl0aW9u
PjxrZXl3b3Jkcz48a2V5d29yZD5BQzEzMyBBbnRpZ2VuPC9rZXl3b3JkPjxrZXl3b3JkPkFkdWx0
PC9rZXl3b3JkPjxrZXl3b3JkPkFnZWQ8L2tleXdvcmQ+PGtleXdvcmQ+QWdlZCwgODAgYW5kIG92
ZXI8L2tleXdvcmQ+PGtleXdvcmQ+QW50aWdlbnMsIENEL2FuYWx5c2lzL21ldGFib2xpc208L2tl
eXdvcmQ+PGtleXdvcmQ+QW50aW5lb3BsYXN0aWMgQ29tYmluZWQgQ2hlbW90aGVyYXB5IFByb3Rv
Y29scy90aGVyYXBldXRpYyB1c2U8L2tleXdvcmQ+PGtleXdvcmQ+QmlvbWFya2VycywgUGhhcm1h
Y29sb2dpY2FsL2FuYWx5c2lzL21ldGFib2xpc208L2tleXdvcmQ+PGtleXdvcmQ+QmlvbWFya2Vy
cywgVHVtb3IvYW5hbHlzaXMvKm1ldGFib2xpc208L2tleXdvcmQ+PGtleXdvcmQ+Q2FyY2lub21h
LypkaWFnbm9zaXMvZHJ1ZyB0aGVyYXB5L21ldGFib2xpc20vcGF0aG9sb2d5PC9rZXl3b3JkPjxr
ZXl3b3JkPkNsaW5pY2FsIFRyaWFscywgUGhhc2UgSUkgYXMgVG9waWM8L2tleXdvcmQ+PGtleXdv
cmQ+RmVtYWxlPC9rZXl3b3JkPjxrZXl3b3JkPkdlbmUgRXhwcmVzc2lvbiBSZWd1bGF0aW9uLCBO
ZW9wbGFzdGljPC9rZXl3b3JkPjxrZXl3b3JkPkdseWNvcHJvdGVpbnMvYW5hbHlzaXMvbWV0YWJv
bGlzbTwva2V5d29yZD48a2V5d29yZD5IdW1hbnM8L2tleXdvcmQ+PGtleXdvcmQ+SHlhbHVyb25h
biBSZWNlcHRvcnMvYW5hbHlzaXMvbWV0YWJvbGlzbTwva2V5d29yZD48a2V5d29yZD5JbW11bm9o
aXN0b2NoZW1pc3RyeTwva2V5d29yZD48a2V5d29yZD5NYWxlPC9rZXl3b3JkPjxrZXl3b3JkPk1p
ZGRsZSBBZ2VkPC9rZXl3b3JkPjxrZXl3b3JkPk5lb3BsYXN0aWMgU3RlbSBDZWxscy8qbWV0YWJv
bGlzbS9wYXRob2xvZ3k8L2tleXdvcmQ+PGtleXdvcmQ+TmVydmUgVGlzc3VlIFByb3RlaW5zL2Fu
YWx5c2lzL21ldGFib2xpc208L2tleXdvcmQ+PGtleXdvcmQ+UGVwdGlkZXMvYW5hbHlzaXMvbWV0
YWJvbGlzbTwva2V5d29yZD48a2V5d29yZD5QcmVjYW5jZXJvdXMgQ29uZGl0aW9ucy8qZGlhZ25v
c2lzL21ldGFib2xpc208L2tleXdvcmQ+PGtleXdvcmQ+UHJlZGljdGl2ZSBWYWx1ZSBvZiBUZXN0
czwva2V5d29yZD48a2V5d29yZD5STkEtQmluZGluZyBQcm90ZWlucy9hbmFseXNpcy9tZXRhYm9s
aXNtPC9rZXl3b3JkPjxrZXl3b3JkPlN0b21hY2ggTmVvcGxhc21zLypkaWFnbm9zaXMvZHJ1ZyB0
aGVyYXB5L21ldGFib2xpc20vcGF0aG9sb2d5PC9rZXl3b3JkPjxrZXl3b3JkPlRpbWUgRmFjdG9y
czwva2V5d29yZD48L2tleXdvcmRzPjxkYXRlcz48eWVhcj4yMDExPC95ZWFyPjxwdWItZGF0ZXM+
PGRhdGU+QXVnIDIzPC9kYXRlPjwvcHViLWRhdGVzPjwvZGF0ZXM+PGlzYm4+MTUzMi0xODI3IChF
bGVjdHJvbmljKSYjeEQ7MDAwNy0wOTIwIChMaW5raW5nKTwvaXNibj48YWNjZXNzaW9uLW51bT4y
MTgyOTIwMTwvYWNjZXNzaW9uLW51bT48dXJscz48cmVsYXRlZC11cmxzPjx1cmw+aHR0cHM6Ly93
d3cubmNiaS5ubG0ubmloLmdvdi9wdWJtZWQvMjE4MjkyMDE8L3VybD48L3JlbGF0ZWQtdXJscz48
L3VybHM+PGN1c3RvbTI+UE1DMzE4ODkzMDwvY3VzdG9tMj48ZWxlY3Ryb25pYy1yZXNvdXJjZS1u
dW0+MTAuMTAzOC9iamMuMjAxMS4yODc8L2VsZWN0cm9uaWMtcmVzb3VyY2UtbnVtPjwvcmVjb3Jk
PjwvQ2l0ZT48L0VuZE5vdGU+
</w:fldData>
              </w:fldChar>
            </w:r>
            <w:r w:rsidRPr="00B06B14">
              <w:rPr>
                <w:rFonts w:ascii="Book Antiqua" w:hAnsi="Book Antiqua" w:cs="Book Antiqua"/>
              </w:rPr>
              <w:instrText xml:space="preserve"> ADDIN EN.CITE.DATA </w:instrText>
            </w:r>
            <w:r w:rsidRPr="00B06B14">
              <w:rPr>
                <w:rFonts w:ascii="Book Antiqua" w:hAnsi="Book Antiqua" w:cs="Book Antiqua"/>
              </w:rPr>
            </w:r>
            <w:r w:rsidRPr="00B06B14">
              <w:rPr>
                <w:rFonts w:ascii="Book Antiqua" w:hAnsi="Book Antiqua" w:cs="Book Antiqua"/>
              </w:rPr>
              <w:fldChar w:fldCharType="end"/>
            </w:r>
            <w:r w:rsidRPr="00B06B14">
              <w:rPr>
                <w:rFonts w:ascii="Book Antiqua" w:hAnsi="Book Antiqua" w:cs="Book Antiqua"/>
              </w:rPr>
            </w:r>
            <w:r w:rsidRPr="00B06B14">
              <w:rPr>
                <w:rFonts w:ascii="Book Antiqua" w:hAnsi="Book Antiqua" w:cs="Book Antiqua"/>
              </w:rPr>
              <w:fldChar w:fldCharType="separate"/>
            </w:r>
            <w:r w:rsidRPr="00B06B14">
              <w:rPr>
                <w:rFonts w:ascii="Book Antiqua" w:hAnsi="Book Antiqua" w:cs="Book Antiqua"/>
              </w:rPr>
              <w:t>[9,12]</w:t>
            </w:r>
            <w:r w:rsidRPr="00B06B14">
              <w:rPr>
                <w:rFonts w:ascii="Book Antiqua" w:hAnsi="Book Antiqua" w:cs="Book Antiqua"/>
              </w:rPr>
              <w:fldChar w:fldCharType="end"/>
            </w:r>
          </w:p>
        </w:tc>
      </w:tr>
      <w:tr w:rsidR="00231361" w14:paraId="306B71F7" w14:textId="77777777">
        <w:tc>
          <w:tcPr>
            <w:tcW w:w="1686" w:type="dxa"/>
          </w:tcPr>
          <w:p w14:paraId="3F15EAB6" w14:textId="77777777" w:rsidR="00231361" w:rsidRDefault="00C823EC">
            <w:pPr>
              <w:adjustRightInd w:val="0"/>
              <w:snapToGrid w:val="0"/>
              <w:spacing w:after="0" w:line="360" w:lineRule="auto"/>
              <w:jc w:val="both"/>
              <w:rPr>
                <w:rFonts w:ascii="Book Antiqua" w:hAnsi="Book Antiqua" w:cs="Book Antiqua"/>
              </w:rPr>
            </w:pPr>
            <w:r>
              <w:rPr>
                <w:rFonts w:ascii="Book Antiqua" w:hAnsi="Book Antiqua" w:cs="Book Antiqua"/>
              </w:rPr>
              <w:t>Pancreatic</w:t>
            </w:r>
          </w:p>
        </w:tc>
        <w:tc>
          <w:tcPr>
            <w:tcW w:w="5832" w:type="dxa"/>
          </w:tcPr>
          <w:p w14:paraId="46DA2DCB" w14:textId="77777777" w:rsidR="00231361" w:rsidRDefault="00C823EC">
            <w:pPr>
              <w:autoSpaceDE w:val="0"/>
              <w:autoSpaceDN w:val="0"/>
              <w:adjustRightInd w:val="0"/>
              <w:snapToGrid w:val="0"/>
              <w:spacing w:after="0" w:line="360" w:lineRule="auto"/>
              <w:jc w:val="both"/>
              <w:rPr>
                <w:rFonts w:ascii="Book Antiqua" w:hAnsi="Book Antiqua" w:cs="Book Antiqua"/>
              </w:rPr>
            </w:pPr>
            <w:r>
              <w:rPr>
                <w:rFonts w:ascii="Book Antiqua" w:hAnsi="Book Antiqua" w:cs="Book Antiqua"/>
              </w:rPr>
              <w:t>CD24+</w:t>
            </w:r>
            <w:r>
              <w:rPr>
                <w:rFonts w:ascii="Book Antiqua" w:eastAsia="宋体" w:hAnsi="Book Antiqua" w:cs="Book Antiqua" w:hint="eastAsia"/>
                <w:lang w:eastAsia="zh-CN"/>
              </w:rPr>
              <w:t xml:space="preserve">, </w:t>
            </w:r>
            <w:r>
              <w:rPr>
                <w:rFonts w:ascii="Book Antiqua" w:hAnsi="Book Antiqua" w:cs="Book Antiqua"/>
              </w:rPr>
              <w:t xml:space="preserve">CD44+, CD133+, </w:t>
            </w:r>
            <w:proofErr w:type="spellStart"/>
            <w:r>
              <w:rPr>
                <w:rFonts w:ascii="Book Antiqua" w:hAnsi="Book Antiqua" w:cs="Book Antiqua"/>
              </w:rPr>
              <w:t>EpCAM</w:t>
            </w:r>
            <w:proofErr w:type="spellEnd"/>
            <w:r>
              <w:rPr>
                <w:rFonts w:ascii="Book Antiqua" w:hAnsi="Book Antiqua" w:cs="Book Antiqua"/>
              </w:rPr>
              <w:t>+, ALDH+</w:t>
            </w:r>
          </w:p>
        </w:tc>
        <w:tc>
          <w:tcPr>
            <w:tcW w:w="1416" w:type="dxa"/>
          </w:tcPr>
          <w:p w14:paraId="3B1BB13E" w14:textId="77777777" w:rsidR="00231361" w:rsidRPr="00B06B14" w:rsidRDefault="00C823EC">
            <w:pPr>
              <w:adjustRightInd w:val="0"/>
              <w:snapToGrid w:val="0"/>
              <w:spacing w:after="0" w:line="360" w:lineRule="auto"/>
              <w:jc w:val="both"/>
              <w:rPr>
                <w:rFonts w:ascii="Book Antiqua" w:hAnsi="Book Antiqua" w:cs="Book Antiqua"/>
              </w:rPr>
            </w:pPr>
            <w:r w:rsidRPr="00B06B14">
              <w:rPr>
                <w:rFonts w:ascii="Book Antiqua" w:hAnsi="Book Antiqua" w:cs="Book Antiqua"/>
              </w:rPr>
              <w:fldChar w:fldCharType="begin">
                <w:fldData xml:space="preserve">PEVuZE5vdGU+PENpdGU+PEF1dGhvcj5MaTwvQXV0aG9yPjxZZWFyPjIwMDc8L1llYXI+PFJlY051
bT4yNDwvUmVjTnVtPjxEaXNwbGF5VGV4dD48c3R5bGUgZmFjZT0ic3VwZXJzY3JpcHQiPlsxMy0x
NV08L3N0eWxlPjwvRGlzcGxheVRleHQ+PHJlY29yZD48cmVjLW51bWJlcj4yNDwvcmVjLW51bWJl
cj48Zm9yZWlnbi1rZXlzPjxrZXkgYXBwPSJFTiIgZGItaWQ9InZwc2R6MDB6a3MwcnpuZTAyMDY1
ejI1eGQ1emV0cmRyMjIweiIgdGltZXN0YW1wPSIwIj4yNDwva2V5PjwvZm9yZWlnbi1rZXlzPjxy
ZWYtdHlwZSBuYW1lPSJKb3VybmFsIEFydGljbGUiPjE3PC9yZWYtdHlwZT48Y29udHJpYnV0b3Jz
PjxhdXRob3JzPjxhdXRob3I+TGksIEMuPC9hdXRob3I+PGF1dGhvcj5IZWlkdCwgRC4gRy48L2F1
dGhvcj48YXV0aG9yPkRhbGVyYmEsIFAuPC9hdXRob3I+PGF1dGhvcj5CdXJhbnQsIEMuIEYuPC9h
dXRob3I+PGF1dGhvcj5aaGFuZywgTC48L2F1dGhvcj48YXV0aG9yPkFkc2F5LCBWLjwvYXV0aG9y
PjxhdXRob3I+V2ljaGEsIE0uPC9hdXRob3I+PGF1dGhvcj5DbGFya2UsIE0uIEYuPC9hdXRob3I+
PGF1dGhvcj5TaW1lb25lLCBELiBNLjwvYXV0aG9yPjwvYXV0aG9ycz48L2NvbnRyaWJ1dG9ycz48
YXV0aC1hZGRyZXNzPkRlcGFydG1lbnQgb2YgU3VyZ2VyeSwgVW5pdmVyc2l0eSBvZiBNaWNoaWdh
biBNZWRpY2FsIENlbnRlciwgMTUwMCBFYXN0IE1lZGljYWwgQ2VudGVyIERyaXZlLCBBbm4gQXJi
b3IsIE1JIDQ4MTA5LCBVU0EuPC9hdXRoLWFkZHJlc3M+PHRpdGxlcz48dGl0bGU+SWRlbnRpZmlj
YXRpb24gb2YgcGFuY3JlYXRpYyBjYW5jZXIgc3RlbSBjZWxsczwvdGl0bGU+PHNlY29uZGFyeS10
aXRsZT5DYW5jZXIgUmVzPC9zZWNvbmRhcnktdGl0bGU+PC90aXRsZXM+PHBhZ2VzPjEwMzAtNzwv
cGFnZXM+PHZvbHVtZT42Nzwvdm9sdW1lPjxudW1iZXI+MzwvbnVtYmVyPjxlZGl0aW9uPjIwMDcv
MDIvMDc8L2VkaXRpb24+PGtleXdvcmRzPjxrZXl3b3JkPkFkZW5vY2FyY2lub21hL2ltbXVub2xv
Z3kvKnBhdGhvbG9neTwva2V5d29yZD48a2V5d29yZD5BbmltYWxzPC9rZXl3b3JkPjxrZXl3b3Jk
PkFudGlnZW5zLCBOZW9wbGFzbS9iaW9zeW50aGVzaXM8L2tleXdvcmQ+PGtleXdvcmQ+Q0QyNCBB
bnRpZ2VuL2Jpb3N5bnRoZXNpczwva2V5d29yZD48a2V5d29yZD5EaXNlYXNlIE1vZGVscywgQW5p
bWFsPC9rZXl3b3JkPjxrZXl3b3JkPkh1bWFuczwva2V5d29yZD48a2V5d29yZD5IeWFsdXJvbmFu
IFJlY2VwdG9ycy9iaW9zeW50aGVzaXM8L2tleXdvcmQ+PGtleXdvcmQ+TWFsZTwva2V5d29yZD48
a2V5d29yZD5NaWNlPC9rZXl3b3JkPjxrZXl3b3JkPk1pY2UsIEluYnJlZCBOT0Q8L2tleXdvcmQ+
PGtleXdvcmQ+TWljZSwgU0NJRDwva2V5d29yZD48a2V5d29yZD5OZW9wbGFzdGljIFN0ZW0gQ2Vs
bHMvaW1tdW5vbG9neS8qcGFyYXNpdG9sb2d5PC9rZXl3b3JkPjxrZXl3b3JkPlBhbmNyZWF0aWMg
TmVvcGxhc21zL2ltbXVub2xvZ3kvKnBhdGhvbG9neTwva2V5d29yZD48a2V5d29yZD5TaWduYWwg
VHJhbnNkdWN0aW9uPC9rZXl3b3JkPjxrZXl3b3JkPlRyYW5zcGxhbnRhdGlvbiwgSGV0ZXJvbG9n
b3VzPC9rZXl3b3JkPjxrZXl3b3JkPlVwLVJlZ3VsYXRpb248L2tleXdvcmQ+PC9rZXl3b3Jkcz48
ZGF0ZXM+PHllYXI+MjAwNzwveWVhcj48cHViLWRhdGVzPjxkYXRlPkZlYiAxPC9kYXRlPjwvcHVi
LWRhdGVzPjwvZGF0ZXM+PGlzYm4+MDAwOC01NDcyIChQcmludCkmI3hEOzAwMDgtNTQ3MiAoTGlu
a2luZyk8L2lzYm4+PGFjY2Vzc2lvbi1udW0+MTcyODMxMzU8L2FjY2Vzc2lvbi1udW0+PHVybHM+
PHJlbGF0ZWQtdXJscz48dXJsPmh0dHBzOi8vd3d3Lm5jYmkubmxtLm5paC5nb3YvcHVibWVkLzE3
MjgzMTM1PC91cmw+PC9yZWxhdGVkLXVybHM+PC91cmxzPjxlbGVjdHJvbmljLXJlc291cmNlLW51
bT4xMC4xMTU4LzAwMDgtNTQ3Mi5DQU4tMDYtMjAzMDwvZWxlY3Ryb25pYy1yZXNvdXJjZS1udW0+
PC9yZWNvcmQ+PC9DaXRlPjxDaXRlPjxBdXRob3I+TGk8L0F1dGhvcj48WWVhcj4yMDA3PC9ZZWFy
PjxSZWNOdW0+MTczPC9SZWNOdW0+PHJlY29yZD48cmVjLW51bWJlcj4xNzM8L3JlYy1udW1iZXI+
PGZvcmVpZ24ta2V5cz48a2V5IGFwcD0iRU4iIGRiLWlkPSJ2cHNkejAwemtzMHJ6bmUwMjA2NXoy
NXhkNXpldHJkcjIyMHoiIHRpbWVzdGFtcD0iMCI+MTczPC9rZXk+PC9mb3JlaWduLWtleXM+PHJl
Zi10eXBlIG5hbWU9IkpvdXJuYWwgQXJ0aWNsZSI+MTc8L3JlZi10eXBlPjxjb250cmlidXRvcnM+
PGF1dGhvcnM+PGF1dGhvcj5MaSwgQy48L2F1dGhvcj48YXV0aG9yPkhlaWR0LCBELiBHLjwvYXV0
aG9yPjxhdXRob3I+RGFsZXJiYSwgUC48L2F1dGhvcj48YXV0aG9yPkJ1cmFudCwgQy4gRi48L2F1
dGhvcj48YXV0aG9yPlpoYW5nLCBMLjwvYXV0aG9yPjxhdXRob3I+QWRzYXksIFYuPC9hdXRob3I+
PGF1dGhvcj5XaWNoYSwgTS48L2F1dGhvcj48YXV0aG9yPkNsYXJrZSwgTS4gRi48L2F1dGhvcj48
YXV0aG9yPlNpbWVvbmUsIEQuIE0uPC9hdXRob3I+PC9hdXRob3JzPjwvY29udHJpYnV0b3JzPjxh
dXRoLWFkZHJlc3M+RGVwYXJ0bWVudCBvZiBTdXJnZXJ5LCBVbml2ZXJzaXR5IG9mIE1pY2hpZ2Fu
IE1lZGljYWwgQ2VudGVyLCAxNTAwIEVhc3QgTWVkaWNhbCBDZW50ZXIgRHJpdmUsIEFubiBBcmJv
ciwgTUkgNDgxMDksIFVTQS48L2F1dGgtYWRkcmVzcz48dGl0bGVzPjx0aXRsZT5JZGVudGlmaWNh
dGlvbiBvZiBwYW5jcmVhdGljIGNhbmNlciBzdGVtIGNlbGxzPC90aXRsZT48c2Vjb25kYXJ5LXRp
dGxlPkNhbmNlciBSZXM8L3NlY29uZGFyeS10aXRsZT48L3RpdGxlcz48cGFnZXM+MTAzMC03PC9w
YWdlcz48dm9sdW1lPjY3PC92b2x1bWU+PG51bWJlcj4zPC9udW1iZXI+PGVkaXRpb24+MjAwNy8w
Mi8wNzwvZWRpdGlvbj48a2V5d29yZHM+PGtleXdvcmQ+QWRlbm9jYXJjaW5vbWEvaW1tdW5vbG9n
eS8qcGF0aG9sb2d5PC9rZXl3b3JkPjxrZXl3b3JkPkFuaW1hbHM8L2tleXdvcmQ+PGtleXdvcmQ+
QW50aWdlbnMsIE5lb3BsYXNtL2Jpb3N5bnRoZXNpczwva2V5d29yZD48a2V5d29yZD5DRDI0IEFu
dGlnZW4vYmlvc3ludGhlc2lzPC9rZXl3b3JkPjxrZXl3b3JkPkRpc2Vhc2UgTW9kZWxzLCBBbmlt
YWw8L2tleXdvcmQ+PGtleXdvcmQ+SHVtYW5zPC9rZXl3b3JkPjxrZXl3b3JkPkh5YWx1cm9uYW4g
UmVjZXB0b3JzL2Jpb3N5bnRoZXNpczwva2V5d29yZD48a2V5d29yZD5NYWxlPC9rZXl3b3JkPjxr
ZXl3b3JkPk1pY2U8L2tleXdvcmQ+PGtleXdvcmQ+TWljZSwgSW5icmVkIE5PRDwva2V5d29yZD48
a2V5d29yZD5NaWNlLCBTQ0lEPC9rZXl3b3JkPjxrZXl3b3JkPk5lb3BsYXN0aWMgU3RlbSBDZWxs
cy9pbW11bm9sb2d5LypwYXJhc2l0b2xvZ3k8L2tleXdvcmQ+PGtleXdvcmQ+UGFuY3JlYXRpYyBO
ZW9wbGFzbXMvaW1tdW5vbG9neS8qcGF0aG9sb2d5PC9rZXl3b3JkPjxrZXl3b3JkPlNpZ25hbCBU
cmFuc2R1Y3Rpb248L2tleXdvcmQ+PGtleXdvcmQ+VHJhbnNwbGFudGF0aW9uLCBIZXRlcm9sb2dv
dXM8L2tleXdvcmQ+PGtleXdvcmQ+VXAtUmVndWxhdGlvbjwva2V5d29yZD48L2tleXdvcmRzPjxk
YXRlcz48eWVhcj4yMDA3PC95ZWFyPjxwdWItZGF0ZXM+PGRhdGU+RmViIDE8L2RhdGU+PC9wdWIt
ZGF0ZXM+PC9kYXRlcz48aXNibj4wMDA4LTU0NzIgKFByaW50KSYjeEQ7MDAwOC01NDcyIChMaW5r
aW5nKTwvaXNibj48YWNjZXNzaW9uLW51bT4xNzI4MzEzNTwvYWNjZXNzaW9uLW51bT48dXJscz48
cmVsYXRlZC11cmxzPjx1cmw+aHR0cHM6Ly93d3cubmNiaS5ubG0ubmloLmdvdi9wdWJtZWQvMTcy
ODMxMzU8L3VybD48L3JlbGF0ZWQtdXJscz48L3VybHM+PGVsZWN0cm9uaWMtcmVzb3VyY2UtbnVt
PjEwLjExNTgvMDAwOC01NDcyLkNBTi0wNi0yMDMwPC9lbGVjdHJvbmljLXJlc291cmNlLW51bT48
L3JlY29yZD48L0NpdGU+PENpdGU+PEF1dGhvcj5MaTwvQXV0aG9yPjxZZWFyPjIwMDc8L1llYXI+
PFJlY051bT4xNzM8L1JlY051bT48cmVjb3JkPjxyZWMtbnVtYmVyPjE3MzwvcmVjLW51bWJlcj48
Zm9yZWlnbi1rZXlzPjxrZXkgYXBwPSJFTiIgZGItaWQ9InZwc2R6MDB6a3MwcnpuZTAyMDY1ejI1
eGQ1emV0cmRyMjIweiIgdGltZXN0YW1wPSIwIj4xNzM8L2tleT48L2ZvcmVpZ24ta2V5cz48cmVm
LXR5cGUgbmFtZT0iSm91cm5hbCBBcnRpY2xlIj4xNzwvcmVmLXR5cGU+PGNvbnRyaWJ1dG9ycz48
YXV0aG9ycz48YXV0aG9yPkxpLCBDLjwvYXV0aG9yPjxhdXRob3I+SGVpZHQsIEQuIEcuPC9hdXRo
b3I+PGF1dGhvcj5EYWxlcmJhLCBQLjwvYXV0aG9yPjxhdXRob3I+QnVyYW50LCBDLiBGLjwvYXV0
aG9yPjxhdXRob3I+WmhhbmcsIEwuPC9hdXRob3I+PGF1dGhvcj5BZHNheSwgVi48L2F1dGhvcj48
YXV0aG9yPldpY2hhLCBNLjwvYXV0aG9yPjxhdXRob3I+Q2xhcmtlLCBNLiBGLjwvYXV0aG9yPjxh
dXRob3I+U2ltZW9uZSwgRC4gTS48L2F1dGhvcj48L2F1dGhvcnM+PC9jb250cmlidXRvcnM+PGF1
dGgtYWRkcmVzcz5EZXBhcnRtZW50IG9mIFN1cmdlcnksIFVuaXZlcnNpdHkgb2YgTWljaGlnYW4g
TWVkaWNhbCBDZW50ZXIsIDE1MDAgRWFzdCBNZWRpY2FsIENlbnRlciBEcml2ZSwgQW5uIEFyYm9y
LCBNSSA0ODEwOSwgVVNBLjwvYXV0aC1hZGRyZXNzPjx0aXRsZXM+PHRpdGxlPklkZW50aWZpY2F0
aW9uIG9mIHBhbmNyZWF0aWMgY2FuY2VyIHN0ZW0gY2VsbHM8L3RpdGxlPjxzZWNvbmRhcnktdGl0
bGU+Q2FuY2VyIFJlczwvc2Vjb25kYXJ5LXRpdGxlPjwvdGl0bGVzPjxwYWdlcz4xMDMwLTc8L3Bh
Z2VzPjx2b2x1bWU+Njc8L3ZvbHVtZT48bnVtYmVyPjM8L251bWJlcj48ZWRpdGlvbj4yMDA3LzAy
LzA3PC9lZGl0aW9uPjxrZXl3b3Jkcz48a2V5d29yZD5BZGVub2NhcmNpbm9tYS9pbW11bm9sb2d5
LypwYXRob2xvZ3k8L2tleXdvcmQ+PGtleXdvcmQ+QW5pbWFsczwva2V5d29yZD48a2V5d29yZD5B
bnRpZ2VucywgTmVvcGxhc20vYmlvc3ludGhlc2lzPC9rZXl3b3JkPjxrZXl3b3JkPkNEMjQgQW50
aWdlbi9iaW9zeW50aGVzaXM8L2tleXdvcmQ+PGtleXdvcmQ+RGlzZWFzZSBNb2RlbHMsIEFuaW1h
bDwva2V5d29yZD48a2V5d29yZD5IdW1hbnM8L2tleXdvcmQ+PGtleXdvcmQ+SHlhbHVyb25hbiBS
ZWNlcHRvcnMvYmlvc3ludGhlc2lzPC9rZXl3b3JkPjxrZXl3b3JkPk1hbGU8L2tleXdvcmQ+PGtl
eXdvcmQ+TWljZTwva2V5d29yZD48a2V5d29yZD5NaWNlLCBJbmJyZWQgTk9EPC9rZXl3b3JkPjxr
ZXl3b3JkPk1pY2UsIFNDSUQ8L2tleXdvcmQ+PGtleXdvcmQ+TmVvcGxhc3RpYyBTdGVtIENlbGxz
L2ltbXVub2xvZ3kvKnBhcmFzaXRvbG9neTwva2V5d29yZD48a2V5d29yZD5QYW5jcmVhdGljIE5l
b3BsYXNtcy9pbW11bm9sb2d5LypwYXRob2xvZ3k8L2tleXdvcmQ+PGtleXdvcmQ+U2lnbmFsIFRy
YW5zZHVjdGlvbjwva2V5d29yZD48a2V5d29yZD5UcmFuc3BsYW50YXRpb24sIEhldGVyb2xvZ291
czwva2V5d29yZD48a2V5d29yZD5VcC1SZWd1bGF0aW9uPC9rZXl3b3JkPjwva2V5d29yZHM+PGRh
dGVzPjx5ZWFyPjIwMDc8L3llYXI+PHB1Yi1kYXRlcz48ZGF0ZT5GZWIgMTwvZGF0ZT48L3B1Yi1k
YXRlcz48L2RhdGVzPjxpc2JuPjAwMDgtNTQ3MiAoUHJpbnQpJiN4RDswMDA4LTU0NzIgKExpbmtp
bmcpPC9pc2JuPjxhY2Nlc3Npb24tbnVtPjE3MjgzMTM1PC9hY2Nlc3Npb24tbnVtPjx1cmxzPjxy
ZWxhdGVkLXVybHM+PHVybD5odHRwczovL3d3dy5uY2JpLm5sbS5uaWguZ292L3B1Ym1lZC8xNzI4
MzEzNTwvdXJsPjwvcmVsYXRlZC11cmxzPjwvdXJscz48ZWxlY3Ryb25pYy1yZXNvdXJjZS1udW0+
MTAuMTE1OC8wMDA4LTU0NzIuQ0FOLTA2LTIwMzA8L2VsZWN0cm9uaWMtcmVzb3VyY2UtbnVtPjwv
cmVjb3JkPjwvQ2l0ZT48Q2l0ZT48QXV0aG9yPkhlcm1hbm48L0F1dGhvcj48WWVhcj4yMDA3PC9Z
ZWFyPjxSZWNOdW0+MTc0PC9SZWNOdW0+PHJlY29yZD48cmVjLW51bWJlcj4xNzQ8L3JlYy1udW1i
ZXI+PGZvcmVpZ24ta2V5cz48a2V5IGFwcD0iRU4iIGRiLWlkPSJ2cHNkejAwemtzMHJ6bmUwMjA2
NXoyNXhkNXpldHJkcjIyMHoiIHRpbWVzdGFtcD0iMCI+MTc0PC9rZXk+PC9mb3JlaWduLWtleXM+
PHJlZi10eXBlIG5hbWU9IkpvdXJuYWwgQXJ0aWNsZSI+MTc8L3JlZi10eXBlPjxjb250cmlidXRv
cnM+PGF1dGhvcnM+PGF1dGhvcj5IZXJtYW5uLCBQLiBDLjwvYXV0aG9yPjxhdXRob3I+SHViZXIs
IFMuIEwuPC9hdXRob3I+PGF1dGhvcj5IZXJybGVyLCBULjwvYXV0aG9yPjxhdXRob3I+QWljaGVy
LCBBLjwvYXV0aG9yPjxhdXRob3I+RWxsd2FydCwgSi4gVy48L2F1dGhvcj48YXV0aG9yPkd1YmEs
IE0uPC9hdXRob3I+PGF1dGhvcj5CcnVucywgQy4gSi48L2F1dGhvcj48YXV0aG9yPkhlZXNjaGVu
LCBDLjwvYXV0aG9yPjwvYXV0aG9ycz48L2NvbnRyaWJ1dG9ycz48YXV0aC1hZGRyZXNzPkRlcGFy
dG1lbnQgb2YgU3VyZ2VyeSwgTHVkd2lnLU1heGltaWxpYW5zLVVuaXZlcnNpdHksIDgxMzc3IE11
bmljaCwgR2VybWFueS48L2F1dGgtYWRkcmVzcz48dGl0bGVzPjx0aXRsZT5EaXN0aW5jdCBwb3B1
bGF0aW9ucyBvZiBjYW5jZXIgc3RlbSBjZWxscyBkZXRlcm1pbmUgdHVtb3IgZ3Jvd3RoIGFuZCBt
ZXRhc3RhdGljIGFjdGl2aXR5IGluIGh1bWFuIHBhbmNyZWF0aWMgY2FuY2VyPC90aXRsZT48c2Vj
b25kYXJ5LXRpdGxlPkNlbGwgU3RlbSBDZWxsPC9zZWNvbmRhcnktdGl0bGU+PC90aXRsZXM+PHBh
Z2VzPjMxMy0yMzwvcGFnZXM+PHZvbHVtZT4xPC92b2x1bWU+PG51bWJlcj4zPC9udW1iZXI+PGVk
aXRpb24+MjAwOC8wMy8yOTwvZWRpdGlvbj48a2V5d29yZHM+PGtleXdvcmQ+QUMxMzMgQW50aWdl
bjwva2V5d29yZD48a2V5d29yZD5BbmltYWxzPC9rZXl3b3JkPjxrZXl3b3JkPkFudGlnZW5zLCBD
RC9tZXRhYm9saXNtPC9rZXl3b3JkPjxrZXl3b3JkPkNlbGwgTGluZSwgVHVtb3I8L2tleXdvcmQ+
PGtleXdvcmQ+Q2VsbCBNb3ZlbWVudDwva2V5d29yZD48a2V5d29yZD5DZWxsIFByb2xpZmVyYXRp
b248L2tleXdvcmQ+PGtleXdvcmQ+RHJ1ZyBSZXNpc3RhbmNlLCBOZW9wbGFzbTwva2V5d29yZD48
a2V5d29yZD5HbHljb3Byb3RlaW5zL21ldGFib2xpc208L2tleXdvcmQ+PGtleXdvcmQ+SHVtYW5z
PC9rZXl3b3JkPjxrZXl3b3JkPk1pY2U8L2tleXdvcmQ+PGtleXdvcmQ+TmVvcGxhc20gTWV0YXN0
YXNpczwva2V5d29yZD48a2V5d29yZD5OZW9wbGFzdGljIFN0ZW0gQ2VsbHMvKnBhdGhvbG9neTwv
a2V5d29yZD48a2V5d29yZD5QYW5jcmVhdGljIE5lb3BsYXNtcy9kcnVnIHRoZXJhcHkvKnBhdGhv
bG9neTwva2V5d29yZD48a2V5d29yZD5QZXB0aWRlcy9tZXRhYm9saXNtPC9rZXl3b3JkPjxrZXl3
b3JkPlJlY2VwdG9ycywgQ1hDUjQvbWV0YWJvbGlzbTwva2V5d29yZD48L2tleXdvcmRzPjxkYXRl
cz48eWVhcj4yMDA3PC95ZWFyPjxwdWItZGF0ZXM+PGRhdGU+U2VwIDEzPC9kYXRlPjwvcHViLWRh
dGVzPjwvZGF0ZXM+PGlzYm4+MTg3NS05Nzc3IChFbGVjdHJvbmljKSYjeEQ7MTg3NS05Nzc3IChM
aW5raW5nKTwvaXNibj48YWNjZXNzaW9uLW51bT4xODM3MTM2NTwvYWNjZXNzaW9uLW51bT48dXJs
cz48cmVsYXRlZC11cmxzPjx1cmw+aHR0cHM6Ly93d3cubmNiaS5ubG0ubmloLmdvdi9wdWJtZWQv
MTgzNzEzNjU8L3VybD48L3JlbGF0ZWQtdXJscz48L3VybHM+PGVsZWN0cm9uaWMtcmVzb3VyY2Ut
bnVtPjEwLjEwMTYvai5zdGVtLjIwMDcuMDYuMDAyPC9lbGVjdHJvbmljLXJlc291cmNlLW51bT48
L3JlY29yZD48L0NpdGU+PENpdGU+PEF1dGhvcj5LaW08L0F1dGhvcj48WWVhcj4yMDExPC9ZZWFy
PjxSZWNOdW0+MTc1PC9SZWNOdW0+PHJlY29yZD48cmVjLW51bWJlcj4xNzU8L3JlYy1udW1iZXI+
PGZvcmVpZ24ta2V5cz48a2V5IGFwcD0iRU4iIGRiLWlkPSJ2cHNkejAwemtzMHJ6bmUwMjA2NXoy
NXhkNXpldHJkcjIyMHoiIHRpbWVzdGFtcD0iMCI+MTc1PC9rZXk+PC9mb3JlaWduLWtleXM+PHJl
Zi10eXBlIG5hbWU9IkpvdXJuYWwgQXJ0aWNsZSI+MTc8L3JlZi10eXBlPjxjb250cmlidXRvcnM+
PGF1dGhvcnM+PGF1dGhvcj5LaW0sIE0uIFAuPC9hdXRob3I+PGF1dGhvcj5GbGVtaW5nLCBKLiBC
LjwvYXV0aG9yPjxhdXRob3I+V2FuZywgSC48L2F1dGhvcj48YXV0aG9yPkFiYnJ1enplc2UsIEou
IEwuPC9hdXRob3I+PGF1dGhvcj5DaG9pLCBXLjwvYXV0aG9yPjxhdXRob3I+S29wZXR6LCBTLjwv
YXV0aG9yPjxhdXRob3I+TWNDb25rZXksIEQuIEouPC9hdXRob3I+PGF1dGhvcj5FdmFucywgRC4g
Qi48L2F1dGhvcj48YXV0aG9yPkdhbGxpY2ssIEcuIEUuPC9hdXRob3I+PC9hdXRob3JzPjwvY29u
dHJpYnV0b3JzPjxhdXRoLWFkZHJlc3M+RGVwYXJ0bWVudCBvZiBTdXJnaWNhbCBPbmNvbG9neSwg
VGhlIFVuaXZlcnNpdHkgb2YgVGV4YXMgTUQgQW5kZXJzb24gQ2FuY2VyIENlbnRlciwgSG91c3Rv
biwgVGV4YXMsIFVuaXRlZCBTdGF0ZXMgb2YgQW1lcmljYS48L2F1dGgtYWRkcmVzcz48dGl0bGVz
Pjx0aXRsZT5BTERIIGFjdGl2aXR5IHNlbGVjdGl2ZWx5IGRlZmluZXMgYW4gZW5oYW5jZWQgdHVt
b3ItaW5pdGlhdGluZyBjZWxsIHBvcHVsYXRpb24gcmVsYXRpdmUgdG8gQ0QxMzMgZXhwcmVzc2lv
biBpbiBodW1hbiBwYW5jcmVhdGljIGFkZW5vY2FyY2lub21hPC90aXRsZT48c2Vjb25kYXJ5LXRp
dGxlPlBMb1MgT25lPC9zZWNvbmRhcnktdGl0bGU+PC90aXRsZXM+PHBhZ2VzPmUyMDYzNjwvcGFn
ZXM+PHZvbHVtZT42PC92b2x1bWU+PG51bWJlcj42PC9udW1iZXI+PGVkaXRpb24+MjAxMS8wNi8y
MzwvZWRpdGlvbj48a2V5d29yZHM+PGtleXdvcmQ+QUMxMzMgQW50aWdlbjwva2V5d29yZD48a2V5
d29yZD5BZGVub2NhcmNpbm9tYS8qZW56eW1vbG9neS9wYXRob2xvZ3k8L2tleXdvcmQ+PGtleXdv
cmQ+QW5pbWFsczwva2V5d29yZD48a2V5d29yZD5BbnRpZ2VucywgQ0QvKm1ldGFib2xpc208L2tl
eXdvcmQ+PGtleXdvcmQ+Q0QyNCBBbnRpZ2VuL21ldGFib2xpc208L2tleXdvcmQ+PGtleXdvcmQ+
Q2VsbCBTZXBhcmF0aW9uPC9rZXl3b3JkPjxrZXl3b3JkPkZsb3cgQ3l0b21ldHJ5PC9rZXl3b3Jk
PjxrZXl3b3JkPkdseWNvcHJvdGVpbnMvKm1ldGFib2xpc208L2tleXdvcmQ+PGtleXdvcmQ+SHVt
YW5zPC9rZXl3b3JkPjxrZXl3b3JkPkh5YWx1cm9uYW4gUmVjZXB0b3JzL21ldGFib2xpc208L2tl
eXdvcmQ+PGtleXdvcmQ+SXNvZW56eW1lcy8qbWV0YWJvbGlzbTwva2V5d29yZD48a2V5d29yZD5N
aWNlPC9rZXl3b3JkPjxrZXl3b3JkPk1pY2UsIFNDSUQ8L2tleXdvcmQ+PGtleXdvcmQ+TmVvcGxh
c3RpYyBTdGVtIENlbGxzLyplbnp5bW9sb2d5LypwYXRob2xvZ3k8L2tleXdvcmQ+PGtleXdvcmQ+
UGFuY3JlYXRpYyBOZW9wbGFzbXMvKmVuenltb2xvZ3kvKnBhdGhvbG9neTwva2V5d29yZD48a2V5
d29yZD5QZXB0aWRlcy8qbWV0YWJvbGlzbTwva2V5d29yZD48a2V5d29yZD5SZXRpbmFsIERlaHlk
cm9nZW5hc2UvKm1ldGFib2xpc208L2tleXdvcmQ+PGtleXdvcmQ+WGVub2dyYWZ0IE1vZGVsIEFu
dGl0dW1vciBBc3NheXM8L2tleXdvcmQ+PC9rZXl3b3Jkcz48ZGF0ZXM+PHllYXI+MjAxMTwveWVh
cj48L2RhdGVzPjxpc2JuPjE5MzItNjIwMyAoRWxlY3Ryb25pYykmI3hEOzE5MzItNjIwMyAoTGlu
a2luZyk8L2lzYm4+PGFjY2Vzc2lvbi1udW0+MjE2OTUxODg8L2FjY2Vzc2lvbi1udW0+PHVybHM+
PHJlbGF0ZWQtdXJscz48dXJsPmh0dHBzOi8vd3d3Lm5jYmkubmxtLm5paC5nb3YvcHVibWVkLzIx
Njk1MTg4PC91cmw+PC9yZWxhdGVkLXVybHM+PC91cmxzPjxjdXN0b20yPlBNQzMxMTM4MDQ8L2N1
c3RvbTI+PGVsZWN0cm9uaWMtcmVzb3VyY2UtbnVtPjEwLjEzNzEvam91cm5hbC5wb25lLjAwMjA2
MzY8L2VsZWN0cm9uaWMtcmVzb3VyY2UtbnVtPjwvcmVjb3JkPjwvQ2l0ZT48L0VuZE5vdGU+AGAA
</w:fldData>
              </w:fldChar>
            </w:r>
            <w:r w:rsidRPr="00B06B14">
              <w:rPr>
                <w:rFonts w:ascii="Book Antiqua" w:hAnsi="Book Antiqua" w:cs="Book Antiqua"/>
              </w:rPr>
              <w:instrText xml:space="preserve"> ADDIN EN.CITE </w:instrText>
            </w:r>
            <w:r w:rsidRPr="00B06B14">
              <w:rPr>
                <w:rFonts w:ascii="Book Antiqua" w:hAnsi="Book Antiqua" w:cs="Book Antiqua"/>
              </w:rPr>
              <w:fldChar w:fldCharType="begin">
                <w:fldData xml:space="preserve">PEVuZE5vdGU+PENpdGU+PEF1dGhvcj5MaTwvQXV0aG9yPjxZZWFyPjIwMDc8L1llYXI+PFJlY051
bT4yNDwvUmVjTnVtPjxEaXNwbGF5VGV4dD48c3R5bGUgZmFjZT0ic3VwZXJzY3JpcHQiPlsxMy0x
NV08L3N0eWxlPjwvRGlzcGxheVRleHQ+PHJlY29yZD48cmVjLW51bWJlcj4yNDwvcmVjLW51bWJl
cj48Zm9yZWlnbi1rZXlzPjxrZXkgYXBwPSJFTiIgZGItaWQ9InZwc2R6MDB6a3MwcnpuZTAyMDY1
ejI1eGQ1emV0cmRyMjIweiIgdGltZXN0YW1wPSIwIj4yNDwva2V5PjwvZm9yZWlnbi1rZXlzPjxy
ZWYtdHlwZSBuYW1lPSJKb3VybmFsIEFydGljbGUiPjE3PC9yZWYtdHlwZT48Y29udHJpYnV0b3Jz
PjxhdXRob3JzPjxhdXRob3I+TGksIEMuPC9hdXRob3I+PGF1dGhvcj5IZWlkdCwgRC4gRy48L2F1
dGhvcj48YXV0aG9yPkRhbGVyYmEsIFAuPC9hdXRob3I+PGF1dGhvcj5CdXJhbnQsIEMuIEYuPC9h
dXRob3I+PGF1dGhvcj5aaGFuZywgTC48L2F1dGhvcj48YXV0aG9yPkFkc2F5LCBWLjwvYXV0aG9y
PjxhdXRob3I+V2ljaGEsIE0uPC9hdXRob3I+PGF1dGhvcj5DbGFya2UsIE0uIEYuPC9hdXRob3I+
PGF1dGhvcj5TaW1lb25lLCBELiBNLjwvYXV0aG9yPjwvYXV0aG9ycz48L2NvbnRyaWJ1dG9ycz48
YXV0aC1hZGRyZXNzPkRlcGFydG1lbnQgb2YgU3VyZ2VyeSwgVW5pdmVyc2l0eSBvZiBNaWNoaWdh
biBNZWRpY2FsIENlbnRlciwgMTUwMCBFYXN0IE1lZGljYWwgQ2VudGVyIERyaXZlLCBBbm4gQXJi
b3IsIE1JIDQ4MTA5LCBVU0EuPC9hdXRoLWFkZHJlc3M+PHRpdGxlcz48dGl0bGU+SWRlbnRpZmlj
YXRpb24gb2YgcGFuY3JlYXRpYyBjYW5jZXIgc3RlbSBjZWxsczwvdGl0bGU+PHNlY29uZGFyeS10
aXRsZT5DYW5jZXIgUmVzPC9zZWNvbmRhcnktdGl0bGU+PC90aXRsZXM+PHBhZ2VzPjEwMzAtNzwv
cGFnZXM+PHZvbHVtZT42Nzwvdm9sdW1lPjxudW1iZXI+MzwvbnVtYmVyPjxlZGl0aW9uPjIwMDcv
MDIvMDc8L2VkaXRpb24+PGtleXdvcmRzPjxrZXl3b3JkPkFkZW5vY2FyY2lub21hL2ltbXVub2xv
Z3kvKnBhdGhvbG9neTwva2V5d29yZD48a2V5d29yZD5BbmltYWxzPC9rZXl3b3JkPjxrZXl3b3Jk
PkFudGlnZW5zLCBOZW9wbGFzbS9iaW9zeW50aGVzaXM8L2tleXdvcmQ+PGtleXdvcmQ+Q0QyNCBB
bnRpZ2VuL2Jpb3N5bnRoZXNpczwva2V5d29yZD48a2V5d29yZD5EaXNlYXNlIE1vZGVscywgQW5p
bWFsPC9rZXl3b3JkPjxrZXl3b3JkPkh1bWFuczwva2V5d29yZD48a2V5d29yZD5IeWFsdXJvbmFu
IFJlY2VwdG9ycy9iaW9zeW50aGVzaXM8L2tleXdvcmQ+PGtleXdvcmQ+TWFsZTwva2V5d29yZD48
a2V5d29yZD5NaWNlPC9rZXl3b3JkPjxrZXl3b3JkPk1pY2UsIEluYnJlZCBOT0Q8L2tleXdvcmQ+
PGtleXdvcmQ+TWljZSwgU0NJRDwva2V5d29yZD48a2V5d29yZD5OZW9wbGFzdGljIFN0ZW0gQ2Vs
bHMvaW1tdW5vbG9neS8qcGFyYXNpdG9sb2d5PC9rZXl3b3JkPjxrZXl3b3JkPlBhbmNyZWF0aWMg
TmVvcGxhc21zL2ltbXVub2xvZ3kvKnBhdGhvbG9neTwva2V5d29yZD48a2V5d29yZD5TaWduYWwg
VHJhbnNkdWN0aW9uPC9rZXl3b3JkPjxrZXl3b3JkPlRyYW5zcGxhbnRhdGlvbiwgSGV0ZXJvbG9n
b3VzPC9rZXl3b3JkPjxrZXl3b3JkPlVwLVJlZ3VsYXRpb248L2tleXdvcmQ+PC9rZXl3b3Jkcz48
ZGF0ZXM+PHllYXI+MjAwNzwveWVhcj48cHViLWRhdGVzPjxkYXRlPkZlYiAxPC9kYXRlPjwvcHVi
LWRhdGVzPjwvZGF0ZXM+PGlzYm4+MDAwOC01NDcyIChQcmludCkmI3hEOzAwMDgtNTQ3MiAoTGlu
a2luZyk8L2lzYm4+PGFjY2Vzc2lvbi1udW0+MTcyODMxMzU8L2FjY2Vzc2lvbi1udW0+PHVybHM+
PHJlbGF0ZWQtdXJscz48dXJsPmh0dHBzOi8vd3d3Lm5jYmkubmxtLm5paC5nb3YvcHVibWVkLzE3
MjgzMTM1PC91cmw+PC9yZWxhdGVkLXVybHM+PC91cmxzPjxlbGVjdHJvbmljLXJlc291cmNlLW51
bT4xMC4xMTU4LzAwMDgtNTQ3Mi5DQU4tMDYtMjAzMDwvZWxlY3Ryb25pYy1yZXNvdXJjZS1udW0+
PC9yZWNvcmQ+PC9DaXRlPjxDaXRlPjxBdXRob3I+TGk8L0F1dGhvcj48WWVhcj4yMDA3PC9ZZWFy
PjxSZWNOdW0+MTczPC9SZWNOdW0+PHJlY29yZD48cmVjLW51bWJlcj4xNzM8L3JlYy1udW1iZXI+
PGZvcmVpZ24ta2V5cz48a2V5IGFwcD0iRU4iIGRiLWlkPSJ2cHNkejAwemtzMHJ6bmUwMjA2NXoy
NXhkNXpldHJkcjIyMHoiIHRpbWVzdGFtcD0iMCI+MTczPC9rZXk+PC9mb3JlaWduLWtleXM+PHJl
Zi10eXBlIG5hbWU9IkpvdXJuYWwgQXJ0aWNsZSI+MTc8L3JlZi10eXBlPjxjb250cmlidXRvcnM+
PGF1dGhvcnM+PGF1dGhvcj5MaSwgQy48L2F1dGhvcj48YXV0aG9yPkhlaWR0LCBELiBHLjwvYXV0
aG9yPjxhdXRob3I+RGFsZXJiYSwgUC48L2F1dGhvcj48YXV0aG9yPkJ1cmFudCwgQy4gRi48L2F1
dGhvcj48YXV0aG9yPlpoYW5nLCBMLjwvYXV0aG9yPjxhdXRob3I+QWRzYXksIFYuPC9hdXRob3I+
PGF1dGhvcj5XaWNoYSwgTS48L2F1dGhvcj48YXV0aG9yPkNsYXJrZSwgTS4gRi48L2F1dGhvcj48
YXV0aG9yPlNpbWVvbmUsIEQuIE0uPC9hdXRob3I+PC9hdXRob3JzPjwvY29udHJpYnV0b3JzPjxh
dXRoLWFkZHJlc3M+RGVwYXJ0bWVudCBvZiBTdXJnZXJ5LCBVbml2ZXJzaXR5IG9mIE1pY2hpZ2Fu
IE1lZGljYWwgQ2VudGVyLCAxNTAwIEVhc3QgTWVkaWNhbCBDZW50ZXIgRHJpdmUsIEFubiBBcmJv
ciwgTUkgNDgxMDksIFVTQS48L2F1dGgtYWRkcmVzcz48dGl0bGVzPjx0aXRsZT5JZGVudGlmaWNh
dGlvbiBvZiBwYW5jcmVhdGljIGNhbmNlciBzdGVtIGNlbGxzPC90aXRsZT48c2Vjb25kYXJ5LXRp
dGxlPkNhbmNlciBSZXM8L3NlY29uZGFyeS10aXRsZT48L3RpdGxlcz48cGFnZXM+MTAzMC03PC9w
YWdlcz48dm9sdW1lPjY3PC92b2x1bWU+PG51bWJlcj4zPC9udW1iZXI+PGVkaXRpb24+MjAwNy8w
Mi8wNzwvZWRpdGlvbj48a2V5d29yZHM+PGtleXdvcmQ+QWRlbm9jYXJjaW5vbWEvaW1tdW5vbG9n
eS8qcGF0aG9sb2d5PC9rZXl3b3JkPjxrZXl3b3JkPkFuaW1hbHM8L2tleXdvcmQ+PGtleXdvcmQ+
QW50aWdlbnMsIE5lb3BsYXNtL2Jpb3N5bnRoZXNpczwva2V5d29yZD48a2V5d29yZD5DRDI0IEFu
dGlnZW4vYmlvc3ludGhlc2lzPC9rZXl3b3JkPjxrZXl3b3JkPkRpc2Vhc2UgTW9kZWxzLCBBbmlt
YWw8L2tleXdvcmQ+PGtleXdvcmQ+SHVtYW5zPC9rZXl3b3JkPjxrZXl3b3JkPkh5YWx1cm9uYW4g
UmVjZXB0b3JzL2Jpb3N5bnRoZXNpczwva2V5d29yZD48a2V5d29yZD5NYWxlPC9rZXl3b3JkPjxr
ZXl3b3JkPk1pY2U8L2tleXdvcmQ+PGtleXdvcmQ+TWljZSwgSW5icmVkIE5PRDwva2V5d29yZD48
a2V5d29yZD5NaWNlLCBTQ0lEPC9rZXl3b3JkPjxrZXl3b3JkPk5lb3BsYXN0aWMgU3RlbSBDZWxs
cy9pbW11bm9sb2d5LypwYXJhc2l0b2xvZ3k8L2tleXdvcmQ+PGtleXdvcmQ+UGFuY3JlYXRpYyBO
ZW9wbGFzbXMvaW1tdW5vbG9neS8qcGF0aG9sb2d5PC9rZXl3b3JkPjxrZXl3b3JkPlNpZ25hbCBU
cmFuc2R1Y3Rpb248L2tleXdvcmQ+PGtleXdvcmQ+VHJhbnNwbGFudGF0aW9uLCBIZXRlcm9sb2dv
dXM8L2tleXdvcmQ+PGtleXdvcmQ+VXAtUmVndWxhdGlvbjwva2V5d29yZD48L2tleXdvcmRzPjxk
YXRlcz48eWVhcj4yMDA3PC95ZWFyPjxwdWItZGF0ZXM+PGRhdGU+RmViIDE8L2RhdGU+PC9wdWIt
ZGF0ZXM+PC9kYXRlcz48aXNibj4wMDA4LTU0NzIgKFByaW50KSYjeEQ7MDAwOC01NDcyIChMaW5r
aW5nKTwvaXNibj48YWNjZXNzaW9uLW51bT4xNzI4MzEzNTwvYWNjZXNzaW9uLW51bT48dXJscz48
cmVsYXRlZC11cmxzPjx1cmw+aHR0cHM6Ly93d3cubmNiaS5ubG0ubmloLmdvdi9wdWJtZWQvMTcy
ODMxMzU8L3VybD48L3JlbGF0ZWQtdXJscz48L3VybHM+PGVsZWN0cm9uaWMtcmVzb3VyY2UtbnVt
PjEwLjExNTgvMDAwOC01NDcyLkNBTi0wNi0yMDMwPC9lbGVjdHJvbmljLXJlc291cmNlLW51bT48
L3JlY29yZD48L0NpdGU+PENpdGU+PEF1dGhvcj5MaTwvQXV0aG9yPjxZZWFyPjIwMDc8L1llYXI+
PFJlY051bT4xNzM8L1JlY051bT48cmVjb3JkPjxyZWMtbnVtYmVyPjE3MzwvcmVjLW51bWJlcj48
Zm9yZWlnbi1rZXlzPjxrZXkgYXBwPSJFTiIgZGItaWQ9InZwc2R6MDB6a3MwcnpuZTAyMDY1ejI1
eGQ1emV0cmRyMjIweiIgdGltZXN0YW1wPSIwIj4xNzM8L2tleT48L2ZvcmVpZ24ta2V5cz48cmVm
LXR5cGUgbmFtZT0iSm91cm5hbCBBcnRpY2xlIj4xNzwvcmVmLXR5cGU+PGNvbnRyaWJ1dG9ycz48
YXV0aG9ycz48YXV0aG9yPkxpLCBDLjwvYXV0aG9yPjxhdXRob3I+SGVpZHQsIEQuIEcuPC9hdXRo
b3I+PGF1dGhvcj5EYWxlcmJhLCBQLjwvYXV0aG9yPjxhdXRob3I+QnVyYW50LCBDLiBGLjwvYXV0
aG9yPjxhdXRob3I+WmhhbmcsIEwuPC9hdXRob3I+PGF1dGhvcj5BZHNheSwgVi48L2F1dGhvcj48
YXV0aG9yPldpY2hhLCBNLjwvYXV0aG9yPjxhdXRob3I+Q2xhcmtlLCBNLiBGLjwvYXV0aG9yPjxh
dXRob3I+U2ltZW9uZSwgRC4gTS48L2F1dGhvcj48L2F1dGhvcnM+PC9jb250cmlidXRvcnM+PGF1
dGgtYWRkcmVzcz5EZXBhcnRtZW50IG9mIFN1cmdlcnksIFVuaXZlcnNpdHkgb2YgTWljaGlnYW4g
TWVkaWNhbCBDZW50ZXIsIDE1MDAgRWFzdCBNZWRpY2FsIENlbnRlciBEcml2ZSwgQW5uIEFyYm9y
LCBNSSA0ODEwOSwgVVNBLjwvYXV0aC1hZGRyZXNzPjx0aXRsZXM+PHRpdGxlPklkZW50aWZpY2F0
aW9uIG9mIHBhbmNyZWF0aWMgY2FuY2VyIHN0ZW0gY2VsbHM8L3RpdGxlPjxzZWNvbmRhcnktdGl0
bGU+Q2FuY2VyIFJlczwvc2Vjb25kYXJ5LXRpdGxlPjwvdGl0bGVzPjxwYWdlcz4xMDMwLTc8L3Bh
Z2VzPjx2b2x1bWU+Njc8L3ZvbHVtZT48bnVtYmVyPjM8L251bWJlcj48ZWRpdGlvbj4yMDA3LzAy
LzA3PC9lZGl0aW9uPjxrZXl3b3Jkcz48a2V5d29yZD5BZGVub2NhcmNpbm9tYS9pbW11bm9sb2d5
LypwYXRob2xvZ3k8L2tleXdvcmQ+PGtleXdvcmQ+QW5pbWFsczwva2V5d29yZD48a2V5d29yZD5B
bnRpZ2VucywgTmVvcGxhc20vYmlvc3ludGhlc2lzPC9rZXl3b3JkPjxrZXl3b3JkPkNEMjQgQW50
aWdlbi9iaW9zeW50aGVzaXM8L2tleXdvcmQ+PGtleXdvcmQ+RGlzZWFzZSBNb2RlbHMsIEFuaW1h
bDwva2V5d29yZD48a2V5d29yZD5IdW1hbnM8L2tleXdvcmQ+PGtleXdvcmQ+SHlhbHVyb25hbiBS
ZWNlcHRvcnMvYmlvc3ludGhlc2lzPC9rZXl3b3JkPjxrZXl3b3JkPk1hbGU8L2tleXdvcmQ+PGtl
eXdvcmQ+TWljZTwva2V5d29yZD48a2V5d29yZD5NaWNlLCBJbmJyZWQgTk9EPC9rZXl3b3JkPjxr
ZXl3b3JkPk1pY2UsIFNDSUQ8L2tleXdvcmQ+PGtleXdvcmQ+TmVvcGxhc3RpYyBTdGVtIENlbGxz
L2ltbXVub2xvZ3kvKnBhcmFzaXRvbG9neTwva2V5d29yZD48a2V5d29yZD5QYW5jcmVhdGljIE5l
b3BsYXNtcy9pbW11bm9sb2d5LypwYXRob2xvZ3k8L2tleXdvcmQ+PGtleXdvcmQ+U2lnbmFsIFRy
YW5zZHVjdGlvbjwva2V5d29yZD48a2V5d29yZD5UcmFuc3BsYW50YXRpb24sIEhldGVyb2xvZ291
czwva2V5d29yZD48a2V5d29yZD5VcC1SZWd1bGF0aW9uPC9rZXl3b3JkPjwva2V5d29yZHM+PGRh
dGVzPjx5ZWFyPjIwMDc8L3llYXI+PHB1Yi1kYXRlcz48ZGF0ZT5GZWIgMTwvZGF0ZT48L3B1Yi1k
YXRlcz48L2RhdGVzPjxpc2JuPjAwMDgtNTQ3MiAoUHJpbnQpJiN4RDswMDA4LTU0NzIgKExpbmtp
bmcpPC9pc2JuPjxhY2Nlc3Npb24tbnVtPjE3MjgzMTM1PC9hY2Nlc3Npb24tbnVtPjx1cmxzPjxy
ZWxhdGVkLXVybHM+PHVybD5odHRwczovL3d3dy5uY2JpLm5sbS5uaWguZ292L3B1Ym1lZC8xNzI4
MzEzNTwvdXJsPjwvcmVsYXRlZC11cmxzPjwvdXJscz48ZWxlY3Ryb25pYy1yZXNvdXJjZS1udW0+
MTAuMTE1OC8wMDA4LTU0NzIuQ0FOLTA2LTIwMzA8L2VsZWN0cm9uaWMtcmVzb3VyY2UtbnVtPjwv
cmVjb3JkPjwvQ2l0ZT48Q2l0ZT48QXV0aG9yPkhlcm1hbm48L0F1dGhvcj48WWVhcj4yMDA3PC9Z
ZWFyPjxSZWNOdW0+MTc0PC9SZWNOdW0+PHJlY29yZD48cmVjLW51bWJlcj4xNzQ8L3JlYy1udW1i
ZXI+PGZvcmVpZ24ta2V5cz48a2V5IGFwcD0iRU4iIGRiLWlkPSJ2cHNkejAwemtzMHJ6bmUwMjA2
NXoyNXhkNXpldHJkcjIyMHoiIHRpbWVzdGFtcD0iMCI+MTc0PC9rZXk+PC9mb3JlaWduLWtleXM+
PHJlZi10eXBlIG5hbWU9IkpvdXJuYWwgQXJ0aWNsZSI+MTc8L3JlZi10eXBlPjxjb250cmlidXRv
cnM+PGF1dGhvcnM+PGF1dGhvcj5IZXJtYW5uLCBQLiBDLjwvYXV0aG9yPjxhdXRob3I+SHViZXIs
IFMuIEwuPC9hdXRob3I+PGF1dGhvcj5IZXJybGVyLCBULjwvYXV0aG9yPjxhdXRob3I+QWljaGVy
LCBBLjwvYXV0aG9yPjxhdXRob3I+RWxsd2FydCwgSi4gVy48L2F1dGhvcj48YXV0aG9yPkd1YmEs
IE0uPC9hdXRob3I+PGF1dGhvcj5CcnVucywgQy4gSi48L2F1dGhvcj48YXV0aG9yPkhlZXNjaGVu
LCBDLjwvYXV0aG9yPjwvYXV0aG9ycz48L2NvbnRyaWJ1dG9ycz48YXV0aC1hZGRyZXNzPkRlcGFy
dG1lbnQgb2YgU3VyZ2VyeSwgTHVkd2lnLU1heGltaWxpYW5zLVVuaXZlcnNpdHksIDgxMzc3IE11
bmljaCwgR2VybWFueS48L2F1dGgtYWRkcmVzcz48dGl0bGVzPjx0aXRsZT5EaXN0aW5jdCBwb3B1
bGF0aW9ucyBvZiBjYW5jZXIgc3RlbSBjZWxscyBkZXRlcm1pbmUgdHVtb3IgZ3Jvd3RoIGFuZCBt
ZXRhc3RhdGljIGFjdGl2aXR5IGluIGh1bWFuIHBhbmNyZWF0aWMgY2FuY2VyPC90aXRsZT48c2Vj
b25kYXJ5LXRpdGxlPkNlbGwgU3RlbSBDZWxsPC9zZWNvbmRhcnktdGl0bGU+PC90aXRsZXM+PHBh
Z2VzPjMxMy0yMzwvcGFnZXM+PHZvbHVtZT4xPC92b2x1bWU+PG51bWJlcj4zPC9udW1iZXI+PGVk
aXRpb24+MjAwOC8wMy8yOTwvZWRpdGlvbj48a2V5d29yZHM+PGtleXdvcmQ+QUMxMzMgQW50aWdl
bjwva2V5d29yZD48a2V5d29yZD5BbmltYWxzPC9rZXl3b3JkPjxrZXl3b3JkPkFudGlnZW5zLCBD
RC9tZXRhYm9saXNtPC9rZXl3b3JkPjxrZXl3b3JkPkNlbGwgTGluZSwgVHVtb3I8L2tleXdvcmQ+
PGtleXdvcmQ+Q2VsbCBNb3ZlbWVudDwva2V5d29yZD48a2V5d29yZD5DZWxsIFByb2xpZmVyYXRp
b248L2tleXdvcmQ+PGtleXdvcmQ+RHJ1ZyBSZXNpc3RhbmNlLCBOZW9wbGFzbTwva2V5d29yZD48
a2V5d29yZD5HbHljb3Byb3RlaW5zL21ldGFib2xpc208L2tleXdvcmQ+PGtleXdvcmQ+SHVtYW5z
PC9rZXl3b3JkPjxrZXl3b3JkPk1pY2U8L2tleXdvcmQ+PGtleXdvcmQ+TmVvcGxhc20gTWV0YXN0
YXNpczwva2V5d29yZD48a2V5d29yZD5OZW9wbGFzdGljIFN0ZW0gQ2VsbHMvKnBhdGhvbG9neTwv
a2V5d29yZD48a2V5d29yZD5QYW5jcmVhdGljIE5lb3BsYXNtcy9kcnVnIHRoZXJhcHkvKnBhdGhv
bG9neTwva2V5d29yZD48a2V5d29yZD5QZXB0aWRlcy9tZXRhYm9saXNtPC9rZXl3b3JkPjxrZXl3
b3JkPlJlY2VwdG9ycywgQ1hDUjQvbWV0YWJvbGlzbTwva2V5d29yZD48L2tleXdvcmRzPjxkYXRl
cz48eWVhcj4yMDA3PC95ZWFyPjxwdWItZGF0ZXM+PGRhdGU+U2VwIDEzPC9kYXRlPjwvcHViLWRh
dGVzPjwvZGF0ZXM+PGlzYm4+MTg3NS05Nzc3IChFbGVjdHJvbmljKSYjeEQ7MTg3NS05Nzc3IChM
aW5raW5nKTwvaXNibj48YWNjZXNzaW9uLW51bT4xODM3MTM2NTwvYWNjZXNzaW9uLW51bT48dXJs
cz48cmVsYXRlZC11cmxzPjx1cmw+aHR0cHM6Ly93d3cubmNiaS5ubG0ubmloLmdvdi9wdWJtZWQv
MTgzNzEzNjU8L3VybD48L3JlbGF0ZWQtdXJscz48L3VybHM+PGVsZWN0cm9uaWMtcmVzb3VyY2Ut
bnVtPjEwLjEwMTYvai5zdGVtLjIwMDcuMDYuMDAyPC9lbGVjdHJvbmljLXJlc291cmNlLW51bT48
L3JlY29yZD48L0NpdGU+PENpdGU+PEF1dGhvcj5LaW08L0F1dGhvcj48WWVhcj4yMDExPC9ZZWFy
PjxSZWNOdW0+MTc1PC9SZWNOdW0+PHJlY29yZD48cmVjLW51bWJlcj4xNzU8L3JlYy1udW1iZXI+
PGZvcmVpZ24ta2V5cz48a2V5IGFwcD0iRU4iIGRiLWlkPSJ2cHNkejAwemtzMHJ6bmUwMjA2NXoy
NXhkNXpldHJkcjIyMHoiIHRpbWVzdGFtcD0iMCI+MTc1PC9rZXk+PC9mb3JlaWduLWtleXM+PHJl
Zi10eXBlIG5hbWU9IkpvdXJuYWwgQXJ0aWNsZSI+MTc8L3JlZi10eXBlPjxjb250cmlidXRvcnM+
PGF1dGhvcnM+PGF1dGhvcj5LaW0sIE0uIFAuPC9hdXRob3I+PGF1dGhvcj5GbGVtaW5nLCBKLiBC
LjwvYXV0aG9yPjxhdXRob3I+V2FuZywgSC48L2F1dGhvcj48YXV0aG9yPkFiYnJ1enplc2UsIEou
IEwuPC9hdXRob3I+PGF1dGhvcj5DaG9pLCBXLjwvYXV0aG9yPjxhdXRob3I+S29wZXR6LCBTLjwv
YXV0aG9yPjxhdXRob3I+TWNDb25rZXksIEQuIEouPC9hdXRob3I+PGF1dGhvcj5FdmFucywgRC4g
Qi48L2F1dGhvcj48YXV0aG9yPkdhbGxpY2ssIEcuIEUuPC9hdXRob3I+PC9hdXRob3JzPjwvY29u
dHJpYnV0b3JzPjxhdXRoLWFkZHJlc3M+RGVwYXJ0bWVudCBvZiBTdXJnaWNhbCBPbmNvbG9neSwg
VGhlIFVuaXZlcnNpdHkgb2YgVGV4YXMgTUQgQW5kZXJzb24gQ2FuY2VyIENlbnRlciwgSG91c3Rv
biwgVGV4YXMsIFVuaXRlZCBTdGF0ZXMgb2YgQW1lcmljYS48L2F1dGgtYWRkcmVzcz48dGl0bGVz
Pjx0aXRsZT5BTERIIGFjdGl2aXR5IHNlbGVjdGl2ZWx5IGRlZmluZXMgYW4gZW5oYW5jZWQgdHVt
b3ItaW5pdGlhdGluZyBjZWxsIHBvcHVsYXRpb24gcmVsYXRpdmUgdG8gQ0QxMzMgZXhwcmVzc2lv
biBpbiBodW1hbiBwYW5jcmVhdGljIGFkZW5vY2FyY2lub21hPC90aXRsZT48c2Vjb25kYXJ5LXRp
dGxlPlBMb1MgT25lPC9zZWNvbmRhcnktdGl0bGU+PC90aXRsZXM+PHBhZ2VzPmUyMDYzNjwvcGFn
ZXM+PHZvbHVtZT42PC92b2x1bWU+PG51bWJlcj42PC9udW1iZXI+PGVkaXRpb24+MjAxMS8wNi8y
MzwvZWRpdGlvbj48a2V5d29yZHM+PGtleXdvcmQ+QUMxMzMgQW50aWdlbjwva2V5d29yZD48a2V5
d29yZD5BZGVub2NhcmNpbm9tYS8qZW56eW1vbG9neS9wYXRob2xvZ3k8L2tleXdvcmQ+PGtleXdv
cmQ+QW5pbWFsczwva2V5d29yZD48a2V5d29yZD5BbnRpZ2VucywgQ0QvKm1ldGFib2xpc208L2tl
eXdvcmQ+PGtleXdvcmQ+Q0QyNCBBbnRpZ2VuL21ldGFib2xpc208L2tleXdvcmQ+PGtleXdvcmQ+
Q2VsbCBTZXBhcmF0aW9uPC9rZXl3b3JkPjxrZXl3b3JkPkZsb3cgQ3l0b21ldHJ5PC9rZXl3b3Jk
PjxrZXl3b3JkPkdseWNvcHJvdGVpbnMvKm1ldGFib2xpc208L2tleXdvcmQ+PGtleXdvcmQ+SHVt
YW5zPC9rZXl3b3JkPjxrZXl3b3JkPkh5YWx1cm9uYW4gUmVjZXB0b3JzL21ldGFib2xpc208L2tl
eXdvcmQ+PGtleXdvcmQ+SXNvZW56eW1lcy8qbWV0YWJvbGlzbTwva2V5d29yZD48a2V5d29yZD5N
aWNlPC9rZXl3b3JkPjxrZXl3b3JkPk1pY2UsIFNDSUQ8L2tleXdvcmQ+PGtleXdvcmQ+TmVvcGxh
c3RpYyBTdGVtIENlbGxzLyplbnp5bW9sb2d5LypwYXRob2xvZ3k8L2tleXdvcmQ+PGtleXdvcmQ+
UGFuY3JlYXRpYyBOZW9wbGFzbXMvKmVuenltb2xvZ3kvKnBhdGhvbG9neTwva2V5d29yZD48a2V5
d29yZD5QZXB0aWRlcy8qbWV0YWJvbGlzbTwva2V5d29yZD48a2V5d29yZD5SZXRpbmFsIERlaHlk
cm9nZW5hc2UvKm1ldGFib2xpc208L2tleXdvcmQ+PGtleXdvcmQ+WGVub2dyYWZ0IE1vZGVsIEFu
dGl0dW1vciBBc3NheXM8L2tleXdvcmQ+PC9rZXl3b3Jkcz48ZGF0ZXM+PHllYXI+MjAxMTwveWVh
cj48L2RhdGVzPjxpc2JuPjE5MzItNjIwMyAoRWxlY3Ryb25pYykmI3hEOzE5MzItNjIwMyAoTGlu
a2luZyk8L2lzYm4+PGFjY2Vzc2lvbi1udW0+MjE2OTUxODg8L2FjY2Vzc2lvbi1udW0+PHVybHM+
PHJlbGF0ZWQtdXJscz48dXJsPmh0dHBzOi8vd3d3Lm5jYmkubmxtLm5paC5nb3YvcHVibWVkLzIx
Njk1MTg4PC91cmw+PC9yZWxhdGVkLXVybHM+PC91cmxzPjxjdXN0b20yPlBNQzMxMTM4MDQ8L2N1
c3RvbTI+PGVsZWN0cm9uaWMtcmVzb3VyY2UtbnVtPjEwLjEzNzEvam91cm5hbC5wb25lLjAwMjA2
MzY8L2VsZWN0cm9uaWMtcmVzb3VyY2UtbnVtPjwvcmVjb3JkPjwvQ2l0ZT48L0VuZE5vdGU+AGAA
</w:fldData>
              </w:fldChar>
            </w:r>
            <w:r w:rsidRPr="00B06B14">
              <w:rPr>
                <w:rFonts w:ascii="Book Antiqua" w:hAnsi="Book Antiqua" w:cs="Book Antiqua"/>
              </w:rPr>
              <w:instrText xml:space="preserve"> ADDIN EN.CITE.DATA </w:instrText>
            </w:r>
            <w:r w:rsidRPr="00B06B14">
              <w:rPr>
                <w:rFonts w:ascii="Book Antiqua" w:hAnsi="Book Antiqua" w:cs="Book Antiqua"/>
              </w:rPr>
            </w:r>
            <w:r w:rsidRPr="00B06B14">
              <w:rPr>
                <w:rFonts w:ascii="Book Antiqua" w:hAnsi="Book Antiqua" w:cs="Book Antiqua"/>
              </w:rPr>
              <w:fldChar w:fldCharType="end"/>
            </w:r>
            <w:r w:rsidRPr="00B06B14">
              <w:rPr>
                <w:rFonts w:ascii="Book Antiqua" w:hAnsi="Book Antiqua" w:cs="Book Antiqua"/>
              </w:rPr>
            </w:r>
            <w:r w:rsidRPr="00B06B14">
              <w:rPr>
                <w:rFonts w:ascii="Book Antiqua" w:hAnsi="Book Antiqua" w:cs="Book Antiqua"/>
              </w:rPr>
              <w:fldChar w:fldCharType="separate"/>
            </w:r>
            <w:r w:rsidRPr="00B06B14">
              <w:rPr>
                <w:rFonts w:ascii="Book Antiqua" w:hAnsi="Book Antiqua" w:cs="Book Antiqua"/>
              </w:rPr>
              <w:t>[13-15]</w:t>
            </w:r>
            <w:r w:rsidRPr="00B06B14">
              <w:rPr>
                <w:rFonts w:ascii="Book Antiqua" w:hAnsi="Book Antiqua" w:cs="Book Antiqua"/>
              </w:rPr>
              <w:fldChar w:fldCharType="end"/>
            </w:r>
          </w:p>
        </w:tc>
      </w:tr>
      <w:tr w:rsidR="00231361" w14:paraId="29CF0194" w14:textId="77777777">
        <w:tc>
          <w:tcPr>
            <w:tcW w:w="1686" w:type="dxa"/>
          </w:tcPr>
          <w:p w14:paraId="24FFCD6D" w14:textId="77777777" w:rsidR="00231361" w:rsidRDefault="00C823EC">
            <w:pPr>
              <w:adjustRightInd w:val="0"/>
              <w:snapToGrid w:val="0"/>
              <w:spacing w:after="0" w:line="360" w:lineRule="auto"/>
              <w:jc w:val="both"/>
              <w:rPr>
                <w:rFonts w:ascii="Book Antiqua" w:hAnsi="Book Antiqua" w:cs="Book Antiqua"/>
              </w:rPr>
            </w:pPr>
            <w:r>
              <w:rPr>
                <w:rFonts w:ascii="Book Antiqua" w:hAnsi="Book Antiqua" w:cs="Book Antiqua"/>
              </w:rPr>
              <w:t>Liver</w:t>
            </w:r>
          </w:p>
        </w:tc>
        <w:tc>
          <w:tcPr>
            <w:tcW w:w="5832" w:type="dxa"/>
          </w:tcPr>
          <w:p w14:paraId="04788706" w14:textId="77777777" w:rsidR="00231361" w:rsidRDefault="00C823EC">
            <w:pPr>
              <w:autoSpaceDE w:val="0"/>
              <w:autoSpaceDN w:val="0"/>
              <w:adjustRightInd w:val="0"/>
              <w:snapToGrid w:val="0"/>
              <w:spacing w:after="0" w:line="360" w:lineRule="auto"/>
              <w:jc w:val="both"/>
              <w:rPr>
                <w:rFonts w:ascii="Book Antiqua" w:hAnsi="Book Antiqua" w:cs="Book Antiqua"/>
              </w:rPr>
            </w:pPr>
            <w:r>
              <w:rPr>
                <w:rFonts w:ascii="Book Antiqua" w:hAnsi="Book Antiqua" w:cs="Book Antiqua"/>
              </w:rPr>
              <w:t xml:space="preserve">CD44+, CD90+, CD133+, </w:t>
            </w:r>
            <w:proofErr w:type="spellStart"/>
            <w:r>
              <w:rPr>
                <w:rFonts w:ascii="Book Antiqua" w:hAnsi="Book Antiqua" w:cs="Book Antiqua"/>
              </w:rPr>
              <w:t>EpCAM</w:t>
            </w:r>
            <w:proofErr w:type="spellEnd"/>
            <w:r>
              <w:rPr>
                <w:rFonts w:ascii="Book Antiqua" w:hAnsi="Book Antiqua" w:cs="Book Antiqua"/>
              </w:rPr>
              <w:t>+</w:t>
            </w:r>
          </w:p>
        </w:tc>
        <w:tc>
          <w:tcPr>
            <w:tcW w:w="1416" w:type="dxa"/>
          </w:tcPr>
          <w:p w14:paraId="1EE09C0B" w14:textId="77777777" w:rsidR="00231361" w:rsidRPr="00B06B14" w:rsidRDefault="00C823EC">
            <w:pPr>
              <w:adjustRightInd w:val="0"/>
              <w:snapToGrid w:val="0"/>
              <w:spacing w:after="0" w:line="360" w:lineRule="auto"/>
              <w:jc w:val="both"/>
              <w:rPr>
                <w:rFonts w:ascii="Book Antiqua" w:hAnsi="Book Antiqua" w:cs="Book Antiqua"/>
              </w:rPr>
            </w:pPr>
            <w:r w:rsidRPr="00B06B14">
              <w:rPr>
                <w:rFonts w:ascii="Book Antiqua" w:hAnsi="Book Antiqua" w:cs="Book Antiqua"/>
              </w:rPr>
              <w:fldChar w:fldCharType="begin">
                <w:fldData xml:space="preserve">PEVuZE5vdGU+PENpdGU+PEF1dGhvcj5PJmFwb3M7QnJpZW48L0F1dGhvcj48WWVhcj4yMDA3PC9Z
ZWFyPjxSZWNOdW0+MTY8L1JlY051bT48RGlzcGxheVRleHQ+PHN0eWxlIGZhY2U9InN1cGVyc2Ny
aXB0Ij5bMTYtMTldPC9zdHlsZT48L0Rpc3BsYXlUZXh0PjxyZWNvcmQ+PHJlYy1udW1iZXI+MTY8
L3JlYy1udW1iZXI+PGZvcmVpZ24ta2V5cz48a2V5IGFwcD0iRU4iIGRiLWlkPSJ2cHNkejAwemtz
MHJ6bmUwMjA2NXoyNXhkNXpldHJkcjIyMHoiIHRpbWVzdGFtcD0iMCI+MTY8L2tleT48L2ZvcmVp
Z24ta2V5cz48cmVmLXR5cGUgbmFtZT0iSm91cm5hbCBBcnRpY2xlIj4xNzwvcmVmLXR5cGU+PGNv
bnRyaWJ1dG9ycz48YXV0aG9ycz48YXV0aG9yPk8mYXBvcztCcmllbiwgQy4gQS48L2F1dGhvcj48
YXV0aG9yPlBvbGxldHQsIEEuPC9hdXRob3I+PGF1dGhvcj5HYWxsaW5nZXIsIFMuPC9hdXRob3I+
PGF1dGhvcj5EaWNrLCBKLiBFLjwvYXV0aG9yPjwvYXV0aG9ycz48L2NvbnRyaWJ1dG9ycz48YXV0
aC1hZGRyZXNzPkRpdmlzaW9uIG9mIENlbGwgYW5kIE1vbGVjdWxhciBCaW9sb2d5LCBVbml2ZXJz
aXR5IEhlYWx0aCBOZXR3b3JrLCBUb3JvbnRvLCBPbnRhcmlvLCBNNUcgMUw3LCBDYW5hZGEuPC9h
dXRoLWFkZHJlc3M+PHRpdGxlcz48dGl0bGU+QSBodW1hbiBjb2xvbiBjYW5jZXIgY2VsbCBjYXBh
YmxlIG9mIGluaXRpYXRpbmcgdHVtb3VyIGdyb3d0aCBpbiBpbW11bm9kZWZpY2llbnQgbWljZTwv
dGl0bGU+PHNlY29uZGFyeS10aXRsZT5OYXR1cmU8L3NlY29uZGFyeS10aXRsZT48L3RpdGxlcz48
cGFnZXM+MTA2LTEwPC9wYWdlcz48dm9sdW1lPjQ0NTwvdm9sdW1lPjxudW1iZXI+NzEyMzwvbnVt
YmVyPjxlZGl0aW9uPjIwMDYvMTEvMjQ8L2VkaXRpb24+PGtleXdvcmRzPjxrZXl3b3JkPkFDMTMz
IEFudGlnZW48L2tleXdvcmQ+PGtleXdvcmQ+QWdlZDwva2V5d29yZD48a2V5d29yZD5BZ2VkLCA4
MCBhbmQgb3Zlcjwva2V5d29yZD48a2V5d29yZD5BbmltYWxzPC9rZXl3b3JkPjxrZXl3b3JkPkFu
dGlnZW5zLCBDRC8qbWV0YWJvbGlzbTwva2V5d29yZD48a2V5d29yZD5DZWxsIExpbmUsIFR1bW9y
PC9rZXl3b3JkPjxrZXl3b3JkPkNlbGwgUHJvbGlmZXJhdGlvbjwva2V5d29yZD48a2V5d29yZD5D
b2xvbmljIE5lb3BsYXNtcy8qbWV0YWJvbGlzbS8qcGF0aG9sb2d5PC9rZXl3b3JkPjxrZXl3b3Jk
PkZlbWFsZTwva2V5d29yZD48a2V5d29yZD5HbHljb3Byb3RlaW5zLyptZXRhYm9saXNtPC9rZXl3
b3JkPjxrZXl3b3JkPkh1bWFuczwva2V5d29yZD48a2V5d29yZD5NYWxlPC9rZXl3b3JkPjxrZXl3
b3JkPk1pY2U8L2tleXdvcmQ+PGtleXdvcmQ+TWljZSwgSW5icmVkIE5PRDwva2V5d29yZD48a2V5
d29yZD5NaWNlLCBTQ0lEPC9rZXl3b3JkPjxrZXl3b3JkPk1pZGRsZSBBZ2VkPC9rZXl3b3JkPjxr
ZXl3b3JkPk5lb3BsYXNtIFRyYW5zcGxhbnRhdGlvbjwva2V5d29yZD48a2V5d29yZD5OZW9wbGFz
dGljIFN0ZW0gQ2VsbHMvKm1ldGFib2xpc20vKnBhdGhvbG9neTwva2V5d29yZD48a2V5d29yZD5Q
ZXB0aWRlcy8qbWV0YWJvbGlzbTwva2V5d29yZD48a2V5d29yZD5UcmFuc3BsYW50YXRpb24sIEhl
dGVyb2xvZ291czwva2V5d29yZD48L2tleXdvcmRzPjxkYXRlcz48eWVhcj4yMDA3PC95ZWFyPjxw
dWItZGF0ZXM+PGRhdGU+SmFuIDQ8L2RhdGU+PC9wdWItZGF0ZXM+PC9kYXRlcz48aXNibj4xNDc2
LTQ2ODcgKEVsZWN0cm9uaWMpJiN4RDswMDI4LTA4MzYgKExpbmtpbmcpPC9pc2JuPjxhY2Nlc3Np
b24tbnVtPjE3MTIyNzcyPC9hY2Nlc3Npb24tbnVtPjx1cmxzPjxyZWxhdGVkLXVybHM+PHVybD5o
dHRwczovL3d3dy5uY2JpLm5sbS5uaWguZ292L3B1Ym1lZC8xNzEyMjc3MjwvdXJsPjwvcmVsYXRl
ZC11cmxzPjwvdXJscz48ZWxlY3Ryb25pYy1yZXNvdXJjZS1udW0+MTAuMTAzOC9uYXR1cmUwNTM3
MjwvZWxlY3Ryb25pYy1yZXNvdXJjZS1udW0+PC9yZWNvcmQ+PC9DaXRlPjxDaXRlPjxBdXRob3I+
WWFuZzwvQXV0aG9yPjxZZWFyPjIwMDg8L1llYXI+PFJlY051bT4xNzY8L1JlY051bT48cmVjb3Jk
PjxyZWMtbnVtYmVyPjE3NjwvcmVjLW51bWJlcj48Zm9yZWlnbi1rZXlzPjxrZXkgYXBwPSJFTiIg
ZGItaWQ9InZwc2R6MDB6a3MwcnpuZTAyMDY1ejI1eGQ1emV0cmRyMjIweiIgdGltZXN0YW1wPSIw
Ij4xNzY8L2tleT48L2ZvcmVpZ24ta2V5cz48cmVmLXR5cGUgbmFtZT0iSm91cm5hbCBBcnRpY2xl
Ij4xNzwvcmVmLXR5cGU+PGNvbnRyaWJ1dG9ycz48YXV0aG9ycz48YXV0aG9yPllhbmcsIFouIEYu
PC9hdXRob3I+PGF1dGhvcj5IbywgRC4gVy48L2F1dGhvcj48YXV0aG9yPk5nLCBNLiBOLjwvYXV0
aG9yPjxhdXRob3I+TGF1LCBDLiBLLjwvYXV0aG9yPjxhdXRob3I+WXUsIFcuIEMuPC9hdXRob3I+
PGF1dGhvcj5OZ2FpLCBQLjwvYXV0aG9yPjxhdXRob3I+Q2h1LCBQLiBXLjwvYXV0aG9yPjxhdXRo
b3I+TGFtLCBDLiBULjwvYXV0aG9yPjxhdXRob3I+UG9vbiwgUi4gVC48L2F1dGhvcj48YXV0aG9y
PkZhbiwgUy4gVC48L2F1dGhvcj48L2F1dGhvcnM+PC9jb250cmlidXRvcnM+PGF1dGgtYWRkcmVz
cz5DZW50ZXIgZm9yIENhbmNlciBSZXNlYXJjaCBhbmQgRGVwYXJ0bWVudCBvZiBTdXJnZXJ5LCBU
aGUgVW5pdmVyc2l0eSBvZiBIb25nIEtvbmcsIFBva2Z1bGFtLCBIb25nIEtvbmcsIENoaW5hLiB6
ZnlhbmdAaGt1Y2MuaGt1LmhrICZsdDt6ZnlhbmdAaGt1Y2MuaGt1LmhrJmd0OzwvYXV0aC1hZGRy
ZXNzPjx0aXRsZXM+PHRpdGxlPlNpZ25pZmljYW5jZSBvZiBDRDkwKyBjYW5jZXIgc3RlbSBjZWxs
cyBpbiBodW1hbiBsaXZlciBjYW5jZXI8L3RpdGxlPjxzZWNvbmRhcnktdGl0bGU+Q2FuY2VyIENl
bGw8L3NlY29uZGFyeS10aXRsZT48L3RpdGxlcz48cGFnZXM+MTUzLTY2PC9wYWdlcz48dm9sdW1l
PjEzPC92b2x1bWU+PG51bWJlcj4yPC9udW1iZXI+PGVkaXRpb24+MjAwOC8wMi8wNTwvZWRpdGlv
bj48a2V5d29yZHM+PGtleXdvcmQ+QW5pbWFsczwva2V5d29yZD48a2V5d29yZD5BcG9wdG9zaXM8
L2tleXdvcmQ+PGtleXdvcmQ+Q2FyY2lub21hLCBIZXBhdG9jZWxsdWxhci9nZW5ldGljcy9wYXRo
b2xvZ3k8L2tleXdvcmQ+PGtleXdvcmQ+Q2VsbCBMaW5lLCBUdW1vcjwva2V5d29yZD48a2V5d29y
ZD5DZWxsIFNlcGFyYXRpb248L2tleXdvcmQ+PGtleXdvcmQ+R2VuZSBFeHByZXNzaW9uIFByb2Zp
bGluZzwva2V5d29yZD48a2V5d29yZD5HZW5lIEV4cHJlc3Npb24gUmVndWxhdGlvbiwgTmVvcGxh
c3RpYzwva2V5d29yZD48a2V5d29yZD5IdW1hbnM8L2tleXdvcmQ+PGtleXdvcmQ+SHlhbHVyb25h
biBSZWNlcHRvcnMvbWV0YWJvbGlzbTwva2V5d29yZD48a2V5d29yZD5MZXVrb2N5dGUgQ29tbW9u
IEFudGlnZW5zL21ldGFib2xpc208L2tleXdvcmQ+PGtleXdvcmQ+TGl2ZXIgTmVvcGxhc21zL2dl
bmV0aWNzLypwYXRob2xvZ3k8L2tleXdvcmQ+PGtleXdvcmQ+TWFsZTwva2V5d29yZD48a2V5d29y
ZD5NaWNlPC9rZXl3b3JkPjxrZXl3b3JkPk1pY2UsIE51ZGU8L2tleXdvcmQ+PGtleXdvcmQ+TmVv
cGxhc20gVHJhbnNwbGFudGF0aW9uPC9rZXl3b3JkPjxrZXl3b3JkPk5lb3BsYXN0aWMgU3RlbSBD
ZWxscy8qbWV0YWJvbGlzbS8qcGF0aG9sb2d5PC9rZXl3b3JkPjxrZXl3b3JkPlJlcHJvZHVjaWJp
bGl0eSBvZiBSZXN1bHRzPC9rZXl3b3JkPjxrZXl3b3JkPlJldmVyc2UgVHJhbnNjcmlwdGFzZSBQ
b2x5bWVyYXNlIENoYWluIFJlYWN0aW9uPC9rZXl3b3JkPjxrZXl3b3JkPlRoeS0xIEFudGlnZW5z
LyptZXRhYm9saXNtPC9rZXl3b3JkPjwva2V5d29yZHM+PGRhdGVzPjx5ZWFyPjIwMDg8L3llYXI+
PHB1Yi1kYXRlcz48ZGF0ZT5GZWI8L2RhdGU+PC9wdWItZGF0ZXM+PC9kYXRlcz48aXNibj4xNTM1
LTYxMDggKFByaW50KSYjeEQ7MTUzNS02MTA4IChMaW5raW5nKTwvaXNibj48YWNjZXNzaW9uLW51
bT4xODI0MjUxNTwvYWNjZXNzaW9uLW51bT48dXJscz48cmVsYXRlZC11cmxzPjx1cmw+aHR0cHM6
Ly93d3cubmNiaS5ubG0ubmloLmdvdi9wdWJtZWQvMTgyNDI1MTU8L3VybD48L3JlbGF0ZWQtdXJs
cz48L3VybHM+PGVsZWN0cm9uaWMtcmVzb3VyY2UtbnVtPjEwLjEwMTYvai5jY3IuMjAwOC4wMS4w
MTM8L2VsZWN0cm9uaWMtcmVzb3VyY2UtbnVtPjwvcmVjb3JkPjwvQ2l0ZT48Q2l0ZT48QXV0aG9y
PllhbWFzaGl0YTwvQXV0aG9yPjxZZWFyPjIwMDk8L1llYXI+PFJlY051bT4xNzc8L1JlY051bT48
cmVjb3JkPjxyZWMtbnVtYmVyPjE3NzwvcmVjLW51bWJlcj48Zm9yZWlnbi1rZXlzPjxrZXkgYXBw
PSJFTiIgZGItaWQ9InZwc2R6MDB6a3MwcnpuZTAyMDY1ejI1eGQ1emV0cmRyMjIweiIgdGltZXN0
YW1wPSIwIj4xNzc8L2tleT48L2ZvcmVpZ24ta2V5cz48cmVmLXR5cGUgbmFtZT0iSm91cm5hbCBB
cnRpY2xlIj4xNzwvcmVmLXR5cGU+PGNvbnRyaWJ1dG9ycz48YXV0aG9ycz48YXV0aG9yPllhbWFz
aGl0YSwgVC48L2F1dGhvcj48YXV0aG9yPkppLCBKLjwvYXV0aG9yPjxhdXRob3I+QnVkaHUsIEEu
PC9hdXRob3I+PGF1dGhvcj5Gb3JndWVzLCBNLjwvYXV0aG9yPjxhdXRob3I+WWFuZywgVy48L2F1
dGhvcj48YXV0aG9yPldhbmcsIEguIFkuPC9hdXRob3I+PGF1dGhvcj5KaWEsIEguPC9hdXRob3I+
PGF1dGhvcj5ZZSwgUS48L2F1dGhvcj48YXV0aG9yPlFpbiwgTC4gWC48L2F1dGhvcj48YXV0aG9y
PldhdXRoaWVyLCBFLjwvYXV0aG9yPjxhdXRob3I+UmVpZCwgTC4gTS48L2F1dGhvcj48YXV0aG9y
Pk1pbmF0bywgSC48L2F1dGhvcj48YXV0aG9yPkhvbmRhLCBNLjwvYXV0aG9yPjxhdXRob3I+S2Fu
ZWtvLCBTLjwvYXV0aG9yPjxhdXRob3I+VGFuZywgWi4gWS48L2F1dGhvcj48YXV0aG9yPldhbmcs
IFguIFcuPC9hdXRob3I+PC9hdXRob3JzPjwvY29udHJpYnV0b3JzPjxhdXRoLWFkZHJlc3M+TGl2
ZXIgQ2FyY2lub2dlbmVzaXMgU2VjdGlvbiwgTGFib3JhdG9yeSBvZiBIdW1hbiBDYXJjaW5vZ2Vu
ZXNpcywgQ2VudGVyIGZvciBDYW5jZXIgUmVzZWFyY2gsIE5hdGlvbmFsIENhbmNlciBJbnN0aXR1
dGUsIEJldGhlc2RhLCBNYXJ5bGFuZCwgVVNBLjwvYXV0aC1hZGRyZXNzPjx0aXRsZXM+PHRpdGxl
PkVwQ0FNLXBvc2l0aXZlIGhlcGF0b2NlbGx1bGFyIGNhcmNpbm9tYSBjZWxscyBhcmUgdHVtb3It
aW5pdGlhdGluZyBjZWxscyB3aXRoIHN0ZW0vcHJvZ2VuaXRvciBjZWxsIGZlYXR1cmVzPC90aXRs
ZT48c2Vjb25kYXJ5LXRpdGxlPkdhc3Ryb2VudGVyb2xvZ3k8L3NlY29uZGFyeS10aXRsZT48L3Rp
dGxlcz48cGFnZXM+MTAxMi0yNDwvcGFnZXM+PHZvbHVtZT4xMzY8L3ZvbHVtZT48bnVtYmVyPjM8
L251bWJlcj48ZWRpdGlvbj4yMDA5LzAxLzIwPC9lZGl0aW9uPjxrZXl3b3Jkcz48a2V5d29yZD5B
bmltYWxzPC9rZXl3b3JkPjxrZXl3b3JkPkFudGlnZW5zLCBOZW9wbGFzbS8qZ2VuZXRpY3MvKm1l
dGFib2xpc208L2tleXdvcmQ+PGtleXdvcmQ+Q2FyY2lub21hLCBIZXBhdG9jZWxsdWxhci9tZXRh
Ym9saXNtLypwYXRob2xvZ3kvKnBoeXNpb3BhdGhvbG9neTwva2V5d29yZD48a2V5d29yZD5DZWxs
IEFkaGVzaW9uIE1vbGVjdWxlcy8qZ2VuZXRpY3MvKm1ldGFib2xpc208L2tleXdvcmQ+PGtleXdv
cmQ+Q2VsbCBMaW5lLCBUdW1vcjwva2V5d29yZD48a2V5d29yZD5DZWxsIFNlcGFyYXRpb248L2tl
eXdvcmQ+PGtleXdvcmQ+RXBpdGhlbGlhbCBDZWxsIEFkaGVzaW9uIE1vbGVjdWxlPC9rZXl3b3Jk
PjxrZXl3b3JkPkdlbmUgRXhwcmVzc2lvbiBSZWd1bGF0aW9uLCBOZW9wbGFzdGljPC9rZXl3b3Jk
PjxrZXl3b3JkPkdseWNvZ2VuIFN5bnRoYXNlIEtpbmFzZSAzL2FudGFnb25pc3RzICZhbXA7IGlu
aGliaXRvcnMvbWV0YWJvbGlzbTwva2V5d29yZD48a2V5d29yZD5HbHljb2dlbiBTeW50aGFzZSBL
aW5hc2UgMyBiZXRhPC9rZXl3b3JkPjxrZXl3b3JkPkh1bWFuczwva2V5d29yZD48a2V5d29yZD5M
aXZlciBOZW9wbGFzbXMvbWV0YWJvbGlzbS8qcGF0aG9sb2d5LypwaHlzaW9wYXRob2xvZ3k8L2tl
eXdvcmQ+PGtleXdvcmQ+TWljZTwva2V5d29yZD48a2V5d29yZD5NaWNlLCBJbmJyZWQgTk9EPC9r
ZXl3b3JkPjxrZXl3b3JkPk1pY2UsIFNDSUQ8L2tleXdvcmQ+PGtleXdvcmQ+TmVvcGxhc20gVHJh
bnNwbGFudGF0aW9uPC9rZXl3b3JkPjxrZXl3b3JkPlByb2dub3Npczwva2V5d29yZD48a2V5d29y
ZD5STkEsIFNtYWxsIEludGVyZmVyaW5nPC9rZXl3b3JkPjxrZXl3b3JkPlNpZ25hbCBUcmFuc2R1
Y3Rpb24vcGh5c2lvbG9neTwva2V5d29yZD48a2V5d29yZD5TdGVtIENlbGxzL3BhdGhvbG9neS9w
aHlzaW9sb2d5PC9rZXl3b3JkPjxrZXl3b3JkPlR1bW9yIENlbGxzLCBDdWx0dXJlZDwva2V5d29y
ZD48L2tleXdvcmRzPjxkYXRlcz48eWVhcj4yMDA5PC95ZWFyPjxwdWItZGF0ZXM+PGRhdGU+TWFy
PC9kYXRlPjwvcHViLWRhdGVzPjwvZGF0ZXM+PGlzYm4+MTUyOC0wMDEyIChFbGVjdHJvbmljKSYj
eEQ7MDAxNi01MDg1IChMaW5raW5nKTwvaXNibj48YWNjZXNzaW9uLW51bT4xOTE1MDM1MDwvYWNj
ZXNzaW9uLW51bT48dXJscz48cmVsYXRlZC11cmxzPjx1cmw+aHR0cHM6Ly93d3cubmNiaS5ubG0u
bmloLmdvdi9wdWJtZWQvMTkxNTAzNTA8L3VybD48L3JlbGF0ZWQtdXJscz48L3VybHM+PGN1c3Rv
bTI+UE1DMjgyODgyMjwvY3VzdG9tMj48ZWxlY3Ryb25pYy1yZXNvdXJjZS1udW0+MTAuMTA1My9q
Lmdhc3Ryby4yMDA4LjEyLjAwNDwvZWxlY3Ryb25pYy1yZXNvdXJjZS1udW0+PC9yZWNvcmQ+PC9D
aXRlPjxDaXRlPjxBdXRob3I+TWE8L0F1dGhvcj48WWVhcj4yMDA3PC9ZZWFyPjxSZWNOdW0+MTc4
PC9SZWNOdW0+PHJlY29yZD48cmVjLW51bWJlcj4xNzg8L3JlYy1udW1iZXI+PGZvcmVpZ24ta2V5
cz48a2V5IGFwcD0iRU4iIGRiLWlkPSJ2cHNkejAwemtzMHJ6bmUwMjA2NXoyNXhkNXpldHJkcjIy
MHoiIHRpbWVzdGFtcD0iMCI+MTc4PC9rZXk+PC9mb3JlaWduLWtleXM+PHJlZi10eXBlIG5hbWU9
IkpvdXJuYWwgQXJ0aWNsZSI+MTc8L3JlZi10eXBlPjxjb250cmlidXRvcnM+PGF1dGhvcnM+PGF1
dGhvcj5NYSwgUy48L2F1dGhvcj48YXV0aG9yPkNoYW4sIEsuIFcuPC9hdXRob3I+PGF1dGhvcj5I
dSwgTC48L2F1dGhvcj48YXV0aG9yPkxlZSwgVC4gSy48L2F1dGhvcj48YXV0aG9yPldvLCBKLiBZ
LjwvYXV0aG9yPjxhdXRob3I+TmcsIEkuIE8uPC9hdXRob3I+PGF1dGhvcj5aaGVuZywgQi4gSi48
L2F1dGhvcj48YXV0aG9yPkd1YW4sIFguIFkuPC9hdXRob3I+PC9hdXRob3JzPjwvY29udHJpYnV0
b3JzPjxhdXRoLWFkZHJlc3M+RGVwYXJ0bWVudCBvZiBQYXRob2xvZ3ksIFRoZSBVbml2ZXJzaXR5
IG9mIEhvbmcgS29uZywgUG9rZnVsYW0sIEhvbmcgS29uZywgQ2hpbmEuPC9hdXRoLWFkZHJlc3M+
PHRpdGxlcz48dGl0bGU+SWRlbnRpZmljYXRpb24gYW5kIGNoYXJhY3Rlcml6YXRpb24gb2YgdHVt
b3JpZ2VuaWMgbGl2ZXIgY2FuY2VyIHN0ZW0vcHJvZ2VuaXRvciBjZWxsczwvdGl0bGU+PHNlY29u
ZGFyeS10aXRsZT5HYXN0cm9lbnRlcm9sb2d5PC9zZWNvbmRhcnktdGl0bGU+PC90aXRsZXM+PHBh
Z2VzPjI1NDItNTY8L3BhZ2VzPjx2b2x1bWU+MTMyPC92b2x1bWU+PG51bWJlcj43PC9udW1iZXI+
PGVkaXRpb24+MjAwNy8wNi8xNjwvZWRpdGlvbj48a2V5d29yZHM+PGtleXdvcmQ+QUMxMzMgQW50
aWdlbjwva2V5d29yZD48a2V5d29yZD5BbmltYWxzPC9rZXl3b3JkPjxrZXl3b3JkPkFudGlnZW5z
LCBDRC8qbWV0YWJvbGlzbTwva2V5d29yZD48a2V5d29yZD5BbnRpZ2VucywgRGlmZmVyZW50aWF0
aW9uL21ldGFib2xpc208L2tleXdvcmQ+PGtleXdvcmQ+Q2FyY2lub2dlbmljaXR5IFRlc3RzPC9r
ZXl3b3JkPjxrZXl3b3JkPkNhcmNpbm9tYSwgSGVwYXRvY2VsbHVsYXIvKm1ldGFib2xpc20vKnBh
dGhvbG9neTwva2V5d29yZD48a2V5d29yZD5DZWxsIERpZmZlcmVudGlhdGlvbjwva2V5d29yZD48
a2V5d29yZD5DZWxsIERpdmlzaW9uPC9rZXl3b3JkPjxrZXl3b3JkPkNlbGwgTGluZSwgVHVtb3I8
L2tleXdvcmQ+PGtleXdvcmQ+Q2VsbCBTZXBhcmF0aW9uPC9rZXl3b3JkPjxrZXl3b3JkPkdlbmUg
RXhwcmVzc2lvbjwva2V5d29yZD48a2V5d29yZD5HbHljb3Byb3RlaW5zLyptZXRhYm9saXNtPC9r
ZXl3b3JkPjxrZXl3b3JkPkh1bWFuczwva2V5d29yZD48a2V5d29yZD5MaXZlci9tZXRhYm9saXNt
L3BhdGhvbG9neS9waHlzaW9wYXRob2xvZ3k8L2tleXdvcmQ+PGtleXdvcmQ+TGl2ZXIgTmVvcGxh
c21zLyptZXRhYm9saXNtLypwYXRob2xvZ3k8L2tleXdvcmQ+PGtleXdvcmQ+TGl2ZXIgUmVnZW5l
cmF0aW9uPC9rZXl3b3JkPjxrZXl3b3JkPk1pY2U8L2tleXdvcmQ+PGtleXdvcmQ+TWljZSwgTnVk
ZTwva2V5d29yZD48a2V5d29yZD5NaWNlLCBTQ0lEPC9rZXl3b3JkPjxrZXl3b3JkPk11c2NsZSBE
ZXZlbG9wbWVudDwva2V5d29yZD48a2V5d29yZD5OZW9wbGFzbSBUcmFuc3BsYW50YXRpb248L2tl
eXdvcmQ+PGtleXdvcmQ+TmVvdmFzY3VsYXJpemF0aW9uLCBQYXRob2xvZ2ljPC9rZXl3b3JkPjxr
ZXl3b3JkPlBlcHRpZGVzLyptZXRhYm9saXNtPC9rZXl3b3JkPjxrZXl3b3JkPlBoZW5vdHlwZTwv
a2V5d29yZD48a2V5d29yZD5TdGVtIENlbGxzLyptZXRhYm9saXNtLypwYXRob2xvZ3k8L2tleXdv
cmQ+PGtleXdvcmQ+VHJhbnNwbGFudGF0aW9uLCBIZXRlcm9sb2dvdXM8L2tleXdvcmQ+PC9rZXl3
b3Jkcz48ZGF0ZXM+PHllYXI+MjAwNzwveWVhcj48cHViLWRhdGVzPjxkYXRlPkp1bjwvZGF0ZT48
L3B1Yi1kYXRlcz48L2RhdGVzPjxpc2JuPjAwMTYtNTA4NSAoUHJpbnQpJiN4RDswMDE2LTUwODUg
KExpbmtpbmcpPC9pc2JuPjxhY2Nlc3Npb24tbnVtPjE3NTcwMjI1PC9hY2Nlc3Npb24tbnVtPjx1
cmxzPjxyZWxhdGVkLXVybHM+PHVybD5odHRwczovL3d3dy5uY2JpLm5sbS5uaWguZ292L3B1Ym1l
ZC8xNzU3MDIyNTwvdXJsPjwvcmVsYXRlZC11cmxzPjwvdXJscz48ZWxlY3Ryb25pYy1yZXNvdXJj
ZS1udW0+MTAuMTA1My9qLmdhc3Ryby4yMDA3LjA0LjAyNTwvZWxlY3Ryb25pYy1yZXNvdXJjZS1u
dW0+PC9yZWNvcmQ+PC9DaXRlPjwvRW5kTm90ZT4A
</w:fldData>
              </w:fldChar>
            </w:r>
            <w:r w:rsidRPr="00B06B14">
              <w:rPr>
                <w:rFonts w:ascii="Book Antiqua" w:hAnsi="Book Antiqua" w:cs="Book Antiqua"/>
              </w:rPr>
              <w:instrText xml:space="preserve"> ADDIN EN.CITE </w:instrText>
            </w:r>
            <w:r w:rsidRPr="00B06B14">
              <w:rPr>
                <w:rFonts w:ascii="Book Antiqua" w:hAnsi="Book Antiqua" w:cs="Book Antiqua"/>
              </w:rPr>
              <w:fldChar w:fldCharType="begin">
                <w:fldData xml:space="preserve">PEVuZE5vdGU+PENpdGU+PEF1dGhvcj5PJmFwb3M7QnJpZW48L0F1dGhvcj48WWVhcj4yMDA3PC9Z
ZWFyPjxSZWNOdW0+MTY8L1JlY051bT48RGlzcGxheVRleHQ+PHN0eWxlIGZhY2U9InN1cGVyc2Ny
aXB0Ij5bMTYtMTldPC9zdHlsZT48L0Rpc3BsYXlUZXh0PjxyZWNvcmQ+PHJlYy1udW1iZXI+MTY8
L3JlYy1udW1iZXI+PGZvcmVpZ24ta2V5cz48a2V5IGFwcD0iRU4iIGRiLWlkPSJ2cHNkejAwemtz
MHJ6bmUwMjA2NXoyNXhkNXpldHJkcjIyMHoiIHRpbWVzdGFtcD0iMCI+MTY8L2tleT48L2ZvcmVp
Z24ta2V5cz48cmVmLXR5cGUgbmFtZT0iSm91cm5hbCBBcnRpY2xlIj4xNzwvcmVmLXR5cGU+PGNv
bnRyaWJ1dG9ycz48YXV0aG9ycz48YXV0aG9yPk8mYXBvcztCcmllbiwgQy4gQS48L2F1dGhvcj48
YXV0aG9yPlBvbGxldHQsIEEuPC9hdXRob3I+PGF1dGhvcj5HYWxsaW5nZXIsIFMuPC9hdXRob3I+
PGF1dGhvcj5EaWNrLCBKLiBFLjwvYXV0aG9yPjwvYXV0aG9ycz48L2NvbnRyaWJ1dG9ycz48YXV0
aC1hZGRyZXNzPkRpdmlzaW9uIG9mIENlbGwgYW5kIE1vbGVjdWxhciBCaW9sb2d5LCBVbml2ZXJz
aXR5IEhlYWx0aCBOZXR3b3JrLCBUb3JvbnRvLCBPbnRhcmlvLCBNNUcgMUw3LCBDYW5hZGEuPC9h
dXRoLWFkZHJlc3M+PHRpdGxlcz48dGl0bGU+QSBodW1hbiBjb2xvbiBjYW5jZXIgY2VsbCBjYXBh
YmxlIG9mIGluaXRpYXRpbmcgdHVtb3VyIGdyb3d0aCBpbiBpbW11bm9kZWZpY2llbnQgbWljZTwv
dGl0bGU+PHNlY29uZGFyeS10aXRsZT5OYXR1cmU8L3NlY29uZGFyeS10aXRsZT48L3RpdGxlcz48
cGFnZXM+MTA2LTEwPC9wYWdlcz48dm9sdW1lPjQ0NTwvdm9sdW1lPjxudW1iZXI+NzEyMzwvbnVt
YmVyPjxlZGl0aW9uPjIwMDYvMTEvMjQ8L2VkaXRpb24+PGtleXdvcmRzPjxrZXl3b3JkPkFDMTMz
IEFudGlnZW48L2tleXdvcmQ+PGtleXdvcmQ+QWdlZDwva2V5d29yZD48a2V5d29yZD5BZ2VkLCA4
MCBhbmQgb3Zlcjwva2V5d29yZD48a2V5d29yZD5BbmltYWxzPC9rZXl3b3JkPjxrZXl3b3JkPkFu
dGlnZW5zLCBDRC8qbWV0YWJvbGlzbTwva2V5d29yZD48a2V5d29yZD5DZWxsIExpbmUsIFR1bW9y
PC9rZXl3b3JkPjxrZXl3b3JkPkNlbGwgUHJvbGlmZXJhdGlvbjwva2V5d29yZD48a2V5d29yZD5D
b2xvbmljIE5lb3BsYXNtcy8qbWV0YWJvbGlzbS8qcGF0aG9sb2d5PC9rZXl3b3JkPjxrZXl3b3Jk
PkZlbWFsZTwva2V5d29yZD48a2V5d29yZD5HbHljb3Byb3RlaW5zLyptZXRhYm9saXNtPC9rZXl3
b3JkPjxrZXl3b3JkPkh1bWFuczwva2V5d29yZD48a2V5d29yZD5NYWxlPC9rZXl3b3JkPjxrZXl3
b3JkPk1pY2U8L2tleXdvcmQ+PGtleXdvcmQ+TWljZSwgSW5icmVkIE5PRDwva2V5d29yZD48a2V5
d29yZD5NaWNlLCBTQ0lEPC9rZXl3b3JkPjxrZXl3b3JkPk1pZGRsZSBBZ2VkPC9rZXl3b3JkPjxr
ZXl3b3JkPk5lb3BsYXNtIFRyYW5zcGxhbnRhdGlvbjwva2V5d29yZD48a2V5d29yZD5OZW9wbGFz
dGljIFN0ZW0gQ2VsbHMvKm1ldGFib2xpc20vKnBhdGhvbG9neTwva2V5d29yZD48a2V5d29yZD5Q
ZXB0aWRlcy8qbWV0YWJvbGlzbTwva2V5d29yZD48a2V5d29yZD5UcmFuc3BsYW50YXRpb24sIEhl
dGVyb2xvZ291czwva2V5d29yZD48L2tleXdvcmRzPjxkYXRlcz48eWVhcj4yMDA3PC95ZWFyPjxw
dWItZGF0ZXM+PGRhdGU+SmFuIDQ8L2RhdGU+PC9wdWItZGF0ZXM+PC9kYXRlcz48aXNibj4xNDc2
LTQ2ODcgKEVsZWN0cm9uaWMpJiN4RDswMDI4LTA4MzYgKExpbmtpbmcpPC9pc2JuPjxhY2Nlc3Np
b24tbnVtPjE3MTIyNzcyPC9hY2Nlc3Npb24tbnVtPjx1cmxzPjxyZWxhdGVkLXVybHM+PHVybD5o
dHRwczovL3d3dy5uY2JpLm5sbS5uaWguZ292L3B1Ym1lZC8xNzEyMjc3MjwvdXJsPjwvcmVsYXRl
ZC11cmxzPjwvdXJscz48ZWxlY3Ryb25pYy1yZXNvdXJjZS1udW0+MTAuMTAzOC9uYXR1cmUwNTM3
MjwvZWxlY3Ryb25pYy1yZXNvdXJjZS1udW0+PC9yZWNvcmQ+PC9DaXRlPjxDaXRlPjxBdXRob3I+
WWFuZzwvQXV0aG9yPjxZZWFyPjIwMDg8L1llYXI+PFJlY051bT4xNzY8L1JlY051bT48cmVjb3Jk
PjxyZWMtbnVtYmVyPjE3NjwvcmVjLW51bWJlcj48Zm9yZWlnbi1rZXlzPjxrZXkgYXBwPSJFTiIg
ZGItaWQ9InZwc2R6MDB6a3MwcnpuZTAyMDY1ejI1eGQ1emV0cmRyMjIweiIgdGltZXN0YW1wPSIw
Ij4xNzY8L2tleT48L2ZvcmVpZ24ta2V5cz48cmVmLXR5cGUgbmFtZT0iSm91cm5hbCBBcnRpY2xl
Ij4xNzwvcmVmLXR5cGU+PGNvbnRyaWJ1dG9ycz48YXV0aG9ycz48YXV0aG9yPllhbmcsIFouIEYu
PC9hdXRob3I+PGF1dGhvcj5IbywgRC4gVy48L2F1dGhvcj48YXV0aG9yPk5nLCBNLiBOLjwvYXV0
aG9yPjxhdXRob3I+TGF1LCBDLiBLLjwvYXV0aG9yPjxhdXRob3I+WXUsIFcuIEMuPC9hdXRob3I+
PGF1dGhvcj5OZ2FpLCBQLjwvYXV0aG9yPjxhdXRob3I+Q2h1LCBQLiBXLjwvYXV0aG9yPjxhdXRo
b3I+TGFtLCBDLiBULjwvYXV0aG9yPjxhdXRob3I+UG9vbiwgUi4gVC48L2F1dGhvcj48YXV0aG9y
PkZhbiwgUy4gVC48L2F1dGhvcj48L2F1dGhvcnM+PC9jb250cmlidXRvcnM+PGF1dGgtYWRkcmVz
cz5DZW50ZXIgZm9yIENhbmNlciBSZXNlYXJjaCBhbmQgRGVwYXJ0bWVudCBvZiBTdXJnZXJ5LCBU
aGUgVW5pdmVyc2l0eSBvZiBIb25nIEtvbmcsIFBva2Z1bGFtLCBIb25nIEtvbmcsIENoaW5hLiB6
ZnlhbmdAaGt1Y2MuaGt1LmhrICZsdDt6ZnlhbmdAaGt1Y2MuaGt1LmhrJmd0OzwvYXV0aC1hZGRy
ZXNzPjx0aXRsZXM+PHRpdGxlPlNpZ25pZmljYW5jZSBvZiBDRDkwKyBjYW5jZXIgc3RlbSBjZWxs
cyBpbiBodW1hbiBsaXZlciBjYW5jZXI8L3RpdGxlPjxzZWNvbmRhcnktdGl0bGU+Q2FuY2VyIENl
bGw8L3NlY29uZGFyeS10aXRsZT48L3RpdGxlcz48cGFnZXM+MTUzLTY2PC9wYWdlcz48dm9sdW1l
PjEzPC92b2x1bWU+PG51bWJlcj4yPC9udW1iZXI+PGVkaXRpb24+MjAwOC8wMi8wNTwvZWRpdGlv
bj48a2V5d29yZHM+PGtleXdvcmQ+QW5pbWFsczwva2V5d29yZD48a2V5d29yZD5BcG9wdG9zaXM8
L2tleXdvcmQ+PGtleXdvcmQ+Q2FyY2lub21hLCBIZXBhdG9jZWxsdWxhci9nZW5ldGljcy9wYXRo
b2xvZ3k8L2tleXdvcmQ+PGtleXdvcmQ+Q2VsbCBMaW5lLCBUdW1vcjwva2V5d29yZD48a2V5d29y
ZD5DZWxsIFNlcGFyYXRpb248L2tleXdvcmQ+PGtleXdvcmQ+R2VuZSBFeHByZXNzaW9uIFByb2Zp
bGluZzwva2V5d29yZD48a2V5d29yZD5HZW5lIEV4cHJlc3Npb24gUmVndWxhdGlvbiwgTmVvcGxh
c3RpYzwva2V5d29yZD48a2V5d29yZD5IdW1hbnM8L2tleXdvcmQ+PGtleXdvcmQ+SHlhbHVyb25h
biBSZWNlcHRvcnMvbWV0YWJvbGlzbTwva2V5d29yZD48a2V5d29yZD5MZXVrb2N5dGUgQ29tbW9u
IEFudGlnZW5zL21ldGFib2xpc208L2tleXdvcmQ+PGtleXdvcmQ+TGl2ZXIgTmVvcGxhc21zL2dl
bmV0aWNzLypwYXRob2xvZ3k8L2tleXdvcmQ+PGtleXdvcmQ+TWFsZTwva2V5d29yZD48a2V5d29y
ZD5NaWNlPC9rZXl3b3JkPjxrZXl3b3JkPk1pY2UsIE51ZGU8L2tleXdvcmQ+PGtleXdvcmQ+TmVv
cGxhc20gVHJhbnNwbGFudGF0aW9uPC9rZXl3b3JkPjxrZXl3b3JkPk5lb3BsYXN0aWMgU3RlbSBD
ZWxscy8qbWV0YWJvbGlzbS8qcGF0aG9sb2d5PC9rZXl3b3JkPjxrZXl3b3JkPlJlcHJvZHVjaWJp
bGl0eSBvZiBSZXN1bHRzPC9rZXl3b3JkPjxrZXl3b3JkPlJldmVyc2UgVHJhbnNjcmlwdGFzZSBQ
b2x5bWVyYXNlIENoYWluIFJlYWN0aW9uPC9rZXl3b3JkPjxrZXl3b3JkPlRoeS0xIEFudGlnZW5z
LyptZXRhYm9saXNtPC9rZXl3b3JkPjwva2V5d29yZHM+PGRhdGVzPjx5ZWFyPjIwMDg8L3llYXI+
PHB1Yi1kYXRlcz48ZGF0ZT5GZWI8L2RhdGU+PC9wdWItZGF0ZXM+PC9kYXRlcz48aXNibj4xNTM1
LTYxMDggKFByaW50KSYjeEQ7MTUzNS02MTA4IChMaW5raW5nKTwvaXNibj48YWNjZXNzaW9uLW51
bT4xODI0MjUxNTwvYWNjZXNzaW9uLW51bT48dXJscz48cmVsYXRlZC11cmxzPjx1cmw+aHR0cHM6
Ly93d3cubmNiaS5ubG0ubmloLmdvdi9wdWJtZWQvMTgyNDI1MTU8L3VybD48L3JlbGF0ZWQtdXJs
cz48L3VybHM+PGVsZWN0cm9uaWMtcmVzb3VyY2UtbnVtPjEwLjEwMTYvai5jY3IuMjAwOC4wMS4w
MTM8L2VsZWN0cm9uaWMtcmVzb3VyY2UtbnVtPjwvcmVjb3JkPjwvQ2l0ZT48Q2l0ZT48QXV0aG9y
PllhbWFzaGl0YTwvQXV0aG9yPjxZZWFyPjIwMDk8L1llYXI+PFJlY051bT4xNzc8L1JlY051bT48
cmVjb3JkPjxyZWMtbnVtYmVyPjE3NzwvcmVjLW51bWJlcj48Zm9yZWlnbi1rZXlzPjxrZXkgYXBw
PSJFTiIgZGItaWQ9InZwc2R6MDB6a3MwcnpuZTAyMDY1ejI1eGQ1emV0cmRyMjIweiIgdGltZXN0
YW1wPSIwIj4xNzc8L2tleT48L2ZvcmVpZ24ta2V5cz48cmVmLXR5cGUgbmFtZT0iSm91cm5hbCBB
cnRpY2xlIj4xNzwvcmVmLXR5cGU+PGNvbnRyaWJ1dG9ycz48YXV0aG9ycz48YXV0aG9yPllhbWFz
aGl0YSwgVC48L2F1dGhvcj48YXV0aG9yPkppLCBKLjwvYXV0aG9yPjxhdXRob3I+QnVkaHUsIEEu
PC9hdXRob3I+PGF1dGhvcj5Gb3JndWVzLCBNLjwvYXV0aG9yPjxhdXRob3I+WWFuZywgVy48L2F1
dGhvcj48YXV0aG9yPldhbmcsIEguIFkuPC9hdXRob3I+PGF1dGhvcj5KaWEsIEguPC9hdXRob3I+
PGF1dGhvcj5ZZSwgUS48L2F1dGhvcj48YXV0aG9yPlFpbiwgTC4gWC48L2F1dGhvcj48YXV0aG9y
PldhdXRoaWVyLCBFLjwvYXV0aG9yPjxhdXRob3I+UmVpZCwgTC4gTS48L2F1dGhvcj48YXV0aG9y
Pk1pbmF0bywgSC48L2F1dGhvcj48YXV0aG9yPkhvbmRhLCBNLjwvYXV0aG9yPjxhdXRob3I+S2Fu
ZWtvLCBTLjwvYXV0aG9yPjxhdXRob3I+VGFuZywgWi4gWS48L2F1dGhvcj48YXV0aG9yPldhbmcs
IFguIFcuPC9hdXRob3I+PC9hdXRob3JzPjwvY29udHJpYnV0b3JzPjxhdXRoLWFkZHJlc3M+TGl2
ZXIgQ2FyY2lub2dlbmVzaXMgU2VjdGlvbiwgTGFib3JhdG9yeSBvZiBIdW1hbiBDYXJjaW5vZ2Vu
ZXNpcywgQ2VudGVyIGZvciBDYW5jZXIgUmVzZWFyY2gsIE5hdGlvbmFsIENhbmNlciBJbnN0aXR1
dGUsIEJldGhlc2RhLCBNYXJ5bGFuZCwgVVNBLjwvYXV0aC1hZGRyZXNzPjx0aXRsZXM+PHRpdGxl
PkVwQ0FNLXBvc2l0aXZlIGhlcGF0b2NlbGx1bGFyIGNhcmNpbm9tYSBjZWxscyBhcmUgdHVtb3It
aW5pdGlhdGluZyBjZWxscyB3aXRoIHN0ZW0vcHJvZ2VuaXRvciBjZWxsIGZlYXR1cmVzPC90aXRs
ZT48c2Vjb25kYXJ5LXRpdGxlPkdhc3Ryb2VudGVyb2xvZ3k8L3NlY29uZGFyeS10aXRsZT48L3Rp
dGxlcz48cGFnZXM+MTAxMi0yNDwvcGFnZXM+PHZvbHVtZT4xMzY8L3ZvbHVtZT48bnVtYmVyPjM8
L251bWJlcj48ZWRpdGlvbj4yMDA5LzAxLzIwPC9lZGl0aW9uPjxrZXl3b3Jkcz48a2V5d29yZD5B
bmltYWxzPC9rZXl3b3JkPjxrZXl3b3JkPkFudGlnZW5zLCBOZW9wbGFzbS8qZ2VuZXRpY3MvKm1l
dGFib2xpc208L2tleXdvcmQ+PGtleXdvcmQ+Q2FyY2lub21hLCBIZXBhdG9jZWxsdWxhci9tZXRh
Ym9saXNtLypwYXRob2xvZ3kvKnBoeXNpb3BhdGhvbG9neTwva2V5d29yZD48a2V5d29yZD5DZWxs
IEFkaGVzaW9uIE1vbGVjdWxlcy8qZ2VuZXRpY3MvKm1ldGFib2xpc208L2tleXdvcmQ+PGtleXdv
cmQ+Q2VsbCBMaW5lLCBUdW1vcjwva2V5d29yZD48a2V5d29yZD5DZWxsIFNlcGFyYXRpb248L2tl
eXdvcmQ+PGtleXdvcmQ+RXBpdGhlbGlhbCBDZWxsIEFkaGVzaW9uIE1vbGVjdWxlPC9rZXl3b3Jk
PjxrZXl3b3JkPkdlbmUgRXhwcmVzc2lvbiBSZWd1bGF0aW9uLCBOZW9wbGFzdGljPC9rZXl3b3Jk
PjxrZXl3b3JkPkdseWNvZ2VuIFN5bnRoYXNlIEtpbmFzZSAzL2FudGFnb25pc3RzICZhbXA7IGlu
aGliaXRvcnMvbWV0YWJvbGlzbTwva2V5d29yZD48a2V5d29yZD5HbHljb2dlbiBTeW50aGFzZSBL
aW5hc2UgMyBiZXRhPC9rZXl3b3JkPjxrZXl3b3JkPkh1bWFuczwva2V5d29yZD48a2V5d29yZD5M
aXZlciBOZW9wbGFzbXMvbWV0YWJvbGlzbS8qcGF0aG9sb2d5LypwaHlzaW9wYXRob2xvZ3k8L2tl
eXdvcmQ+PGtleXdvcmQ+TWljZTwva2V5d29yZD48a2V5d29yZD5NaWNlLCBJbmJyZWQgTk9EPC9r
ZXl3b3JkPjxrZXl3b3JkPk1pY2UsIFNDSUQ8L2tleXdvcmQ+PGtleXdvcmQ+TmVvcGxhc20gVHJh
bnNwbGFudGF0aW9uPC9rZXl3b3JkPjxrZXl3b3JkPlByb2dub3Npczwva2V5d29yZD48a2V5d29y
ZD5STkEsIFNtYWxsIEludGVyZmVyaW5nPC9rZXl3b3JkPjxrZXl3b3JkPlNpZ25hbCBUcmFuc2R1
Y3Rpb24vcGh5c2lvbG9neTwva2V5d29yZD48a2V5d29yZD5TdGVtIENlbGxzL3BhdGhvbG9neS9w
aHlzaW9sb2d5PC9rZXl3b3JkPjxrZXl3b3JkPlR1bW9yIENlbGxzLCBDdWx0dXJlZDwva2V5d29y
ZD48L2tleXdvcmRzPjxkYXRlcz48eWVhcj4yMDA5PC95ZWFyPjxwdWItZGF0ZXM+PGRhdGU+TWFy
PC9kYXRlPjwvcHViLWRhdGVzPjwvZGF0ZXM+PGlzYm4+MTUyOC0wMDEyIChFbGVjdHJvbmljKSYj
eEQ7MDAxNi01MDg1IChMaW5raW5nKTwvaXNibj48YWNjZXNzaW9uLW51bT4xOTE1MDM1MDwvYWNj
ZXNzaW9uLW51bT48dXJscz48cmVsYXRlZC11cmxzPjx1cmw+aHR0cHM6Ly93d3cubmNiaS5ubG0u
bmloLmdvdi9wdWJtZWQvMTkxNTAzNTA8L3VybD48L3JlbGF0ZWQtdXJscz48L3VybHM+PGN1c3Rv
bTI+UE1DMjgyODgyMjwvY3VzdG9tMj48ZWxlY3Ryb25pYy1yZXNvdXJjZS1udW0+MTAuMTA1My9q
Lmdhc3Ryby4yMDA4LjEyLjAwNDwvZWxlY3Ryb25pYy1yZXNvdXJjZS1udW0+PC9yZWNvcmQ+PC9D
aXRlPjxDaXRlPjxBdXRob3I+TWE8L0F1dGhvcj48WWVhcj4yMDA3PC9ZZWFyPjxSZWNOdW0+MTc4
PC9SZWNOdW0+PHJlY29yZD48cmVjLW51bWJlcj4xNzg8L3JlYy1udW1iZXI+PGZvcmVpZ24ta2V5
cz48a2V5IGFwcD0iRU4iIGRiLWlkPSJ2cHNkejAwemtzMHJ6bmUwMjA2NXoyNXhkNXpldHJkcjIy
MHoiIHRpbWVzdGFtcD0iMCI+MTc4PC9rZXk+PC9mb3JlaWduLWtleXM+PHJlZi10eXBlIG5hbWU9
IkpvdXJuYWwgQXJ0aWNsZSI+MTc8L3JlZi10eXBlPjxjb250cmlidXRvcnM+PGF1dGhvcnM+PGF1
dGhvcj5NYSwgUy48L2F1dGhvcj48YXV0aG9yPkNoYW4sIEsuIFcuPC9hdXRob3I+PGF1dGhvcj5I
dSwgTC48L2F1dGhvcj48YXV0aG9yPkxlZSwgVC4gSy48L2F1dGhvcj48YXV0aG9yPldvLCBKLiBZ
LjwvYXV0aG9yPjxhdXRob3I+TmcsIEkuIE8uPC9hdXRob3I+PGF1dGhvcj5aaGVuZywgQi4gSi48
L2F1dGhvcj48YXV0aG9yPkd1YW4sIFguIFkuPC9hdXRob3I+PC9hdXRob3JzPjwvY29udHJpYnV0
b3JzPjxhdXRoLWFkZHJlc3M+RGVwYXJ0bWVudCBvZiBQYXRob2xvZ3ksIFRoZSBVbml2ZXJzaXR5
IG9mIEhvbmcgS29uZywgUG9rZnVsYW0sIEhvbmcgS29uZywgQ2hpbmEuPC9hdXRoLWFkZHJlc3M+
PHRpdGxlcz48dGl0bGU+SWRlbnRpZmljYXRpb24gYW5kIGNoYXJhY3Rlcml6YXRpb24gb2YgdHVt
b3JpZ2VuaWMgbGl2ZXIgY2FuY2VyIHN0ZW0vcHJvZ2VuaXRvciBjZWxsczwvdGl0bGU+PHNlY29u
ZGFyeS10aXRsZT5HYXN0cm9lbnRlcm9sb2d5PC9zZWNvbmRhcnktdGl0bGU+PC90aXRsZXM+PHBh
Z2VzPjI1NDItNTY8L3BhZ2VzPjx2b2x1bWU+MTMyPC92b2x1bWU+PG51bWJlcj43PC9udW1iZXI+
PGVkaXRpb24+MjAwNy8wNi8xNjwvZWRpdGlvbj48a2V5d29yZHM+PGtleXdvcmQ+QUMxMzMgQW50
aWdlbjwva2V5d29yZD48a2V5d29yZD5BbmltYWxzPC9rZXl3b3JkPjxrZXl3b3JkPkFudGlnZW5z
LCBDRC8qbWV0YWJvbGlzbTwva2V5d29yZD48a2V5d29yZD5BbnRpZ2VucywgRGlmZmVyZW50aWF0
aW9uL21ldGFib2xpc208L2tleXdvcmQ+PGtleXdvcmQ+Q2FyY2lub2dlbmljaXR5IFRlc3RzPC9r
ZXl3b3JkPjxrZXl3b3JkPkNhcmNpbm9tYSwgSGVwYXRvY2VsbHVsYXIvKm1ldGFib2xpc20vKnBh
dGhvbG9neTwva2V5d29yZD48a2V5d29yZD5DZWxsIERpZmZlcmVudGlhdGlvbjwva2V5d29yZD48
a2V5d29yZD5DZWxsIERpdmlzaW9uPC9rZXl3b3JkPjxrZXl3b3JkPkNlbGwgTGluZSwgVHVtb3I8
L2tleXdvcmQ+PGtleXdvcmQ+Q2VsbCBTZXBhcmF0aW9uPC9rZXl3b3JkPjxrZXl3b3JkPkdlbmUg
RXhwcmVzc2lvbjwva2V5d29yZD48a2V5d29yZD5HbHljb3Byb3RlaW5zLyptZXRhYm9saXNtPC9r
ZXl3b3JkPjxrZXl3b3JkPkh1bWFuczwva2V5d29yZD48a2V5d29yZD5MaXZlci9tZXRhYm9saXNt
L3BhdGhvbG9neS9waHlzaW9wYXRob2xvZ3k8L2tleXdvcmQ+PGtleXdvcmQ+TGl2ZXIgTmVvcGxh
c21zLyptZXRhYm9saXNtLypwYXRob2xvZ3k8L2tleXdvcmQ+PGtleXdvcmQ+TGl2ZXIgUmVnZW5l
cmF0aW9uPC9rZXl3b3JkPjxrZXl3b3JkPk1pY2U8L2tleXdvcmQ+PGtleXdvcmQ+TWljZSwgTnVk
ZTwva2V5d29yZD48a2V5d29yZD5NaWNlLCBTQ0lEPC9rZXl3b3JkPjxrZXl3b3JkPk11c2NsZSBE
ZXZlbG9wbWVudDwva2V5d29yZD48a2V5d29yZD5OZW9wbGFzbSBUcmFuc3BsYW50YXRpb248L2tl
eXdvcmQ+PGtleXdvcmQ+TmVvdmFzY3VsYXJpemF0aW9uLCBQYXRob2xvZ2ljPC9rZXl3b3JkPjxr
ZXl3b3JkPlBlcHRpZGVzLyptZXRhYm9saXNtPC9rZXl3b3JkPjxrZXl3b3JkPlBoZW5vdHlwZTwv
a2V5d29yZD48a2V5d29yZD5TdGVtIENlbGxzLyptZXRhYm9saXNtLypwYXRob2xvZ3k8L2tleXdv
cmQ+PGtleXdvcmQ+VHJhbnNwbGFudGF0aW9uLCBIZXRlcm9sb2dvdXM8L2tleXdvcmQ+PC9rZXl3
b3Jkcz48ZGF0ZXM+PHllYXI+MjAwNzwveWVhcj48cHViLWRhdGVzPjxkYXRlPkp1bjwvZGF0ZT48
L3B1Yi1kYXRlcz48L2RhdGVzPjxpc2JuPjAwMTYtNTA4NSAoUHJpbnQpJiN4RDswMDE2LTUwODUg
KExpbmtpbmcpPC9pc2JuPjxhY2Nlc3Npb24tbnVtPjE3NTcwMjI1PC9hY2Nlc3Npb24tbnVtPjx1
cmxzPjxyZWxhdGVkLXVybHM+PHVybD5odHRwczovL3d3dy5uY2JpLm5sbS5uaWguZ292L3B1Ym1l
ZC8xNzU3MDIyNTwvdXJsPjwvcmVsYXRlZC11cmxzPjwvdXJscz48ZWxlY3Ryb25pYy1yZXNvdXJj
ZS1udW0+MTAuMTA1My9qLmdhc3Ryby4yMDA3LjA0LjAyNTwvZWxlY3Ryb25pYy1yZXNvdXJjZS1u
dW0+PC9yZWNvcmQ+PC9DaXRlPjwvRW5kTm90ZT4A
</w:fldData>
              </w:fldChar>
            </w:r>
            <w:r w:rsidRPr="00B06B14">
              <w:rPr>
                <w:rFonts w:ascii="Book Antiqua" w:hAnsi="Book Antiqua" w:cs="Book Antiqua"/>
              </w:rPr>
              <w:instrText xml:space="preserve"> ADDIN EN.CITE.DATA </w:instrText>
            </w:r>
            <w:r w:rsidRPr="00B06B14">
              <w:rPr>
                <w:rFonts w:ascii="Book Antiqua" w:hAnsi="Book Antiqua" w:cs="Book Antiqua"/>
              </w:rPr>
            </w:r>
            <w:r w:rsidRPr="00B06B14">
              <w:rPr>
                <w:rFonts w:ascii="Book Antiqua" w:hAnsi="Book Antiqua" w:cs="Book Antiqua"/>
              </w:rPr>
              <w:fldChar w:fldCharType="end"/>
            </w:r>
            <w:r w:rsidRPr="00B06B14">
              <w:rPr>
                <w:rFonts w:ascii="Book Antiqua" w:hAnsi="Book Antiqua" w:cs="Book Antiqua"/>
              </w:rPr>
            </w:r>
            <w:r w:rsidRPr="00B06B14">
              <w:rPr>
                <w:rFonts w:ascii="Book Antiqua" w:hAnsi="Book Antiqua" w:cs="Book Antiqua"/>
              </w:rPr>
              <w:fldChar w:fldCharType="separate"/>
            </w:r>
            <w:r w:rsidRPr="00B06B14">
              <w:rPr>
                <w:rFonts w:ascii="Book Antiqua" w:hAnsi="Book Antiqua" w:cs="Book Antiqua"/>
              </w:rPr>
              <w:t>[16-19]</w:t>
            </w:r>
            <w:r w:rsidRPr="00B06B14">
              <w:rPr>
                <w:rFonts w:ascii="Book Antiqua" w:hAnsi="Book Antiqua" w:cs="Book Antiqua"/>
              </w:rPr>
              <w:fldChar w:fldCharType="end"/>
            </w:r>
          </w:p>
        </w:tc>
      </w:tr>
      <w:tr w:rsidR="00231361" w14:paraId="787FB64B" w14:textId="77777777">
        <w:tc>
          <w:tcPr>
            <w:tcW w:w="1686" w:type="dxa"/>
            <w:tcBorders>
              <w:bottom w:val="single" w:sz="4" w:space="0" w:color="auto"/>
            </w:tcBorders>
          </w:tcPr>
          <w:p w14:paraId="057C4B5C" w14:textId="77777777" w:rsidR="00231361" w:rsidRDefault="00C823EC">
            <w:pPr>
              <w:autoSpaceDE w:val="0"/>
              <w:autoSpaceDN w:val="0"/>
              <w:adjustRightInd w:val="0"/>
              <w:snapToGrid w:val="0"/>
              <w:spacing w:after="0" w:line="360" w:lineRule="auto"/>
              <w:jc w:val="both"/>
              <w:rPr>
                <w:rFonts w:ascii="Book Antiqua" w:hAnsi="Book Antiqua" w:cs="Book Antiqua"/>
              </w:rPr>
            </w:pPr>
            <w:r>
              <w:rPr>
                <w:rFonts w:ascii="Book Antiqua" w:hAnsi="Book Antiqua" w:cs="Book Antiqua"/>
              </w:rPr>
              <w:t>Colorectal</w:t>
            </w:r>
          </w:p>
        </w:tc>
        <w:tc>
          <w:tcPr>
            <w:tcW w:w="5832" w:type="dxa"/>
            <w:tcBorders>
              <w:bottom w:val="single" w:sz="4" w:space="0" w:color="auto"/>
            </w:tcBorders>
          </w:tcPr>
          <w:p w14:paraId="0C63AB91" w14:textId="77777777" w:rsidR="00231361" w:rsidRDefault="00C823EC">
            <w:pPr>
              <w:autoSpaceDE w:val="0"/>
              <w:autoSpaceDN w:val="0"/>
              <w:adjustRightInd w:val="0"/>
              <w:snapToGrid w:val="0"/>
              <w:spacing w:after="0" w:line="360" w:lineRule="auto"/>
              <w:jc w:val="both"/>
              <w:rPr>
                <w:rFonts w:ascii="Book Antiqua" w:hAnsi="Book Antiqua" w:cs="Book Antiqua"/>
              </w:rPr>
            </w:pPr>
            <w:r>
              <w:rPr>
                <w:rFonts w:ascii="Book Antiqua" w:hAnsi="Book Antiqua" w:cs="Book Antiqua"/>
              </w:rPr>
              <w:t xml:space="preserve">CD24+, CD44+, CD49f, CD133+, </w:t>
            </w:r>
            <w:proofErr w:type="spellStart"/>
            <w:r>
              <w:rPr>
                <w:rFonts w:ascii="Book Antiqua" w:hAnsi="Book Antiqua" w:cs="Book Antiqua"/>
              </w:rPr>
              <w:t>EpCAM</w:t>
            </w:r>
            <w:proofErr w:type="spellEnd"/>
            <w:r>
              <w:rPr>
                <w:rFonts w:ascii="Book Antiqua" w:hAnsi="Book Antiqua" w:cs="Book Antiqua"/>
              </w:rPr>
              <w:t>+, ALDH1</w:t>
            </w:r>
          </w:p>
        </w:tc>
        <w:tc>
          <w:tcPr>
            <w:tcW w:w="1416" w:type="dxa"/>
            <w:tcBorders>
              <w:bottom w:val="single" w:sz="4" w:space="0" w:color="auto"/>
            </w:tcBorders>
          </w:tcPr>
          <w:p w14:paraId="66B9946B" w14:textId="77777777" w:rsidR="00231361" w:rsidRPr="00B06B14" w:rsidRDefault="00C823EC">
            <w:pPr>
              <w:adjustRightInd w:val="0"/>
              <w:snapToGrid w:val="0"/>
              <w:spacing w:after="0" w:line="360" w:lineRule="auto"/>
              <w:jc w:val="both"/>
              <w:rPr>
                <w:rFonts w:ascii="Book Antiqua" w:hAnsi="Book Antiqua" w:cs="Book Antiqua"/>
              </w:rPr>
            </w:pPr>
            <w:r w:rsidRPr="00B06B14">
              <w:rPr>
                <w:rFonts w:ascii="Book Antiqua" w:hAnsi="Book Antiqua" w:cs="Book Antiqua"/>
              </w:rPr>
              <w:fldChar w:fldCharType="begin">
                <w:fldData xml:space="preserve">PEVuZE5vdGU+PENpdGU+PEF1dGhvcj5PJmFwb3M7QnJpZW48L0F1dGhvcj48WWVhcj4yMDA3PC9Z
ZWFyPjxSZWNOdW0+MTY8L1JlY051bT48RGlzcGxheVRleHQ+PHN0eWxlIGZhY2U9InN1cGVyc2Ny
aXB0Ij5bMTYsIDIwLCAyMV08L3N0eWxlPjwvRGlzcGxheVRleHQ+PHJlY29yZD48cmVjLW51bWJl
cj4xNjwvcmVjLW51bWJlcj48Zm9yZWlnbi1rZXlzPjxrZXkgYXBwPSJFTiIgZGItaWQ9InZwc2R6
MDB6a3MwcnpuZTAyMDY1ejI1eGQ1emV0cmRyMjIweiIgdGltZXN0YW1wPSIwIj4xNjwva2V5Pjwv
Zm9yZWlnbi1rZXlzPjxyZWYtdHlwZSBuYW1lPSJKb3VybmFsIEFydGljbGUiPjE3PC9yZWYtdHlw
ZT48Y29udHJpYnV0b3JzPjxhdXRob3JzPjxhdXRob3I+TyZhcG9zO0JyaWVuLCBDLiBBLjwvYXV0
aG9yPjxhdXRob3I+UG9sbGV0dCwgQS48L2F1dGhvcj48YXV0aG9yPkdhbGxpbmdlciwgUy48L2F1
dGhvcj48YXV0aG9yPkRpY2ssIEouIEUuPC9hdXRob3I+PC9hdXRob3JzPjwvY29udHJpYnV0b3Jz
PjxhdXRoLWFkZHJlc3M+RGl2aXNpb24gb2YgQ2VsbCBhbmQgTW9sZWN1bGFyIEJpb2xvZ3ksIFVu
aXZlcnNpdHkgSGVhbHRoIE5ldHdvcmssIFRvcm9udG8sIE9udGFyaW8sIE01RyAxTDcsIENhbmFk
YS48L2F1dGgtYWRkcmVzcz48dGl0bGVzPjx0aXRsZT5BIGh1bWFuIGNvbG9uIGNhbmNlciBjZWxs
IGNhcGFibGUgb2YgaW5pdGlhdGluZyB0dW1vdXIgZ3Jvd3RoIGluIGltbXVub2RlZmljaWVudCBt
aWNlPC90aXRsZT48c2Vjb25kYXJ5LXRpdGxlPk5hdHVyZTwvc2Vjb25kYXJ5LXRpdGxlPjwvdGl0
bGVzPjxwYWdlcz4xMDYtMTA8L3BhZ2VzPjx2b2x1bWU+NDQ1PC92b2x1bWU+PG51bWJlcj43MTIz
PC9udW1iZXI+PGVkaXRpb24+MjAwNi8xMS8yNDwvZWRpdGlvbj48a2V5d29yZHM+PGtleXdvcmQ+
QUMxMzMgQW50aWdlbjwva2V5d29yZD48a2V5d29yZD5BZ2VkPC9rZXl3b3JkPjxrZXl3b3JkPkFn
ZWQsIDgwIGFuZCBvdmVyPC9rZXl3b3JkPjxrZXl3b3JkPkFuaW1hbHM8L2tleXdvcmQ+PGtleXdv
cmQ+QW50aWdlbnMsIENELyptZXRhYm9saXNtPC9rZXl3b3JkPjxrZXl3b3JkPkNlbGwgTGluZSwg
VHVtb3I8L2tleXdvcmQ+PGtleXdvcmQ+Q2VsbCBQcm9saWZlcmF0aW9uPC9rZXl3b3JkPjxrZXl3
b3JkPkNvbG9uaWMgTmVvcGxhc21zLyptZXRhYm9saXNtLypwYXRob2xvZ3k8L2tleXdvcmQ+PGtl
eXdvcmQ+RmVtYWxlPC9rZXl3b3JkPjxrZXl3b3JkPkdseWNvcHJvdGVpbnMvKm1ldGFib2xpc208
L2tleXdvcmQ+PGtleXdvcmQ+SHVtYW5zPC9rZXl3b3JkPjxrZXl3b3JkPk1hbGU8L2tleXdvcmQ+
PGtleXdvcmQ+TWljZTwva2V5d29yZD48a2V5d29yZD5NaWNlLCBJbmJyZWQgTk9EPC9rZXl3b3Jk
PjxrZXl3b3JkPk1pY2UsIFNDSUQ8L2tleXdvcmQ+PGtleXdvcmQ+TWlkZGxlIEFnZWQ8L2tleXdv
cmQ+PGtleXdvcmQ+TmVvcGxhc20gVHJhbnNwbGFudGF0aW9uPC9rZXl3b3JkPjxrZXl3b3JkPk5l
b3BsYXN0aWMgU3RlbSBDZWxscy8qbWV0YWJvbGlzbS8qcGF0aG9sb2d5PC9rZXl3b3JkPjxrZXl3
b3JkPlBlcHRpZGVzLyptZXRhYm9saXNtPC9rZXl3b3JkPjxrZXl3b3JkPlRyYW5zcGxhbnRhdGlv
biwgSGV0ZXJvbG9nb3VzPC9rZXl3b3JkPjwva2V5d29yZHM+PGRhdGVzPjx5ZWFyPjIwMDc8L3ll
YXI+PHB1Yi1kYXRlcz48ZGF0ZT5KYW4gNDwvZGF0ZT48L3B1Yi1kYXRlcz48L2RhdGVzPjxpc2Ju
PjE0NzYtNDY4NyAoRWxlY3Ryb25pYykmI3hEOzAwMjgtMDgzNiAoTGlua2luZyk8L2lzYm4+PGFj
Y2Vzc2lvbi1udW0+MTcxMjI3NzI8L2FjY2Vzc2lvbi1udW0+PHVybHM+PHJlbGF0ZWQtdXJscz48
dXJsPmh0dHBzOi8vd3d3Lm5jYmkubmxtLm5paC5nb3YvcHVibWVkLzE3MTIyNzcyPC91cmw+PC9y
ZWxhdGVkLXVybHM+PC91cmxzPjxlbGVjdHJvbmljLXJlc291cmNlLW51bT4xMC4xMDM4L25hdHVy
ZTA1MzcyPC9lbGVjdHJvbmljLXJlc291cmNlLW51bT48L3JlY29yZD48L0NpdGU+PENpdGU+PEF1
dGhvcj5TYWhsYmVyZzwvQXV0aG9yPjxZZWFyPjIwMTQ8L1llYXI+PFJlY051bT4xNzk8L1JlY051
bT48cmVjb3JkPjxyZWMtbnVtYmVyPjE3OTwvcmVjLW51bWJlcj48Zm9yZWlnbi1rZXlzPjxrZXkg
YXBwPSJFTiIgZGItaWQ9InZwc2R6MDB6a3MwcnpuZTAyMDY1ejI1eGQ1emV0cmRyMjIweiIgdGlt
ZXN0YW1wPSIwIj4xNzk8L2tleT48L2ZvcmVpZ24ta2V5cz48cmVmLXR5cGUgbmFtZT0iSm91cm5h
bCBBcnRpY2xlIj4xNzwvcmVmLXR5cGU+PGNvbnRyaWJ1dG9ycz48YXV0aG9ycz48YXV0aG9yPlNh
aGxiZXJnLCBTLiBILjwvYXV0aG9yPjxhdXRob3I+U3BpZWdlbGJlcmcsIEQuPC9hdXRob3I+PGF1
dGhvcj5HbGltZWxpdXMsIEIuPC9hdXRob3I+PGF1dGhvcj5TdGVuZXJsb3csIEIuPC9hdXRob3I+
PGF1dGhvcj5OZXN0b3IsIE0uPC9hdXRob3I+PC9hdXRob3JzPjwvY29udHJpYnV0b3JzPjxhdXRo
LWFkZHJlc3M+U2VjdGlvbiBvZiBCaW9tZWRpY2FsIFJhZGlhdGlvbiBTY2llbmNlcywgRGVwYXJ0
bWVudCBvZiBSYWRpb2xvZ3ksIE9uY29sb2d5IGFuZCBSYWRpYXRpb24gU2NpZW5jZSwgUnVkYmVj
ayBMYWJvcmF0b3J5LCBVcHBzYWxhIFVuaXZlcnNpdHksIFVwcHNhbGEsIFN3ZWRlbi4mI3hEO1Nl
Y3Rpb24gb2YgT25jb2xvZ3ksIERlcGFydG1lbnQgb2YgUmFkaW9sb2d5LCBPbmNvbG9neSBhbmQg
UmFkaWF0aW9uIFNjaWVuY2UsIFVwcHNhbGEgVW5pdmVyc2l0eSwgVXBwc2FsYSwgU3dlZGVuLiYj
eEQ7U2VjdGlvbiBvZiBCaW9tZWRpY2FsIFJhZGlhdGlvbiBTY2llbmNlcywgRGVwYXJ0bWVudCBv
ZiBSYWRpb2xvZ3ksIE9uY29sb2d5IGFuZCBSYWRpYXRpb24gU2NpZW5jZSwgUnVkYmVjayBMYWJv
cmF0b3J5LCBVcHBzYWxhIFVuaXZlcnNpdHksIFVwcHNhbGEsIFN3ZWRlbjsgU2VjdGlvbiBvZiBP
dG9sYXJ5bmdvbG9neSBhbmQgSGVhZCBhbmQgTmVjayBTdXJnZXJ5LCBEZXBhcnRtZW50IG9mIFN1
cmdpY2FsIFNjaWVuY2VzLCBVcHBzYWxhIFVuaXZlcnNpdHksIFVwcHNhbGEsIFN3ZWRlbjsgU2Np
ZW5jZSBmb3IgTGlmZSBMYWJvcmF0b3J5LCBVcHBzYWxhIFVuaXZlcnNpdHksIFVwcHNhbGEsIFN3
ZWRlbi48L2F1dGgtYWRkcmVzcz48dGl0bGVzPjx0aXRsZT5FdmFsdWF0aW9uIG9mIGNhbmNlciBz
dGVtIGNlbGwgbWFya2VycyBDRDEzMywgQ0Q0NCwgQ0QyNDogYXNzb2NpYXRpb24gd2l0aCBBS1Qg
aXNvZm9ybXMgYW5kIHJhZGlhdGlvbiByZXNpc3RhbmNlIGluIGNvbG9uIGNhbmNlciBjZWxsczwv
dGl0bGU+PHNlY29uZGFyeS10aXRsZT5QTG9TIE9uZTwvc2Vjb25kYXJ5LXRpdGxlPjwvdGl0bGVz
PjxwYWdlcz5lOTQ2MjE8L3BhZ2VzPjx2b2x1bWU+OTwvdm9sdW1lPjxudW1iZXI+NDwvbnVtYmVy
PjxlZGl0aW9uPjIwMTQvMDQvMjU8L2VkaXRpb24+PGtleXdvcmRzPjxrZXl3b3JkPkFDMTMzIEFu
dGlnZW48L2tleXdvcmQ+PGtleXdvcmQ+QW50aWdlbnMsIENELyptZXRhYm9saXNtPC9rZXl3b3Jk
PjxrZXl3b3JkPkNEMjQgQW50aWdlbi8qbWV0YWJvbGlzbTwva2V5d29yZD48a2V5d29yZD5DZWxs
IExpbmUsIFR1bW9yPC9rZXl3b3JkPjxrZXl3b3JkPkNvbG9uaWMgTmVvcGxhc21zLyptZXRhYm9s
aXNtPC9rZXl3b3JkPjxrZXl3b3JkPkdseWNvcHJvdGVpbnMvKm1ldGFib2xpc208L2tleXdvcmQ+
PGtleXdvcmQ+SENUMTE2IENlbGxzPC9rZXl3b3JkPjxrZXl3b3JkPkhUMjkgQ2VsbHM8L2tleXdv
cmQ+PGtleXdvcmQ+SHVtYW5zPC9rZXl3b3JkPjxrZXl3b3JkPkh5YWx1cm9uYW4gUmVjZXB0b3Jz
LyptZXRhYm9saXNtPC9rZXl3b3JkPjxrZXl3b3JkPk5lb3BsYXN0aWMgU3RlbSBDZWxscy8qbWV0
YWJvbGlzbTwva2V5d29yZD48a2V5d29yZD5PbmNvZ2VuZSBQcm90ZWluIHYtYWt0L21ldGFib2xp
c208L2tleXdvcmQ+PGtleXdvcmQ+UGVwdGlkZXMvKm1ldGFib2xpc208L2tleXdvcmQ+PGtleXdv
cmQ+UHJvdGVpbiBJc29mb3Jtcy8qbWV0YWJvbGlzbTwva2V5d29yZD48L2tleXdvcmRzPjxkYXRl
cz48eWVhcj4yMDE0PC95ZWFyPjwvZGF0ZXM+PGlzYm4+MTkzMi02MjAzIChFbGVjdHJvbmljKSYj
eEQ7MTkzMi02MjAzIChMaW5raW5nKTwvaXNibj48YWNjZXNzaW9uLW51bT4yNDc2MDAxOTwvYWNj
ZXNzaW9uLW51bT48dXJscz48cmVsYXRlZC11cmxzPjx1cmw+aHR0cHM6Ly93d3cubmNiaS5ubG0u
bmloLmdvdi9wdWJtZWQvMjQ3NjAwMTk8L3VybD48L3JlbGF0ZWQtdXJscz48L3VybHM+PGN1c3Rv
bTI+UE1DMzk5NzQwMzwvY3VzdG9tMj48ZWxlY3Ryb25pYy1yZXNvdXJjZS1udW0+MTAuMTM3MS9q
b3VybmFsLnBvbmUuMDA5NDYyMTwvZWxlY3Ryb25pYy1yZXNvdXJjZS1udW0+PC9yZWNvcmQ+PC9D
aXRlPjxDaXRlPjxBdXRob3I+SGFyYWd1Y2hpPC9BdXRob3I+PFllYXI+MjAxMzwvWWVhcj48UmVj
TnVtPjE4MDwvUmVjTnVtPjxyZWNvcmQ+PHJlYy1udW1iZXI+MTgwPC9yZWMtbnVtYmVyPjxmb3Jl
aWduLWtleXM+PGtleSBhcHA9IkVOIiBkYi1pZD0idnBzZHowMHprczByem5lMDIwNjV6MjV4ZDV6
ZXRyZHIyMjB6IiB0aW1lc3RhbXA9IjAiPjE4MDwva2V5PjwvZm9yZWlnbi1rZXlzPjxyZWYtdHlw
ZSBuYW1lPSJKb3VybmFsIEFydGljbGUiPjE3PC9yZWYtdHlwZT48Y29udHJpYnV0b3JzPjxhdXRo
b3JzPjxhdXRob3I+SGFyYWd1Y2hpLCBOLjwvYXV0aG9yPjxhdXRob3I+SXNoaWksIEguPC9hdXRo
b3I+PGF1dGhvcj5NaW1vcmksIEsuPC9hdXRob3I+PGF1dGhvcj5PaHRhLCBLLjwvYXV0aG9yPjxh
dXRob3I+VWVtdXJhLCBNLjwvYXV0aG9yPjxhdXRob3I+TmlzaGltdXJhLCBKLjwvYXV0aG9yPjxh
dXRob3I+SGF0YSwgVC48L2F1dGhvcj48YXV0aG9yPlRha2VtYXNhLCBJLjwvYXV0aG9yPjxhdXRo
b3I+TWl6dXNoaW1hLCBULjwvYXV0aG9yPjxhdXRob3I+WWFtYW1vdG8sIEguPC9hdXRob3I+PGF1
dGhvcj5Eb2tpLCBZLjwvYXV0aG9yPjxhdXRob3I+TW9yaSwgTS48L2F1dGhvcj48L2F1dGhvcnM+
PC9jb250cmlidXRvcnM+PGF1dGgtYWRkcmVzcz5EZXBhcnRtZW50IG9mIEdhc3Ryb2VudGVyb2xv
Z2ljYWwgU3VyZ2VyeSwgR3JhZHVhdGUgU2Nob29sIG9mIE1lZGljaW5lLCBPc2FrYSBVbml2ZXJz
aXR5LCBTdWl0YSwgT3Nha2EgNTY1LTA4NzEsIEphcGFuLjwvYXV0aC1hZGRyZXNzPjx0aXRsZXM+
PHRpdGxlPkNENDlmLXBvc2l0aXZlIGNlbGwgcG9wdWxhdGlvbiBlZmZpY2llbnRseSBlbnJpY2hl
cyBjb2xvbiBjYW5jZXItaW5pdGlhdGluZyBjZWxsczwvdGl0bGU+PHNlY29uZGFyeS10aXRsZT5J
bnQgSiBPbmNvbDwvc2Vjb25kYXJ5LXRpdGxlPjwvdGl0bGVzPjxwZXJpb2RpY2FsPjxmdWxsLXRp
dGxlPkludCBKIE9uY29sPC9mdWxsLXRpdGxlPjwvcGVyaW9kaWNhbD48cGFnZXM+NDI1LTMwPC9w
YWdlcz48dm9sdW1lPjQzPC92b2x1bWU+PG51bWJlcj4yPC9udW1iZXI+PGVkaXRpb24+MjAxMy8w
NS8yODwvZWRpdGlvbj48a2V5d29yZHM+PGtleXdvcmQ+QUMxMzMgQW50aWdlbjwva2V5d29yZD48
a2V5d29yZD5BY3RpdmF0ZWQtTGV1a29jeXRlIENlbGwgQWRoZXNpb24gTW9sZWN1bGUvbWV0YWJv
bGlzbTwva2V5d29yZD48a2V5d29yZD5BbmltYWxzPC9rZXl3b3JkPjxrZXl3b3JkPkFudGlnZW5z
LCBDRC9tZXRhYm9saXNtPC9rZXl3b3JkPjxrZXl3b3JkPkJpb21hcmtlcnMsIFR1bW9yLyptZXRh
Ym9saXNtPC9rZXl3b3JkPjxrZXl3b3JkPkJ1dHlyaWMgQWNpZC9waGFybWFjb2xvZ3k8L2tleXdv
cmQ+PGtleXdvcmQ+Q0QyNCBBbnRpZ2VuL21ldGFib2xpc208L2tleXdvcmQ+PGtleXdvcmQ+Q2Fj
by0yIENlbGxzPC9rZXl3b3JkPjxrZXl3b3JkPkNhcmNpbm9nZW5lc2lzPC9rZXl3b3JkPjxrZXl3
b3JkPkNlbGwgRGlmZmVyZW50aWF0aW9uL2RydWcgZWZmZWN0czwva2V5d29yZD48a2V5d29yZD5D
ZWxsIExpbmUsIFR1bW9yPC9rZXl3b3JkPjxrZXl3b3JkPkNvbG9uaWMgTmVvcGxhc21zLyptZXRh
Ym9saXNtL3BhdGhvbG9neTwva2V5d29yZD48a2V5d29yZD5HbHljb3Byb3RlaW5zL21ldGFib2xp
c208L2tleXdvcmQ+PGtleXdvcmQ+SFQyOSBDZWxsczwva2V5d29yZD48a2V5d29yZD5IdW1hbnM8
L2tleXdvcmQ+PGtleXdvcmQ+SHlhbHVyb25hbiBSZWNlcHRvcnMvYmlvc3ludGhlc2lzPC9rZXl3
b3JkPjxrZXl3b3JkPkludGVncmluIGFscGhhNi8qbWV0YWJvbGlzbTwva2V5d29yZD48a2V5d29y
ZD5NaWNlPC9rZXl3b3JkPjxrZXl3b3JkPk1pY2UsIEluYnJlZCBOT0Q8L2tleXdvcmQ+PGtleXdv
cmQ+TWljZSwgU0NJRDwva2V5d29yZD48a2V5d29yZD5OZW9wbGFzbSBUcmFuc3BsYW50YXRpb248
L2tleXdvcmQ+PGtleXdvcmQ+TmVvcGxhc3RpYyBTdGVtIENlbGxzLyptZXRhYm9saXNtL3BhdGhv
bG9neTwva2V5d29yZD48a2V5d29yZD5QZXB0aWRlcy9tZXRhYm9saXNtPC9rZXl3b3JkPjxrZXl3
b3JkPlJlY2VwdG9ycywgQ1hDUjQvbWV0YWJvbGlzbTwva2V5d29yZD48L2tleXdvcmRzPjxkYXRl
cz48eWVhcj4yMDEzPC95ZWFyPjxwdWItZGF0ZXM+PGRhdGU+QXVnPC9kYXRlPjwvcHViLWRhdGVz
PjwvZGF0ZXM+PGlzYm4+MTc5MS0yNDIzIChFbGVjdHJvbmljKSYjeEQ7MTAxOS02NDM5IChMaW5r
aW5nKTwvaXNibj48YWNjZXNzaW9uLW51bT4yMzcwODc0NzwvYWNjZXNzaW9uLW51bT48dXJscz48
cmVsYXRlZC11cmxzPjx1cmw+aHR0cHM6Ly93d3cubmNiaS5ubG0ubmloLmdvdi9wdWJtZWQvMjM3
MDg3NDc8L3VybD48L3JlbGF0ZWQtdXJscz48L3VybHM+PGVsZWN0cm9uaWMtcmVzb3VyY2UtbnVt
PjEwLjM4OTIvaWpvLjIwMTMuMTk1NTwvZWxlY3Ryb25pYy1yZXNvdXJjZS1udW0+PC9yZWNvcmQ+
PC9DaXRlPjwvRW5kTm90ZT5AAD==
</w:fldData>
              </w:fldChar>
            </w:r>
            <w:r w:rsidRPr="00B06B14">
              <w:rPr>
                <w:rFonts w:ascii="Book Antiqua" w:hAnsi="Book Antiqua" w:cs="Book Antiqua"/>
              </w:rPr>
              <w:instrText xml:space="preserve"> ADDIN EN.CITE </w:instrText>
            </w:r>
            <w:r w:rsidRPr="00B06B14">
              <w:rPr>
                <w:rFonts w:ascii="Book Antiqua" w:hAnsi="Book Antiqua" w:cs="Book Antiqua"/>
              </w:rPr>
              <w:fldChar w:fldCharType="begin">
                <w:fldData xml:space="preserve">PEVuZE5vdGU+PENpdGU+PEF1dGhvcj5PJmFwb3M7QnJpZW48L0F1dGhvcj48WWVhcj4yMDA3PC9Z
ZWFyPjxSZWNOdW0+MTY8L1JlY051bT48RGlzcGxheVRleHQ+PHN0eWxlIGZhY2U9InN1cGVyc2Ny
aXB0Ij5bMTYsIDIwLCAyMV08L3N0eWxlPjwvRGlzcGxheVRleHQ+PHJlY29yZD48cmVjLW51bWJl
cj4xNjwvcmVjLW51bWJlcj48Zm9yZWlnbi1rZXlzPjxrZXkgYXBwPSJFTiIgZGItaWQ9InZwc2R6
MDB6a3MwcnpuZTAyMDY1ejI1eGQ1emV0cmRyMjIweiIgdGltZXN0YW1wPSIwIj4xNjwva2V5Pjwv
Zm9yZWlnbi1rZXlzPjxyZWYtdHlwZSBuYW1lPSJKb3VybmFsIEFydGljbGUiPjE3PC9yZWYtdHlw
ZT48Y29udHJpYnV0b3JzPjxhdXRob3JzPjxhdXRob3I+TyZhcG9zO0JyaWVuLCBDLiBBLjwvYXV0
aG9yPjxhdXRob3I+UG9sbGV0dCwgQS48L2F1dGhvcj48YXV0aG9yPkdhbGxpbmdlciwgUy48L2F1
dGhvcj48YXV0aG9yPkRpY2ssIEouIEUuPC9hdXRob3I+PC9hdXRob3JzPjwvY29udHJpYnV0b3Jz
PjxhdXRoLWFkZHJlc3M+RGl2aXNpb24gb2YgQ2VsbCBhbmQgTW9sZWN1bGFyIEJpb2xvZ3ksIFVu
aXZlcnNpdHkgSGVhbHRoIE5ldHdvcmssIFRvcm9udG8sIE9udGFyaW8sIE01RyAxTDcsIENhbmFk
YS48L2F1dGgtYWRkcmVzcz48dGl0bGVzPjx0aXRsZT5BIGh1bWFuIGNvbG9uIGNhbmNlciBjZWxs
IGNhcGFibGUgb2YgaW5pdGlhdGluZyB0dW1vdXIgZ3Jvd3RoIGluIGltbXVub2RlZmljaWVudCBt
aWNlPC90aXRsZT48c2Vjb25kYXJ5LXRpdGxlPk5hdHVyZTwvc2Vjb25kYXJ5LXRpdGxlPjwvdGl0
bGVzPjxwYWdlcz4xMDYtMTA8L3BhZ2VzPjx2b2x1bWU+NDQ1PC92b2x1bWU+PG51bWJlcj43MTIz
PC9udW1iZXI+PGVkaXRpb24+MjAwNi8xMS8yNDwvZWRpdGlvbj48a2V5d29yZHM+PGtleXdvcmQ+
QUMxMzMgQW50aWdlbjwva2V5d29yZD48a2V5d29yZD5BZ2VkPC9rZXl3b3JkPjxrZXl3b3JkPkFn
ZWQsIDgwIGFuZCBvdmVyPC9rZXl3b3JkPjxrZXl3b3JkPkFuaW1hbHM8L2tleXdvcmQ+PGtleXdv
cmQ+QW50aWdlbnMsIENELyptZXRhYm9saXNtPC9rZXl3b3JkPjxrZXl3b3JkPkNlbGwgTGluZSwg
VHVtb3I8L2tleXdvcmQ+PGtleXdvcmQ+Q2VsbCBQcm9saWZlcmF0aW9uPC9rZXl3b3JkPjxrZXl3
b3JkPkNvbG9uaWMgTmVvcGxhc21zLyptZXRhYm9saXNtLypwYXRob2xvZ3k8L2tleXdvcmQ+PGtl
eXdvcmQ+RmVtYWxlPC9rZXl3b3JkPjxrZXl3b3JkPkdseWNvcHJvdGVpbnMvKm1ldGFib2xpc208
L2tleXdvcmQ+PGtleXdvcmQ+SHVtYW5zPC9rZXl3b3JkPjxrZXl3b3JkPk1hbGU8L2tleXdvcmQ+
PGtleXdvcmQ+TWljZTwva2V5d29yZD48a2V5d29yZD5NaWNlLCBJbmJyZWQgTk9EPC9rZXl3b3Jk
PjxrZXl3b3JkPk1pY2UsIFNDSUQ8L2tleXdvcmQ+PGtleXdvcmQ+TWlkZGxlIEFnZWQ8L2tleXdv
cmQ+PGtleXdvcmQ+TmVvcGxhc20gVHJhbnNwbGFudGF0aW9uPC9rZXl3b3JkPjxrZXl3b3JkPk5l
b3BsYXN0aWMgU3RlbSBDZWxscy8qbWV0YWJvbGlzbS8qcGF0aG9sb2d5PC9rZXl3b3JkPjxrZXl3
b3JkPlBlcHRpZGVzLyptZXRhYm9saXNtPC9rZXl3b3JkPjxrZXl3b3JkPlRyYW5zcGxhbnRhdGlv
biwgSGV0ZXJvbG9nb3VzPC9rZXl3b3JkPjwva2V5d29yZHM+PGRhdGVzPjx5ZWFyPjIwMDc8L3ll
YXI+PHB1Yi1kYXRlcz48ZGF0ZT5KYW4gNDwvZGF0ZT48L3B1Yi1kYXRlcz48L2RhdGVzPjxpc2Ju
PjE0NzYtNDY4NyAoRWxlY3Ryb25pYykmI3hEOzAwMjgtMDgzNiAoTGlua2luZyk8L2lzYm4+PGFj
Y2Vzc2lvbi1udW0+MTcxMjI3NzI8L2FjY2Vzc2lvbi1udW0+PHVybHM+PHJlbGF0ZWQtdXJscz48
dXJsPmh0dHBzOi8vd3d3Lm5jYmkubmxtLm5paC5nb3YvcHVibWVkLzE3MTIyNzcyPC91cmw+PC9y
ZWxhdGVkLXVybHM+PC91cmxzPjxlbGVjdHJvbmljLXJlc291cmNlLW51bT4xMC4xMDM4L25hdHVy
ZTA1MzcyPC9lbGVjdHJvbmljLXJlc291cmNlLW51bT48L3JlY29yZD48L0NpdGU+PENpdGU+PEF1
dGhvcj5TYWhsYmVyZzwvQXV0aG9yPjxZZWFyPjIwMTQ8L1llYXI+PFJlY051bT4xNzk8L1JlY051
bT48cmVjb3JkPjxyZWMtbnVtYmVyPjE3OTwvcmVjLW51bWJlcj48Zm9yZWlnbi1rZXlzPjxrZXkg
YXBwPSJFTiIgZGItaWQ9InZwc2R6MDB6a3MwcnpuZTAyMDY1ejI1eGQ1emV0cmRyMjIweiIgdGlt
ZXN0YW1wPSIwIj4xNzk8L2tleT48L2ZvcmVpZ24ta2V5cz48cmVmLXR5cGUgbmFtZT0iSm91cm5h
bCBBcnRpY2xlIj4xNzwvcmVmLXR5cGU+PGNvbnRyaWJ1dG9ycz48YXV0aG9ycz48YXV0aG9yPlNh
aGxiZXJnLCBTLiBILjwvYXV0aG9yPjxhdXRob3I+U3BpZWdlbGJlcmcsIEQuPC9hdXRob3I+PGF1
dGhvcj5HbGltZWxpdXMsIEIuPC9hdXRob3I+PGF1dGhvcj5TdGVuZXJsb3csIEIuPC9hdXRob3I+
PGF1dGhvcj5OZXN0b3IsIE0uPC9hdXRob3I+PC9hdXRob3JzPjwvY29udHJpYnV0b3JzPjxhdXRo
LWFkZHJlc3M+U2VjdGlvbiBvZiBCaW9tZWRpY2FsIFJhZGlhdGlvbiBTY2llbmNlcywgRGVwYXJ0
bWVudCBvZiBSYWRpb2xvZ3ksIE9uY29sb2d5IGFuZCBSYWRpYXRpb24gU2NpZW5jZSwgUnVkYmVj
ayBMYWJvcmF0b3J5LCBVcHBzYWxhIFVuaXZlcnNpdHksIFVwcHNhbGEsIFN3ZWRlbi4mI3hEO1Nl
Y3Rpb24gb2YgT25jb2xvZ3ksIERlcGFydG1lbnQgb2YgUmFkaW9sb2d5LCBPbmNvbG9neSBhbmQg
UmFkaWF0aW9uIFNjaWVuY2UsIFVwcHNhbGEgVW5pdmVyc2l0eSwgVXBwc2FsYSwgU3dlZGVuLiYj
eEQ7U2VjdGlvbiBvZiBCaW9tZWRpY2FsIFJhZGlhdGlvbiBTY2llbmNlcywgRGVwYXJ0bWVudCBv
ZiBSYWRpb2xvZ3ksIE9uY29sb2d5IGFuZCBSYWRpYXRpb24gU2NpZW5jZSwgUnVkYmVjayBMYWJv
cmF0b3J5LCBVcHBzYWxhIFVuaXZlcnNpdHksIFVwcHNhbGEsIFN3ZWRlbjsgU2VjdGlvbiBvZiBP
dG9sYXJ5bmdvbG9neSBhbmQgSGVhZCBhbmQgTmVjayBTdXJnZXJ5LCBEZXBhcnRtZW50IG9mIFN1
cmdpY2FsIFNjaWVuY2VzLCBVcHBzYWxhIFVuaXZlcnNpdHksIFVwcHNhbGEsIFN3ZWRlbjsgU2Np
ZW5jZSBmb3IgTGlmZSBMYWJvcmF0b3J5LCBVcHBzYWxhIFVuaXZlcnNpdHksIFVwcHNhbGEsIFN3
ZWRlbi48L2F1dGgtYWRkcmVzcz48dGl0bGVzPjx0aXRsZT5FdmFsdWF0aW9uIG9mIGNhbmNlciBz
dGVtIGNlbGwgbWFya2VycyBDRDEzMywgQ0Q0NCwgQ0QyNDogYXNzb2NpYXRpb24gd2l0aCBBS1Qg
aXNvZm9ybXMgYW5kIHJhZGlhdGlvbiByZXNpc3RhbmNlIGluIGNvbG9uIGNhbmNlciBjZWxsczwv
dGl0bGU+PHNlY29uZGFyeS10aXRsZT5QTG9TIE9uZTwvc2Vjb25kYXJ5LXRpdGxlPjwvdGl0bGVz
PjxwYWdlcz5lOTQ2MjE8L3BhZ2VzPjx2b2x1bWU+OTwvdm9sdW1lPjxudW1iZXI+NDwvbnVtYmVy
PjxlZGl0aW9uPjIwMTQvMDQvMjU8L2VkaXRpb24+PGtleXdvcmRzPjxrZXl3b3JkPkFDMTMzIEFu
dGlnZW48L2tleXdvcmQ+PGtleXdvcmQ+QW50aWdlbnMsIENELyptZXRhYm9saXNtPC9rZXl3b3Jk
PjxrZXl3b3JkPkNEMjQgQW50aWdlbi8qbWV0YWJvbGlzbTwva2V5d29yZD48a2V5d29yZD5DZWxs
IExpbmUsIFR1bW9yPC9rZXl3b3JkPjxrZXl3b3JkPkNvbG9uaWMgTmVvcGxhc21zLyptZXRhYm9s
aXNtPC9rZXl3b3JkPjxrZXl3b3JkPkdseWNvcHJvdGVpbnMvKm1ldGFib2xpc208L2tleXdvcmQ+
PGtleXdvcmQ+SENUMTE2IENlbGxzPC9rZXl3b3JkPjxrZXl3b3JkPkhUMjkgQ2VsbHM8L2tleXdv
cmQ+PGtleXdvcmQ+SHVtYW5zPC9rZXl3b3JkPjxrZXl3b3JkPkh5YWx1cm9uYW4gUmVjZXB0b3Jz
LyptZXRhYm9saXNtPC9rZXl3b3JkPjxrZXl3b3JkPk5lb3BsYXN0aWMgU3RlbSBDZWxscy8qbWV0
YWJvbGlzbTwva2V5d29yZD48a2V5d29yZD5PbmNvZ2VuZSBQcm90ZWluIHYtYWt0L21ldGFib2xp
c208L2tleXdvcmQ+PGtleXdvcmQ+UGVwdGlkZXMvKm1ldGFib2xpc208L2tleXdvcmQ+PGtleXdv
cmQ+UHJvdGVpbiBJc29mb3Jtcy8qbWV0YWJvbGlzbTwva2V5d29yZD48L2tleXdvcmRzPjxkYXRl
cz48eWVhcj4yMDE0PC95ZWFyPjwvZGF0ZXM+PGlzYm4+MTkzMi02MjAzIChFbGVjdHJvbmljKSYj
eEQ7MTkzMi02MjAzIChMaW5raW5nKTwvaXNibj48YWNjZXNzaW9uLW51bT4yNDc2MDAxOTwvYWNj
ZXNzaW9uLW51bT48dXJscz48cmVsYXRlZC11cmxzPjx1cmw+aHR0cHM6Ly93d3cubmNiaS5ubG0u
bmloLmdvdi9wdWJtZWQvMjQ3NjAwMTk8L3VybD48L3JlbGF0ZWQtdXJscz48L3VybHM+PGN1c3Rv
bTI+UE1DMzk5NzQwMzwvY3VzdG9tMj48ZWxlY3Ryb25pYy1yZXNvdXJjZS1udW0+MTAuMTM3MS9q
b3VybmFsLnBvbmUuMDA5NDYyMTwvZWxlY3Ryb25pYy1yZXNvdXJjZS1udW0+PC9yZWNvcmQ+PC9D
aXRlPjxDaXRlPjxBdXRob3I+SGFyYWd1Y2hpPC9BdXRob3I+PFllYXI+MjAxMzwvWWVhcj48UmVj
TnVtPjE4MDwvUmVjTnVtPjxyZWNvcmQ+PHJlYy1udW1iZXI+MTgwPC9yZWMtbnVtYmVyPjxmb3Jl
aWduLWtleXM+PGtleSBhcHA9IkVOIiBkYi1pZD0idnBzZHowMHprczByem5lMDIwNjV6MjV4ZDV6
ZXRyZHIyMjB6IiB0aW1lc3RhbXA9IjAiPjE4MDwva2V5PjwvZm9yZWlnbi1rZXlzPjxyZWYtdHlw
ZSBuYW1lPSJKb3VybmFsIEFydGljbGUiPjE3PC9yZWYtdHlwZT48Y29udHJpYnV0b3JzPjxhdXRo
b3JzPjxhdXRob3I+SGFyYWd1Y2hpLCBOLjwvYXV0aG9yPjxhdXRob3I+SXNoaWksIEguPC9hdXRo
b3I+PGF1dGhvcj5NaW1vcmksIEsuPC9hdXRob3I+PGF1dGhvcj5PaHRhLCBLLjwvYXV0aG9yPjxh
dXRob3I+VWVtdXJhLCBNLjwvYXV0aG9yPjxhdXRob3I+TmlzaGltdXJhLCBKLjwvYXV0aG9yPjxh
dXRob3I+SGF0YSwgVC48L2F1dGhvcj48YXV0aG9yPlRha2VtYXNhLCBJLjwvYXV0aG9yPjxhdXRo
b3I+TWl6dXNoaW1hLCBULjwvYXV0aG9yPjxhdXRob3I+WWFtYW1vdG8sIEguPC9hdXRob3I+PGF1
dGhvcj5Eb2tpLCBZLjwvYXV0aG9yPjxhdXRob3I+TW9yaSwgTS48L2F1dGhvcj48L2F1dGhvcnM+
PC9jb250cmlidXRvcnM+PGF1dGgtYWRkcmVzcz5EZXBhcnRtZW50IG9mIEdhc3Ryb2VudGVyb2xv
Z2ljYWwgU3VyZ2VyeSwgR3JhZHVhdGUgU2Nob29sIG9mIE1lZGljaW5lLCBPc2FrYSBVbml2ZXJz
aXR5LCBTdWl0YSwgT3Nha2EgNTY1LTA4NzEsIEphcGFuLjwvYXV0aC1hZGRyZXNzPjx0aXRsZXM+
PHRpdGxlPkNENDlmLXBvc2l0aXZlIGNlbGwgcG9wdWxhdGlvbiBlZmZpY2llbnRseSBlbnJpY2hl
cyBjb2xvbiBjYW5jZXItaW5pdGlhdGluZyBjZWxsczwvdGl0bGU+PHNlY29uZGFyeS10aXRsZT5J
bnQgSiBPbmNvbDwvc2Vjb25kYXJ5LXRpdGxlPjwvdGl0bGVzPjxwZXJpb2RpY2FsPjxmdWxsLXRp
dGxlPkludCBKIE9uY29sPC9mdWxsLXRpdGxlPjwvcGVyaW9kaWNhbD48cGFnZXM+NDI1LTMwPC9w
YWdlcz48dm9sdW1lPjQzPC92b2x1bWU+PG51bWJlcj4yPC9udW1iZXI+PGVkaXRpb24+MjAxMy8w
NS8yODwvZWRpdGlvbj48a2V5d29yZHM+PGtleXdvcmQ+QUMxMzMgQW50aWdlbjwva2V5d29yZD48
a2V5d29yZD5BY3RpdmF0ZWQtTGV1a29jeXRlIENlbGwgQWRoZXNpb24gTW9sZWN1bGUvbWV0YWJv
bGlzbTwva2V5d29yZD48a2V5d29yZD5BbmltYWxzPC9rZXl3b3JkPjxrZXl3b3JkPkFudGlnZW5z
LCBDRC9tZXRhYm9saXNtPC9rZXl3b3JkPjxrZXl3b3JkPkJpb21hcmtlcnMsIFR1bW9yLyptZXRh
Ym9saXNtPC9rZXl3b3JkPjxrZXl3b3JkPkJ1dHlyaWMgQWNpZC9waGFybWFjb2xvZ3k8L2tleXdv
cmQ+PGtleXdvcmQ+Q0QyNCBBbnRpZ2VuL21ldGFib2xpc208L2tleXdvcmQ+PGtleXdvcmQ+Q2Fj
by0yIENlbGxzPC9rZXl3b3JkPjxrZXl3b3JkPkNhcmNpbm9nZW5lc2lzPC9rZXl3b3JkPjxrZXl3
b3JkPkNlbGwgRGlmZmVyZW50aWF0aW9uL2RydWcgZWZmZWN0czwva2V5d29yZD48a2V5d29yZD5D
ZWxsIExpbmUsIFR1bW9yPC9rZXl3b3JkPjxrZXl3b3JkPkNvbG9uaWMgTmVvcGxhc21zLyptZXRh
Ym9saXNtL3BhdGhvbG9neTwva2V5d29yZD48a2V5d29yZD5HbHljb3Byb3RlaW5zL21ldGFib2xp
c208L2tleXdvcmQ+PGtleXdvcmQ+SFQyOSBDZWxsczwva2V5d29yZD48a2V5d29yZD5IdW1hbnM8
L2tleXdvcmQ+PGtleXdvcmQ+SHlhbHVyb25hbiBSZWNlcHRvcnMvYmlvc3ludGhlc2lzPC9rZXl3
b3JkPjxrZXl3b3JkPkludGVncmluIGFscGhhNi8qbWV0YWJvbGlzbTwva2V5d29yZD48a2V5d29y
ZD5NaWNlPC9rZXl3b3JkPjxrZXl3b3JkPk1pY2UsIEluYnJlZCBOT0Q8L2tleXdvcmQ+PGtleXdv
cmQ+TWljZSwgU0NJRDwva2V5d29yZD48a2V5d29yZD5OZW9wbGFzbSBUcmFuc3BsYW50YXRpb248
L2tleXdvcmQ+PGtleXdvcmQ+TmVvcGxhc3RpYyBTdGVtIENlbGxzLyptZXRhYm9saXNtL3BhdGhv
bG9neTwva2V5d29yZD48a2V5d29yZD5QZXB0aWRlcy9tZXRhYm9saXNtPC9rZXl3b3JkPjxrZXl3
b3JkPlJlY2VwdG9ycywgQ1hDUjQvbWV0YWJvbGlzbTwva2V5d29yZD48L2tleXdvcmRzPjxkYXRl
cz48eWVhcj4yMDEzPC95ZWFyPjxwdWItZGF0ZXM+PGRhdGU+QXVnPC9kYXRlPjwvcHViLWRhdGVz
PjwvZGF0ZXM+PGlzYm4+MTc5MS0yNDIzIChFbGVjdHJvbmljKSYjeEQ7MTAxOS02NDM5IChMaW5r
aW5nKTwvaXNibj48YWNjZXNzaW9uLW51bT4yMzcwODc0NzwvYWNjZXNzaW9uLW51bT48dXJscz48
cmVsYXRlZC11cmxzPjx1cmw+aHR0cHM6Ly93d3cubmNiaS5ubG0ubmloLmdvdi9wdWJtZWQvMjM3
MDg3NDc8L3VybD48L3JlbGF0ZWQtdXJscz48L3VybHM+PGVsZWN0cm9uaWMtcmVzb3VyY2UtbnVt
PjEwLjM4OTIvaWpvLjIwMTMuMTk1NTwvZWxlY3Ryb25pYy1yZXNvdXJjZS1udW0+PC9yZWNvcmQ+
PC9DaXRlPjwvRW5kTm90ZT5AAD==
</w:fldData>
              </w:fldChar>
            </w:r>
            <w:r w:rsidRPr="00B06B14">
              <w:rPr>
                <w:rFonts w:ascii="Book Antiqua" w:hAnsi="Book Antiqua" w:cs="Book Antiqua"/>
              </w:rPr>
              <w:instrText xml:space="preserve"> ADDIN EN.CITE.DATA </w:instrText>
            </w:r>
            <w:r w:rsidRPr="00B06B14">
              <w:rPr>
                <w:rFonts w:ascii="Book Antiqua" w:hAnsi="Book Antiqua" w:cs="Book Antiqua"/>
              </w:rPr>
            </w:r>
            <w:r w:rsidRPr="00B06B14">
              <w:rPr>
                <w:rFonts w:ascii="Book Antiqua" w:hAnsi="Book Antiqua" w:cs="Book Antiqua"/>
              </w:rPr>
              <w:fldChar w:fldCharType="end"/>
            </w:r>
            <w:r w:rsidRPr="00B06B14">
              <w:rPr>
                <w:rFonts w:ascii="Book Antiqua" w:hAnsi="Book Antiqua" w:cs="Book Antiqua"/>
              </w:rPr>
            </w:r>
            <w:r w:rsidRPr="00B06B14">
              <w:rPr>
                <w:rFonts w:ascii="Book Antiqua" w:hAnsi="Book Antiqua" w:cs="Book Antiqua"/>
              </w:rPr>
              <w:fldChar w:fldCharType="separate"/>
            </w:r>
            <w:r w:rsidRPr="00B06B14">
              <w:rPr>
                <w:rFonts w:ascii="Book Antiqua" w:hAnsi="Book Antiqua" w:cs="Book Antiqua"/>
              </w:rPr>
              <w:t>[16,20,21]</w:t>
            </w:r>
            <w:r w:rsidRPr="00B06B14">
              <w:rPr>
                <w:rFonts w:ascii="Book Antiqua" w:hAnsi="Book Antiqua" w:cs="Book Antiqua"/>
              </w:rPr>
              <w:fldChar w:fldCharType="end"/>
            </w:r>
          </w:p>
        </w:tc>
      </w:tr>
    </w:tbl>
    <w:p w14:paraId="56814AE3" w14:textId="77777777" w:rsidR="00231361" w:rsidRDefault="00C823EC">
      <w:pPr>
        <w:adjustRightInd w:val="0"/>
        <w:snapToGrid w:val="0"/>
        <w:spacing w:line="360" w:lineRule="auto"/>
        <w:jc w:val="both"/>
        <w:rPr>
          <w:rFonts w:ascii="Book Antiqua" w:hAnsi="Book Antiqua" w:cs="Book Antiqua"/>
        </w:rPr>
      </w:pPr>
      <w:r>
        <w:rPr>
          <w:rFonts w:ascii="Book Antiqua" w:hAnsi="Book Antiqua" w:cs="Book Antiqua"/>
        </w:rPr>
        <w:br w:type="page"/>
      </w:r>
    </w:p>
    <w:p w14:paraId="3922D92E" w14:textId="77777777" w:rsidR="00231361" w:rsidRDefault="00C823EC">
      <w:pPr>
        <w:autoSpaceDE w:val="0"/>
        <w:autoSpaceDN w:val="0"/>
        <w:adjustRightInd w:val="0"/>
        <w:snapToGrid w:val="0"/>
        <w:spacing w:after="0" w:line="360" w:lineRule="auto"/>
        <w:jc w:val="both"/>
        <w:rPr>
          <w:rFonts w:ascii="Book Antiqua" w:hAnsi="Book Antiqua" w:cs="Book Antiqua"/>
          <w:b/>
        </w:rPr>
      </w:pPr>
      <w:r>
        <w:rPr>
          <w:rFonts w:ascii="Book Antiqua" w:hAnsi="Book Antiqua" w:cs="Book Antiqua"/>
          <w:b/>
        </w:rPr>
        <w:lastRenderedPageBreak/>
        <w:t>Table 2</w:t>
      </w:r>
      <w:r>
        <w:rPr>
          <w:rFonts w:ascii="Book Antiqua" w:eastAsia="宋体" w:hAnsi="Book Antiqua" w:cs="Book Antiqua" w:hint="eastAsia"/>
          <w:b/>
          <w:lang w:eastAsia="zh-CN"/>
        </w:rPr>
        <w:t xml:space="preserve"> </w:t>
      </w:r>
      <w:r>
        <w:rPr>
          <w:rFonts w:ascii="Book Antiqua" w:hAnsi="Book Antiqua" w:cs="Book Antiqua"/>
          <w:b/>
        </w:rPr>
        <w:t xml:space="preserve">Targeting </w:t>
      </w:r>
      <w:r>
        <w:rPr>
          <w:rFonts w:ascii="Book Antiqua" w:eastAsia="宋体" w:hAnsi="Book Antiqua" w:cs="Book Antiqua" w:hint="eastAsia"/>
          <w:b/>
          <w:lang w:eastAsia="zh-CN"/>
        </w:rPr>
        <w:t>g</w:t>
      </w:r>
      <w:r>
        <w:rPr>
          <w:rFonts w:ascii="Book Antiqua" w:hAnsi="Book Antiqua" w:cs="Book Antiqua"/>
          <w:b/>
        </w:rPr>
        <w:t>astrointestinal cancer stem cell surface markers by monoclonal antibodies</w:t>
      </w:r>
    </w:p>
    <w:tbl>
      <w:tblPr>
        <w:tblStyle w:val="ab"/>
        <w:tblW w:w="907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13"/>
        <w:gridCol w:w="2061"/>
        <w:gridCol w:w="2919"/>
        <w:gridCol w:w="1379"/>
      </w:tblGrid>
      <w:tr w:rsidR="00231361" w14:paraId="2F640A28" w14:textId="77777777">
        <w:tc>
          <w:tcPr>
            <w:tcW w:w="2713" w:type="dxa"/>
            <w:tcBorders>
              <w:top w:val="single" w:sz="4" w:space="0" w:color="auto"/>
              <w:bottom w:val="single" w:sz="4" w:space="0" w:color="auto"/>
            </w:tcBorders>
          </w:tcPr>
          <w:p w14:paraId="08F29713" w14:textId="77777777" w:rsidR="00231361" w:rsidRDefault="00C823EC">
            <w:pPr>
              <w:autoSpaceDE w:val="0"/>
              <w:autoSpaceDN w:val="0"/>
              <w:adjustRightInd w:val="0"/>
              <w:snapToGrid w:val="0"/>
              <w:spacing w:after="0" w:line="360" w:lineRule="auto"/>
              <w:jc w:val="both"/>
              <w:rPr>
                <w:rFonts w:ascii="Book Antiqua" w:hAnsi="Book Antiqua" w:cs="Book Antiqua"/>
                <w:b/>
              </w:rPr>
            </w:pPr>
            <w:r>
              <w:rPr>
                <w:rFonts w:ascii="Book Antiqua" w:hAnsi="Book Antiqua" w:cs="Book Antiqua"/>
                <w:b/>
              </w:rPr>
              <w:t>Targeting approach</w:t>
            </w:r>
          </w:p>
        </w:tc>
        <w:tc>
          <w:tcPr>
            <w:tcW w:w="2061" w:type="dxa"/>
            <w:tcBorders>
              <w:top w:val="single" w:sz="4" w:space="0" w:color="auto"/>
              <w:bottom w:val="single" w:sz="4" w:space="0" w:color="auto"/>
            </w:tcBorders>
          </w:tcPr>
          <w:p w14:paraId="5D9A73D1" w14:textId="77777777" w:rsidR="00231361" w:rsidRDefault="00C823EC">
            <w:pPr>
              <w:autoSpaceDE w:val="0"/>
              <w:autoSpaceDN w:val="0"/>
              <w:adjustRightInd w:val="0"/>
              <w:snapToGrid w:val="0"/>
              <w:spacing w:after="0" w:line="360" w:lineRule="auto"/>
              <w:jc w:val="both"/>
              <w:rPr>
                <w:rFonts w:ascii="Book Antiqua" w:hAnsi="Book Antiqua" w:cs="Book Antiqua"/>
                <w:b/>
              </w:rPr>
            </w:pPr>
            <w:r>
              <w:rPr>
                <w:rFonts w:ascii="Book Antiqua" w:hAnsi="Book Antiqua" w:cs="Book Antiqua"/>
                <w:b/>
              </w:rPr>
              <w:t>Cancer model</w:t>
            </w:r>
          </w:p>
        </w:tc>
        <w:tc>
          <w:tcPr>
            <w:tcW w:w="2919" w:type="dxa"/>
            <w:tcBorders>
              <w:top w:val="single" w:sz="4" w:space="0" w:color="auto"/>
              <w:bottom w:val="single" w:sz="4" w:space="0" w:color="auto"/>
            </w:tcBorders>
          </w:tcPr>
          <w:p w14:paraId="0959F072" w14:textId="77777777" w:rsidR="00231361" w:rsidRDefault="00C823EC">
            <w:pPr>
              <w:autoSpaceDE w:val="0"/>
              <w:autoSpaceDN w:val="0"/>
              <w:adjustRightInd w:val="0"/>
              <w:snapToGrid w:val="0"/>
              <w:spacing w:after="0" w:line="360" w:lineRule="auto"/>
              <w:jc w:val="both"/>
              <w:rPr>
                <w:rFonts w:ascii="Book Antiqua" w:hAnsi="Book Antiqua" w:cs="Book Antiqua"/>
                <w:b/>
              </w:rPr>
            </w:pPr>
            <w:r>
              <w:rPr>
                <w:rFonts w:ascii="Book Antiqua" w:hAnsi="Book Antiqua" w:cs="Book Antiqua"/>
                <w:b/>
              </w:rPr>
              <w:t>Effects</w:t>
            </w:r>
          </w:p>
        </w:tc>
        <w:tc>
          <w:tcPr>
            <w:tcW w:w="1379" w:type="dxa"/>
            <w:tcBorders>
              <w:top w:val="single" w:sz="4" w:space="0" w:color="auto"/>
              <w:bottom w:val="single" w:sz="4" w:space="0" w:color="auto"/>
            </w:tcBorders>
          </w:tcPr>
          <w:p w14:paraId="5A69FEE2" w14:textId="77777777" w:rsidR="00231361" w:rsidRPr="002B20FE" w:rsidRDefault="00C823EC" w:rsidP="002B20FE">
            <w:pPr>
              <w:autoSpaceDE w:val="0"/>
              <w:autoSpaceDN w:val="0"/>
              <w:adjustRightInd w:val="0"/>
              <w:snapToGrid w:val="0"/>
              <w:spacing w:after="0" w:line="360" w:lineRule="auto"/>
              <w:jc w:val="both"/>
              <w:rPr>
                <w:rFonts w:ascii="Book Antiqua" w:eastAsiaTheme="minorEastAsia" w:hAnsi="Book Antiqua" w:cs="Book Antiqua"/>
                <w:b/>
                <w:lang w:eastAsia="zh-CN"/>
              </w:rPr>
            </w:pPr>
            <w:r>
              <w:rPr>
                <w:rFonts w:ascii="Book Antiqua" w:hAnsi="Book Antiqua" w:cs="Book Antiqua"/>
                <w:b/>
              </w:rPr>
              <w:t>Ref</w:t>
            </w:r>
            <w:r w:rsidR="002B20FE">
              <w:rPr>
                <w:rFonts w:ascii="Book Antiqua" w:eastAsiaTheme="minorEastAsia" w:hAnsi="Book Antiqua" w:cs="Book Antiqua" w:hint="eastAsia"/>
                <w:b/>
                <w:lang w:eastAsia="zh-CN"/>
              </w:rPr>
              <w:t>.</w:t>
            </w:r>
          </w:p>
        </w:tc>
      </w:tr>
      <w:tr w:rsidR="00231361" w14:paraId="0F55A2DF" w14:textId="77777777">
        <w:tc>
          <w:tcPr>
            <w:tcW w:w="2713" w:type="dxa"/>
            <w:tcBorders>
              <w:top w:val="single" w:sz="4" w:space="0" w:color="auto"/>
            </w:tcBorders>
          </w:tcPr>
          <w:p w14:paraId="2BE66325" w14:textId="77777777" w:rsidR="00231361" w:rsidRDefault="00C823EC">
            <w:pPr>
              <w:autoSpaceDE w:val="0"/>
              <w:autoSpaceDN w:val="0"/>
              <w:adjustRightInd w:val="0"/>
              <w:snapToGrid w:val="0"/>
              <w:spacing w:after="0" w:line="360" w:lineRule="auto"/>
              <w:rPr>
                <w:rFonts w:ascii="Book Antiqua" w:hAnsi="Book Antiqua" w:cs="Book Antiqua"/>
              </w:rPr>
            </w:pPr>
            <w:r>
              <w:rPr>
                <w:rFonts w:ascii="Book Antiqua" w:hAnsi="Book Antiqua" w:cs="Book Antiqua"/>
              </w:rPr>
              <w:t xml:space="preserve">RG7576 </w:t>
            </w:r>
            <w:proofErr w:type="spellStart"/>
            <w:r>
              <w:rPr>
                <w:rFonts w:ascii="Book Antiqua" w:hAnsi="Book Antiqua" w:cs="Book Antiqua"/>
              </w:rPr>
              <w:t>mAb</w:t>
            </w:r>
            <w:proofErr w:type="spellEnd"/>
            <w:r>
              <w:rPr>
                <w:rFonts w:ascii="Book Antiqua" w:hAnsi="Book Antiqua" w:cs="Book Antiqua"/>
              </w:rPr>
              <w:t xml:space="preserve"> against CD44</w:t>
            </w:r>
          </w:p>
        </w:tc>
        <w:tc>
          <w:tcPr>
            <w:tcW w:w="2061" w:type="dxa"/>
            <w:tcBorders>
              <w:top w:val="single" w:sz="4" w:space="0" w:color="auto"/>
            </w:tcBorders>
          </w:tcPr>
          <w:p w14:paraId="40764846" w14:textId="77777777" w:rsidR="00231361" w:rsidRDefault="00C823EC">
            <w:pPr>
              <w:autoSpaceDE w:val="0"/>
              <w:autoSpaceDN w:val="0"/>
              <w:adjustRightInd w:val="0"/>
              <w:snapToGrid w:val="0"/>
              <w:spacing w:after="0" w:line="360" w:lineRule="auto"/>
              <w:rPr>
                <w:rFonts w:ascii="Book Antiqua" w:hAnsi="Book Antiqua" w:cs="Book Antiqua"/>
              </w:rPr>
            </w:pPr>
            <w:r>
              <w:rPr>
                <w:rFonts w:ascii="Book Antiqua" w:eastAsia="宋体" w:hAnsi="Book Antiqua" w:cs="Book Antiqua" w:hint="eastAsia"/>
                <w:lang w:eastAsia="zh-CN"/>
              </w:rPr>
              <w:t>S</w:t>
            </w:r>
            <w:r>
              <w:rPr>
                <w:rFonts w:ascii="Book Antiqua" w:hAnsi="Book Antiqua" w:cs="Book Antiqua"/>
              </w:rPr>
              <w:t>olid tumors</w:t>
            </w:r>
          </w:p>
        </w:tc>
        <w:tc>
          <w:tcPr>
            <w:tcW w:w="2919" w:type="dxa"/>
            <w:tcBorders>
              <w:top w:val="single" w:sz="4" w:space="0" w:color="auto"/>
            </w:tcBorders>
          </w:tcPr>
          <w:p w14:paraId="14BF8A5C" w14:textId="77777777" w:rsidR="00231361" w:rsidRDefault="00C823EC">
            <w:pPr>
              <w:autoSpaceDE w:val="0"/>
              <w:autoSpaceDN w:val="0"/>
              <w:adjustRightInd w:val="0"/>
              <w:snapToGrid w:val="0"/>
              <w:spacing w:after="0" w:line="360" w:lineRule="auto"/>
              <w:rPr>
                <w:rFonts w:ascii="Book Antiqua" w:hAnsi="Book Antiqua" w:cs="Book Antiqua"/>
                <w:b/>
              </w:rPr>
            </w:pPr>
            <w:r>
              <w:rPr>
                <w:rFonts w:ascii="Book Antiqua" w:hAnsi="Book Antiqua" w:cs="Book Antiqua"/>
              </w:rPr>
              <w:t xml:space="preserve">Inhibited tumor growth and induced </w:t>
            </w:r>
            <w:r>
              <w:rPr>
                <w:rFonts w:ascii="Book Antiqua" w:eastAsia="Times New Roman" w:hAnsi="Book Antiqua" w:cs="Book Antiqua"/>
                <w:lang w:eastAsia="ro-RO"/>
              </w:rPr>
              <w:t>activation of macrophages</w:t>
            </w:r>
          </w:p>
        </w:tc>
        <w:tc>
          <w:tcPr>
            <w:tcW w:w="1379" w:type="dxa"/>
            <w:tcBorders>
              <w:top w:val="single" w:sz="4" w:space="0" w:color="auto"/>
            </w:tcBorders>
          </w:tcPr>
          <w:p w14:paraId="132BB89A" w14:textId="77777777" w:rsidR="00231361" w:rsidRPr="002B20FE" w:rsidRDefault="00C823EC">
            <w:pPr>
              <w:autoSpaceDE w:val="0"/>
              <w:autoSpaceDN w:val="0"/>
              <w:adjustRightInd w:val="0"/>
              <w:snapToGrid w:val="0"/>
              <w:spacing w:after="0" w:line="360" w:lineRule="auto"/>
              <w:rPr>
                <w:rFonts w:ascii="Book Antiqua" w:hAnsi="Book Antiqua" w:cs="Book Antiqua"/>
              </w:rPr>
            </w:pPr>
            <w:r w:rsidRPr="002B20FE">
              <w:rPr>
                <w:rFonts w:ascii="Book Antiqua" w:hAnsi="Book Antiqua" w:cs="Book Antiqua"/>
              </w:rPr>
              <w:fldChar w:fldCharType="begin">
                <w:fldData xml:space="preserve">PEVuZE5vdGU+PENpdGU+PEF1dGhvcj5CaXJ6ZWxlPC9BdXRob3I+PFllYXI+MjAxNTwvWWVhcj48
UmVjTnVtPjkxPC9SZWNOdW0+PERpc3BsYXlUZXh0PjxzdHlsZSBmYWNlPSJzdXBlcnNjcmlwdCI+
WzIzLTI2XTwvc3R5bGU+PC9EaXNwbGF5VGV4dD48cmVjb3JkPjxyZWMtbnVtYmVyPjkxPC9yZWMt
bnVtYmVyPjxmb3JlaWduLWtleXM+PGtleSBhcHA9IkVOIiBkYi1pZD0idnBzZHowMHprczByem5l
MDIwNjV6MjV4ZDV6ZXRyZHIyMjB6IiB0aW1lc3RhbXA9IjAiPjkxPC9rZXk+PC9mb3JlaWduLWtl
eXM+PHJlZi10eXBlIG5hbWU9IkpvdXJuYWwgQXJ0aWNsZSI+MTc8L3JlZi10eXBlPjxjb250cmli
dXRvcnM+PGF1dGhvcnM+PGF1dGhvcj5CaXJ6ZWxlLCBGLjwvYXV0aG9yPjxhdXRob3I+Vm9zcywg
RS48L2F1dGhvcj48YXV0aG9yPk5vcG9yYSwgQS48L2F1dGhvcj48YXV0aG9yPkhvbm9sZCwgSy48
L2F1dGhvcj48YXV0aG9yPkhlaWwsIEYuPC9hdXRob3I+PGF1dGhvcj5Mb2htYW5uLCBTLjwvYXV0
aG9yPjxhdXRob3I+VmVyaGV1bCwgSC48L2F1dGhvcj48YXV0aG9yPkxlIFRvdXJuZWF1LCBDLjwv
YXV0aG9yPjxhdXRob3I+RGVsb3JkLCBKLiBQLjwvYXV0aG9yPjxhdXRob3I+dmFuIEhlcnBlbiwg
Qy48L2F1dGhvcj48YXV0aG9yPk1haGFsaW5nYW0sIEQuPC9hdXRob3I+PGF1dGhvcj5Db3ZlbGVy
LCBBLiBMLjwvYXV0aG9yPjxhdXRob3I+TWVyZXNzZSwgVi48L2F1dGhvcj48YXV0aG9yPldlaWdh
bmQsIFMuPC9hdXRob3I+PGF1dGhvcj5SdW56YSwgVi48L2F1dGhvcj48YXV0aG9yPkNhbm5hcmls
ZSwgTS48L2F1dGhvcj48L2F1dGhvcnM+PC9jb250cmlidXRvcnM+PGF1dGgtYWRkcmVzcz5Sb2No
ZSBJbm5vdmF0aW9uIENlbnRlciBQZW56YmVyZywgUGhhcm1hY2V1dGljYWwgU2NpZW5jZXMsIFJv
Y2hlIFBoYXJtYWNldXRpY2FsIFJlc2VhcmNoIGFuZCBFYXJseSBEZXZlbG9wbWVudCwgUGVuemJl
cmcsIEdlcm1hbnkuIEZhYmlhbi5iaXJ6ZWxlQHJvY2hlLmNvbS4mI3hEO1JvY2hlIElubm92YXRp
b24gQ2VudGVyIFBlbnpiZXJnLCBPbmNvbG9neSBEaXZpc2lvbiwgUm9jaGUgUGhhcm1hY2V1dGlj
YWwgUmVzZWFyY2ggYW5kIEVhcmx5IERldmVsb3BtZW50LCBQZW56YmVyZywgR2VybWFueS4mI3hE
O1JvY2hlIElubm92YXRpb24gQ2VudGVyIFBlbnpiZXJnLCBQaGFybWFjZXV0aWNhbCBTY2llbmNl
cywgUm9jaGUgUGhhcm1hY2V1dGljYWwgUmVzZWFyY2ggYW5kIEVhcmx5IERldmVsb3BtZW50LCBQ
ZW56YmVyZywgR2VybWFueS4mI3hEO1ZVIE1FRElTQ0ggQ0VOVFJVTSwgRGVwYXJ0bWVudCBvZiBN
ZWRpY2FsIE9uY29sb2d5LCBBbXN0ZXJkYW0sIHRoZSBOZXRoZXJsYW5kcy4mI3hEO0RlcGFydG1l
bnQgb2YgTWVkaWNhbCBPbmNvbG9neSwgSW5zdGl0dXQgQ3VyaWUsIFBhcmlzLCBGcmFuY2UuJiN4
RDtEZXBhcnRtZW50IG9mIE1lZGljaW5lLCBJbnN0aXR1dCBDbGF1ZGl1cyBSZWdhdWQsIFRvdWxv
dXNlLCBGcmFuY2UuJiN4RDtVTUMgU3QgUmFkYm91ZCwgTWVkaWNhbCBPbmNvbG9neSBEZXBhcnRt
ZW50LCBOaWptZWdlbiwgdGhlIE5ldGhlcmxhbmRzLiYjeEQ7Q2FuY2VyIFRoZXJhcHkgYW5kIFJl
c2VhcmNoIENlbnRlciwgU2FuIEFudG9uaW8sIFRleGFzLiYjeEQ7VW5pdmVyc2l0eSBvZiBXQSBN
ZWRpY2FsIENlbnRlciwgU2VhdHRsZSwgV2FzaGluZ3Rvbi4mI3hEO1JvY2hlIGlubm92YXRpb24g
Q2VudGVyIEJhc2VsLCBPbmNvbG9neSBEaXZpc2lvbiwgUm9jaGUgUGhhcm1hY2V1dGljYWwgUmVz
ZWFyY2ggYW5kIEVhcmx5IERldmVsb3BtZW50LCBCYXNlbCwgU3dpdHplcmxhbmQuJiN4RDtSb2No
ZSBJbm5vdmF0aW9uIENlbnRlciBQZW56YmVyZywgTGFyZ2UgTW9sZWN1bGUgUmVzZWFyY2gsIFJv
Y2hlIFBoYXJtYWNldXRpY2FsIFJlc2VhcmNoIGFuZCBFYXJseSBEZXZlbG9wbWVudCwgUGVuemJl
cmcsIEdlcm1hbnkuPC9hdXRoLWFkZHJlc3M+PHRpdGxlcz48dGl0bGU+Q0Q0NCBJc29mb3JtIFN0
YXR1cyBQcmVkaWN0cyBSZXNwb25zZSB0byBUcmVhdG1lbnQgd2l0aCBBbnRpLUNENDQgQW50aWJv
ZHkgaW4gQ2FuY2VyIFBhdGllbnRzPC90aXRsZT48c2Vjb25kYXJ5LXRpdGxlPkNsaW4gQ2FuY2Vy
IFJlczwvc2Vjb25kYXJ5LXRpdGxlPjwvdGl0bGVzPjxwYWdlcz4yNzUzLTYyPC9wYWdlcz48dm9s
dW1lPjIxPC92b2x1bWU+PG51bWJlcj4xMjwvbnVtYmVyPjxlZGl0aW9uPjIwMTUvMDMvMTM8L2Vk
aXRpb24+PGtleXdvcmRzPjxrZXl3b3JkPkFuaW1hbHM8L2tleXdvcmQ+PGtleXdvcmQ+QW50aWJv
ZGllcywgTW9ub2Nsb25hbC8qcGhhcm1hY29sb2d5L3RoZXJhcGV1dGljIHVzZTwva2V5d29yZD48
a2V5d29yZD5BbnRpYm9kaWVzLCBNb25vY2xvbmFsLCBIdW1hbml6ZWQvbWV0YWJvbGlzbS9waGFy
bWFjb2xvZ3k8L2tleXdvcmQ+PGtleXdvcmQ+QW50aW5lb3BsYXN0aWMgQWdlbnRzLypwaGFybWFj
b2xvZ3kvdGhlcmFwZXV0aWMgdXNlPC9rZXl3b3JkPjxrZXl3b3JkPkRpc2Vhc2UgTW9kZWxzLCBB
bmltYWw8L2tleXdvcmQ+PGtleXdvcmQ+RmVtYWxlPC9rZXl3b3JkPjxrZXl3b3JkPkdlbmUgRXhw
cmVzc2lvbjwva2V5d29yZD48a2V5d29yZD5HZW5lIEV4cHJlc3Npb24gUmVndWxhdGlvbiwgTmVv
cGxhc3RpYzwva2V5d29yZD48a2V5d29yZD5IRUsyOTMgQ2VsbHM8L2tleXdvcmQ+PGtleXdvcmQ+
SHVtYW5zPC9rZXl3b3JkPjxrZXl3b3JkPkh5YWx1cm9uYW4gUmVjZXB0b3JzL2dlbmV0aWNzLypt
ZXRhYm9saXNtPC9rZXl3b3JkPjxrZXl3b3JkPkh5YWx1cm9uaWMgQWNpZC9tZXRhYm9saXNtPC9r
ZXl3b3JkPjxrZXl3b3JkPk1hbGU8L2tleXdvcmQ+PGtleXdvcmQ+TWljZTwva2V5d29yZD48a2V5
d29yZD5OZW9wbGFzbXMvZHJ1ZyB0aGVyYXB5L2dlbmV0aWNzLyptZXRhYm9saXNtL3BhdGhvbG9n
eTwva2V5d29yZD48a2V5d29yZD5Qcm90ZWluIEJpbmRpbmc8L2tleXdvcmQ+PGtleXdvcmQ+UHJv
dGVpbiBJbnRlcmFjdGlvbiBNYXBzPC9rZXl3b3JkPjxrZXl3b3JkPlByb3RlaW4gSXNvZm9ybXM8
L2tleXdvcmQ+PGtleXdvcmQ+VHJhbnNjcmlwdGlvbiwgR2VuZXRpYzwva2V5d29yZD48a2V5d29y
ZD5UcmFuc2ZlY3Rpb248L2tleXdvcmQ+PGtleXdvcmQ+VHJlYXRtZW50IE91dGNvbWU8L2tleXdv
cmQ+PGtleXdvcmQ+WGVub2dyYWZ0IE1vZGVsIEFudGl0dW1vciBBc3NheXM8L2tleXdvcmQ+PC9r
ZXl3b3Jkcz48ZGF0ZXM+PHllYXI+MjAxNTwveWVhcj48cHViLWRhdGVzPjxkYXRlPkp1biAxNTwv
ZGF0ZT48L3B1Yi1kYXRlcz48L2RhdGVzPjxpc2JuPjEwNzgtMDQzMiAoUHJpbnQpJiN4RDsxMDc4
LTA0MzIgKExpbmtpbmcpPC9pc2JuPjxhY2Nlc3Npb24tbnVtPjI1NzYyMzQzPC9hY2Nlc3Npb24t
bnVtPjx1cmxzPjxyZWxhdGVkLXVybHM+PHVybD5odHRwczovL3d3dy5uY2JpLm5sbS5uaWguZ292
L3B1Ym1lZC8yNTc2MjM0MzwvdXJsPjwvcmVsYXRlZC11cmxzPjwvdXJscz48ZWxlY3Ryb25pYy1y
ZXNvdXJjZS1udW0+MTAuMTE1OC8xMDc4LTA0MzIuQ0NSLTE0LTIxNDE8L2VsZWN0cm9uaWMtcmVz
b3VyY2UtbnVtPjwvcmVjb3JkPjwvQ2l0ZT48Q2l0ZT48QXV0aG9yPldlaWdhbmQ8L0F1dGhvcj48
WWVhcj4yMDEyPC9ZZWFyPjxSZWNOdW0+OTI8L1JlY051bT48cmVjb3JkPjxyZWMtbnVtYmVyPjky
PC9yZWMtbnVtYmVyPjxmb3JlaWduLWtleXM+PGtleSBhcHA9IkVOIiBkYi1pZD0idnBzZHowMHpr
czByem5lMDIwNjV6MjV4ZDV6ZXRyZHIyMjB6IiB0aW1lc3RhbXA9IjAiPjkyPC9rZXk+PC9mb3Jl
aWduLWtleXM+PHJlZi10eXBlIG5hbWU9IkpvdXJuYWwgQXJ0aWNsZSI+MTc8L3JlZi10eXBlPjxj
b250cmlidXRvcnM+PGF1dGhvcnM+PGF1dGhvcj5XZWlnYW5kLCBTLjwvYXV0aG9yPjxhdXRob3I+
SGVydGluZywgRi48L2F1dGhvcj48YXV0aG9yPk1haXNlbCwgRC48L2F1dGhvcj48YXV0aG9yPk5v
cG9yYSwgQS48L2F1dGhvcj48YXV0aG9yPlZvc3MsIEUuPC9hdXRob3I+PGF1dGhvcj5TY2hhYWIs
IEMuPC9hdXRob3I+PGF1dGhvcj5LbGFtbWVyLCBNLjwvYXV0aG9yPjxhdXRob3I+VGViYmUsIEEu
PC9hdXRob3I+PC9hdXRob3JzPjwvY29udHJpYnV0b3JzPjxhdXRoLWFkZHJlc3M+RGlzY292ZXJ5
IE9uY29sb2d5LCBQaGFybWEgUmVzZWFyY2ggYW5kIEVhcmx5IERldmVsb3BtZW50LCBSb2NoZSBE
aWFnbm9zdGljcyBHbWJILCBQZW56YmVyZywgR2VybWFueS4gU3RlZmFuLndlaWdhbmRAcm9jaGUu
Y29tPC9hdXRoLWFkZHJlc3M+PHRpdGxlcz48dGl0bGU+R2xvYmFsIHF1YW50aXRhdGl2ZSBwaG9z
cGhvcHJvdGVvbWUgYW5hbHlzaXMgb2YgaHVtYW4gdHVtb3IgeGVub2dyYWZ0cyB0cmVhdGVkIHdp
dGggYSBDRDQ0IGFudGFnb25pc3Q8L3RpdGxlPjxzZWNvbmRhcnktdGl0bGU+Q2FuY2VyIFJlczwv
c2Vjb25kYXJ5LXRpdGxlPjwvdGl0bGVzPjxwYWdlcz40MzI5LTM5PC9wYWdlcz48dm9sdW1lPjcy
PC92b2x1bWU+PG51bWJlcj4xNzwvbnVtYmVyPjxlZGl0aW9uPjIwMTIvMDcvMTE8L2VkaXRpb24+
PGtleXdvcmRzPjxrZXl3b3JkPkFuaW1hbHM8L2tleXdvcmQ+PGtleXdvcmQ+QW50aWJvZGllcywg
TW9ub2Nsb25hbC9hZG1pbmlzdHJhdGlvbiAmYW1wOyBkb3NhZ2UvKnBoYXJtYWNvbG9neTwva2V5
d29yZD48a2V5d29yZD5BbnRpYm9kaWVzLCBNb25vY2xvbmFsLCBIdW1hbml6ZWQvYWRtaW5pc3Ry
YXRpb24gJmFtcDsgZG9zYWdlLypwaGFybWFjb2xvZ3k8L2tleXdvcmQ+PGtleXdvcmQ+QW50aW5l
b3BsYXN0aWMgQWdlbnRzL2FkbWluaXN0cmF0aW9uICZhbXA7IGRvc2FnZS8qcGhhcm1hY29sb2d5
PC9rZXl3b3JkPjxrZXl3b3JkPkNvbXB1dGF0aW9uYWwgQmlvbG9neS9tZXRob2RzPC9rZXl3b3Jk
PjxrZXl3b3JkPkZlbWFsZTwva2V5d29yZD48a2V5d29yZD5IdW1hbnM8L2tleXdvcmQ+PGtleXdv
cmQ+SHlhbHVyb25hbiBSZWNlcHRvcnMvKm1ldGFib2xpc208L2tleXdvcmQ+PGtleXdvcmQ+TUFQ
IEtpbmFzZSBTaWduYWxpbmcgU3lzdGVtL2RydWcgZWZmZWN0czwva2V5d29yZD48a2V5d29yZD5N
aWNlPC9rZXl3b3JkPjxrZXl3b3JkPk1pY2UsIFNDSUQ8L2tleXdvcmQ+PGtleXdvcmQ+TmVvcGxh
c21zL2RydWcgdGhlcmFweS8qbWV0YWJvbGlzbTwva2V5d29yZD48a2V5d29yZD5QaG9zcGhvcHJv
dGVpbnMvKm1ldGFib2xpc208L2tleXdvcmQ+PGtleXdvcmQ+UHJvdGVvbWUvKm1ldGFib2xpc208
L2tleXdvcmQ+PGtleXdvcmQ+UHJvdGVvbWljczwva2V5d29yZD48a2V5d29yZD5YZW5vZ3JhZnQg
TW9kZWwgQW50aXR1bW9yIEFzc2F5czwva2V5d29yZD48L2tleXdvcmRzPjxkYXRlcz48eWVhcj4y
MDEyPC95ZWFyPjxwdWItZGF0ZXM+PGRhdGU+U2VwIDE8L2RhdGU+PC9wdWItZGF0ZXM+PC9kYXRl
cz48aXNibj4xNTM4LTc0NDUgKEVsZWN0cm9uaWMpJiN4RDswMDA4LTU0NzIgKExpbmtpbmcpPC9p
c2JuPjxhY2Nlc3Npb24tbnVtPjIyNzc3ODI0PC9hY2Nlc3Npb24tbnVtPjx1cmxzPjxyZWxhdGVk
LXVybHM+PHVybD5odHRwczovL3d3dy5uY2JpLm5sbS5uaWguZ292L3B1Ym1lZC8yMjc3NzgyNDwv
dXJsPjwvcmVsYXRlZC11cmxzPjwvdXJscz48ZWxlY3Ryb25pYy1yZXNvdXJjZS1udW0+MTAuMTE1
OC8wMDA4LTU0NzIuQ0FOLTEyLTAxMzY8L2VsZWN0cm9uaWMtcmVzb3VyY2UtbnVtPjwvcmVjb3Jk
PjwvQ2l0ZT48Q2l0ZT48QXV0aG9yPk1haXNlbDwvQXV0aG9yPjxZZWFyPjIwMTY8L1llYXI+PFJl
Y051bT45MzwvUmVjTnVtPjxyZWNvcmQ+PHJlYy1udW1iZXI+OTM8L3JlYy1udW1iZXI+PGZvcmVp
Z24ta2V5cz48a2V5IGFwcD0iRU4iIGRiLWlkPSJ2cHNkejAwemtzMHJ6bmUwMjA2NXoyNXhkNXpl
dHJkcjIyMHoiIHRpbWVzdGFtcD0iMCI+OTM8L2tleT48L2ZvcmVpZ24ta2V5cz48cmVmLXR5cGUg
bmFtZT0iSm91cm5hbCBBcnRpY2xlIj4xNzwvcmVmLXR5cGU+PGNvbnRyaWJ1dG9ycz48YXV0aG9y
cz48YXV0aG9yPk1haXNlbCwgRC48L2F1dGhvcj48YXV0aG9yPkJpcnplbGUsIEYuPC9hdXRob3I+
PGF1dGhvcj5Wb3NzLCBFLjwvYXV0aG9yPjxhdXRob3I+Tm9wb3JhLCBBLjwvYXV0aG9yPjxhdXRo
b3I+QmFkZXIsIFMuPC9hdXRob3I+PGF1dGhvcj5Gcmllc3MsIFQuPC9hdXRob3I+PGF1dGhvcj5H
b2xsZXIsIEIuPC9hdXRob3I+PGF1dGhvcj5MYWlmZW5mZWxkLCBELjwvYXV0aG9yPjxhdXRob3I+
V2VpZ2FuZCwgUy48L2F1dGhvcj48YXV0aG9yPlJ1bnphLCBWLjwvYXV0aG9yPjwvYXV0aG9ycz48
L2NvbnRyaWJ1dG9ycz48YXV0aC1hZGRyZXNzPlRyYW5zbGF0aW9uYWwgVGVjaG5vbG9naWVzIGFu
ZCBCaW9pbmZvcm1hdGljcywgUGhhcm1hY2V1dGljYWwgU2NpZW5jZXMsIFJvY2hlIElubm92YXRp
b24gQ2VudGVyIE11bmljaCwgUGVuemJlcmcsIEdlcm1hbnkuJiN4RDtEaXNjb3ZlcnkgT25jb2xv
Z3ksIFJvY2hlIElubm92YXRpb24gQ2VudGVyIE11bmljaCwgUGVuemJlcmcsIEdlcm1hbnkuJiN4
RDtTZWx2ZW50YSBJbmMuLCBDYW1icmlkZ2UsIE1hc3NhY2h1c2V0dHMsIDAyMTQwLCBVbml0ZWQg
U3RhdGVzIG9mIEFtZXJpY2EuJiN4RDtMYXJnZSBNb2xlY3VsZSBSZXNlYXJjaCwgUm9jaGUgSW5u
b3ZhdGlvbiBDZW50ZXIgQmFzZWwsIEJhc2VsLCBTd2l0emVybGFuZC48L2F1dGgtYWRkcmVzcz48
dGl0bGVzPjx0aXRsZT5UYXJnZXRpbmcgVHVtb3IgQ2VsbHMgd2l0aCBBbnRpLUNENDQgQW50aWJv
ZHkgVHJpZ2dlcnMgTWFjcm9waGFnZS1NZWRpYXRlZCBJbW11bmUgTW9kdWxhdG9yeSBFZmZlY3Rz
IGluIGEgQ2FuY2VyIFhlbm9ncmFmdCBNb2RlbDwvdGl0bGU+PHNlY29uZGFyeS10aXRsZT5QTG9T
IE9uZTwvc2Vjb25kYXJ5LXRpdGxlPjwvdGl0bGVzPjxwYWdlcz5lMDE1OTcxNjwvcGFnZXM+PHZv
bHVtZT4xMTwvdm9sdW1lPjxudW1iZXI+NzwvbnVtYmVyPjxlZGl0aW9uPjIwMTYvMDcvMjg8L2Vk
aXRpb24+PGtleXdvcmRzPjxrZXl3b3JkPkFuaW1hbHM8L2tleXdvcmQ+PGtleXdvcmQ+QW50aWJv
ZGllcywgTW9ub2Nsb25hbCwgSHVtYW5pemVkLyppbW11bm9sb2d5PC9rZXl3b3JkPjxrZXl3b3Jk
PkNlbGwgTGluZSwgVHVtb3I8L2tleXdvcmQ+PGtleXdvcmQ+Q3l0b2tpbmVzL2dlbmV0aWNzL21l
dGFib2xpc208L2tleXdvcmQ+PGtleXdvcmQ+SHVtYW5zPC9rZXl3b3JkPjxrZXl3b3JkPkh5YWx1
cm9uYW4gUmVjZXB0b3JzLyppbW11bm9sb2d5PC9rZXl3b3JkPjxrZXl3b3JkPk1hY3JvcGhhZ2Vz
LyppbW11bm9sb2d5PC9rZXl3b3JkPjxrZXl3b3JkPk1pY2U8L2tleXdvcmQ+PGtleXdvcmQ+TWlj
ZSwgU0NJRDwva2V5d29yZD48a2V5d29yZD5OZW9wbGFzbXMsIEV4cGVyaW1lbnRhbC9nZW5ldGlj
cy9pbW11bm9sb2d5PC9rZXl3b3JkPjxrZXl3b3JkPlBoYWdvY3l0b3Npczwva2V5d29yZD48L2tl
eXdvcmRzPjxkYXRlcz48eWVhcj4yMDE2PC95ZWFyPjwvZGF0ZXM+PGlzYm4+MTkzMi02MjAzIChF
bGVjdHJvbmljKSYjeEQ7MTkzMi02MjAzIChMaW5raW5nKTwvaXNibj48YWNjZXNzaW9uLW51bT4y
NzQ2MzM3MjwvYWNjZXNzaW9uLW51bT48dXJscz48cmVsYXRlZC11cmxzPjx1cmw+aHR0cHM6Ly93
d3cubmNiaS5ubG0ubmloLmdvdi9wdWJtZWQvMjc0NjMzNzI8L3VybD48L3JlbGF0ZWQtdXJscz48
L3VybHM+PGN1c3RvbTI+UE1DNDk2MzAyMzwvY3VzdG9tMj48ZWxlY3Ryb25pYy1yZXNvdXJjZS1u
dW0+MTAuMTM3MS9qb3VybmFsLnBvbmUuMDE1OTcxNjwvZWxlY3Ryb25pYy1yZXNvdXJjZS1udW0+
PC9yZWNvcmQ+PC9DaXRlPjxDaXRlPjxBdXRob3I+TWVua2UtdmFuIGRlciBIb3V2ZW4gdmFuIE9v
cmR0PC9BdXRob3I+PFllYXI+MjAxNjwvWWVhcj48UmVjTnVtPjk1PC9SZWNOdW0+PHJlY29yZD48
cmVjLW51bWJlcj45NTwvcmVjLW51bWJlcj48Zm9yZWlnbi1rZXlzPjxrZXkgYXBwPSJFTiIgZGIt
aWQ9InZwc2R6MDB6a3MwcnpuZTAyMDY1ejI1eGQ1emV0cmRyMjIweiIgdGltZXN0YW1wPSIwIj45
NTwva2V5PjwvZm9yZWlnbi1rZXlzPjxyZWYtdHlwZSBuYW1lPSJKb3VybmFsIEFydGljbGUiPjE3
PC9yZWYtdHlwZT48Y29udHJpYnV0b3JzPjxhdXRob3JzPjxhdXRob3I+TWVua2UtdmFuIGRlciBI
b3V2ZW4gdmFuIE9vcmR0LCBDLiBXLjwvYXV0aG9yPjxhdXRob3I+R29tZXotUm9jYSwgQy48L2F1
dGhvcj48YXV0aG9yPnZhbiBIZXJwZW4sIEMuPC9hdXRob3I+PGF1dGhvcj5Db3ZlbGVyLCBBLiBM
LjwvYXV0aG9yPjxhdXRob3I+TWFoYWxpbmdhbSwgRC48L2F1dGhvcj48YXV0aG9yPlZlcmhldWws
IEguIE0uPC9hdXRob3I+PGF1dGhvcj52YW4gZGVyIEdyYWFmLCBXLiBULjwvYXV0aG9yPjxhdXRo
b3I+Q2hyaXN0ZW4sIFIuPC9hdXRob3I+PGF1dGhvcj5SdXR0aW5nZXIsIEQuPC9hdXRob3I+PGF1
dGhvcj5XZWlnYW5kLCBTLjwvYXV0aG9yPjxhdXRob3I+Q2FubmFyaWxlLCBNLiBBLjwvYXV0aG9y
PjxhdXRob3I+SGVpbCwgRi48L2F1dGhvcj48YXV0aG9yPkJyZXdzdGVyLCBNLjwvYXV0aG9yPjxh
dXRob3I+V2FseiwgQS4gQy48L2F1dGhvcj48YXV0aG9yPk5heWFrLCBULiBLLjwvYXV0aG9yPjxh
dXRob3I+R3VhcmluLCBFLjwvYXV0aG9yPjxhdXRob3I+TWVyZXNzZSwgVi48L2F1dGhvcj48YXV0
aG9yPkxlIFRvdXJuZWF1LCBDLjwvYXV0aG9yPjwvYXV0aG9ycz48L2NvbnRyaWJ1dG9ycz48YXV0
aC1hZGRyZXNzPkRlcGFydG1lbnQgb2YgTWVkaWNhbCBPbmNvbG9neSwgVlUgVW5pdmVyc2l0eSBN
ZWRpY2FsIENlbnRlciwgQW1zdGVyZGFtLCBUaGUgTmV0aGVybGFuZHMuJiN4RDtDbGluaWNhbCBS
ZXNlYXJjaCBVbml0LCBEZXBhcnRtZW50IG9mIE1lZGljYWwgT25jb2xvZ3ksIEluc3RpdHV0IENs
YXVkaXVzIFJlZ2F1ZCwgSW5zdGl0dXQgVW5pdmVyc2l0YWlyZSBkdSBDYW5jZXIgZGUgVG91bG91
c2UgLSBPbmNvcG9sZSwgVG91bG91c2UsIEZyYW5jZS4mI3hEO1JhZGJvdWQgVW5pdmVyc2l0eSBN
ZWRpY2FsIENlbnRlciwgTmlqbWVnZW4sIFRoZSBOZXRoZXJsYW5kcy4mI3hEO0RlcGFydG1lbnQg
b2YgTWVkaWNpbmUsIERpdmlzaW9uIG9mIE9uY29sb2d5LCBVbml2ZXJzaXR5IG9mIFdhc2hpbmd0
b24sIFNlYXR0bGUsIFdBLCBVU0EuJiN4RDtDYW5jZXIgVGhlcmFweSBhbmQgUmVzZWFyY2ggQ2Vu
dGVyLCBVbml2ZXJzaXR5IG9mIFRleGFzIEhlYWx0aCBTY2llbmNlIENlbnRlciwgU2FuIEFudG9u
aW8sIFRYLCBVU0EuJiN4RDtQcm9kdWN0IERldmVsb3BtZW50LCBTYWZldHkgUmlzayBNYW5hZ2Vt
ZW50LCBSb2NoZSwgQmFzZWwsIFN3aXR6ZXJsYW5kLiYjeEQ7UGhhcm1hIFJlc2VhcmNoICZhbXA7
IEVhcmx5IERldmVsb3BtZW50LCBSb2NoZSBJbm5vdmF0aW9uIENlbnRlciwgUGVuemJlcmcsIEdl
cm1hbnkuJiN4RDtQaGFybWEgUmVzZWFyY2ggJmFtcDsgRWFybHkgRGV2ZWxvcG1lbnQsIFJvY2hl
IElubm92YXRpb24gQ2VudHJlLCBXZWx3eW4sIFVLLiYjeEQ7UGhhcm1hIFJlc2VhcmNoICZhbXA7
IEVhcmx5IERldmVsb3BtZW50LCBSb2NoZSBJbm5vdmF0aW9uIENlbnRlciBCYXNlbCwgQmFzZWws
IFN3aXR6ZXJsYW5kLiYjeEQ7RGVwYXJ0bWVudCBvZiBNZWRpY2FsIE9uY29sb2d5LCBJbnN0aXR1
dCBDdXJpZSwgU2FpbnQtQ2xvdWQgJmFtcDsgUGFyaXMsIEZyYW5jZS4mI3hEO1ZlcnNhaWxsZXMt
U2FpbnQtUXVlbnRpbi1lbi1ZdmVsaW5lcyBVbml2ZXJzaXR5LCBWZXJzYWlsbGVzLCBGcmFuY2Uu
PC9hdXRoLWFkZHJlc3M+PHRpdGxlcz48dGl0bGU+Rmlyc3QtaW4taHVtYW4gcGhhc2UgSSBjbGlu
aWNhbCB0cmlhbCBvZiBSRzczNTYsIGFuIGFudGktQ0Q0NCBodW1hbml6ZWQgYW50aWJvZHksIGlu
IHBhdGllbnRzIHdpdGggYWR2YW5jZWQsIENENDQtZXhwcmVzc2luZyBzb2xpZCB0dW1vcnM8L3Rp
dGxlPjxzZWNvbmRhcnktdGl0bGU+T25jb3RhcmdldDwvc2Vjb25kYXJ5LXRpdGxlPjwvdGl0bGVz
PjxwYWdlcz44MDA0Ni04MDA1ODwvcGFnZXM+PHZvbHVtZT43PC92b2x1bWU+PG51bWJlcj40ODwv
bnVtYmVyPjxlZGl0aW9uPjIwMTYvMDgvMTE8L2VkaXRpb24+PGtleXdvcmRzPjxrZXl3b3JkPkFk
dWx0PC9rZXl3b3JkPjxrZXl3b3JkPkFnZWQ8L2tleXdvcmQ+PGtleXdvcmQ+QWdlZCwgODAgYW5k
IG92ZXI8L2tleXdvcmQ+PGtleXdvcmQ+QW50aWJvZGllcywgTW9ub2Nsb25hbCwgSHVtYW5pemVk
L2FkdmVyc2UgZWZmZWN0cy9waGFybWFjb2tpbmV0aWNzLyp0aGVyYXBldXRpYzwva2V5d29yZD48
a2V5d29yZD51c2U8L2tleXdvcmQ+PGtleXdvcmQ+QW50aW5lb3BsYXN0aWMgQWdlbnRzLCBJbW11
bm9sb2dpY2FsL2FkdmVyc2U8L2tleXdvcmQ+PGtleXdvcmQ+ZWZmZWN0cy9waGFybWFjb2tpbmV0
aWNzLyp0aGVyYXBldXRpYyB1c2U8L2tleXdvcmQ+PGtleXdvcmQ+RGlzZWFzZSBQcm9ncmVzc2lv
bjwva2V5d29yZD48a2V5d29yZD5GZW1hbGU8L2tleXdvcmQ+PGtleXdvcmQ+SHVtYW5zPC9rZXl3
b3JkPjxrZXl3b3JkPkh5YWx1cm9uYW4gUmVjZXB0b3JzLypnZW5ldGljcy9pbW11bm9sb2d5L21l
dGFib2xpc208L2tleXdvcmQ+PGtleXdvcmQ+TWFsZTwva2V5d29yZD48a2V5d29yZD5NYXhpbXVt
IFRvbGVyYXRlZCBEb3NlPC9rZXl3b3JkPjxrZXl3b3JkPk1pZGRsZSBBZ2VkPC9rZXl3b3JkPjxr
ZXl3b3JkPk5lb3BsYXNtcy8qZHJ1ZyB0aGVyYXB5L2dlbmV0aWNzL21ldGFib2xpc20vcGF0aG9s
b2d5PC9rZXl3b3JkPjxrZXl3b3JkPlBpbG90IFByb2plY3RzPC9rZXl3b3JkPjxrZXl3b3JkPlBv
c2l0cm9uLUVtaXNzaW9uIFRvbW9ncmFwaHk8L2tleXdvcmQ+PGtleXdvcmQ+UmFkaW9waGFybWFj
ZXV0aWNhbHMvcGhhcm1hY29raW5ldGljczwva2V5d29yZD48a2V5d29yZD5UaXNzdWUgRGlzdHJp
YnV0aW9uPC9rZXl3b3JkPjxrZXl3b3JkPlppcmNvbml1bS9waGFybWFjb2tpbmV0aWNzPC9rZXl3
b3JkPjxrZXl3b3JkPlJnNzM1Njwva2V5d29yZD48a2V5d29yZD5hZHZhbmNlZCBDRDQ0LWV4cHJl
c3Npbmcgc29saWQgbWFsaWduYW5jaWVzPC9rZXl3b3JkPjxrZXl3b3JkPmFkdmFuY2VkIHNvbGlk
IHR1bW9yczwva2V5d29yZD48a2V5d29yZD5hbnRpLUNENDQgaHVtYW5pemVkIGFudGlib2R5PC9r
ZXl3b3JkPjxrZXl3b3JkPnBoYXNlIEkgdHJpYWw8L2tleXdvcmQ+PC9rZXl3b3Jkcz48ZGF0ZXM+
PHllYXI+MjAxNjwveWVhcj48cHViLWRhdGVzPjxkYXRlPk5vdiAyOTwvZGF0ZT48L3B1Yi1kYXRl
cz48L2RhdGVzPjxpc2JuPjE5NDktMjU1MyAoRWxlY3Ryb25pYykmI3hEOzE5NDktMjU1MyAoTGlu
a2luZyk8L2lzYm4+PGFjY2Vzc2lvbi1udW0+Mjc1MDcwNTY8L2FjY2Vzc2lvbi1udW0+PHVybHM+
PHJlbGF0ZWQtdXJscz48dXJsPmh0dHBzOi8vd3d3Lm5jYmkubmxtLm5paC5nb3YvcHVibWVkLzI3
NTA3MDU2PC91cmw+PC9yZWxhdGVkLXVybHM+PC91cmxzPjxjdXN0b20yPlBNQzUzNDY3NzA8L2N1
c3RvbTI+PGVsZWN0cm9uaWMtcmVzb3VyY2UtbnVtPjEwLjE4NjMyL29uY290YXJnZXQuMTEwOTg8
L2VsZWN0cm9uaWMtcmVzb3VyY2UtbnVtPjwvcmVjb3JkPjwvQ2l0ZT48L0VuZE5vdGU+AGAA
</w:fldData>
              </w:fldChar>
            </w:r>
            <w:r w:rsidRPr="002B20FE">
              <w:rPr>
                <w:rFonts w:ascii="Book Antiqua" w:hAnsi="Book Antiqua" w:cs="Book Antiqua"/>
              </w:rPr>
              <w:instrText xml:space="preserve"> ADDIN EN.CITE </w:instrText>
            </w:r>
            <w:r w:rsidRPr="002B20FE">
              <w:rPr>
                <w:rFonts w:ascii="Book Antiqua" w:hAnsi="Book Antiqua" w:cs="Book Antiqua"/>
              </w:rPr>
              <w:fldChar w:fldCharType="begin">
                <w:fldData xml:space="preserve">PEVuZE5vdGU+PENpdGU+PEF1dGhvcj5CaXJ6ZWxlPC9BdXRob3I+PFllYXI+MjAxNTwvWWVhcj48
UmVjTnVtPjkxPC9SZWNOdW0+PERpc3BsYXlUZXh0PjxzdHlsZSBmYWNlPSJzdXBlcnNjcmlwdCI+
WzIzLTI2XTwvc3R5bGU+PC9EaXNwbGF5VGV4dD48cmVjb3JkPjxyZWMtbnVtYmVyPjkxPC9yZWMt
bnVtYmVyPjxmb3JlaWduLWtleXM+PGtleSBhcHA9IkVOIiBkYi1pZD0idnBzZHowMHprczByem5l
MDIwNjV6MjV4ZDV6ZXRyZHIyMjB6IiB0aW1lc3RhbXA9IjAiPjkxPC9rZXk+PC9mb3JlaWduLWtl
eXM+PHJlZi10eXBlIG5hbWU9IkpvdXJuYWwgQXJ0aWNsZSI+MTc8L3JlZi10eXBlPjxjb250cmli
dXRvcnM+PGF1dGhvcnM+PGF1dGhvcj5CaXJ6ZWxlLCBGLjwvYXV0aG9yPjxhdXRob3I+Vm9zcywg
RS48L2F1dGhvcj48YXV0aG9yPk5vcG9yYSwgQS48L2F1dGhvcj48YXV0aG9yPkhvbm9sZCwgSy48
L2F1dGhvcj48YXV0aG9yPkhlaWwsIEYuPC9hdXRob3I+PGF1dGhvcj5Mb2htYW5uLCBTLjwvYXV0
aG9yPjxhdXRob3I+VmVyaGV1bCwgSC48L2F1dGhvcj48YXV0aG9yPkxlIFRvdXJuZWF1LCBDLjwv
YXV0aG9yPjxhdXRob3I+RGVsb3JkLCBKLiBQLjwvYXV0aG9yPjxhdXRob3I+dmFuIEhlcnBlbiwg
Qy48L2F1dGhvcj48YXV0aG9yPk1haGFsaW5nYW0sIEQuPC9hdXRob3I+PGF1dGhvcj5Db3ZlbGVy
LCBBLiBMLjwvYXV0aG9yPjxhdXRob3I+TWVyZXNzZSwgVi48L2F1dGhvcj48YXV0aG9yPldlaWdh
bmQsIFMuPC9hdXRob3I+PGF1dGhvcj5SdW56YSwgVi48L2F1dGhvcj48YXV0aG9yPkNhbm5hcmls
ZSwgTS48L2F1dGhvcj48L2F1dGhvcnM+PC9jb250cmlidXRvcnM+PGF1dGgtYWRkcmVzcz5Sb2No
ZSBJbm5vdmF0aW9uIENlbnRlciBQZW56YmVyZywgUGhhcm1hY2V1dGljYWwgU2NpZW5jZXMsIFJv
Y2hlIFBoYXJtYWNldXRpY2FsIFJlc2VhcmNoIGFuZCBFYXJseSBEZXZlbG9wbWVudCwgUGVuemJl
cmcsIEdlcm1hbnkuIEZhYmlhbi5iaXJ6ZWxlQHJvY2hlLmNvbS4mI3hEO1JvY2hlIElubm92YXRp
b24gQ2VudGVyIFBlbnpiZXJnLCBPbmNvbG9neSBEaXZpc2lvbiwgUm9jaGUgUGhhcm1hY2V1dGlj
YWwgUmVzZWFyY2ggYW5kIEVhcmx5IERldmVsb3BtZW50LCBQZW56YmVyZywgR2VybWFueS4mI3hE
O1JvY2hlIElubm92YXRpb24gQ2VudGVyIFBlbnpiZXJnLCBQaGFybWFjZXV0aWNhbCBTY2llbmNl
cywgUm9jaGUgUGhhcm1hY2V1dGljYWwgUmVzZWFyY2ggYW5kIEVhcmx5IERldmVsb3BtZW50LCBQ
ZW56YmVyZywgR2VybWFueS4mI3hEO1ZVIE1FRElTQ0ggQ0VOVFJVTSwgRGVwYXJ0bWVudCBvZiBN
ZWRpY2FsIE9uY29sb2d5LCBBbXN0ZXJkYW0sIHRoZSBOZXRoZXJsYW5kcy4mI3hEO0RlcGFydG1l
bnQgb2YgTWVkaWNhbCBPbmNvbG9neSwgSW5zdGl0dXQgQ3VyaWUsIFBhcmlzLCBGcmFuY2UuJiN4
RDtEZXBhcnRtZW50IG9mIE1lZGljaW5lLCBJbnN0aXR1dCBDbGF1ZGl1cyBSZWdhdWQsIFRvdWxv
dXNlLCBGcmFuY2UuJiN4RDtVTUMgU3QgUmFkYm91ZCwgTWVkaWNhbCBPbmNvbG9neSBEZXBhcnRt
ZW50LCBOaWptZWdlbiwgdGhlIE5ldGhlcmxhbmRzLiYjeEQ7Q2FuY2VyIFRoZXJhcHkgYW5kIFJl
c2VhcmNoIENlbnRlciwgU2FuIEFudG9uaW8sIFRleGFzLiYjeEQ7VW5pdmVyc2l0eSBvZiBXQSBN
ZWRpY2FsIENlbnRlciwgU2VhdHRsZSwgV2FzaGluZ3Rvbi4mI3hEO1JvY2hlIGlubm92YXRpb24g
Q2VudGVyIEJhc2VsLCBPbmNvbG9neSBEaXZpc2lvbiwgUm9jaGUgUGhhcm1hY2V1dGljYWwgUmVz
ZWFyY2ggYW5kIEVhcmx5IERldmVsb3BtZW50LCBCYXNlbCwgU3dpdHplcmxhbmQuJiN4RDtSb2No
ZSBJbm5vdmF0aW9uIENlbnRlciBQZW56YmVyZywgTGFyZ2UgTW9sZWN1bGUgUmVzZWFyY2gsIFJv
Y2hlIFBoYXJtYWNldXRpY2FsIFJlc2VhcmNoIGFuZCBFYXJseSBEZXZlbG9wbWVudCwgUGVuemJl
cmcsIEdlcm1hbnkuPC9hdXRoLWFkZHJlc3M+PHRpdGxlcz48dGl0bGU+Q0Q0NCBJc29mb3JtIFN0
YXR1cyBQcmVkaWN0cyBSZXNwb25zZSB0byBUcmVhdG1lbnQgd2l0aCBBbnRpLUNENDQgQW50aWJv
ZHkgaW4gQ2FuY2VyIFBhdGllbnRzPC90aXRsZT48c2Vjb25kYXJ5LXRpdGxlPkNsaW4gQ2FuY2Vy
IFJlczwvc2Vjb25kYXJ5LXRpdGxlPjwvdGl0bGVzPjxwYWdlcz4yNzUzLTYyPC9wYWdlcz48dm9s
dW1lPjIxPC92b2x1bWU+PG51bWJlcj4xMjwvbnVtYmVyPjxlZGl0aW9uPjIwMTUvMDMvMTM8L2Vk
aXRpb24+PGtleXdvcmRzPjxrZXl3b3JkPkFuaW1hbHM8L2tleXdvcmQ+PGtleXdvcmQ+QW50aWJv
ZGllcywgTW9ub2Nsb25hbC8qcGhhcm1hY29sb2d5L3RoZXJhcGV1dGljIHVzZTwva2V5d29yZD48
a2V5d29yZD5BbnRpYm9kaWVzLCBNb25vY2xvbmFsLCBIdW1hbml6ZWQvbWV0YWJvbGlzbS9waGFy
bWFjb2xvZ3k8L2tleXdvcmQ+PGtleXdvcmQ+QW50aW5lb3BsYXN0aWMgQWdlbnRzLypwaGFybWFj
b2xvZ3kvdGhlcmFwZXV0aWMgdXNlPC9rZXl3b3JkPjxrZXl3b3JkPkRpc2Vhc2UgTW9kZWxzLCBB
bmltYWw8L2tleXdvcmQ+PGtleXdvcmQ+RmVtYWxlPC9rZXl3b3JkPjxrZXl3b3JkPkdlbmUgRXhw
cmVzc2lvbjwva2V5d29yZD48a2V5d29yZD5HZW5lIEV4cHJlc3Npb24gUmVndWxhdGlvbiwgTmVv
cGxhc3RpYzwva2V5d29yZD48a2V5d29yZD5IRUsyOTMgQ2VsbHM8L2tleXdvcmQ+PGtleXdvcmQ+
SHVtYW5zPC9rZXl3b3JkPjxrZXl3b3JkPkh5YWx1cm9uYW4gUmVjZXB0b3JzL2dlbmV0aWNzLypt
ZXRhYm9saXNtPC9rZXl3b3JkPjxrZXl3b3JkPkh5YWx1cm9uaWMgQWNpZC9tZXRhYm9saXNtPC9r
ZXl3b3JkPjxrZXl3b3JkPk1hbGU8L2tleXdvcmQ+PGtleXdvcmQ+TWljZTwva2V5d29yZD48a2V5
d29yZD5OZW9wbGFzbXMvZHJ1ZyB0aGVyYXB5L2dlbmV0aWNzLyptZXRhYm9saXNtL3BhdGhvbG9n
eTwva2V5d29yZD48a2V5d29yZD5Qcm90ZWluIEJpbmRpbmc8L2tleXdvcmQ+PGtleXdvcmQ+UHJv
dGVpbiBJbnRlcmFjdGlvbiBNYXBzPC9rZXl3b3JkPjxrZXl3b3JkPlByb3RlaW4gSXNvZm9ybXM8
L2tleXdvcmQ+PGtleXdvcmQ+VHJhbnNjcmlwdGlvbiwgR2VuZXRpYzwva2V5d29yZD48a2V5d29y
ZD5UcmFuc2ZlY3Rpb248L2tleXdvcmQ+PGtleXdvcmQ+VHJlYXRtZW50IE91dGNvbWU8L2tleXdv
cmQ+PGtleXdvcmQ+WGVub2dyYWZ0IE1vZGVsIEFudGl0dW1vciBBc3NheXM8L2tleXdvcmQ+PC9r
ZXl3b3Jkcz48ZGF0ZXM+PHllYXI+MjAxNTwveWVhcj48cHViLWRhdGVzPjxkYXRlPkp1biAxNTwv
ZGF0ZT48L3B1Yi1kYXRlcz48L2RhdGVzPjxpc2JuPjEwNzgtMDQzMiAoUHJpbnQpJiN4RDsxMDc4
LTA0MzIgKExpbmtpbmcpPC9pc2JuPjxhY2Nlc3Npb24tbnVtPjI1NzYyMzQzPC9hY2Nlc3Npb24t
bnVtPjx1cmxzPjxyZWxhdGVkLXVybHM+PHVybD5odHRwczovL3d3dy5uY2JpLm5sbS5uaWguZ292
L3B1Ym1lZC8yNTc2MjM0MzwvdXJsPjwvcmVsYXRlZC11cmxzPjwvdXJscz48ZWxlY3Ryb25pYy1y
ZXNvdXJjZS1udW0+MTAuMTE1OC8xMDc4LTA0MzIuQ0NSLTE0LTIxNDE8L2VsZWN0cm9uaWMtcmVz
b3VyY2UtbnVtPjwvcmVjb3JkPjwvQ2l0ZT48Q2l0ZT48QXV0aG9yPldlaWdhbmQ8L0F1dGhvcj48
WWVhcj4yMDEyPC9ZZWFyPjxSZWNOdW0+OTI8L1JlY051bT48cmVjb3JkPjxyZWMtbnVtYmVyPjky
PC9yZWMtbnVtYmVyPjxmb3JlaWduLWtleXM+PGtleSBhcHA9IkVOIiBkYi1pZD0idnBzZHowMHpr
czByem5lMDIwNjV6MjV4ZDV6ZXRyZHIyMjB6IiB0aW1lc3RhbXA9IjAiPjkyPC9rZXk+PC9mb3Jl
aWduLWtleXM+PHJlZi10eXBlIG5hbWU9IkpvdXJuYWwgQXJ0aWNsZSI+MTc8L3JlZi10eXBlPjxj
b250cmlidXRvcnM+PGF1dGhvcnM+PGF1dGhvcj5XZWlnYW5kLCBTLjwvYXV0aG9yPjxhdXRob3I+
SGVydGluZywgRi48L2F1dGhvcj48YXV0aG9yPk1haXNlbCwgRC48L2F1dGhvcj48YXV0aG9yPk5v
cG9yYSwgQS48L2F1dGhvcj48YXV0aG9yPlZvc3MsIEUuPC9hdXRob3I+PGF1dGhvcj5TY2hhYWIs
IEMuPC9hdXRob3I+PGF1dGhvcj5LbGFtbWVyLCBNLjwvYXV0aG9yPjxhdXRob3I+VGViYmUsIEEu
PC9hdXRob3I+PC9hdXRob3JzPjwvY29udHJpYnV0b3JzPjxhdXRoLWFkZHJlc3M+RGlzY292ZXJ5
IE9uY29sb2d5LCBQaGFybWEgUmVzZWFyY2ggYW5kIEVhcmx5IERldmVsb3BtZW50LCBSb2NoZSBE
aWFnbm9zdGljcyBHbWJILCBQZW56YmVyZywgR2VybWFueS4gU3RlZmFuLndlaWdhbmRAcm9jaGUu
Y29tPC9hdXRoLWFkZHJlc3M+PHRpdGxlcz48dGl0bGU+R2xvYmFsIHF1YW50aXRhdGl2ZSBwaG9z
cGhvcHJvdGVvbWUgYW5hbHlzaXMgb2YgaHVtYW4gdHVtb3IgeGVub2dyYWZ0cyB0cmVhdGVkIHdp
dGggYSBDRDQ0IGFudGFnb25pc3Q8L3RpdGxlPjxzZWNvbmRhcnktdGl0bGU+Q2FuY2VyIFJlczwv
c2Vjb25kYXJ5LXRpdGxlPjwvdGl0bGVzPjxwYWdlcz40MzI5LTM5PC9wYWdlcz48dm9sdW1lPjcy
PC92b2x1bWU+PG51bWJlcj4xNzwvbnVtYmVyPjxlZGl0aW9uPjIwMTIvMDcvMTE8L2VkaXRpb24+
PGtleXdvcmRzPjxrZXl3b3JkPkFuaW1hbHM8L2tleXdvcmQ+PGtleXdvcmQ+QW50aWJvZGllcywg
TW9ub2Nsb25hbC9hZG1pbmlzdHJhdGlvbiAmYW1wOyBkb3NhZ2UvKnBoYXJtYWNvbG9neTwva2V5
d29yZD48a2V5d29yZD5BbnRpYm9kaWVzLCBNb25vY2xvbmFsLCBIdW1hbml6ZWQvYWRtaW5pc3Ry
YXRpb24gJmFtcDsgZG9zYWdlLypwaGFybWFjb2xvZ3k8L2tleXdvcmQ+PGtleXdvcmQ+QW50aW5l
b3BsYXN0aWMgQWdlbnRzL2FkbWluaXN0cmF0aW9uICZhbXA7IGRvc2FnZS8qcGhhcm1hY29sb2d5
PC9rZXl3b3JkPjxrZXl3b3JkPkNvbXB1dGF0aW9uYWwgQmlvbG9neS9tZXRob2RzPC9rZXl3b3Jk
PjxrZXl3b3JkPkZlbWFsZTwva2V5d29yZD48a2V5d29yZD5IdW1hbnM8L2tleXdvcmQ+PGtleXdv
cmQ+SHlhbHVyb25hbiBSZWNlcHRvcnMvKm1ldGFib2xpc208L2tleXdvcmQ+PGtleXdvcmQ+TUFQ
IEtpbmFzZSBTaWduYWxpbmcgU3lzdGVtL2RydWcgZWZmZWN0czwva2V5d29yZD48a2V5d29yZD5N
aWNlPC9rZXl3b3JkPjxrZXl3b3JkPk1pY2UsIFNDSUQ8L2tleXdvcmQ+PGtleXdvcmQ+TmVvcGxh
c21zL2RydWcgdGhlcmFweS8qbWV0YWJvbGlzbTwva2V5d29yZD48a2V5d29yZD5QaG9zcGhvcHJv
dGVpbnMvKm1ldGFib2xpc208L2tleXdvcmQ+PGtleXdvcmQ+UHJvdGVvbWUvKm1ldGFib2xpc208
L2tleXdvcmQ+PGtleXdvcmQ+UHJvdGVvbWljczwva2V5d29yZD48a2V5d29yZD5YZW5vZ3JhZnQg
TW9kZWwgQW50aXR1bW9yIEFzc2F5czwva2V5d29yZD48L2tleXdvcmRzPjxkYXRlcz48eWVhcj4y
MDEyPC95ZWFyPjxwdWItZGF0ZXM+PGRhdGU+U2VwIDE8L2RhdGU+PC9wdWItZGF0ZXM+PC9kYXRl
cz48aXNibj4xNTM4LTc0NDUgKEVsZWN0cm9uaWMpJiN4RDswMDA4LTU0NzIgKExpbmtpbmcpPC9p
c2JuPjxhY2Nlc3Npb24tbnVtPjIyNzc3ODI0PC9hY2Nlc3Npb24tbnVtPjx1cmxzPjxyZWxhdGVk
LXVybHM+PHVybD5odHRwczovL3d3dy5uY2JpLm5sbS5uaWguZ292L3B1Ym1lZC8yMjc3NzgyNDwv
dXJsPjwvcmVsYXRlZC11cmxzPjwvdXJscz48ZWxlY3Ryb25pYy1yZXNvdXJjZS1udW0+MTAuMTE1
OC8wMDA4LTU0NzIuQ0FOLTEyLTAxMzY8L2VsZWN0cm9uaWMtcmVzb3VyY2UtbnVtPjwvcmVjb3Jk
PjwvQ2l0ZT48Q2l0ZT48QXV0aG9yPk1haXNlbDwvQXV0aG9yPjxZZWFyPjIwMTY8L1llYXI+PFJl
Y051bT45MzwvUmVjTnVtPjxyZWNvcmQ+PHJlYy1udW1iZXI+OTM8L3JlYy1udW1iZXI+PGZvcmVp
Z24ta2V5cz48a2V5IGFwcD0iRU4iIGRiLWlkPSJ2cHNkejAwemtzMHJ6bmUwMjA2NXoyNXhkNXpl
dHJkcjIyMHoiIHRpbWVzdGFtcD0iMCI+OTM8L2tleT48L2ZvcmVpZ24ta2V5cz48cmVmLXR5cGUg
bmFtZT0iSm91cm5hbCBBcnRpY2xlIj4xNzwvcmVmLXR5cGU+PGNvbnRyaWJ1dG9ycz48YXV0aG9y
cz48YXV0aG9yPk1haXNlbCwgRC48L2F1dGhvcj48YXV0aG9yPkJpcnplbGUsIEYuPC9hdXRob3I+
PGF1dGhvcj5Wb3NzLCBFLjwvYXV0aG9yPjxhdXRob3I+Tm9wb3JhLCBBLjwvYXV0aG9yPjxhdXRo
b3I+QmFkZXIsIFMuPC9hdXRob3I+PGF1dGhvcj5Gcmllc3MsIFQuPC9hdXRob3I+PGF1dGhvcj5H
b2xsZXIsIEIuPC9hdXRob3I+PGF1dGhvcj5MYWlmZW5mZWxkLCBELjwvYXV0aG9yPjxhdXRob3I+
V2VpZ2FuZCwgUy48L2F1dGhvcj48YXV0aG9yPlJ1bnphLCBWLjwvYXV0aG9yPjwvYXV0aG9ycz48
L2NvbnRyaWJ1dG9ycz48YXV0aC1hZGRyZXNzPlRyYW5zbGF0aW9uYWwgVGVjaG5vbG9naWVzIGFu
ZCBCaW9pbmZvcm1hdGljcywgUGhhcm1hY2V1dGljYWwgU2NpZW5jZXMsIFJvY2hlIElubm92YXRp
b24gQ2VudGVyIE11bmljaCwgUGVuemJlcmcsIEdlcm1hbnkuJiN4RDtEaXNjb3ZlcnkgT25jb2xv
Z3ksIFJvY2hlIElubm92YXRpb24gQ2VudGVyIE11bmljaCwgUGVuemJlcmcsIEdlcm1hbnkuJiN4
RDtTZWx2ZW50YSBJbmMuLCBDYW1icmlkZ2UsIE1hc3NhY2h1c2V0dHMsIDAyMTQwLCBVbml0ZWQg
U3RhdGVzIG9mIEFtZXJpY2EuJiN4RDtMYXJnZSBNb2xlY3VsZSBSZXNlYXJjaCwgUm9jaGUgSW5u
b3ZhdGlvbiBDZW50ZXIgQmFzZWwsIEJhc2VsLCBTd2l0emVybGFuZC48L2F1dGgtYWRkcmVzcz48
dGl0bGVzPjx0aXRsZT5UYXJnZXRpbmcgVHVtb3IgQ2VsbHMgd2l0aCBBbnRpLUNENDQgQW50aWJv
ZHkgVHJpZ2dlcnMgTWFjcm9waGFnZS1NZWRpYXRlZCBJbW11bmUgTW9kdWxhdG9yeSBFZmZlY3Rz
IGluIGEgQ2FuY2VyIFhlbm9ncmFmdCBNb2RlbDwvdGl0bGU+PHNlY29uZGFyeS10aXRsZT5QTG9T
IE9uZTwvc2Vjb25kYXJ5LXRpdGxlPjwvdGl0bGVzPjxwYWdlcz5lMDE1OTcxNjwvcGFnZXM+PHZv
bHVtZT4xMTwvdm9sdW1lPjxudW1iZXI+NzwvbnVtYmVyPjxlZGl0aW9uPjIwMTYvMDcvMjg8L2Vk
aXRpb24+PGtleXdvcmRzPjxrZXl3b3JkPkFuaW1hbHM8L2tleXdvcmQ+PGtleXdvcmQ+QW50aWJv
ZGllcywgTW9ub2Nsb25hbCwgSHVtYW5pemVkLyppbW11bm9sb2d5PC9rZXl3b3JkPjxrZXl3b3Jk
PkNlbGwgTGluZSwgVHVtb3I8L2tleXdvcmQ+PGtleXdvcmQ+Q3l0b2tpbmVzL2dlbmV0aWNzL21l
dGFib2xpc208L2tleXdvcmQ+PGtleXdvcmQ+SHVtYW5zPC9rZXl3b3JkPjxrZXl3b3JkPkh5YWx1
cm9uYW4gUmVjZXB0b3JzLyppbW11bm9sb2d5PC9rZXl3b3JkPjxrZXl3b3JkPk1hY3JvcGhhZ2Vz
LyppbW11bm9sb2d5PC9rZXl3b3JkPjxrZXl3b3JkPk1pY2U8L2tleXdvcmQ+PGtleXdvcmQ+TWlj
ZSwgU0NJRDwva2V5d29yZD48a2V5d29yZD5OZW9wbGFzbXMsIEV4cGVyaW1lbnRhbC9nZW5ldGlj
cy9pbW11bm9sb2d5PC9rZXl3b3JkPjxrZXl3b3JkPlBoYWdvY3l0b3Npczwva2V5d29yZD48L2tl
eXdvcmRzPjxkYXRlcz48eWVhcj4yMDE2PC95ZWFyPjwvZGF0ZXM+PGlzYm4+MTkzMi02MjAzIChF
bGVjdHJvbmljKSYjeEQ7MTkzMi02MjAzIChMaW5raW5nKTwvaXNibj48YWNjZXNzaW9uLW51bT4y
NzQ2MzM3MjwvYWNjZXNzaW9uLW51bT48dXJscz48cmVsYXRlZC11cmxzPjx1cmw+aHR0cHM6Ly93
d3cubmNiaS5ubG0ubmloLmdvdi9wdWJtZWQvMjc0NjMzNzI8L3VybD48L3JlbGF0ZWQtdXJscz48
L3VybHM+PGN1c3RvbTI+UE1DNDk2MzAyMzwvY3VzdG9tMj48ZWxlY3Ryb25pYy1yZXNvdXJjZS1u
dW0+MTAuMTM3MS9qb3VybmFsLnBvbmUuMDE1OTcxNjwvZWxlY3Ryb25pYy1yZXNvdXJjZS1udW0+
PC9yZWNvcmQ+PC9DaXRlPjxDaXRlPjxBdXRob3I+TWVua2UtdmFuIGRlciBIb3V2ZW4gdmFuIE9v
cmR0PC9BdXRob3I+PFllYXI+MjAxNjwvWWVhcj48UmVjTnVtPjk1PC9SZWNOdW0+PHJlY29yZD48
cmVjLW51bWJlcj45NTwvcmVjLW51bWJlcj48Zm9yZWlnbi1rZXlzPjxrZXkgYXBwPSJFTiIgZGIt
aWQ9InZwc2R6MDB6a3MwcnpuZTAyMDY1ejI1eGQ1emV0cmRyMjIweiIgdGltZXN0YW1wPSIwIj45
NTwva2V5PjwvZm9yZWlnbi1rZXlzPjxyZWYtdHlwZSBuYW1lPSJKb3VybmFsIEFydGljbGUiPjE3
PC9yZWYtdHlwZT48Y29udHJpYnV0b3JzPjxhdXRob3JzPjxhdXRob3I+TWVua2UtdmFuIGRlciBI
b3V2ZW4gdmFuIE9vcmR0LCBDLiBXLjwvYXV0aG9yPjxhdXRob3I+R29tZXotUm9jYSwgQy48L2F1
dGhvcj48YXV0aG9yPnZhbiBIZXJwZW4sIEMuPC9hdXRob3I+PGF1dGhvcj5Db3ZlbGVyLCBBLiBM
LjwvYXV0aG9yPjxhdXRob3I+TWFoYWxpbmdhbSwgRC48L2F1dGhvcj48YXV0aG9yPlZlcmhldWws
IEguIE0uPC9hdXRob3I+PGF1dGhvcj52YW4gZGVyIEdyYWFmLCBXLiBULjwvYXV0aG9yPjxhdXRo
b3I+Q2hyaXN0ZW4sIFIuPC9hdXRob3I+PGF1dGhvcj5SdXR0aW5nZXIsIEQuPC9hdXRob3I+PGF1
dGhvcj5XZWlnYW5kLCBTLjwvYXV0aG9yPjxhdXRob3I+Q2FubmFyaWxlLCBNLiBBLjwvYXV0aG9y
PjxhdXRob3I+SGVpbCwgRi48L2F1dGhvcj48YXV0aG9yPkJyZXdzdGVyLCBNLjwvYXV0aG9yPjxh
dXRob3I+V2FseiwgQS4gQy48L2F1dGhvcj48YXV0aG9yPk5heWFrLCBULiBLLjwvYXV0aG9yPjxh
dXRob3I+R3VhcmluLCBFLjwvYXV0aG9yPjxhdXRob3I+TWVyZXNzZSwgVi48L2F1dGhvcj48YXV0
aG9yPkxlIFRvdXJuZWF1LCBDLjwvYXV0aG9yPjwvYXV0aG9ycz48L2NvbnRyaWJ1dG9ycz48YXV0
aC1hZGRyZXNzPkRlcGFydG1lbnQgb2YgTWVkaWNhbCBPbmNvbG9neSwgVlUgVW5pdmVyc2l0eSBN
ZWRpY2FsIENlbnRlciwgQW1zdGVyZGFtLCBUaGUgTmV0aGVybGFuZHMuJiN4RDtDbGluaWNhbCBS
ZXNlYXJjaCBVbml0LCBEZXBhcnRtZW50IG9mIE1lZGljYWwgT25jb2xvZ3ksIEluc3RpdHV0IENs
YXVkaXVzIFJlZ2F1ZCwgSW5zdGl0dXQgVW5pdmVyc2l0YWlyZSBkdSBDYW5jZXIgZGUgVG91bG91
c2UgLSBPbmNvcG9sZSwgVG91bG91c2UsIEZyYW5jZS4mI3hEO1JhZGJvdWQgVW5pdmVyc2l0eSBN
ZWRpY2FsIENlbnRlciwgTmlqbWVnZW4sIFRoZSBOZXRoZXJsYW5kcy4mI3hEO0RlcGFydG1lbnQg
b2YgTWVkaWNpbmUsIERpdmlzaW9uIG9mIE9uY29sb2d5LCBVbml2ZXJzaXR5IG9mIFdhc2hpbmd0
b24sIFNlYXR0bGUsIFdBLCBVU0EuJiN4RDtDYW5jZXIgVGhlcmFweSBhbmQgUmVzZWFyY2ggQ2Vu
dGVyLCBVbml2ZXJzaXR5IG9mIFRleGFzIEhlYWx0aCBTY2llbmNlIENlbnRlciwgU2FuIEFudG9u
aW8sIFRYLCBVU0EuJiN4RDtQcm9kdWN0IERldmVsb3BtZW50LCBTYWZldHkgUmlzayBNYW5hZ2Vt
ZW50LCBSb2NoZSwgQmFzZWwsIFN3aXR6ZXJsYW5kLiYjeEQ7UGhhcm1hIFJlc2VhcmNoICZhbXA7
IEVhcmx5IERldmVsb3BtZW50LCBSb2NoZSBJbm5vdmF0aW9uIENlbnRlciwgUGVuemJlcmcsIEdl
cm1hbnkuJiN4RDtQaGFybWEgUmVzZWFyY2ggJmFtcDsgRWFybHkgRGV2ZWxvcG1lbnQsIFJvY2hl
IElubm92YXRpb24gQ2VudHJlLCBXZWx3eW4sIFVLLiYjeEQ7UGhhcm1hIFJlc2VhcmNoICZhbXA7
IEVhcmx5IERldmVsb3BtZW50LCBSb2NoZSBJbm5vdmF0aW9uIENlbnRlciBCYXNlbCwgQmFzZWws
IFN3aXR6ZXJsYW5kLiYjeEQ7RGVwYXJ0bWVudCBvZiBNZWRpY2FsIE9uY29sb2d5LCBJbnN0aXR1
dCBDdXJpZSwgU2FpbnQtQ2xvdWQgJmFtcDsgUGFyaXMsIEZyYW5jZS4mI3hEO1ZlcnNhaWxsZXMt
U2FpbnQtUXVlbnRpbi1lbi1ZdmVsaW5lcyBVbml2ZXJzaXR5LCBWZXJzYWlsbGVzLCBGcmFuY2Uu
PC9hdXRoLWFkZHJlc3M+PHRpdGxlcz48dGl0bGU+Rmlyc3QtaW4taHVtYW4gcGhhc2UgSSBjbGlu
aWNhbCB0cmlhbCBvZiBSRzczNTYsIGFuIGFudGktQ0Q0NCBodW1hbml6ZWQgYW50aWJvZHksIGlu
IHBhdGllbnRzIHdpdGggYWR2YW5jZWQsIENENDQtZXhwcmVzc2luZyBzb2xpZCB0dW1vcnM8L3Rp
dGxlPjxzZWNvbmRhcnktdGl0bGU+T25jb3RhcmdldDwvc2Vjb25kYXJ5LXRpdGxlPjwvdGl0bGVz
PjxwYWdlcz44MDA0Ni04MDA1ODwvcGFnZXM+PHZvbHVtZT43PC92b2x1bWU+PG51bWJlcj40ODwv
bnVtYmVyPjxlZGl0aW9uPjIwMTYvMDgvMTE8L2VkaXRpb24+PGtleXdvcmRzPjxrZXl3b3JkPkFk
dWx0PC9rZXl3b3JkPjxrZXl3b3JkPkFnZWQ8L2tleXdvcmQ+PGtleXdvcmQ+QWdlZCwgODAgYW5k
IG92ZXI8L2tleXdvcmQ+PGtleXdvcmQ+QW50aWJvZGllcywgTW9ub2Nsb25hbCwgSHVtYW5pemVk
L2FkdmVyc2UgZWZmZWN0cy9waGFybWFjb2tpbmV0aWNzLyp0aGVyYXBldXRpYzwva2V5d29yZD48
a2V5d29yZD51c2U8L2tleXdvcmQ+PGtleXdvcmQ+QW50aW5lb3BsYXN0aWMgQWdlbnRzLCBJbW11
bm9sb2dpY2FsL2FkdmVyc2U8L2tleXdvcmQ+PGtleXdvcmQ+ZWZmZWN0cy9waGFybWFjb2tpbmV0
aWNzLyp0aGVyYXBldXRpYyB1c2U8L2tleXdvcmQ+PGtleXdvcmQ+RGlzZWFzZSBQcm9ncmVzc2lv
bjwva2V5d29yZD48a2V5d29yZD5GZW1hbGU8L2tleXdvcmQ+PGtleXdvcmQ+SHVtYW5zPC9rZXl3
b3JkPjxrZXl3b3JkPkh5YWx1cm9uYW4gUmVjZXB0b3JzLypnZW5ldGljcy9pbW11bm9sb2d5L21l
dGFib2xpc208L2tleXdvcmQ+PGtleXdvcmQ+TWFsZTwva2V5d29yZD48a2V5d29yZD5NYXhpbXVt
IFRvbGVyYXRlZCBEb3NlPC9rZXl3b3JkPjxrZXl3b3JkPk1pZGRsZSBBZ2VkPC9rZXl3b3JkPjxr
ZXl3b3JkPk5lb3BsYXNtcy8qZHJ1ZyB0aGVyYXB5L2dlbmV0aWNzL21ldGFib2xpc20vcGF0aG9s
b2d5PC9rZXl3b3JkPjxrZXl3b3JkPlBpbG90IFByb2plY3RzPC9rZXl3b3JkPjxrZXl3b3JkPlBv
c2l0cm9uLUVtaXNzaW9uIFRvbW9ncmFwaHk8L2tleXdvcmQ+PGtleXdvcmQ+UmFkaW9waGFybWFj
ZXV0aWNhbHMvcGhhcm1hY29raW5ldGljczwva2V5d29yZD48a2V5d29yZD5UaXNzdWUgRGlzdHJp
YnV0aW9uPC9rZXl3b3JkPjxrZXl3b3JkPlppcmNvbml1bS9waGFybWFjb2tpbmV0aWNzPC9rZXl3
b3JkPjxrZXl3b3JkPlJnNzM1Njwva2V5d29yZD48a2V5d29yZD5hZHZhbmNlZCBDRDQ0LWV4cHJl
c3Npbmcgc29saWQgbWFsaWduYW5jaWVzPC9rZXl3b3JkPjxrZXl3b3JkPmFkdmFuY2VkIHNvbGlk
IHR1bW9yczwva2V5d29yZD48a2V5d29yZD5hbnRpLUNENDQgaHVtYW5pemVkIGFudGlib2R5PC9r
ZXl3b3JkPjxrZXl3b3JkPnBoYXNlIEkgdHJpYWw8L2tleXdvcmQ+PC9rZXl3b3Jkcz48ZGF0ZXM+
PHllYXI+MjAxNjwveWVhcj48cHViLWRhdGVzPjxkYXRlPk5vdiAyOTwvZGF0ZT48L3B1Yi1kYXRl
cz48L2RhdGVzPjxpc2JuPjE5NDktMjU1MyAoRWxlY3Ryb25pYykmI3hEOzE5NDktMjU1MyAoTGlu
a2luZyk8L2lzYm4+PGFjY2Vzc2lvbi1udW0+Mjc1MDcwNTY8L2FjY2Vzc2lvbi1udW0+PHVybHM+
PHJlbGF0ZWQtdXJscz48dXJsPmh0dHBzOi8vd3d3Lm5jYmkubmxtLm5paC5nb3YvcHVibWVkLzI3
NTA3MDU2PC91cmw+PC9yZWxhdGVkLXVybHM+PC91cmxzPjxjdXN0b20yPlBNQzUzNDY3NzA8L2N1
c3RvbTI+PGVsZWN0cm9uaWMtcmVzb3VyY2UtbnVtPjEwLjE4NjMyL29uY290YXJnZXQuMTEwOTg8
L2VsZWN0cm9uaWMtcmVzb3VyY2UtbnVtPjwvcmVjb3JkPjwvQ2l0ZT48L0VuZE5vdGU+AGAA
</w:fldData>
              </w:fldChar>
            </w:r>
            <w:r w:rsidRPr="002B20FE">
              <w:rPr>
                <w:rFonts w:ascii="Book Antiqua" w:hAnsi="Book Antiqua" w:cs="Book Antiqua"/>
              </w:rPr>
              <w:instrText xml:space="preserve"> ADDIN EN.CITE.DATA </w:instrText>
            </w:r>
            <w:r w:rsidRPr="002B20FE">
              <w:rPr>
                <w:rFonts w:ascii="Book Antiqua" w:hAnsi="Book Antiqua" w:cs="Book Antiqua"/>
              </w:rPr>
            </w:r>
            <w:r w:rsidRPr="002B20FE">
              <w:rPr>
                <w:rFonts w:ascii="Book Antiqua" w:hAnsi="Book Antiqua" w:cs="Book Antiqua"/>
              </w:rPr>
              <w:fldChar w:fldCharType="end"/>
            </w:r>
            <w:r w:rsidRPr="002B20FE">
              <w:rPr>
                <w:rFonts w:ascii="Book Antiqua" w:hAnsi="Book Antiqua" w:cs="Book Antiqua"/>
              </w:rPr>
            </w:r>
            <w:r w:rsidRPr="002B20FE">
              <w:rPr>
                <w:rFonts w:ascii="Book Antiqua" w:hAnsi="Book Antiqua" w:cs="Book Antiqua"/>
              </w:rPr>
              <w:fldChar w:fldCharType="separate"/>
            </w:r>
            <w:r w:rsidRPr="002B20FE">
              <w:rPr>
                <w:rFonts w:ascii="Book Antiqua" w:hAnsi="Book Antiqua" w:cs="Book Antiqua"/>
              </w:rPr>
              <w:t>[23-26]</w:t>
            </w:r>
            <w:r w:rsidRPr="002B20FE">
              <w:rPr>
                <w:rFonts w:ascii="Book Antiqua" w:hAnsi="Book Antiqua" w:cs="Book Antiqua"/>
              </w:rPr>
              <w:fldChar w:fldCharType="end"/>
            </w:r>
          </w:p>
        </w:tc>
      </w:tr>
      <w:tr w:rsidR="00231361" w14:paraId="3A81A16D" w14:textId="77777777">
        <w:tc>
          <w:tcPr>
            <w:tcW w:w="2713" w:type="dxa"/>
          </w:tcPr>
          <w:p w14:paraId="6355FDF5" w14:textId="77777777" w:rsidR="00231361" w:rsidRDefault="00C823EC">
            <w:pPr>
              <w:autoSpaceDE w:val="0"/>
              <w:autoSpaceDN w:val="0"/>
              <w:adjustRightInd w:val="0"/>
              <w:snapToGrid w:val="0"/>
              <w:spacing w:after="0" w:line="360" w:lineRule="auto"/>
              <w:rPr>
                <w:rFonts w:ascii="Book Antiqua" w:hAnsi="Book Antiqua" w:cs="Book Antiqua"/>
              </w:rPr>
            </w:pPr>
            <w:r>
              <w:rPr>
                <w:rFonts w:ascii="Book Antiqua" w:hAnsi="Book Antiqua" w:cs="Book Antiqua"/>
              </w:rPr>
              <w:t>SWA11 against CD24</w:t>
            </w:r>
          </w:p>
        </w:tc>
        <w:tc>
          <w:tcPr>
            <w:tcW w:w="2061" w:type="dxa"/>
          </w:tcPr>
          <w:p w14:paraId="74FC7BA3" w14:textId="77777777" w:rsidR="00231361" w:rsidRDefault="00C823EC">
            <w:pPr>
              <w:autoSpaceDE w:val="0"/>
              <w:autoSpaceDN w:val="0"/>
              <w:adjustRightInd w:val="0"/>
              <w:snapToGrid w:val="0"/>
              <w:spacing w:after="0" w:line="360" w:lineRule="auto"/>
              <w:rPr>
                <w:rFonts w:ascii="Book Antiqua" w:hAnsi="Book Antiqua" w:cs="Book Antiqua"/>
              </w:rPr>
            </w:pPr>
            <w:r>
              <w:rPr>
                <w:rFonts w:ascii="Book Antiqua" w:eastAsia="宋体" w:hAnsi="Book Antiqua" w:cs="Book Antiqua" w:hint="eastAsia"/>
                <w:lang w:eastAsia="zh-CN"/>
              </w:rPr>
              <w:t>C</w:t>
            </w:r>
            <w:r>
              <w:rPr>
                <w:rFonts w:ascii="Book Antiqua" w:hAnsi="Book Antiqua" w:cs="Book Antiqua"/>
              </w:rPr>
              <w:t>olorectal cancer</w:t>
            </w:r>
          </w:p>
        </w:tc>
        <w:tc>
          <w:tcPr>
            <w:tcW w:w="2919" w:type="dxa"/>
          </w:tcPr>
          <w:p w14:paraId="1520220A" w14:textId="77777777" w:rsidR="00231361" w:rsidRDefault="00C823EC">
            <w:pPr>
              <w:autoSpaceDE w:val="0"/>
              <w:autoSpaceDN w:val="0"/>
              <w:adjustRightInd w:val="0"/>
              <w:snapToGrid w:val="0"/>
              <w:spacing w:after="0" w:line="360" w:lineRule="auto"/>
              <w:rPr>
                <w:rFonts w:ascii="Book Antiqua" w:hAnsi="Book Antiqua" w:cs="Book Antiqua"/>
              </w:rPr>
            </w:pPr>
            <w:r>
              <w:rPr>
                <w:rFonts w:ascii="Book Antiqua" w:eastAsia="宋体" w:hAnsi="Book Antiqua" w:cs="Book Antiqua" w:hint="eastAsia"/>
                <w:lang w:eastAsia="zh-CN"/>
              </w:rPr>
              <w:t>R</w:t>
            </w:r>
            <w:r>
              <w:rPr>
                <w:rFonts w:ascii="Book Antiqua" w:hAnsi="Book Antiqua" w:cs="Book Antiqua"/>
              </w:rPr>
              <w:t xml:space="preserve">educed </w:t>
            </w:r>
            <w:r>
              <w:rPr>
                <w:rFonts w:ascii="Book Antiqua" w:hAnsi="Book Antiqua" w:cs="Book Antiqua"/>
                <w:shd w:val="clear" w:color="auto" w:fill="FFFFFF"/>
              </w:rPr>
              <w:t>tumor cell proliferation and angiogenesis</w:t>
            </w:r>
          </w:p>
        </w:tc>
        <w:tc>
          <w:tcPr>
            <w:tcW w:w="1379" w:type="dxa"/>
          </w:tcPr>
          <w:p w14:paraId="0CC69CFF" w14:textId="77777777" w:rsidR="00231361" w:rsidRPr="002B20FE" w:rsidRDefault="00C823EC">
            <w:pPr>
              <w:autoSpaceDE w:val="0"/>
              <w:autoSpaceDN w:val="0"/>
              <w:adjustRightInd w:val="0"/>
              <w:snapToGrid w:val="0"/>
              <w:spacing w:after="0" w:line="360" w:lineRule="auto"/>
              <w:rPr>
                <w:rFonts w:ascii="Book Antiqua" w:hAnsi="Book Antiqua" w:cs="Book Antiqua"/>
              </w:rPr>
            </w:pPr>
            <w:r w:rsidRPr="002B20FE">
              <w:rPr>
                <w:rFonts w:ascii="Book Antiqua" w:hAnsi="Book Antiqua" w:cs="Book Antiqua"/>
              </w:rPr>
              <w:fldChar w:fldCharType="begin">
                <w:fldData xml:space="preserve">PEVuZE5vdGU+PENpdGU+PEF1dGhvcj5TYWxuaWtvdjwvQXV0aG9yPjxZZWFyPjIwMTM8L1llYXI+
PFJlY051bT45NjwvUmVjTnVtPjxEaXNwbGF5VGV4dD48c3R5bGUgZmFjZT0ic3VwZXJzY3JpcHQi
PlsyNywgMjhdPC9zdHlsZT48L0Rpc3BsYXlUZXh0PjxyZWNvcmQ+PHJlYy1udW1iZXI+OTY8L3Jl
Yy1udW1iZXI+PGZvcmVpZ24ta2V5cz48a2V5IGFwcD0iRU4iIGRiLWlkPSJ2cHNkejAwemtzMHJ6
bmUwMjA2NXoyNXhkNXpldHJkcjIyMHoiIHRpbWVzdGFtcD0iMCI+OTY8L2tleT48L2ZvcmVpZ24t
a2V5cz48cmVmLXR5cGUgbmFtZT0iSm91cm5hbCBBcnRpY2xlIj4xNzwvcmVmLXR5cGU+PGNvbnRy
aWJ1dG9ycz48YXV0aG9ycz48YXV0aG9yPlNhbG5pa292LCBBLiBWLjwvYXV0aG9yPjxhdXRob3I+
QnJldHosIE4uIFAuPC9hdXRob3I+PGF1dGhvcj5QZXJuZSwgQy48L2F1dGhvcj48YXV0aG9yPkhh
emluLCBKLjwvYXV0aG9yPjxhdXRob3I+S2VsbGVyLCBTLjwvYXV0aG9yPjxhdXRob3I+Rm9nZWws
IE0uPC9hdXRob3I+PGF1dGhvcj5IZXJyLCBJLjwvYXV0aG9yPjxhdXRob3I+U2NobGFuZ2UsIFQu
PC9hdXRob3I+PGF1dGhvcj5Nb2xkZW5oYXVlciwgRy48L2F1dGhvcj48YXV0aG9yPkFsdGV2b2d0
LCBQLjwvYXV0aG9yPjwvYXV0aG9ycz48L2NvbnRyaWJ1dG9ycz48YXV0aC1hZGRyZXNzPkRlcGFy
dG1lbnQgb2YgVHJhbnNsYXRpb25hbCBJbW11bm9sb2d5LCBHZXJtYW4gQ2FuY2VyIFJlc2VhcmNo
IENlbnRlciBhbmQgTmF0aW9uYWwgQ2VudGVyIGZvciBUdW1vciBEaXNlYXNlcywgSGVpZGVsYmVy
ZywgR2VybWFueS48L2F1dGgtYWRkcmVzcz48dGl0bGVzPjx0aXRsZT5BbnRpYm9keSB0YXJnZXRp
bmcgb2YgQ0QyNCBlZmZpY2llbnRseSByZXRhcmRzIGdyb3d0aCBhbmQgaW5mbHVlbmNlcyBjeXRv
a2luZSBtaWxpZXUgaW4gZXhwZXJpbWVudGFsIGNhcmNpbm9tYXM8L3RpdGxlPjxzZWNvbmRhcnkt
dGl0bGU+QnIgSiBDYW5jZXI8L3NlY29uZGFyeS10aXRsZT48L3RpdGxlcz48cGFnZXM+MTQ0OS01
OTwvcGFnZXM+PHZvbHVtZT4xMDg8L3ZvbHVtZT48bnVtYmVyPjc8L251bWJlcj48ZWRpdGlvbj4y
MDEzLzAzLzIxPC9lZGl0aW9uPjxrZXl3b3Jkcz48a2V5d29yZD5BbmltYWxzPC9rZXl3b3JkPjxr
ZXl3b3JkPkFudGlib2RpZXMsIE1vbm9jbG9uYWwvYWRtaW5pc3RyYXRpb24gJmFtcDsgZG9zYWdl
L2ltbXVub2xvZ3kvKnBoYXJtYWNvbG9neTwva2V5d29yZD48a2V5d29yZD5BbnRpbmVvcGxhc3Rp
YyBDb21iaW5lZCBDaGVtb3RoZXJhcHkgUHJvdG9jb2xzL3BoYXJtYWNvbG9neTwva2V5d29yZD48
a2V5d29yZD5DRDI0IEFudGlnZW4vKmltbXVub2xvZ3kvbWV0YWJvbGlzbTwva2V5d29yZD48a2V5
d29yZD5DYXJjaW5vbWEsIE92YXJpYW4gRXBpdGhlbGlhbDwva2V5d29yZD48a2V5d29yZD5DZWxs
IEdyb3d0aCBQcm9jZXNzZXMvZHJ1ZyBlZmZlY3RzPC9rZXl3b3JkPjxrZXl3b3JkPkNlbGwgTGlu
ZSwgVHVtb3I8L2tleXdvcmQ+PGtleXdvcmQ+Q2VsbCBQcm9saWZlcmF0aW9uPC9rZXl3b3JkPjxr
ZXl3b3JkPkN5dG9raW5lcy8qaW1tdW5vbG9neTwva2V5d29yZD48a2V5d29yZD5EZW94eWN5dGlk
aW5lL2FkbWluaXN0cmF0aW9uICZhbXA7IGRvc2FnZS9hbmFsb2dzICZhbXA7IGRlcml2YXRpdmVz
PC9rZXl3b3JkPjxrZXl3b3JkPkRpc2Vhc2UgTW9kZWxzLCBBbmltYWw8L2tleXdvcmQ+PGtleXdv
cmQ+RmVtYWxlPC9rZXl3b3JkPjxrZXl3b3JkPkh1bWFuczwva2V5d29yZD48a2V5d29yZD5JbW11
bm9oaXN0b2NoZW1pc3RyeTwva2V5d29yZD48a2V5d29yZD5MdW5nIE5lb3BsYXNtcy9kcnVnIHRo
ZXJhcHkvaW1tdW5vbG9neS9wYXRob2xvZ3k8L2tleXdvcmQ+PGtleXdvcmQ+TWFjcm9waGFnZXMv
aW1tdW5vbG9neTwva2V5d29yZD48a2V5d29yZD5NaWNlPC9rZXl3b3JkPjxrZXl3b3JkPk1pY2Us
IFNDSUQ8L2tleXdvcmQ+PGtleXdvcmQ+TmVvcGxhc21zLCBHbGFuZHVsYXIgYW5kIEVwaXRoZWxp
YWwvKmRydWcgdGhlcmFweS9pbW11bm9sb2d5L3BhdGhvbG9neTwva2V5d29yZD48a2V5d29yZD5P
dmFyaWFuIE5lb3BsYXNtcy8qZHJ1ZyB0aGVyYXB5L2ltbXVub2xvZ3kvcGF0aG9sb2d5PC9rZXl3
b3JkPjxrZXl3b3JkPlRyYW5zcGxhbnRhdGlvbiwgSGV0ZXJvbG9nb3VzPC9rZXl3b3JkPjxrZXl3
b3JkPlhlbm9ncmFmdCBNb2RlbCBBbnRpdHVtb3IgQXNzYXlzPC9rZXl3b3JkPjwva2V5d29yZHM+
PGRhdGVzPjx5ZWFyPjIwMTM8L3llYXI+PHB1Yi1kYXRlcz48ZGF0ZT5BcHIgMTY8L2RhdGU+PC9w
dWItZGF0ZXM+PC9kYXRlcz48aXNibj4xNTMyLTE4MjcgKEVsZWN0cm9uaWMpJiN4RDswMDA3LTA5
MjAgKExpbmtpbmcpPC9pc2JuPjxhY2Nlc3Npb24tbnVtPjIzNTExNTYzPC9hY2Nlc3Npb24tbnVt
Pjx1cmxzPjxyZWxhdGVkLXVybHM+PHVybD5odHRwczovL3d3dy5uY2JpLm5sbS5uaWguZ292L3B1
Ym1lZC8yMzUxMTU2MzwvdXJsPjwvcmVsYXRlZC11cmxzPjwvdXJscz48Y3VzdG9tMj5QTUMzNjI5
NDE3PC9jdXN0b20yPjxlbGVjdHJvbmljLXJlc291cmNlLW51bT4xMC4xMDM4L2JqYy4yMDEzLjEw
MjwvZWxlY3Ryb25pYy1yZXNvdXJjZS1udW0+PC9yZWNvcmQ+PC9DaXRlPjxDaXRlPjxBdXRob3I+
U2hhcGlyYTwvQXV0aG9yPjxZZWFyPjIwMTE8L1llYXI+PFJlY051bT45OTwvUmVjTnVtPjxyZWNv
cmQ+PHJlYy1udW1iZXI+OTk8L3JlYy1udW1iZXI+PGZvcmVpZ24ta2V5cz48a2V5IGFwcD0iRU4i
IGRiLWlkPSJ2cHNkejAwemtzMHJ6bmUwMjA2NXoyNXhkNXpldHJkcjIyMHoiIHRpbWVzdGFtcD0i
MCI+OTk8L2tleT48L2ZvcmVpZ24ta2V5cz48cmVmLXR5cGUgbmFtZT0iSm91cm5hbCBBcnRpY2xl
Ij4xNzwvcmVmLXR5cGU+PGNvbnRyaWJ1dG9ycz48YXV0aG9ycz48YXV0aG9yPlNoYXBpcmEsIFMu
PC9hdXRob3I+PGF1dGhvcj5TaGFwaXJhLCBBLjwvYXV0aG9yPjxhdXRob3I+U3RhcnIsIEEuPC9h
dXRob3I+PGF1dGhvcj5LYXphbm92LCBELjwvYXV0aG9yPjxhdXRob3I+S3JhdXMsIFMuPC9hdXRo
b3I+PGF1dGhvcj5CZW5oYXIsIEkuPC9hdXRob3I+PGF1dGhvcj5BcmJlciwgTi48L2F1dGhvcj48
L2F1dGhvcnM+PC9jb250cmlidXRvcnM+PGF1dGgtYWRkcmVzcz5UaGUgSW50ZWdyYXRlZCBDYW5j
ZXIgUHJldmVudGlvbiBDZW50ZXIsIFRlbCBBdml2LCBJc3JhZWwuPC9hdXRoLWFkZHJlc3M+PHRp
dGxlcz48dGl0bGU+QW4gaW1tdW5vY29uanVnYXRlIG9mIGFudGktQ0QyNCBhbmQgUHNldWRvbW9u
YXMgZXhvdG94aW4gc2VsZWN0aXZlbHkga2lsbHMgaHVtYW4gY29sb3JlY3RhbCB0dW1vcnMgaW4g
bWljZTwvdGl0bGU+PHNlY29uZGFyeS10aXRsZT5HYXN0cm9lbnRlcm9sb2d5PC9zZWNvbmRhcnkt
dGl0bGU+PC90aXRsZXM+PHBhZ2VzPjkzNS00NjwvcGFnZXM+PHZvbHVtZT4xNDA8L3ZvbHVtZT48
bnVtYmVyPjM8L251bWJlcj48ZWRpdGlvbj4yMDEwLzEyLzE1PC9lZGl0aW9uPjxrZXl3b3Jkcz48
a2V5d29yZD5BRFAgUmlib3NlIFRyYW5zZmVyYXNlcy8qcGhhcm1hY29sb2d5PC9rZXl3b3JkPjxr
ZXl3b3JkPkFuaW1hbHM8L2tleXdvcmQ+PGtleXdvcmQ+QW50aWJvZGllcywgTW9ub2Nsb25hbC8q
cGhhcm1hY29sb2d5PC9rZXl3b3JkPjxrZXl3b3JkPkFwb3B0b3Npcy9kcnVnIGVmZmVjdHM8L2tl
eXdvcmQ+PGtleXdvcmQ+QmFjdGVyaWFsIFRveGlucy8qcGhhcm1hY29sb2d5PC9rZXl3b3JkPjxr
ZXl3b3JkPkNEMjQgQW50aWdlbi8qaW1tdW5vbG9neTwva2V5d29yZD48a2V5d29yZD5DZWxsIFBy
b2xpZmVyYXRpb24vZHJ1ZyBlZmZlY3RzPC9rZXl3b3JkPjxrZXl3b3JkPkNlbGwgU3Vydml2YWwv
ZHJ1ZyBlZmZlY3RzPC9rZXl3b3JkPjxrZXl3b3JkPkNvbG9yZWN0YWwgTmVvcGxhc21zLypkcnVn
IHRoZXJhcHkvaW1tdW5vbG9neS9wYXRob2xvZ3k8L2tleXdvcmQ+PGtleXdvcmQ+RG9zZS1SZXNw
b25zZSBSZWxhdGlvbnNoaXAsIERydWc8L2tleXdvcmQ+PGtleXdvcmQ+RXhvdG94aW5zLypwaGFy
bWFjb2xvZ3k8L2tleXdvcmQ+PGtleXdvcmQ+SENUMTE2IENlbGxzPC9rZXl3b3JkPjxrZXl3b3Jk
PkhUMjkgQ2VsbHM8L2tleXdvcmQ+PGtleXdvcmQ+SHVtYW5zPC9rZXl3b3JkPjxrZXl3b3JkPklt
bXVub2Nvbmp1Z2F0ZXMvKnBoYXJtYWNvbG9neTwva2V5d29yZD48a2V5d29yZD5JbmhpYml0b3J5
IENvbmNlbnRyYXRpb24gNTA8L2tleXdvcmQ+PGtleXdvcmQ+TWljZTwva2V5d29yZD48a2V5d29y
ZD5NaWNlLCBOdWRlPC9rZXl3b3JkPjxrZXl3b3JkPlJlY29tYmluYW50IEZ1c2lvbiBQcm90ZWlu
cy9waGFybWFjb2xvZ3k8L2tleXdvcmQ+PGtleXdvcmQ+U3RhcGh5bG9jb2NjYWwgUHJvdGVpbiBB
LypwaGFybWFjb2xvZ3k8L2tleXdvcmQ+PGtleXdvcmQ+VGltZSBGYWN0b3JzPC9rZXl3b3JkPjxr
ZXl3b3JkPlR1bW9yIEJ1cmRlbi9kcnVnIGVmZmVjdHM8L2tleXdvcmQ+PGtleXdvcmQ+VmlydWxl
bmNlIEZhY3RvcnMvKnBoYXJtYWNvbG9neTwva2V5d29yZD48a2V5d29yZD5YZW5vZ3JhZnQgTW9k
ZWwgQW50aXR1bW9yIEFzc2F5czwva2V5d29yZD48L2tleXdvcmRzPjxkYXRlcz48eWVhcj4yMDEx
PC95ZWFyPjxwdWItZGF0ZXM+PGRhdGU+TWFyPC9kYXRlPjwvcHViLWRhdGVzPjwvZGF0ZXM+PGlz
Ym4+MTUyOC0wMDEyIChFbGVjdHJvbmljKSYjeEQ7MDAxNi01MDg1IChMaW5raW5nKTwvaXNibj48
YWNjZXNzaW9uLW51bT4yMTE0NzEwNzwvYWNjZXNzaW9uLW51bT48dXJscz48cmVsYXRlZC11cmxz
Pjx1cmw+aHR0cHM6Ly93d3cubmNiaS5ubG0ubmloLmdvdi9wdWJtZWQvMjExNDcxMDc8L3VybD48
L3JlbGF0ZWQtdXJscz48L3VybHM+PGVsZWN0cm9uaWMtcmVzb3VyY2UtbnVtPjEwLjEwNTMvai5n
YXN0cm8uMjAxMC4xMi4wMDQ8L2VsZWN0cm9uaWMtcmVzb3VyY2UtbnVtPjwvcmVjb3JkPjwvQ2l0
ZT48L0VuZE5vdGU+
</w:fldData>
              </w:fldChar>
            </w:r>
            <w:r w:rsidRPr="002B20FE">
              <w:rPr>
                <w:rFonts w:ascii="Book Antiqua" w:hAnsi="Book Antiqua" w:cs="Book Antiqua"/>
              </w:rPr>
              <w:instrText xml:space="preserve"> ADDIN EN.CITE </w:instrText>
            </w:r>
            <w:r w:rsidRPr="002B20FE">
              <w:rPr>
                <w:rFonts w:ascii="Book Antiqua" w:hAnsi="Book Antiqua" w:cs="Book Antiqua"/>
              </w:rPr>
              <w:fldChar w:fldCharType="begin">
                <w:fldData xml:space="preserve">PEVuZE5vdGU+PENpdGU+PEF1dGhvcj5TYWxuaWtvdjwvQXV0aG9yPjxZZWFyPjIwMTM8L1llYXI+
PFJlY051bT45NjwvUmVjTnVtPjxEaXNwbGF5VGV4dD48c3R5bGUgZmFjZT0ic3VwZXJzY3JpcHQi
PlsyNywgMjhdPC9zdHlsZT48L0Rpc3BsYXlUZXh0PjxyZWNvcmQ+PHJlYy1udW1iZXI+OTY8L3Jl
Yy1udW1iZXI+PGZvcmVpZ24ta2V5cz48a2V5IGFwcD0iRU4iIGRiLWlkPSJ2cHNkejAwemtzMHJ6
bmUwMjA2NXoyNXhkNXpldHJkcjIyMHoiIHRpbWVzdGFtcD0iMCI+OTY8L2tleT48L2ZvcmVpZ24t
a2V5cz48cmVmLXR5cGUgbmFtZT0iSm91cm5hbCBBcnRpY2xlIj4xNzwvcmVmLXR5cGU+PGNvbnRy
aWJ1dG9ycz48YXV0aG9ycz48YXV0aG9yPlNhbG5pa292LCBBLiBWLjwvYXV0aG9yPjxhdXRob3I+
QnJldHosIE4uIFAuPC9hdXRob3I+PGF1dGhvcj5QZXJuZSwgQy48L2F1dGhvcj48YXV0aG9yPkhh
emluLCBKLjwvYXV0aG9yPjxhdXRob3I+S2VsbGVyLCBTLjwvYXV0aG9yPjxhdXRob3I+Rm9nZWws
IE0uPC9hdXRob3I+PGF1dGhvcj5IZXJyLCBJLjwvYXV0aG9yPjxhdXRob3I+U2NobGFuZ2UsIFQu
PC9hdXRob3I+PGF1dGhvcj5Nb2xkZW5oYXVlciwgRy48L2F1dGhvcj48YXV0aG9yPkFsdGV2b2d0
LCBQLjwvYXV0aG9yPjwvYXV0aG9ycz48L2NvbnRyaWJ1dG9ycz48YXV0aC1hZGRyZXNzPkRlcGFy
dG1lbnQgb2YgVHJhbnNsYXRpb25hbCBJbW11bm9sb2d5LCBHZXJtYW4gQ2FuY2VyIFJlc2VhcmNo
IENlbnRlciBhbmQgTmF0aW9uYWwgQ2VudGVyIGZvciBUdW1vciBEaXNlYXNlcywgSGVpZGVsYmVy
ZywgR2VybWFueS48L2F1dGgtYWRkcmVzcz48dGl0bGVzPjx0aXRsZT5BbnRpYm9keSB0YXJnZXRp
bmcgb2YgQ0QyNCBlZmZpY2llbnRseSByZXRhcmRzIGdyb3d0aCBhbmQgaW5mbHVlbmNlcyBjeXRv
a2luZSBtaWxpZXUgaW4gZXhwZXJpbWVudGFsIGNhcmNpbm9tYXM8L3RpdGxlPjxzZWNvbmRhcnkt
dGl0bGU+QnIgSiBDYW5jZXI8L3NlY29uZGFyeS10aXRsZT48L3RpdGxlcz48cGFnZXM+MTQ0OS01
OTwvcGFnZXM+PHZvbHVtZT4xMDg8L3ZvbHVtZT48bnVtYmVyPjc8L251bWJlcj48ZWRpdGlvbj4y
MDEzLzAzLzIxPC9lZGl0aW9uPjxrZXl3b3Jkcz48a2V5d29yZD5BbmltYWxzPC9rZXl3b3JkPjxr
ZXl3b3JkPkFudGlib2RpZXMsIE1vbm9jbG9uYWwvYWRtaW5pc3RyYXRpb24gJmFtcDsgZG9zYWdl
L2ltbXVub2xvZ3kvKnBoYXJtYWNvbG9neTwva2V5d29yZD48a2V5d29yZD5BbnRpbmVvcGxhc3Rp
YyBDb21iaW5lZCBDaGVtb3RoZXJhcHkgUHJvdG9jb2xzL3BoYXJtYWNvbG9neTwva2V5d29yZD48
a2V5d29yZD5DRDI0IEFudGlnZW4vKmltbXVub2xvZ3kvbWV0YWJvbGlzbTwva2V5d29yZD48a2V5
d29yZD5DYXJjaW5vbWEsIE92YXJpYW4gRXBpdGhlbGlhbDwva2V5d29yZD48a2V5d29yZD5DZWxs
IEdyb3d0aCBQcm9jZXNzZXMvZHJ1ZyBlZmZlY3RzPC9rZXl3b3JkPjxrZXl3b3JkPkNlbGwgTGlu
ZSwgVHVtb3I8L2tleXdvcmQ+PGtleXdvcmQ+Q2VsbCBQcm9saWZlcmF0aW9uPC9rZXl3b3JkPjxr
ZXl3b3JkPkN5dG9raW5lcy8qaW1tdW5vbG9neTwva2V5d29yZD48a2V5d29yZD5EZW94eWN5dGlk
aW5lL2FkbWluaXN0cmF0aW9uICZhbXA7IGRvc2FnZS9hbmFsb2dzICZhbXA7IGRlcml2YXRpdmVz
PC9rZXl3b3JkPjxrZXl3b3JkPkRpc2Vhc2UgTW9kZWxzLCBBbmltYWw8L2tleXdvcmQ+PGtleXdv
cmQ+RmVtYWxlPC9rZXl3b3JkPjxrZXl3b3JkPkh1bWFuczwva2V5d29yZD48a2V5d29yZD5JbW11
bm9oaXN0b2NoZW1pc3RyeTwva2V5d29yZD48a2V5d29yZD5MdW5nIE5lb3BsYXNtcy9kcnVnIHRo
ZXJhcHkvaW1tdW5vbG9neS9wYXRob2xvZ3k8L2tleXdvcmQ+PGtleXdvcmQ+TWFjcm9waGFnZXMv
aW1tdW5vbG9neTwva2V5d29yZD48a2V5d29yZD5NaWNlPC9rZXl3b3JkPjxrZXl3b3JkPk1pY2Us
IFNDSUQ8L2tleXdvcmQ+PGtleXdvcmQ+TmVvcGxhc21zLCBHbGFuZHVsYXIgYW5kIEVwaXRoZWxp
YWwvKmRydWcgdGhlcmFweS9pbW11bm9sb2d5L3BhdGhvbG9neTwva2V5d29yZD48a2V5d29yZD5P
dmFyaWFuIE5lb3BsYXNtcy8qZHJ1ZyB0aGVyYXB5L2ltbXVub2xvZ3kvcGF0aG9sb2d5PC9rZXl3
b3JkPjxrZXl3b3JkPlRyYW5zcGxhbnRhdGlvbiwgSGV0ZXJvbG9nb3VzPC9rZXl3b3JkPjxrZXl3
b3JkPlhlbm9ncmFmdCBNb2RlbCBBbnRpdHVtb3IgQXNzYXlzPC9rZXl3b3JkPjwva2V5d29yZHM+
PGRhdGVzPjx5ZWFyPjIwMTM8L3llYXI+PHB1Yi1kYXRlcz48ZGF0ZT5BcHIgMTY8L2RhdGU+PC9w
dWItZGF0ZXM+PC9kYXRlcz48aXNibj4xNTMyLTE4MjcgKEVsZWN0cm9uaWMpJiN4RDswMDA3LTA5
MjAgKExpbmtpbmcpPC9pc2JuPjxhY2Nlc3Npb24tbnVtPjIzNTExNTYzPC9hY2Nlc3Npb24tbnVt
Pjx1cmxzPjxyZWxhdGVkLXVybHM+PHVybD5odHRwczovL3d3dy5uY2JpLm5sbS5uaWguZ292L3B1
Ym1lZC8yMzUxMTU2MzwvdXJsPjwvcmVsYXRlZC11cmxzPjwvdXJscz48Y3VzdG9tMj5QTUMzNjI5
NDE3PC9jdXN0b20yPjxlbGVjdHJvbmljLXJlc291cmNlLW51bT4xMC4xMDM4L2JqYy4yMDEzLjEw
MjwvZWxlY3Ryb25pYy1yZXNvdXJjZS1udW0+PC9yZWNvcmQ+PC9DaXRlPjxDaXRlPjxBdXRob3I+
U2hhcGlyYTwvQXV0aG9yPjxZZWFyPjIwMTE8L1llYXI+PFJlY051bT45OTwvUmVjTnVtPjxyZWNv
cmQ+PHJlYy1udW1iZXI+OTk8L3JlYy1udW1iZXI+PGZvcmVpZ24ta2V5cz48a2V5IGFwcD0iRU4i
IGRiLWlkPSJ2cHNkejAwemtzMHJ6bmUwMjA2NXoyNXhkNXpldHJkcjIyMHoiIHRpbWVzdGFtcD0i
MCI+OTk8L2tleT48L2ZvcmVpZ24ta2V5cz48cmVmLXR5cGUgbmFtZT0iSm91cm5hbCBBcnRpY2xl
Ij4xNzwvcmVmLXR5cGU+PGNvbnRyaWJ1dG9ycz48YXV0aG9ycz48YXV0aG9yPlNoYXBpcmEsIFMu
PC9hdXRob3I+PGF1dGhvcj5TaGFwaXJhLCBBLjwvYXV0aG9yPjxhdXRob3I+U3RhcnIsIEEuPC9h
dXRob3I+PGF1dGhvcj5LYXphbm92LCBELjwvYXV0aG9yPjxhdXRob3I+S3JhdXMsIFMuPC9hdXRo
b3I+PGF1dGhvcj5CZW5oYXIsIEkuPC9hdXRob3I+PGF1dGhvcj5BcmJlciwgTi48L2F1dGhvcj48
L2F1dGhvcnM+PC9jb250cmlidXRvcnM+PGF1dGgtYWRkcmVzcz5UaGUgSW50ZWdyYXRlZCBDYW5j
ZXIgUHJldmVudGlvbiBDZW50ZXIsIFRlbCBBdml2LCBJc3JhZWwuPC9hdXRoLWFkZHJlc3M+PHRp
dGxlcz48dGl0bGU+QW4gaW1tdW5vY29uanVnYXRlIG9mIGFudGktQ0QyNCBhbmQgUHNldWRvbW9u
YXMgZXhvdG94aW4gc2VsZWN0aXZlbHkga2lsbHMgaHVtYW4gY29sb3JlY3RhbCB0dW1vcnMgaW4g
bWljZTwvdGl0bGU+PHNlY29uZGFyeS10aXRsZT5HYXN0cm9lbnRlcm9sb2d5PC9zZWNvbmRhcnkt
dGl0bGU+PC90aXRsZXM+PHBhZ2VzPjkzNS00NjwvcGFnZXM+PHZvbHVtZT4xNDA8L3ZvbHVtZT48
bnVtYmVyPjM8L251bWJlcj48ZWRpdGlvbj4yMDEwLzEyLzE1PC9lZGl0aW9uPjxrZXl3b3Jkcz48
a2V5d29yZD5BRFAgUmlib3NlIFRyYW5zZmVyYXNlcy8qcGhhcm1hY29sb2d5PC9rZXl3b3JkPjxr
ZXl3b3JkPkFuaW1hbHM8L2tleXdvcmQ+PGtleXdvcmQ+QW50aWJvZGllcywgTW9ub2Nsb25hbC8q
cGhhcm1hY29sb2d5PC9rZXl3b3JkPjxrZXl3b3JkPkFwb3B0b3Npcy9kcnVnIGVmZmVjdHM8L2tl
eXdvcmQ+PGtleXdvcmQ+QmFjdGVyaWFsIFRveGlucy8qcGhhcm1hY29sb2d5PC9rZXl3b3JkPjxr
ZXl3b3JkPkNEMjQgQW50aWdlbi8qaW1tdW5vbG9neTwva2V5d29yZD48a2V5d29yZD5DZWxsIFBy
b2xpZmVyYXRpb24vZHJ1ZyBlZmZlY3RzPC9rZXl3b3JkPjxrZXl3b3JkPkNlbGwgU3Vydml2YWwv
ZHJ1ZyBlZmZlY3RzPC9rZXl3b3JkPjxrZXl3b3JkPkNvbG9yZWN0YWwgTmVvcGxhc21zLypkcnVn
IHRoZXJhcHkvaW1tdW5vbG9neS9wYXRob2xvZ3k8L2tleXdvcmQ+PGtleXdvcmQ+RG9zZS1SZXNw
b25zZSBSZWxhdGlvbnNoaXAsIERydWc8L2tleXdvcmQ+PGtleXdvcmQ+RXhvdG94aW5zLypwaGFy
bWFjb2xvZ3k8L2tleXdvcmQ+PGtleXdvcmQ+SENUMTE2IENlbGxzPC9rZXl3b3JkPjxrZXl3b3Jk
PkhUMjkgQ2VsbHM8L2tleXdvcmQ+PGtleXdvcmQ+SHVtYW5zPC9rZXl3b3JkPjxrZXl3b3JkPklt
bXVub2Nvbmp1Z2F0ZXMvKnBoYXJtYWNvbG9neTwva2V5d29yZD48a2V5d29yZD5JbmhpYml0b3J5
IENvbmNlbnRyYXRpb24gNTA8L2tleXdvcmQ+PGtleXdvcmQ+TWljZTwva2V5d29yZD48a2V5d29y
ZD5NaWNlLCBOdWRlPC9rZXl3b3JkPjxrZXl3b3JkPlJlY29tYmluYW50IEZ1c2lvbiBQcm90ZWlu
cy9waGFybWFjb2xvZ3k8L2tleXdvcmQ+PGtleXdvcmQ+U3RhcGh5bG9jb2NjYWwgUHJvdGVpbiBB
LypwaGFybWFjb2xvZ3k8L2tleXdvcmQ+PGtleXdvcmQ+VGltZSBGYWN0b3JzPC9rZXl3b3JkPjxr
ZXl3b3JkPlR1bW9yIEJ1cmRlbi9kcnVnIGVmZmVjdHM8L2tleXdvcmQ+PGtleXdvcmQ+VmlydWxl
bmNlIEZhY3RvcnMvKnBoYXJtYWNvbG9neTwva2V5d29yZD48a2V5d29yZD5YZW5vZ3JhZnQgTW9k
ZWwgQW50aXR1bW9yIEFzc2F5czwva2V5d29yZD48L2tleXdvcmRzPjxkYXRlcz48eWVhcj4yMDEx
PC95ZWFyPjxwdWItZGF0ZXM+PGRhdGU+TWFyPC9kYXRlPjwvcHViLWRhdGVzPjwvZGF0ZXM+PGlz
Ym4+MTUyOC0wMDEyIChFbGVjdHJvbmljKSYjeEQ7MDAxNi01MDg1IChMaW5raW5nKTwvaXNibj48
YWNjZXNzaW9uLW51bT4yMTE0NzEwNzwvYWNjZXNzaW9uLW51bT48dXJscz48cmVsYXRlZC11cmxz
Pjx1cmw+aHR0cHM6Ly93d3cubmNiaS5ubG0ubmloLmdvdi9wdWJtZWQvMjExNDcxMDc8L3VybD48
L3JlbGF0ZWQtdXJscz48L3VybHM+PGVsZWN0cm9uaWMtcmVzb3VyY2UtbnVtPjEwLjEwNTMvai5n
YXN0cm8uMjAxMC4xMi4wMDQ8L2VsZWN0cm9uaWMtcmVzb3VyY2UtbnVtPjwvcmVjb3JkPjwvQ2l0
ZT48L0VuZE5vdGU+
</w:fldData>
              </w:fldChar>
            </w:r>
            <w:r w:rsidRPr="002B20FE">
              <w:rPr>
                <w:rFonts w:ascii="Book Antiqua" w:hAnsi="Book Antiqua" w:cs="Book Antiqua"/>
              </w:rPr>
              <w:instrText xml:space="preserve"> ADDIN EN.CITE.DATA </w:instrText>
            </w:r>
            <w:r w:rsidRPr="002B20FE">
              <w:rPr>
                <w:rFonts w:ascii="Book Antiqua" w:hAnsi="Book Antiqua" w:cs="Book Antiqua"/>
              </w:rPr>
            </w:r>
            <w:r w:rsidRPr="002B20FE">
              <w:rPr>
                <w:rFonts w:ascii="Book Antiqua" w:hAnsi="Book Antiqua" w:cs="Book Antiqua"/>
              </w:rPr>
              <w:fldChar w:fldCharType="end"/>
            </w:r>
            <w:r w:rsidRPr="002B20FE">
              <w:rPr>
                <w:rFonts w:ascii="Book Antiqua" w:hAnsi="Book Antiqua" w:cs="Book Antiqua"/>
              </w:rPr>
            </w:r>
            <w:r w:rsidRPr="002B20FE">
              <w:rPr>
                <w:rFonts w:ascii="Book Antiqua" w:hAnsi="Book Antiqua" w:cs="Book Antiqua"/>
              </w:rPr>
              <w:fldChar w:fldCharType="separate"/>
            </w:r>
            <w:r w:rsidRPr="002B20FE">
              <w:rPr>
                <w:rFonts w:ascii="Book Antiqua" w:hAnsi="Book Antiqua" w:cs="Book Antiqua"/>
              </w:rPr>
              <w:t>[27,28]</w:t>
            </w:r>
            <w:r w:rsidRPr="002B20FE">
              <w:rPr>
                <w:rFonts w:ascii="Book Antiqua" w:hAnsi="Book Antiqua" w:cs="Book Antiqua"/>
              </w:rPr>
              <w:fldChar w:fldCharType="end"/>
            </w:r>
          </w:p>
        </w:tc>
      </w:tr>
      <w:tr w:rsidR="00231361" w14:paraId="4A98B0B9" w14:textId="77777777">
        <w:tc>
          <w:tcPr>
            <w:tcW w:w="2713" w:type="dxa"/>
          </w:tcPr>
          <w:p w14:paraId="1A1AB4AE" w14:textId="77777777" w:rsidR="00231361" w:rsidRDefault="00C823EC">
            <w:pPr>
              <w:autoSpaceDE w:val="0"/>
              <w:autoSpaceDN w:val="0"/>
              <w:adjustRightInd w:val="0"/>
              <w:snapToGrid w:val="0"/>
              <w:spacing w:after="0" w:line="360" w:lineRule="auto"/>
              <w:rPr>
                <w:rFonts w:ascii="Book Antiqua" w:hAnsi="Book Antiqua" w:cs="Book Antiqua"/>
              </w:rPr>
            </w:pPr>
            <w:r>
              <w:rPr>
                <w:rFonts w:ascii="Book Antiqua" w:hAnsi="Book Antiqua" w:cs="Book Antiqua"/>
              </w:rPr>
              <w:t xml:space="preserve">G7 </w:t>
            </w:r>
            <w:proofErr w:type="spellStart"/>
            <w:r>
              <w:rPr>
                <w:rFonts w:ascii="Book Antiqua" w:hAnsi="Book Antiqua" w:cs="Book Antiqua"/>
              </w:rPr>
              <w:t>mAbs</w:t>
            </w:r>
            <w:proofErr w:type="spellEnd"/>
            <w:r>
              <w:rPr>
                <w:rFonts w:ascii="Book Antiqua" w:hAnsi="Book Antiqua" w:cs="Book Antiqua"/>
              </w:rPr>
              <w:t xml:space="preserve"> against CD24</w:t>
            </w:r>
          </w:p>
        </w:tc>
        <w:tc>
          <w:tcPr>
            <w:tcW w:w="2061" w:type="dxa"/>
          </w:tcPr>
          <w:p w14:paraId="0D924823" w14:textId="77777777" w:rsidR="00231361" w:rsidRDefault="00C823EC">
            <w:pPr>
              <w:autoSpaceDE w:val="0"/>
              <w:autoSpaceDN w:val="0"/>
              <w:adjustRightInd w:val="0"/>
              <w:snapToGrid w:val="0"/>
              <w:spacing w:after="0" w:line="360" w:lineRule="auto"/>
              <w:rPr>
                <w:rFonts w:ascii="Book Antiqua" w:hAnsi="Book Antiqua" w:cs="Book Antiqua"/>
              </w:rPr>
            </w:pPr>
            <w:r>
              <w:rPr>
                <w:rFonts w:ascii="Book Antiqua" w:eastAsia="宋体" w:hAnsi="Book Antiqua" w:cs="Book Antiqua" w:hint="eastAsia"/>
                <w:lang w:eastAsia="zh-CN"/>
              </w:rPr>
              <w:t>L</w:t>
            </w:r>
            <w:r>
              <w:rPr>
                <w:rFonts w:ascii="Book Antiqua" w:hAnsi="Book Antiqua" w:cs="Book Antiqua"/>
              </w:rPr>
              <w:t>iver cancer</w:t>
            </w:r>
          </w:p>
        </w:tc>
        <w:tc>
          <w:tcPr>
            <w:tcW w:w="2919" w:type="dxa"/>
          </w:tcPr>
          <w:p w14:paraId="3FE620C9" w14:textId="77777777" w:rsidR="00231361" w:rsidRDefault="00C823EC">
            <w:pPr>
              <w:autoSpaceDE w:val="0"/>
              <w:autoSpaceDN w:val="0"/>
              <w:adjustRightInd w:val="0"/>
              <w:snapToGrid w:val="0"/>
              <w:spacing w:after="0" w:line="360" w:lineRule="auto"/>
              <w:rPr>
                <w:rFonts w:ascii="Book Antiqua" w:hAnsi="Book Antiqua" w:cs="Book Antiqua"/>
              </w:rPr>
            </w:pPr>
            <w:r>
              <w:rPr>
                <w:rFonts w:ascii="Book Antiqua" w:eastAsia="宋体" w:hAnsi="Book Antiqua" w:cs="Book Antiqua" w:hint="eastAsia"/>
                <w:lang w:eastAsia="zh-CN"/>
              </w:rPr>
              <w:t>S</w:t>
            </w:r>
            <w:r>
              <w:rPr>
                <w:rFonts w:ascii="Book Antiqua" w:eastAsia="Times New Roman" w:hAnsi="Book Antiqua" w:cs="Book Antiqua"/>
              </w:rPr>
              <w:t>uppressed tumor growth</w:t>
            </w:r>
          </w:p>
        </w:tc>
        <w:tc>
          <w:tcPr>
            <w:tcW w:w="1379" w:type="dxa"/>
          </w:tcPr>
          <w:p w14:paraId="7A849017" w14:textId="77777777" w:rsidR="00231361" w:rsidRPr="002B20FE" w:rsidRDefault="00C823EC">
            <w:pPr>
              <w:autoSpaceDE w:val="0"/>
              <w:autoSpaceDN w:val="0"/>
              <w:adjustRightInd w:val="0"/>
              <w:snapToGrid w:val="0"/>
              <w:spacing w:after="0" w:line="360" w:lineRule="auto"/>
              <w:rPr>
                <w:rFonts w:ascii="Book Antiqua" w:hAnsi="Book Antiqua" w:cs="Book Antiqua"/>
              </w:rPr>
            </w:pPr>
            <w:r w:rsidRPr="002B20FE">
              <w:rPr>
                <w:rFonts w:ascii="Book Antiqua" w:hAnsi="Book Antiqua" w:cs="Book Antiqua"/>
              </w:rPr>
              <w:fldChar w:fldCharType="begin">
                <w:fldData xml:space="preserve">PEVuZE5vdGU+PENpdGU+PEF1dGhvcj5DaGVuPC9BdXRob3I+PFllYXI+MjAxNzwvWWVhcj48UmVj
TnVtPjk3PC9SZWNOdW0+PERpc3BsYXlUZXh0PjxzdHlsZSBmYWNlPSJzdXBlcnNjcmlwdCI+WzI5
LTMxXTwvc3R5bGU+PC9EaXNwbGF5VGV4dD48cmVjb3JkPjxyZWMtbnVtYmVyPjk3PC9yZWMtbnVt
YmVyPjxmb3JlaWduLWtleXM+PGtleSBhcHA9IkVOIiBkYi1pZD0idnBzZHowMHprczByem5lMDIw
NjV6MjV4ZDV6ZXRyZHIyMjB6IiB0aW1lc3RhbXA9IjAiPjk3PC9rZXk+PC9mb3JlaWduLWtleXM+
PHJlZi10eXBlIG5hbWU9IkpvdXJuYWwgQXJ0aWNsZSI+MTc8L3JlZi10eXBlPjxjb250cmlidXRv
cnM+PGF1dGhvcnM+PGF1dGhvcj5DaGVuLCBaLjwvYXV0aG9yPjxhdXRob3I+V2FuZywgVC48L2F1
dGhvcj48YXV0aG9yPlR1LCBYLjwvYXV0aG9yPjxhdXRob3I+WGllLCBXLjwvYXV0aG9yPjxhdXRo
b3I+SGUsIEguPC9hdXRob3I+PGF1dGhvcj5XYW5nLCBNLjwvYXV0aG9yPjxhdXRob3I+Wmhhbmcs
IEouPC9hdXRob3I+PC9hdXRob3JzPjwvY29udHJpYnV0b3JzPjxhdXRoLWFkZHJlc3M+U3RhdGUg
S2V5IExhYm9yYXRvcnkgb2YgTmF0dXJhbCBNZWRpY2luZXMsIExpZmUgU2NpZW5jZSAmYW1wOyBU
ZWNobm9sb2d5LCBDaGluYSBQaGFybWFjZXV0aWNhbCBVbml2ZXJzaXR5LCBQUiBDaGluYS4mI3hE
O1N0YXRlIEtleSBMYWJvcmF0b3J5IG9mIE5hdHVyYWwgTWVkaWNpbmVzLCBMaWZlIFNjaWVuY2Ug
JmFtcDsgVGVjaG5vbG9neSwgQ2hpbmEgUGhhcm1hY2V1dGljYWwgVW5pdmVyc2l0eSwgUFIgQ2hp
bmEuIEVsZWN0cm9uaWMgYWRkcmVzczogbWlud2FuZ0BjcHUuZWR1LmNuLiYjeEQ7U3RhdGUgS2V5
IExhYm9yYXRvcnkgb2YgTmF0dXJhbCBNZWRpY2luZXMsIExpZmUgU2NpZW5jZSAmYW1wOyBUZWNo
bm9sb2d5LCBDaGluYSBQaGFybWFjZXV0aWNhbCBVbml2ZXJzaXR5LCBQUiBDaGluYS4gRWxlY3Ry
b25pYyBhZGRyZXNzOiBqdWFuY3B1QDEyNi5jb20uPC9hdXRoLWFkZHJlc3M+PHRpdGxlcz48dGl0
bGU+QW50aWJvZHktYmFzZWQgdGFyZ2V0aW5nIG9mIENEMjQgZW5oYW5jZXMgYW50aXR1bW9yIGVm
ZmVjdCBvZiBjZXR1eGltYWIgdmlhIGF0dGVudWF0aW5nIHBob3NwaG9yeWxhdGlvbiBvZiBTcmMv
U1RBVDM8L3RpdGxlPjxzZWNvbmRhcnktdGl0bGU+QmlvbWVkIFBoYXJtYWNvdGhlcjwvc2Vjb25k
YXJ5LXRpdGxlPjwvdGl0bGVzPjxwYWdlcz40MjctNDM2PC9wYWdlcz48dm9sdW1lPjkwPC92b2x1
bWU+PGVkaXRpb24+MjAxNy8wNC8xMDwvZWRpdGlvbj48a2V5d29yZHM+PGtleXdvcmQ+QTU0OSBD
ZWxsczwva2V5d29yZD48a2V5d29yZD5BbmltYWxzPC9rZXl3b3JkPjxrZXl3b3JkPkFudGlib2Rp
ZXMsIE1vbm9jbG9uYWwvKnBoYXJtYWNvbG9neTwva2V5d29yZD48a2V5d29yZD5BbnRpbmVvcGxh
c3RpYyBBZ2VudHMvKnBoYXJtYWNvbG9neTwva2V5d29yZD48a2V5d29yZD5DRDI0IEFudGlnZW4v
Km1ldGFib2xpc208L2tleXdvcmQ+PGtleXdvcmQ+Q2VsbCBEaWZmZXJlbnRpYXRpb24vZHJ1ZyBl
ZmZlY3RzPC9rZXl3b3JkPjxrZXl3b3JkPkNlbGwgTGluZSwgVHVtb3I8L2tleXdvcmQ+PGtleXdv
cmQ+Q2VsbCBQcm9saWZlcmF0aW9uL2RydWcgZWZmZWN0czwva2V5d29yZD48a2V5d29yZD5DZXR1
eGltYWIvKnBoYXJtYWNvbG9neTwva2V5d29yZD48a2V5d29yZD5FcmJCIFJlY2VwdG9ycy9tZXRh
Ym9saXNtPC9rZXl3b3JkPjxrZXl3b3JkPkhDVDExNiBDZWxsczwva2V5d29yZD48a2V5d29yZD5I
VDI5IENlbGxzPC9rZXl3b3JkPjxrZXl3b3JkPkhlcCBHMiBDZWxsczwva2V5d29yZD48a2V5d29y
ZD5IdW1hbnM8L2tleXdvcmQ+PGtleXdvcmQ+TUNGLTcgQ2VsbHM8L2tleXdvcmQ+PGtleXdvcmQ+
TWljZTwva2V5d29yZD48a2V5d29yZD5NaWNlLCBOdWRlPC9rZXl3b3JkPjxrZXl3b3JkPlBob3Nw
aG9yeWxhdGlvbi8qZHJ1ZyBlZmZlY3RzPC9rZXl3b3JkPjxrZXl3b3JkPlNUQVQzIFRyYW5zY3Jp
cHRpb24gRmFjdG9yLyptZXRhYm9saXNtPC9rZXl3b3JkPjxrZXl3b3JkPlhlbm9ncmFmdCBNb2Rl
bCBBbnRpdHVtb3IgQXNzYXlzL21ldGhvZHM8L2tleXdvcmQ+PGtleXdvcmQ+c3JjLUZhbWlseSBL
aW5hc2VzLyptZXRhYm9saXNtPC9rZXl3b3JkPjxrZXl3b3JkPkFudGlib2R5PC9rZXl3b3JkPjxr
ZXl3b3JkPkNkMjQ8L2tleXdvcmQ+PGtleXdvcmQ+Q29tYmluZWQgdGhlcmFwZXV0aWM8L2tleXdv
cmQ+PGtleXdvcmQ+RWdmcjwva2V5d29yZD48a2V5d29yZD5OZW9wbGFzbTwva2V5d29yZD48a2V5
d29yZD5TdGF0Mzwva2V5d29yZD48L2tleXdvcmRzPjxkYXRlcz48eWVhcj4yMDE3PC95ZWFyPjxw
dWItZGF0ZXM+PGRhdGU+SnVuPC9kYXRlPjwvcHViLWRhdGVzPjwvZGF0ZXM+PGlzYm4+MTk1MC02
MDA3IChFbGVjdHJvbmljKSYjeEQ7MDc1My0zMzIyIChMaW5raW5nKTwvaXNibj48YWNjZXNzaW9u
LW51bT4yODM5MTE2NDwvYWNjZXNzaW9uLW51bT48dXJscz48cmVsYXRlZC11cmxzPjx1cmw+aHR0
cHM6Ly93d3cubmNiaS5ubG0ubmloLmdvdi9wdWJtZWQvMjgzOTExNjQ8L3VybD48L3JlbGF0ZWQt
dXJscz48L3VybHM+PGVsZWN0cm9uaWMtcmVzb3VyY2UtbnVtPjEwLjEwMTYvai5iaW9waGEuMjAx
Ny4wMy4wOTQ8L2VsZWN0cm9uaWMtcmVzb3VyY2UtbnVtPjwvcmVjb3JkPjwvQ2l0ZT48Q2l0ZT48
QXV0aG9yPkhlPC9BdXRob3I+PFllYXI+MjAxNTwvWWVhcj48UmVjTnVtPjEwMDwvUmVjTnVtPjxy
ZWNvcmQ+PHJlYy1udW1iZXI+MTAwPC9yZWMtbnVtYmVyPjxmb3JlaWduLWtleXM+PGtleSBhcHA9
IkVOIiBkYi1pZD0idnBzZHowMHprczByem5lMDIwNjV6MjV4ZDV6ZXRyZHIyMjB6IiB0aW1lc3Rh
bXA9IjAiPjEwMDwva2V5PjwvZm9yZWlnbi1rZXlzPjxyZWYtdHlwZSBuYW1lPSJKb3VybmFsIEFy
dGljbGUiPjE3PC9yZWYtdHlwZT48Y29udHJpYnV0b3JzPjxhdXRob3JzPjxhdXRob3I+SGUsIEgu
PC9hdXRob3I+PGF1dGhvcj5UdSwgWC48L2F1dGhvcj48YXV0aG9yPlpoYW5nLCBKLjwvYXV0aG9y
PjxhdXRob3I+QWNoZWFtcG9uZywgRC4gTy48L2F1dGhvcj48YXV0aG9yPkRpbmcsIEwuPC9hdXRo
b3I+PGF1dGhvcj5NYSwgWi48L2F1dGhvcj48YXV0aG9yPlJlbiwgWC48L2F1dGhvcj48YXV0aG9y
Pkx1bywgQy48L2F1dGhvcj48YXV0aG9yPkNoZW4sIFouPC9hdXRob3I+PGF1dGhvcj5XYW5nLCBU
LjwvYXV0aG9yPjxhdXRob3I+WGllLCBXLjwvYXV0aG9yPjxhdXRob3I+V2FuZywgTS48L2F1dGhv
cj48L2F1dGhvcnM+PC9jb250cmlidXRvcnM+PGF1dGgtYWRkcmVzcz5TdGF0ZSBLZXkgTGFib3Jh
dG9yeSBvZiBOYXR1cmFsIE1lZGljaW5lcyAoQ2hpbmEgUGhhcm1hY2V1dGljYWwgVW5pdmVyc2l0
eSksIFNjaG9vbCBvZiBMaWZlIFNjaWVuY2UgJmFtcDsgVGVjaG5vbG9neSwgQ2hpbmEgUGhhcm1h
Y2V1dGljYWwgVW5pdmVyc2l0eSwgTmFuamluZyAyMTAwMDksIFBSIENoaW5hLiYjeEQ7U3RhdGUg
S2V5IExhYm9yYXRvcnkgb2YgTmF0dXJhbCBNZWRpY2luZXMgKENoaW5hIFBoYXJtYWNldXRpY2Fs
IFVuaXZlcnNpdHkpLCBTY2hvb2wgb2YgTGlmZSBTY2llbmNlICZhbXA7IFRlY2hub2xvZ3ksIENo
aW5hIFBoYXJtYWNldXRpY2FsIFVuaXZlcnNpdHksIE5hbmppbmcgMjEwMDA5LCBQUiBDaGluYS4g
RWxlY3Ryb25pYyBhZGRyZXNzOiBqdWFuY3B1QDEyNi5jb20uJiN4RDtTdGF0ZSBLZXkgTGFib3Jh
dG9yeSBvZiBOYXR1cmFsIE1lZGljaW5lcyAoQ2hpbmEgUGhhcm1hY2V1dGljYWwgVW5pdmVyc2l0
eSksIFNjaG9vbCBvZiBMaWZlIFNjaWVuY2UgJmFtcDsgVGVjaG5vbG9neSwgQ2hpbmEgUGhhcm1h
Y2V1dGljYWwgVW5pdmVyc2l0eSwgTmFuamluZyAyMTAwMDksIFBSIENoaW5hLiBFbGVjdHJvbmlj
IGFkZHJlc3M6IG1pbndhbmdAY3B1LmVkdS5jbi48L2F1dGgtYWRkcmVzcz48dGl0bGVzPjx0aXRs
ZT5BIG5vdmVsIGFudGlib2R5IHRhcmdldGluZyBDRDI0IGFuZCBoZXBhdG9jZWxsdWxhciBjYXJj
aW5vbWEgaW4gdml2byBieSBuZWFyLWluZnJhcmVkIGZsdW9yZXNjZW5jZSBpbWFnaW5nPC90aXRs
ZT48c2Vjb25kYXJ5LXRpdGxlPkltbXVub2Jpb2xvZ3k8L3NlY29uZGFyeS10aXRsZT48L3RpdGxl
cz48cGFnZXM+MTMyOC0zNjwvcGFnZXM+PHZvbHVtZT4yMjA8L3ZvbHVtZT48bnVtYmVyPjEyPC9u
dW1iZXI+PGVkaXRpb24+MjAxNS8wOC8xMDwvZWRpdGlvbj48a2V5d29yZHM+PGtleXdvcmQ+QW5p
bWFsczwva2V5d29yZD48a2V5d29yZD5BbnRpYm9kaWVzLCBNb25vY2xvbmFsLyphZG1pbmlzdHJh
dGlvbiAmYW1wOyBkb3NhZ2UvZ2VuZXRpY3MvaW1tdW5vbG9neTwva2V5d29yZD48a2V5d29yZD5B
bnRpYm9keSBBZmZpbml0eS9pbW11bm9sb2d5PC9rZXl3b3JkPjxrZXl3b3JkPkFudGlib2R5IFNw
ZWNpZmljaXR5L2ltbXVub2xvZ3k8L2tleXdvcmQ+PGtleXdvcmQ+Q0QyNCBBbnRpZ2VuL2dlbmV0
aWNzL2ltbXVub2xvZ3kvKm1ldGFib2xpc208L2tleXdvcmQ+PGtleXdvcmQ+Q2FyY2lub21hLCBI
ZXBhdG9jZWxsdWxhci8qZGlhZ25vc2lzL2dlbmV0aWNzLyptZXRhYm9saXNtPC9rZXl3b3JkPjxr
ZXl3b3JkPkNlbGwgTGluZSwgVHVtb3I8L2tleXdvcmQ+PGtleXdvcmQ+RGlzZWFzZSBNb2RlbHMs
IEFuaW1hbDwva2V5d29yZD48a2V5d29yZD5Fbnp5bWUtTGlua2VkIEltbXVub3NvcmJlbnQgQXNz
YXk8L2tleXdvcmQ+PGtleXdvcmQ+RmxvdyBDeXRvbWV0cnk8L2tleXdvcmQ+PGtleXdvcmQ+R2Vu
ZSBFeHByZXNzaW9uPC9rZXl3b3JkPjxrZXl3b3JkPkdlbmUgT3JkZXI8L2tleXdvcmQ+PGtleXdv
cmQ+SGV0ZXJvZ3JhZnRzPC9rZXl3b3JkPjxrZXl3b3JkPkh1bWFuczwva2V5d29yZD48a2V5d29y
ZD5JbW11bm9oaXN0b2NoZW1pc3RyeTwva2V5d29yZD48a2V5d29yZD5MaXZlciBOZW9wbGFzbXMv
KmRpYWdub3Npcy9nZW5ldGljcy8qbWV0YWJvbGlzbTwva2V5d29yZD48a2V5d29yZD5NaWNlPC9r
ZXl3b3JkPjxrZXl3b3JkPk1vbGVjdWxhciBJbWFnaW5nLyptZXRob2RzPC9rZXl3b3JkPjxrZXl3
b3JkPlBsYXNtaWRzL2dlbmV0aWNzPC9rZXl3b3JkPjxrZXl3b3JkPlNpbmdsZS1DaGFpbiBBbnRp
Ym9kaWVzL2FkbWluaXN0cmF0aW9uICZhbXA7IGRvc2FnZS9nZW5ldGljcy9pbW11bm9sb2d5PC9r
ZXl3b3JkPjxrZXl3b3JkPkNkMjQ8L2tleXdvcmQ+PGtleXdvcmQ+TW9ub2Nsb25hbCBhbnRpYm9k
eTwva2V5d29yZD48a2V5d29yZD5OZWFyLWluZnJhcmVkIGZsIHVvcmVzY2VuY2UgaW1hZ2luZzwv
a2V5d29yZD48a2V5d29yZD5UdW1vciB0YXJnZXRpbmc8L2tleXdvcmQ+PGtleXdvcmQ+c2NGdjwv
a2V5d29yZD48L2tleXdvcmRzPjxkYXRlcz48eWVhcj4yMDE1PC95ZWFyPjxwdWItZGF0ZXM+PGRh
dGU+RGVjPC9kYXRlPjwvcHViLWRhdGVzPjwvZGF0ZXM+PGlzYm4+MTg3OC0zMjc5IChFbGVjdHJv
bmljKSYjeEQ7MDE3MS0yOTg1IChMaW5raW5nKTwvaXNibj48YWNjZXNzaW9uLW51bT4yNjI1NTA4
OTwvYWNjZXNzaW9uLW51bT48dXJscz48cmVsYXRlZC11cmxzPjx1cmw+aHR0cHM6Ly93d3cubmNi
aS5ubG0ubmloLmdvdi9wdWJtZWQvMjYyNTUwODk8L3VybD48L3JlbGF0ZWQtdXJscz48L3VybHM+
PGVsZWN0cm9uaWMtcmVzb3VyY2UtbnVtPjEwLjEwMTYvai5pbWJpby4yMDE1LjA3LjAxMDwvZWxl
Y3Ryb25pYy1yZXNvdXJjZS1udW0+PC9yZWNvcmQ+PC9DaXRlPjxDaXRlPjxBdXRob3I+TWE8L0F1
dGhvcj48WWVhcj4yMDE3PC9ZZWFyPjxSZWNOdW0+MTAxPC9SZWNOdW0+PHJlY29yZD48cmVjLW51
bWJlcj4xMDE8L3JlYy1udW1iZXI+PGZvcmVpZ24ta2V5cz48a2V5IGFwcD0iRU4iIGRiLWlkPSJ2
cHNkejAwemtzMHJ6bmUwMjA2NXoyNXhkNXpldHJkcjIyMHoiIHRpbWVzdGFtcD0iMCI+MTAxPC9r
ZXk+PC9mb3JlaWduLWtleXM+PHJlZi10eXBlIG5hbWU9IkpvdXJuYWwgQXJ0aWNsZSI+MTc8L3Jl
Zi10eXBlPjxjb250cmlidXRvcnM+PGF1dGhvcnM+PGF1dGhvcj5NYSwgWi48L2F1dGhvcj48YXV0
aG9yPkhlLCBILjwvYXV0aG9yPjxhdXRob3I+U3VuLCBGLjwvYXV0aG9yPjxhdXRob3I+WHUsIFku
PC9hdXRob3I+PGF1dGhvcj5IdWFuZywgWC48L2F1dGhvcj48YXV0aG9yPk1hLCBZLjwvYXV0aG9y
PjxhdXRob3I+WmhhbywgSC48L2F1dGhvcj48YXV0aG9yPldhbmcsIFkuPC9hdXRob3I+PGF1dGhv
cj5XYW5nLCBNLjwvYXV0aG9yPjxhdXRob3I+WmhhbmcsIEouPC9hdXRob3I+PC9hdXRob3JzPjwv
Y29udHJpYnV0b3JzPjxhdXRoLWFkZHJlc3M+QW50aWJvZHkgRW5naW5lZXJpbmcgTGFib3JhdG9y
eSwgU3RhdGUgS2V5IExhYm9yYXRvcnkgb2YgTmF0dXJhbCBNZWRpY2luZXMsIFNjaG9vbCBvZiBM
aWZlIFNjaWVuY2UgYW5kIFRlY2hub2xvZ3ksIENoaW5hIFBoYXJtYWNldXRpY2FsIFVuaXZlcnNp
dHksIDE1NCMsIFRvbmcgSmlhIFhpYW5nIDI0LCBOYW5qaW5nLCAyMTAwMDksIFBlb3BsZSZhcG9z
O3MgUmVwdWJsaWMgb2YgQ2hpbmEuJiN4RDtGaXJzdCBBZmZpbGlhdGUgSG9zcGl0YWwgb2YgWmhl
amlhbmcgQ2hpbmVzZSBNZWRpY2luZSBVbml2ZXJzaXR5LCBIYW5nemhvdSwgMzEwMDA2LCBDaGlu
YS4mI3hEO0FudGlib2R5IEVuZ2luZWVyaW5nIExhYm9yYXRvcnksIFN0YXRlIEtleSBMYWJvcmF0
b3J5IG9mIE5hdHVyYWwgTWVkaWNpbmVzLCBTY2hvb2wgb2YgTGlmZSBTY2llbmNlIGFuZCBUZWNo
bm9sb2d5LCBDaGluYSBQaGFybWFjZXV0aWNhbCBVbml2ZXJzaXR5LCAxNTQjLCBUb25nIEppYSBY
aWFuZyAyNCwgTmFuamluZywgMjEwMDA5LCBQZW9wbGUmYXBvcztzIFJlcHVibGljIG9mIENoaW5h
LiBtaW53YW5nQGNwdS5lZHUuY24uJiN4RDtBbnRpYm9keSBFbmdpbmVlcmluZyBMYWJvcmF0b3J5
LCBTdGF0ZSBLZXkgTGFib3JhdG9yeSBvZiBOYXR1cmFsIE1lZGljaW5lcywgU2Nob29sIG9mIExp
ZmUgU2NpZW5jZSBhbmQgVGVjaG5vbG9neSwgQ2hpbmEgUGhhcm1hY2V1dGljYWwgVW5pdmVyc2l0
eSwgMTU0IywgVG9uZyBKaWEgWGlhbmcgMjQsIE5hbmppbmcsIDIxMDAwOSwgUGVvcGxlJmFwb3M7
cyBSZXB1YmxpYyBvZiBDaGluYS4ganVhbmNwdUAxMjYuY29tLjwvYXV0aC1hZGRyZXNzPjx0aXRs
ZXM+PHRpdGxlPlNlbGVjdGl2ZSB0YXJnZXRlZCBkZWxpdmVyeSBvZiBkb3hvcnViaWNpbiB2aWEg
Y29uanVnYXRpbmcgdG8gYW50aS1DRDI0IGFudGlib2R5IHJlc3VsdHMgaW4gZW5oYW5jZWQgYW50
aXR1bW9yIHBvdGVuY3kgZm9yIGhlcGF0b2NlbGx1bGFyIGNhcmNpbm9tYSBib3RoIGluIHZpdHJv
IGFuZCBpbiB2aXZvPC90aXRsZT48c2Vjb25kYXJ5LXRpdGxlPkogQ2FuY2VyIFJlcyBDbGluIE9u
Y29sPC9zZWNvbmRhcnktdGl0bGU+PC90aXRsZXM+PHBhZ2VzPjE5MjktMTk0MDwvcGFnZXM+PHZv
bHVtZT4xNDM8L3ZvbHVtZT48bnVtYmVyPjEwPC9udW1iZXI+PGVkaXRpb24+MjAxNy8wNS8yNjwv
ZWRpdGlvbj48a2V5d29yZHM+PGtleXdvcmQ+QW5pbWFsczwva2V5d29yZD48a2V5d29yZD5BbnRp
Ym9kaWVzLCBNb25vY2xvbmFsL2FkbWluaXN0cmF0aW9uICZhbXA7IGRvc2FnZS9jaGVtaXN0cnkv
aW1tdW5vbG9neTwva2V5d29yZD48a2V5d29yZD5BbnRpYm9keS1EZXBlbmRlbnQgQ2VsbCBDeXRv
dG94aWNpdHk8L2tleXdvcmQ+PGtleXdvcmQ+Q0QyNCBBbnRpZ2VuL2Jpb3N5bnRoZXNpcy8qaW1t
dW5vbG9neTwva2V5d29yZD48a2V5d29yZD5DYXJjaW5vbWEsIEhlcGF0b2NlbGx1bGFyLypkcnVn
IHRoZXJhcHkvaW1tdW5vbG9neTwva2V5d29yZD48a2V5d29yZD5Eb3hvcnViaWNpbi8qYWRtaW5p
c3RyYXRpb24gJmFtcDsgZG9zYWdlL2NoZW1pc3RyeTwva2V5d29yZD48a2V5d29yZD5EcnVnIERl
bGl2ZXJ5IFN5c3RlbXMvbWV0aG9kczwva2V5d29yZD48a2V5d29yZD5GZW1hbGU8L2tleXdvcmQ+
PGtleXdvcmQ+SENUMTE2IENlbGxzPC9rZXl3b3JkPjxrZXl3b3JkPkhUMjkgQ2VsbHM8L2tleXdv
cmQ+PGtleXdvcmQ+SHVtYW5zPC9rZXl3b3JkPjxrZXl3b3JkPkltbXVub3RveGlucy8qYWRtaW5p
c3RyYXRpb24gJmFtcDsgZG9zYWdlL2NoZW1pc3RyeS9pbW11bm9sb2d5PC9rZXl3b3JkPjxrZXl3
b3JkPkxpdmVyIE5lb3BsYXNtcy8qZHJ1ZyB0aGVyYXB5L2ltbXVub2xvZ3k8L2tleXdvcmQ+PGtl
eXdvcmQ+TWljZSwgSW5icmVkIEJBTEIgQzwva2V5d29yZD48a2V5d29yZD5NaWNlLCBOdWRlPC9r
ZXl3b3JkPjxrZXl3b3JkPk1vbGVjdWxhciBUYXJnZXRlZCBUaGVyYXB5PC9rZXl3b3JkPjxrZXl3
b3JkPlJhbmRvbSBBbGxvY2F0aW9uPC9rZXl3b3JkPjxrZXl3b3JkPlhlbm9ncmFmdCBNb2RlbCBB
bnRpdHVtb3IgQXNzYXlzPC9rZXl3b3JkPjxrZXl3b3JkPkFudGlib2R5LWRydWcgY29uanVnYXRl
cyAoQURDcyk8L2tleXdvcmQ+PGtleXdvcmQ+Q2QyNDwva2V5d29yZD48a2V5d29yZD5Eb3hvcnVi
aWNpbiAoRE9YKTwva2V5d29yZD48a2V5d29yZD5HN21BYjwva2V5d29yZD48a2V5d29yZD5IZXBh
dG9jZWxsdWxhciBjYXJjaW5vbWE8L2tleXdvcmQ+PC9rZXl3b3Jkcz48ZGF0ZXM+PHllYXI+MjAx
NzwveWVhcj48cHViLWRhdGVzPjxkYXRlPk9jdDwvZGF0ZT48L3B1Yi1kYXRlcz48L2RhdGVzPjxp
c2JuPjE0MzItMTMzNSAoRWxlY3Ryb25pYykmI3hEOzAxNzEtNTIxNiAoTGlua2luZyk8L2lzYm4+
PGFjY2Vzc2lvbi1udW0+Mjg1MzY3Mzg8L2FjY2Vzc2lvbi1udW0+PHVybHM+PHJlbGF0ZWQtdXJs
cz48dXJsPmh0dHBzOi8vd3d3Lm5jYmkubmxtLm5paC5nb3YvcHVibWVkLzI4NTM2NzM4PC91cmw+
PC9yZWxhdGVkLXVybHM+PC91cmxzPjxlbGVjdHJvbmljLXJlc291cmNlLW51bT4xMC4xMDA3L3Mw
MDQzMi0wMTctMjQzNi0wPC9lbGVjdHJvbmljLXJlc291cmNlLW51bT48L3JlY29yZD48L0NpdGU+
PC9FbmROb3RlPgBAAA==
</w:fldData>
              </w:fldChar>
            </w:r>
            <w:r w:rsidRPr="002B20FE">
              <w:rPr>
                <w:rFonts w:ascii="Book Antiqua" w:hAnsi="Book Antiqua" w:cs="Book Antiqua"/>
              </w:rPr>
              <w:instrText xml:space="preserve"> ADDIN EN.CITE </w:instrText>
            </w:r>
            <w:r w:rsidRPr="002B20FE">
              <w:rPr>
                <w:rFonts w:ascii="Book Antiqua" w:hAnsi="Book Antiqua" w:cs="Book Antiqua"/>
              </w:rPr>
              <w:fldChar w:fldCharType="begin">
                <w:fldData xml:space="preserve">PEVuZE5vdGU+PENpdGU+PEF1dGhvcj5DaGVuPC9BdXRob3I+PFllYXI+MjAxNzwvWWVhcj48UmVj
TnVtPjk3PC9SZWNOdW0+PERpc3BsYXlUZXh0PjxzdHlsZSBmYWNlPSJzdXBlcnNjcmlwdCI+WzI5
LTMxXTwvc3R5bGU+PC9EaXNwbGF5VGV4dD48cmVjb3JkPjxyZWMtbnVtYmVyPjk3PC9yZWMtbnVt
YmVyPjxmb3JlaWduLWtleXM+PGtleSBhcHA9IkVOIiBkYi1pZD0idnBzZHowMHprczByem5lMDIw
NjV6MjV4ZDV6ZXRyZHIyMjB6IiB0aW1lc3RhbXA9IjAiPjk3PC9rZXk+PC9mb3JlaWduLWtleXM+
PHJlZi10eXBlIG5hbWU9IkpvdXJuYWwgQXJ0aWNsZSI+MTc8L3JlZi10eXBlPjxjb250cmlidXRv
cnM+PGF1dGhvcnM+PGF1dGhvcj5DaGVuLCBaLjwvYXV0aG9yPjxhdXRob3I+V2FuZywgVC48L2F1
dGhvcj48YXV0aG9yPlR1LCBYLjwvYXV0aG9yPjxhdXRob3I+WGllLCBXLjwvYXV0aG9yPjxhdXRo
b3I+SGUsIEguPC9hdXRob3I+PGF1dGhvcj5XYW5nLCBNLjwvYXV0aG9yPjxhdXRob3I+Wmhhbmcs
IEouPC9hdXRob3I+PC9hdXRob3JzPjwvY29udHJpYnV0b3JzPjxhdXRoLWFkZHJlc3M+U3RhdGUg
S2V5IExhYm9yYXRvcnkgb2YgTmF0dXJhbCBNZWRpY2luZXMsIExpZmUgU2NpZW5jZSAmYW1wOyBU
ZWNobm9sb2d5LCBDaGluYSBQaGFybWFjZXV0aWNhbCBVbml2ZXJzaXR5LCBQUiBDaGluYS4mI3hE
O1N0YXRlIEtleSBMYWJvcmF0b3J5IG9mIE5hdHVyYWwgTWVkaWNpbmVzLCBMaWZlIFNjaWVuY2Ug
JmFtcDsgVGVjaG5vbG9neSwgQ2hpbmEgUGhhcm1hY2V1dGljYWwgVW5pdmVyc2l0eSwgUFIgQ2hp
bmEuIEVsZWN0cm9uaWMgYWRkcmVzczogbWlud2FuZ0BjcHUuZWR1LmNuLiYjeEQ7U3RhdGUgS2V5
IExhYm9yYXRvcnkgb2YgTmF0dXJhbCBNZWRpY2luZXMsIExpZmUgU2NpZW5jZSAmYW1wOyBUZWNo
bm9sb2d5LCBDaGluYSBQaGFybWFjZXV0aWNhbCBVbml2ZXJzaXR5LCBQUiBDaGluYS4gRWxlY3Ry
b25pYyBhZGRyZXNzOiBqdWFuY3B1QDEyNi5jb20uPC9hdXRoLWFkZHJlc3M+PHRpdGxlcz48dGl0
bGU+QW50aWJvZHktYmFzZWQgdGFyZ2V0aW5nIG9mIENEMjQgZW5oYW5jZXMgYW50aXR1bW9yIGVm
ZmVjdCBvZiBjZXR1eGltYWIgdmlhIGF0dGVudWF0aW5nIHBob3NwaG9yeWxhdGlvbiBvZiBTcmMv
U1RBVDM8L3RpdGxlPjxzZWNvbmRhcnktdGl0bGU+QmlvbWVkIFBoYXJtYWNvdGhlcjwvc2Vjb25k
YXJ5LXRpdGxlPjwvdGl0bGVzPjxwYWdlcz40MjctNDM2PC9wYWdlcz48dm9sdW1lPjkwPC92b2x1
bWU+PGVkaXRpb24+MjAxNy8wNC8xMDwvZWRpdGlvbj48a2V5d29yZHM+PGtleXdvcmQ+QTU0OSBD
ZWxsczwva2V5d29yZD48a2V5d29yZD5BbmltYWxzPC9rZXl3b3JkPjxrZXl3b3JkPkFudGlib2Rp
ZXMsIE1vbm9jbG9uYWwvKnBoYXJtYWNvbG9neTwva2V5d29yZD48a2V5d29yZD5BbnRpbmVvcGxh
c3RpYyBBZ2VudHMvKnBoYXJtYWNvbG9neTwva2V5d29yZD48a2V5d29yZD5DRDI0IEFudGlnZW4v
Km1ldGFib2xpc208L2tleXdvcmQ+PGtleXdvcmQ+Q2VsbCBEaWZmZXJlbnRpYXRpb24vZHJ1ZyBl
ZmZlY3RzPC9rZXl3b3JkPjxrZXl3b3JkPkNlbGwgTGluZSwgVHVtb3I8L2tleXdvcmQ+PGtleXdv
cmQ+Q2VsbCBQcm9saWZlcmF0aW9uL2RydWcgZWZmZWN0czwva2V5d29yZD48a2V5d29yZD5DZXR1
eGltYWIvKnBoYXJtYWNvbG9neTwva2V5d29yZD48a2V5d29yZD5FcmJCIFJlY2VwdG9ycy9tZXRh
Ym9saXNtPC9rZXl3b3JkPjxrZXl3b3JkPkhDVDExNiBDZWxsczwva2V5d29yZD48a2V5d29yZD5I
VDI5IENlbGxzPC9rZXl3b3JkPjxrZXl3b3JkPkhlcCBHMiBDZWxsczwva2V5d29yZD48a2V5d29y
ZD5IdW1hbnM8L2tleXdvcmQ+PGtleXdvcmQ+TUNGLTcgQ2VsbHM8L2tleXdvcmQ+PGtleXdvcmQ+
TWljZTwva2V5d29yZD48a2V5d29yZD5NaWNlLCBOdWRlPC9rZXl3b3JkPjxrZXl3b3JkPlBob3Nw
aG9yeWxhdGlvbi8qZHJ1ZyBlZmZlY3RzPC9rZXl3b3JkPjxrZXl3b3JkPlNUQVQzIFRyYW5zY3Jp
cHRpb24gRmFjdG9yLyptZXRhYm9saXNtPC9rZXl3b3JkPjxrZXl3b3JkPlhlbm9ncmFmdCBNb2Rl
bCBBbnRpdHVtb3IgQXNzYXlzL21ldGhvZHM8L2tleXdvcmQ+PGtleXdvcmQ+c3JjLUZhbWlseSBL
aW5hc2VzLyptZXRhYm9saXNtPC9rZXl3b3JkPjxrZXl3b3JkPkFudGlib2R5PC9rZXl3b3JkPjxr
ZXl3b3JkPkNkMjQ8L2tleXdvcmQ+PGtleXdvcmQ+Q29tYmluZWQgdGhlcmFwZXV0aWM8L2tleXdv
cmQ+PGtleXdvcmQ+RWdmcjwva2V5d29yZD48a2V5d29yZD5OZW9wbGFzbTwva2V5d29yZD48a2V5
d29yZD5TdGF0Mzwva2V5d29yZD48L2tleXdvcmRzPjxkYXRlcz48eWVhcj4yMDE3PC95ZWFyPjxw
dWItZGF0ZXM+PGRhdGU+SnVuPC9kYXRlPjwvcHViLWRhdGVzPjwvZGF0ZXM+PGlzYm4+MTk1MC02
MDA3IChFbGVjdHJvbmljKSYjeEQ7MDc1My0zMzIyIChMaW5raW5nKTwvaXNibj48YWNjZXNzaW9u
LW51bT4yODM5MTE2NDwvYWNjZXNzaW9uLW51bT48dXJscz48cmVsYXRlZC11cmxzPjx1cmw+aHR0
cHM6Ly93d3cubmNiaS5ubG0ubmloLmdvdi9wdWJtZWQvMjgzOTExNjQ8L3VybD48L3JlbGF0ZWQt
dXJscz48L3VybHM+PGVsZWN0cm9uaWMtcmVzb3VyY2UtbnVtPjEwLjEwMTYvai5iaW9waGEuMjAx
Ny4wMy4wOTQ8L2VsZWN0cm9uaWMtcmVzb3VyY2UtbnVtPjwvcmVjb3JkPjwvQ2l0ZT48Q2l0ZT48
QXV0aG9yPkhlPC9BdXRob3I+PFllYXI+MjAxNTwvWWVhcj48UmVjTnVtPjEwMDwvUmVjTnVtPjxy
ZWNvcmQ+PHJlYy1udW1iZXI+MTAwPC9yZWMtbnVtYmVyPjxmb3JlaWduLWtleXM+PGtleSBhcHA9
IkVOIiBkYi1pZD0idnBzZHowMHprczByem5lMDIwNjV6MjV4ZDV6ZXRyZHIyMjB6IiB0aW1lc3Rh
bXA9IjAiPjEwMDwva2V5PjwvZm9yZWlnbi1rZXlzPjxyZWYtdHlwZSBuYW1lPSJKb3VybmFsIEFy
dGljbGUiPjE3PC9yZWYtdHlwZT48Y29udHJpYnV0b3JzPjxhdXRob3JzPjxhdXRob3I+SGUsIEgu
PC9hdXRob3I+PGF1dGhvcj5UdSwgWC48L2F1dGhvcj48YXV0aG9yPlpoYW5nLCBKLjwvYXV0aG9y
PjxhdXRob3I+QWNoZWFtcG9uZywgRC4gTy48L2F1dGhvcj48YXV0aG9yPkRpbmcsIEwuPC9hdXRo
b3I+PGF1dGhvcj5NYSwgWi48L2F1dGhvcj48YXV0aG9yPlJlbiwgWC48L2F1dGhvcj48YXV0aG9y
Pkx1bywgQy48L2F1dGhvcj48YXV0aG9yPkNoZW4sIFouPC9hdXRob3I+PGF1dGhvcj5XYW5nLCBU
LjwvYXV0aG9yPjxhdXRob3I+WGllLCBXLjwvYXV0aG9yPjxhdXRob3I+V2FuZywgTS48L2F1dGhv
cj48L2F1dGhvcnM+PC9jb250cmlidXRvcnM+PGF1dGgtYWRkcmVzcz5TdGF0ZSBLZXkgTGFib3Jh
dG9yeSBvZiBOYXR1cmFsIE1lZGljaW5lcyAoQ2hpbmEgUGhhcm1hY2V1dGljYWwgVW5pdmVyc2l0
eSksIFNjaG9vbCBvZiBMaWZlIFNjaWVuY2UgJmFtcDsgVGVjaG5vbG9neSwgQ2hpbmEgUGhhcm1h
Y2V1dGljYWwgVW5pdmVyc2l0eSwgTmFuamluZyAyMTAwMDksIFBSIENoaW5hLiYjeEQ7U3RhdGUg
S2V5IExhYm9yYXRvcnkgb2YgTmF0dXJhbCBNZWRpY2luZXMgKENoaW5hIFBoYXJtYWNldXRpY2Fs
IFVuaXZlcnNpdHkpLCBTY2hvb2wgb2YgTGlmZSBTY2llbmNlICZhbXA7IFRlY2hub2xvZ3ksIENo
aW5hIFBoYXJtYWNldXRpY2FsIFVuaXZlcnNpdHksIE5hbmppbmcgMjEwMDA5LCBQUiBDaGluYS4g
RWxlY3Ryb25pYyBhZGRyZXNzOiBqdWFuY3B1QDEyNi5jb20uJiN4RDtTdGF0ZSBLZXkgTGFib3Jh
dG9yeSBvZiBOYXR1cmFsIE1lZGljaW5lcyAoQ2hpbmEgUGhhcm1hY2V1dGljYWwgVW5pdmVyc2l0
eSksIFNjaG9vbCBvZiBMaWZlIFNjaWVuY2UgJmFtcDsgVGVjaG5vbG9neSwgQ2hpbmEgUGhhcm1h
Y2V1dGljYWwgVW5pdmVyc2l0eSwgTmFuamluZyAyMTAwMDksIFBSIENoaW5hLiBFbGVjdHJvbmlj
IGFkZHJlc3M6IG1pbndhbmdAY3B1LmVkdS5jbi48L2F1dGgtYWRkcmVzcz48dGl0bGVzPjx0aXRs
ZT5BIG5vdmVsIGFudGlib2R5IHRhcmdldGluZyBDRDI0IGFuZCBoZXBhdG9jZWxsdWxhciBjYXJj
aW5vbWEgaW4gdml2byBieSBuZWFyLWluZnJhcmVkIGZsdW9yZXNjZW5jZSBpbWFnaW5nPC90aXRs
ZT48c2Vjb25kYXJ5LXRpdGxlPkltbXVub2Jpb2xvZ3k8L3NlY29uZGFyeS10aXRsZT48L3RpdGxl
cz48cGFnZXM+MTMyOC0zNjwvcGFnZXM+PHZvbHVtZT4yMjA8L3ZvbHVtZT48bnVtYmVyPjEyPC9u
dW1iZXI+PGVkaXRpb24+MjAxNS8wOC8xMDwvZWRpdGlvbj48a2V5d29yZHM+PGtleXdvcmQ+QW5p
bWFsczwva2V5d29yZD48a2V5d29yZD5BbnRpYm9kaWVzLCBNb25vY2xvbmFsLyphZG1pbmlzdHJh
dGlvbiAmYW1wOyBkb3NhZ2UvZ2VuZXRpY3MvaW1tdW5vbG9neTwva2V5d29yZD48a2V5d29yZD5B
bnRpYm9keSBBZmZpbml0eS9pbW11bm9sb2d5PC9rZXl3b3JkPjxrZXl3b3JkPkFudGlib2R5IFNw
ZWNpZmljaXR5L2ltbXVub2xvZ3k8L2tleXdvcmQ+PGtleXdvcmQ+Q0QyNCBBbnRpZ2VuL2dlbmV0
aWNzL2ltbXVub2xvZ3kvKm1ldGFib2xpc208L2tleXdvcmQ+PGtleXdvcmQ+Q2FyY2lub21hLCBI
ZXBhdG9jZWxsdWxhci8qZGlhZ25vc2lzL2dlbmV0aWNzLyptZXRhYm9saXNtPC9rZXl3b3JkPjxr
ZXl3b3JkPkNlbGwgTGluZSwgVHVtb3I8L2tleXdvcmQ+PGtleXdvcmQ+RGlzZWFzZSBNb2RlbHMs
IEFuaW1hbDwva2V5d29yZD48a2V5d29yZD5Fbnp5bWUtTGlua2VkIEltbXVub3NvcmJlbnQgQXNz
YXk8L2tleXdvcmQ+PGtleXdvcmQ+RmxvdyBDeXRvbWV0cnk8L2tleXdvcmQ+PGtleXdvcmQ+R2Vu
ZSBFeHByZXNzaW9uPC9rZXl3b3JkPjxrZXl3b3JkPkdlbmUgT3JkZXI8L2tleXdvcmQ+PGtleXdv
cmQ+SGV0ZXJvZ3JhZnRzPC9rZXl3b3JkPjxrZXl3b3JkPkh1bWFuczwva2V5d29yZD48a2V5d29y
ZD5JbW11bm9oaXN0b2NoZW1pc3RyeTwva2V5d29yZD48a2V5d29yZD5MaXZlciBOZW9wbGFzbXMv
KmRpYWdub3Npcy9nZW5ldGljcy8qbWV0YWJvbGlzbTwva2V5d29yZD48a2V5d29yZD5NaWNlPC9r
ZXl3b3JkPjxrZXl3b3JkPk1vbGVjdWxhciBJbWFnaW5nLyptZXRob2RzPC9rZXl3b3JkPjxrZXl3
b3JkPlBsYXNtaWRzL2dlbmV0aWNzPC9rZXl3b3JkPjxrZXl3b3JkPlNpbmdsZS1DaGFpbiBBbnRp
Ym9kaWVzL2FkbWluaXN0cmF0aW9uICZhbXA7IGRvc2FnZS9nZW5ldGljcy9pbW11bm9sb2d5PC9r
ZXl3b3JkPjxrZXl3b3JkPkNkMjQ8L2tleXdvcmQ+PGtleXdvcmQ+TW9ub2Nsb25hbCBhbnRpYm9k
eTwva2V5d29yZD48a2V5d29yZD5OZWFyLWluZnJhcmVkIGZsIHVvcmVzY2VuY2UgaW1hZ2luZzwv
a2V5d29yZD48a2V5d29yZD5UdW1vciB0YXJnZXRpbmc8L2tleXdvcmQ+PGtleXdvcmQ+c2NGdjwv
a2V5d29yZD48L2tleXdvcmRzPjxkYXRlcz48eWVhcj4yMDE1PC95ZWFyPjxwdWItZGF0ZXM+PGRh
dGU+RGVjPC9kYXRlPjwvcHViLWRhdGVzPjwvZGF0ZXM+PGlzYm4+MTg3OC0zMjc5IChFbGVjdHJv
bmljKSYjeEQ7MDE3MS0yOTg1IChMaW5raW5nKTwvaXNibj48YWNjZXNzaW9uLW51bT4yNjI1NTA4
OTwvYWNjZXNzaW9uLW51bT48dXJscz48cmVsYXRlZC11cmxzPjx1cmw+aHR0cHM6Ly93d3cubmNi
aS5ubG0ubmloLmdvdi9wdWJtZWQvMjYyNTUwODk8L3VybD48L3JlbGF0ZWQtdXJscz48L3VybHM+
PGVsZWN0cm9uaWMtcmVzb3VyY2UtbnVtPjEwLjEwMTYvai5pbWJpby4yMDE1LjA3LjAxMDwvZWxl
Y3Ryb25pYy1yZXNvdXJjZS1udW0+PC9yZWNvcmQ+PC9DaXRlPjxDaXRlPjxBdXRob3I+TWE8L0F1
dGhvcj48WWVhcj4yMDE3PC9ZZWFyPjxSZWNOdW0+MTAxPC9SZWNOdW0+PHJlY29yZD48cmVjLW51
bWJlcj4xMDE8L3JlYy1udW1iZXI+PGZvcmVpZ24ta2V5cz48a2V5IGFwcD0iRU4iIGRiLWlkPSJ2
cHNkejAwemtzMHJ6bmUwMjA2NXoyNXhkNXpldHJkcjIyMHoiIHRpbWVzdGFtcD0iMCI+MTAxPC9r
ZXk+PC9mb3JlaWduLWtleXM+PHJlZi10eXBlIG5hbWU9IkpvdXJuYWwgQXJ0aWNsZSI+MTc8L3Jl
Zi10eXBlPjxjb250cmlidXRvcnM+PGF1dGhvcnM+PGF1dGhvcj5NYSwgWi48L2F1dGhvcj48YXV0
aG9yPkhlLCBILjwvYXV0aG9yPjxhdXRob3I+U3VuLCBGLjwvYXV0aG9yPjxhdXRob3I+WHUsIFku
PC9hdXRob3I+PGF1dGhvcj5IdWFuZywgWC48L2F1dGhvcj48YXV0aG9yPk1hLCBZLjwvYXV0aG9y
PjxhdXRob3I+WmhhbywgSC48L2F1dGhvcj48YXV0aG9yPldhbmcsIFkuPC9hdXRob3I+PGF1dGhv
cj5XYW5nLCBNLjwvYXV0aG9yPjxhdXRob3I+WmhhbmcsIEouPC9hdXRob3I+PC9hdXRob3JzPjwv
Y29udHJpYnV0b3JzPjxhdXRoLWFkZHJlc3M+QW50aWJvZHkgRW5naW5lZXJpbmcgTGFib3JhdG9y
eSwgU3RhdGUgS2V5IExhYm9yYXRvcnkgb2YgTmF0dXJhbCBNZWRpY2luZXMsIFNjaG9vbCBvZiBM
aWZlIFNjaWVuY2UgYW5kIFRlY2hub2xvZ3ksIENoaW5hIFBoYXJtYWNldXRpY2FsIFVuaXZlcnNp
dHksIDE1NCMsIFRvbmcgSmlhIFhpYW5nIDI0LCBOYW5qaW5nLCAyMTAwMDksIFBlb3BsZSZhcG9z
O3MgUmVwdWJsaWMgb2YgQ2hpbmEuJiN4RDtGaXJzdCBBZmZpbGlhdGUgSG9zcGl0YWwgb2YgWmhl
amlhbmcgQ2hpbmVzZSBNZWRpY2luZSBVbml2ZXJzaXR5LCBIYW5nemhvdSwgMzEwMDA2LCBDaGlu
YS4mI3hEO0FudGlib2R5IEVuZ2luZWVyaW5nIExhYm9yYXRvcnksIFN0YXRlIEtleSBMYWJvcmF0
b3J5IG9mIE5hdHVyYWwgTWVkaWNpbmVzLCBTY2hvb2wgb2YgTGlmZSBTY2llbmNlIGFuZCBUZWNo
bm9sb2d5LCBDaGluYSBQaGFybWFjZXV0aWNhbCBVbml2ZXJzaXR5LCAxNTQjLCBUb25nIEppYSBY
aWFuZyAyNCwgTmFuamluZywgMjEwMDA5LCBQZW9wbGUmYXBvcztzIFJlcHVibGljIG9mIENoaW5h
LiBtaW53YW5nQGNwdS5lZHUuY24uJiN4RDtBbnRpYm9keSBFbmdpbmVlcmluZyBMYWJvcmF0b3J5
LCBTdGF0ZSBLZXkgTGFib3JhdG9yeSBvZiBOYXR1cmFsIE1lZGljaW5lcywgU2Nob29sIG9mIExp
ZmUgU2NpZW5jZSBhbmQgVGVjaG5vbG9neSwgQ2hpbmEgUGhhcm1hY2V1dGljYWwgVW5pdmVyc2l0
eSwgMTU0IywgVG9uZyBKaWEgWGlhbmcgMjQsIE5hbmppbmcsIDIxMDAwOSwgUGVvcGxlJmFwb3M7
cyBSZXB1YmxpYyBvZiBDaGluYS4ganVhbmNwdUAxMjYuY29tLjwvYXV0aC1hZGRyZXNzPjx0aXRs
ZXM+PHRpdGxlPlNlbGVjdGl2ZSB0YXJnZXRlZCBkZWxpdmVyeSBvZiBkb3hvcnViaWNpbiB2aWEg
Y29uanVnYXRpbmcgdG8gYW50aS1DRDI0IGFudGlib2R5IHJlc3VsdHMgaW4gZW5oYW5jZWQgYW50
aXR1bW9yIHBvdGVuY3kgZm9yIGhlcGF0b2NlbGx1bGFyIGNhcmNpbm9tYSBib3RoIGluIHZpdHJv
IGFuZCBpbiB2aXZvPC90aXRsZT48c2Vjb25kYXJ5LXRpdGxlPkogQ2FuY2VyIFJlcyBDbGluIE9u
Y29sPC9zZWNvbmRhcnktdGl0bGU+PC90aXRsZXM+PHBhZ2VzPjE5MjktMTk0MDwvcGFnZXM+PHZv
bHVtZT4xNDM8L3ZvbHVtZT48bnVtYmVyPjEwPC9udW1iZXI+PGVkaXRpb24+MjAxNy8wNS8yNjwv
ZWRpdGlvbj48a2V5d29yZHM+PGtleXdvcmQ+QW5pbWFsczwva2V5d29yZD48a2V5d29yZD5BbnRp
Ym9kaWVzLCBNb25vY2xvbmFsL2FkbWluaXN0cmF0aW9uICZhbXA7IGRvc2FnZS9jaGVtaXN0cnkv
aW1tdW5vbG9neTwva2V5d29yZD48a2V5d29yZD5BbnRpYm9keS1EZXBlbmRlbnQgQ2VsbCBDeXRv
dG94aWNpdHk8L2tleXdvcmQ+PGtleXdvcmQ+Q0QyNCBBbnRpZ2VuL2Jpb3N5bnRoZXNpcy8qaW1t
dW5vbG9neTwva2V5d29yZD48a2V5d29yZD5DYXJjaW5vbWEsIEhlcGF0b2NlbGx1bGFyLypkcnVn
IHRoZXJhcHkvaW1tdW5vbG9neTwva2V5d29yZD48a2V5d29yZD5Eb3hvcnViaWNpbi8qYWRtaW5p
c3RyYXRpb24gJmFtcDsgZG9zYWdlL2NoZW1pc3RyeTwva2V5d29yZD48a2V5d29yZD5EcnVnIERl
bGl2ZXJ5IFN5c3RlbXMvbWV0aG9kczwva2V5d29yZD48a2V5d29yZD5GZW1hbGU8L2tleXdvcmQ+
PGtleXdvcmQ+SENUMTE2IENlbGxzPC9rZXl3b3JkPjxrZXl3b3JkPkhUMjkgQ2VsbHM8L2tleXdv
cmQ+PGtleXdvcmQ+SHVtYW5zPC9rZXl3b3JkPjxrZXl3b3JkPkltbXVub3RveGlucy8qYWRtaW5p
c3RyYXRpb24gJmFtcDsgZG9zYWdlL2NoZW1pc3RyeS9pbW11bm9sb2d5PC9rZXl3b3JkPjxrZXl3
b3JkPkxpdmVyIE5lb3BsYXNtcy8qZHJ1ZyB0aGVyYXB5L2ltbXVub2xvZ3k8L2tleXdvcmQ+PGtl
eXdvcmQ+TWljZSwgSW5icmVkIEJBTEIgQzwva2V5d29yZD48a2V5d29yZD5NaWNlLCBOdWRlPC9r
ZXl3b3JkPjxrZXl3b3JkPk1vbGVjdWxhciBUYXJnZXRlZCBUaGVyYXB5PC9rZXl3b3JkPjxrZXl3
b3JkPlJhbmRvbSBBbGxvY2F0aW9uPC9rZXl3b3JkPjxrZXl3b3JkPlhlbm9ncmFmdCBNb2RlbCBB
bnRpdHVtb3IgQXNzYXlzPC9rZXl3b3JkPjxrZXl3b3JkPkFudGlib2R5LWRydWcgY29uanVnYXRl
cyAoQURDcyk8L2tleXdvcmQ+PGtleXdvcmQ+Q2QyNDwva2V5d29yZD48a2V5d29yZD5Eb3hvcnVi
aWNpbiAoRE9YKTwva2V5d29yZD48a2V5d29yZD5HN21BYjwva2V5d29yZD48a2V5d29yZD5IZXBh
dG9jZWxsdWxhciBjYXJjaW5vbWE8L2tleXdvcmQ+PC9rZXl3b3Jkcz48ZGF0ZXM+PHllYXI+MjAx
NzwveWVhcj48cHViLWRhdGVzPjxkYXRlPk9jdDwvZGF0ZT48L3B1Yi1kYXRlcz48L2RhdGVzPjxp
c2JuPjE0MzItMTMzNSAoRWxlY3Ryb25pYykmI3hEOzAxNzEtNTIxNiAoTGlua2luZyk8L2lzYm4+
PGFjY2Vzc2lvbi1udW0+Mjg1MzY3Mzg8L2FjY2Vzc2lvbi1udW0+PHVybHM+PHJlbGF0ZWQtdXJs
cz48dXJsPmh0dHBzOi8vd3d3Lm5jYmkubmxtLm5paC5nb3YvcHVibWVkLzI4NTM2NzM4PC91cmw+
PC9yZWxhdGVkLXVybHM+PC91cmxzPjxlbGVjdHJvbmljLXJlc291cmNlLW51bT4xMC4xMDA3L3Mw
MDQzMi0wMTctMjQzNi0wPC9lbGVjdHJvbmljLXJlc291cmNlLW51bT48L3JlY29yZD48L0NpdGU+
PC9FbmROb3RlPgBAAA==
</w:fldData>
              </w:fldChar>
            </w:r>
            <w:r w:rsidRPr="002B20FE">
              <w:rPr>
                <w:rFonts w:ascii="Book Antiqua" w:hAnsi="Book Antiqua" w:cs="Book Antiqua"/>
              </w:rPr>
              <w:instrText xml:space="preserve"> ADDIN EN.CITE.DATA </w:instrText>
            </w:r>
            <w:r w:rsidRPr="002B20FE">
              <w:rPr>
                <w:rFonts w:ascii="Book Antiqua" w:hAnsi="Book Antiqua" w:cs="Book Antiqua"/>
              </w:rPr>
            </w:r>
            <w:r w:rsidRPr="002B20FE">
              <w:rPr>
                <w:rFonts w:ascii="Book Antiqua" w:hAnsi="Book Antiqua" w:cs="Book Antiqua"/>
              </w:rPr>
              <w:fldChar w:fldCharType="end"/>
            </w:r>
            <w:r w:rsidRPr="002B20FE">
              <w:rPr>
                <w:rFonts w:ascii="Book Antiqua" w:hAnsi="Book Antiqua" w:cs="Book Antiqua"/>
              </w:rPr>
            </w:r>
            <w:r w:rsidRPr="002B20FE">
              <w:rPr>
                <w:rFonts w:ascii="Book Antiqua" w:hAnsi="Book Antiqua" w:cs="Book Antiqua"/>
              </w:rPr>
              <w:fldChar w:fldCharType="separate"/>
            </w:r>
            <w:r w:rsidRPr="002B20FE">
              <w:rPr>
                <w:rFonts w:ascii="Book Antiqua" w:hAnsi="Book Antiqua" w:cs="Book Antiqua"/>
              </w:rPr>
              <w:t>[29-31]</w:t>
            </w:r>
            <w:r w:rsidRPr="002B20FE">
              <w:rPr>
                <w:rFonts w:ascii="Book Antiqua" w:hAnsi="Book Antiqua" w:cs="Book Antiqua"/>
              </w:rPr>
              <w:fldChar w:fldCharType="end"/>
            </w:r>
          </w:p>
        </w:tc>
      </w:tr>
      <w:tr w:rsidR="00231361" w14:paraId="5F69BB07" w14:textId="77777777">
        <w:tc>
          <w:tcPr>
            <w:tcW w:w="2713" w:type="dxa"/>
          </w:tcPr>
          <w:p w14:paraId="5EC09879" w14:textId="77777777" w:rsidR="00231361" w:rsidRDefault="00C823EC">
            <w:pPr>
              <w:autoSpaceDE w:val="0"/>
              <w:autoSpaceDN w:val="0"/>
              <w:adjustRightInd w:val="0"/>
              <w:snapToGrid w:val="0"/>
              <w:spacing w:after="0" w:line="360" w:lineRule="auto"/>
              <w:rPr>
                <w:rFonts w:ascii="Book Antiqua" w:hAnsi="Book Antiqua" w:cs="Book Antiqua"/>
              </w:rPr>
            </w:pPr>
            <w:proofErr w:type="spellStart"/>
            <w:r>
              <w:rPr>
                <w:rFonts w:ascii="Book Antiqua" w:hAnsi="Book Antiqua" w:cs="Book Antiqua"/>
              </w:rPr>
              <w:t>Catumaxomab</w:t>
            </w:r>
            <w:proofErr w:type="spellEnd"/>
            <w:r>
              <w:rPr>
                <w:rFonts w:ascii="Book Antiqua" w:eastAsia="宋体" w:hAnsi="Book Antiqua" w:cs="Book Antiqua" w:hint="eastAsia"/>
                <w:lang w:eastAsia="zh-CN"/>
              </w:rPr>
              <w:t xml:space="preserve"> </w:t>
            </w:r>
            <w:r>
              <w:rPr>
                <w:rFonts w:ascii="Book Antiqua" w:hAnsi="Book Antiqua" w:cs="Book Antiqua"/>
              </w:rPr>
              <w:t>(</w:t>
            </w:r>
            <w:proofErr w:type="spellStart"/>
            <w:r>
              <w:rPr>
                <w:rFonts w:ascii="Book Antiqua" w:hAnsi="Book Antiqua" w:cs="Book Antiqua"/>
              </w:rPr>
              <w:t>Removab</w:t>
            </w:r>
            <w:proofErr w:type="spellEnd"/>
            <w:r>
              <w:rPr>
                <w:rFonts w:ascii="Book Antiqua" w:hAnsi="Book Antiqua" w:cs="Book Antiqua"/>
              </w:rPr>
              <w:t xml:space="preserve">®) </w:t>
            </w:r>
            <w:proofErr w:type="spellStart"/>
            <w:r>
              <w:rPr>
                <w:rFonts w:ascii="Book Antiqua" w:hAnsi="Book Antiqua" w:cs="Book Antiqua"/>
              </w:rPr>
              <w:t>mAb</w:t>
            </w:r>
            <w:proofErr w:type="spellEnd"/>
            <w:r>
              <w:rPr>
                <w:rFonts w:ascii="Book Antiqua" w:hAnsi="Book Antiqua" w:cs="Book Antiqua"/>
              </w:rPr>
              <w:t xml:space="preserve"> targeting </w:t>
            </w:r>
            <w:proofErr w:type="spellStart"/>
            <w:r>
              <w:rPr>
                <w:rFonts w:ascii="Book Antiqua" w:hAnsi="Book Antiqua" w:cs="Book Antiqua"/>
              </w:rPr>
              <w:t>EpCAM</w:t>
            </w:r>
            <w:proofErr w:type="spellEnd"/>
            <w:r>
              <w:rPr>
                <w:rFonts w:ascii="Book Antiqua" w:hAnsi="Book Antiqua" w:cs="Book Antiqua"/>
              </w:rPr>
              <w:t xml:space="preserve"> (CD326)</w:t>
            </w:r>
          </w:p>
        </w:tc>
        <w:tc>
          <w:tcPr>
            <w:tcW w:w="2061" w:type="dxa"/>
          </w:tcPr>
          <w:p w14:paraId="1DA6500C" w14:textId="77777777" w:rsidR="00231361" w:rsidRDefault="00C823EC">
            <w:pPr>
              <w:autoSpaceDE w:val="0"/>
              <w:autoSpaceDN w:val="0"/>
              <w:adjustRightInd w:val="0"/>
              <w:snapToGrid w:val="0"/>
              <w:spacing w:after="0" w:line="360" w:lineRule="auto"/>
              <w:rPr>
                <w:rFonts w:ascii="Book Antiqua" w:hAnsi="Book Antiqua" w:cs="Book Antiqua"/>
              </w:rPr>
            </w:pPr>
            <w:r>
              <w:rPr>
                <w:rFonts w:ascii="Book Antiqua" w:eastAsia="宋体" w:hAnsi="Book Antiqua" w:cs="Book Antiqua" w:hint="eastAsia"/>
                <w:shd w:val="clear" w:color="auto" w:fill="F9F9F9"/>
                <w:lang w:eastAsia="zh-CN"/>
              </w:rPr>
              <w:t>G</w:t>
            </w:r>
            <w:r>
              <w:rPr>
                <w:rFonts w:ascii="Book Antiqua" w:hAnsi="Book Antiqua" w:cs="Book Antiqua"/>
                <w:shd w:val="clear" w:color="auto" w:fill="F9F9F9"/>
              </w:rPr>
              <w:t>astric,</w:t>
            </w:r>
            <w:r>
              <w:rPr>
                <w:rFonts w:ascii="Book Antiqua" w:eastAsia="宋体" w:hAnsi="Book Antiqua" w:cs="Book Antiqua" w:hint="eastAsia"/>
                <w:shd w:val="clear" w:color="auto" w:fill="F9F9F9"/>
                <w:lang w:eastAsia="zh-CN"/>
              </w:rPr>
              <w:t xml:space="preserve"> </w:t>
            </w:r>
            <w:r>
              <w:rPr>
                <w:rFonts w:ascii="Book Antiqua" w:hAnsi="Book Antiqua" w:cs="Book Antiqua"/>
                <w:shd w:val="clear" w:color="auto" w:fill="F9F9F9"/>
              </w:rPr>
              <w:t>colon cancers, pancreas</w:t>
            </w:r>
          </w:p>
        </w:tc>
        <w:tc>
          <w:tcPr>
            <w:tcW w:w="2919" w:type="dxa"/>
          </w:tcPr>
          <w:p w14:paraId="10599A07" w14:textId="77777777" w:rsidR="00231361" w:rsidRDefault="00C823EC">
            <w:pPr>
              <w:autoSpaceDE w:val="0"/>
              <w:autoSpaceDN w:val="0"/>
              <w:adjustRightInd w:val="0"/>
              <w:snapToGrid w:val="0"/>
              <w:spacing w:after="0" w:line="360" w:lineRule="auto"/>
              <w:rPr>
                <w:rFonts w:ascii="Book Antiqua" w:hAnsi="Book Antiqua" w:cs="Book Antiqua"/>
              </w:rPr>
            </w:pPr>
            <w:r>
              <w:rPr>
                <w:rFonts w:ascii="Book Antiqua" w:eastAsia="宋体" w:hAnsi="Book Antiqua" w:cs="Book Antiqua" w:hint="eastAsia"/>
                <w:lang w:eastAsia="zh-CN"/>
              </w:rPr>
              <w:t>A</w:t>
            </w:r>
            <w:r>
              <w:rPr>
                <w:rFonts w:ascii="Book Antiqua" w:hAnsi="Book Antiqua" w:cs="Book Antiqua"/>
              </w:rPr>
              <w:t xml:space="preserve">ctivated immune cells (NK cells, macrophages, and T cells); </w:t>
            </w:r>
            <w:r>
              <w:rPr>
                <w:rFonts w:ascii="Book Antiqua" w:hAnsi="Book Antiqua" w:cs="Book Antiqua"/>
                <w:shd w:val="clear" w:color="auto" w:fill="FFFFFF"/>
              </w:rPr>
              <w:t>prolonged survival period</w:t>
            </w:r>
          </w:p>
        </w:tc>
        <w:tc>
          <w:tcPr>
            <w:tcW w:w="1379" w:type="dxa"/>
          </w:tcPr>
          <w:p w14:paraId="5876C4D3" w14:textId="77777777" w:rsidR="00231361" w:rsidRPr="002B20FE" w:rsidRDefault="00C823EC">
            <w:pPr>
              <w:autoSpaceDE w:val="0"/>
              <w:autoSpaceDN w:val="0"/>
              <w:adjustRightInd w:val="0"/>
              <w:snapToGrid w:val="0"/>
              <w:spacing w:after="0" w:line="360" w:lineRule="auto"/>
              <w:rPr>
                <w:rFonts w:ascii="Book Antiqua" w:hAnsi="Book Antiqua" w:cs="Book Antiqua"/>
              </w:rPr>
            </w:pPr>
            <w:r w:rsidRPr="002B20FE">
              <w:rPr>
                <w:rFonts w:ascii="Book Antiqua" w:hAnsi="Book Antiqua" w:cs="Book Antiqua"/>
              </w:rPr>
              <w:fldChar w:fldCharType="begin">
                <w:fldData xml:space="preserve">PEVuZE5vdGU+PENpdGU+PEF1dGhvcj5XZW50PC9BdXRob3I+PFllYXI+MjAwNjwvWWVhcj48UmVj
TnVtPjEwMjwvUmVjTnVtPjxEaXNwbGF5VGV4dD48c3R5bGUgZmFjZT0ic3VwZXJzY3JpcHQiPlsz
Mi0zNV08L3N0eWxlPjwvRGlzcGxheVRleHQ+PHJlY29yZD48cmVjLW51bWJlcj4xMDI8L3JlYy1u
dW1iZXI+PGZvcmVpZ24ta2V5cz48a2V5IGFwcD0iRU4iIGRiLWlkPSJ2cHNkejAwemtzMHJ6bmUw
MjA2NXoyNXhkNXpldHJkcjIyMHoiIHRpbWVzdGFtcD0iMCI+MTAyPC9rZXk+PC9mb3JlaWduLWtl
eXM+PHJlZi10eXBlIG5hbWU9IkpvdXJuYWwgQXJ0aWNsZSI+MTc8L3JlZi10eXBlPjxjb250cmli
dXRvcnM+PGF1dGhvcnM+PGF1dGhvcj5XZW50LCBQLjwvYXV0aG9yPjxhdXRob3I+VmFzZWksIE0u
PC9hdXRob3I+PGF1dGhvcj5CdWJlbmRvcmYsIEwuPC9hdXRob3I+PGF1dGhvcj5UZXJyYWNjaWFu
bywgTC48L2F1dGhvcj48YXV0aG9yPlRvcm5pbGxvLCBMLjwvYXV0aG9yPjxhdXRob3I+UmllZGUs
IFUuPC9hdXRob3I+PGF1dGhvcj5Lb25vbmVuLCBKLjwvYXV0aG9yPjxhdXRob3I+U2ltb24sIFIu
PC9hdXRob3I+PGF1dGhvcj5TYXV0ZXIsIEcuPC9hdXRob3I+PGF1dGhvcj5CYWV1ZXJsZSwgUC4g
QS48L2F1dGhvcj48L2F1dGhvcnM+PC9jb250cmlidXRvcnM+PGF1dGgtYWRkcmVzcz5JbnN0aXR1
dGUgb2YgUGF0aG9sb2d5LCBVbml2ZXJzaXR5IEhvc3BpdGFsIEJhc2VsLCBTY2hvbmJlaW5zdHJh
c3NlIDQwLCA0MDAzIEJhc2VsLCBTd2l0emVybGFuZC4gcHdlbnRAdWhicy5jaDwvYXV0aC1hZGRy
ZXNzPjx0aXRsZXM+PHRpdGxlPkZyZXF1ZW50IGhpZ2gtbGV2ZWwgZXhwcmVzc2lvbiBvZiB0aGUg
aW1tdW5vdGhlcmFwZXV0aWMgdGFyZ2V0IEVwLUNBTSBpbiBjb2xvbiwgc3RvbWFjaCwgcHJvc3Rh
dGUgYW5kIGx1bmcgY2FuY2VyczwvdGl0bGU+PHNlY29uZGFyeS10aXRsZT5CciBKIENhbmNlcjwv
c2Vjb25kYXJ5LXRpdGxlPjwvdGl0bGVzPjxwYWdlcz4xMjgtMzU8L3BhZ2VzPjx2b2x1bWU+OTQ8
L3ZvbHVtZT48bnVtYmVyPjE8L251bWJlcj48ZWRpdGlvbj4yMDA2LzAxLzEzPC9lZGl0aW9uPjxr
ZXl3b3Jkcz48a2V5d29yZD5BZHVsdDwva2V5d29yZD48a2V5d29yZD5BZ2VkPC9rZXl3b3JkPjxr
ZXl3b3JkPkFnZWQsIDgwIGFuZCBvdmVyPC9rZXl3b3JkPjxrZXl3b3JkPkFudGlnZW5zLCBOZW9w
bGFzbS8qYmlvc3ludGhlc2lzL3BoeXNpb2xvZ3k8L2tleXdvcmQ+PGtleXdvcmQ+QmlvbWFya2Vy
cywgVHVtb3I8L2tleXdvcmQ+PGtleXdvcmQ+Q2VsbCBBZGhlc2lvbiBNb2xlY3VsZXMvKmJpb3N5
bnRoZXNpcy9waHlzaW9sb2d5PC9rZXl3b3JkPjxrZXl3b3JkPkNvbG9uaWMgTmVvcGxhc21zLypn
ZW5ldGljcy9wYXRob2xvZ3k8L2tleXdvcmQ+PGtleXdvcmQ+RXBpdGhlbGlhbCBDZWxsIEFkaGVz
aW9uIE1vbGVjdWxlPC9rZXl3b3JkPjxrZXl3b3JkPkZlbWFsZTwva2V5d29yZD48a2V5d29yZD5H
ZW5lIEV4cHJlc3Npb24gUHJvZmlsaW5nPC9rZXl3b3JkPjxrZXl3b3JkPkh1bWFuczwva2V5d29y
ZD48a2V5d29yZD5JbW11bm9oaXN0b2NoZW1pc3RyeTwva2V5d29yZD48a2V5d29yZD5JbW11bm90
aGVyYXB5PC9rZXl3b3JkPjxrZXl3b3JkPkx1bmcgTmVvcGxhc21zLypnZW5ldGljcy9wYXRob2xv
Z3k8L2tleXdvcmQ+PGtleXdvcmQ+TWFsZTwva2V5d29yZD48a2V5d29yZD5NaWRkbGUgQWdlZDwv
a2V5d29yZD48a2V5d29yZD4qTmVvcGxhc20gU3RhZ2luZzwva2V5d29yZD48a2V5d29yZD5Qcm9n
bm9zaXM8L2tleXdvcmQ+PGtleXdvcmQ+UHJvc3RhdGljIE5lb3BsYXNtcy8qZ2VuZXRpY3MvcGF0
aG9sb2d5PC9rZXl3b3JkPjxrZXl3b3JkPlByb3RlaW4gQXJyYXkgQW5hbHlzaXM8L2tleXdvcmQ+
PGtleXdvcmQ+UmV0cm9zcGVjdGl2ZSBTdHVkaWVzPC9rZXl3b3JkPjxrZXl3b3JkPlN0b21hY2gg
TmVvcGxhc21zLypnZW5ldGljcy9wYXRob2xvZ3k8L2tleXdvcmQ+PGtleXdvcmQ+U3Vydml2YWwg
QW5hbHlzaXM8L2tleXdvcmQ+PC9rZXl3b3Jkcz48ZGF0ZXM+PHllYXI+MjAwNjwveWVhcj48cHVi
LWRhdGVzPjxkYXRlPkphbiAxNjwvZGF0ZT48L3B1Yi1kYXRlcz48L2RhdGVzPjxpc2JuPjAwMDct
MDkyMCAoUHJpbnQpJiN4RDswMDA3LTA5MjAgKExpbmtpbmcpPC9pc2JuPjxhY2Nlc3Npb24tbnVt
PjE2NDA0MzY2PC9hY2Nlc3Npb24tbnVtPjx1cmxzPjxyZWxhdGVkLXVybHM+PHVybD5odHRwczov
L3d3dy5uY2JpLm5sbS5uaWguZ292L3B1Ym1lZC8xNjQwNDM2NjwvdXJsPjwvcmVsYXRlZC11cmxz
PjwvdXJscz48Y3VzdG9tMj5QTUMyMzYxMDgzPC9jdXN0b20yPjxlbGVjdHJvbmljLXJlc291cmNl
LW51bT4xMC4xMDM4L3NqLmJqYy42NjAyOTI0PC9lbGVjdHJvbmljLXJlc291cmNlLW51bT48L3Jl
Y29yZD48L0NpdGU+PENpdGU+PEF1dGhvcj5QYXRyaWFyY2E8L0F1dGhvcj48WWVhcj4yMDEyPC9Z
ZWFyPjxSZWNOdW0+MTAzPC9SZWNOdW0+PHJlY29yZD48cmVjLW51bWJlcj4xMDM8L3JlYy1udW1i
ZXI+PGZvcmVpZ24ta2V5cz48a2V5IGFwcD0iRU4iIGRiLWlkPSJ2cHNkejAwemtzMHJ6bmUwMjA2
NXoyNXhkNXpldHJkcjIyMHoiIHRpbWVzdGFtcD0iMCI+MTAzPC9rZXk+PC9mb3JlaWduLWtleXM+
PHJlZi10eXBlIG5hbWU9IkpvdXJuYWwgQXJ0aWNsZSI+MTc8L3JlZi10eXBlPjxjb250cmlidXRv
cnM+PGF1dGhvcnM+PGF1dGhvcj5QYXRyaWFyY2EsIEMuPC9hdXRob3I+PGF1dGhvcj5NYWNjaGks
IFIuIE0uPC9hdXRob3I+PGF1dGhvcj5NYXJzY2huZXIsIEEuIEsuPC9hdXRob3I+PGF1dGhvcj5N
ZWxsc3RlZHQsIEguPC9hdXRob3I+PC9hdXRob3JzPjwvY29udHJpYnV0b3JzPjxhdXRoLWFkZHJl
c3M+RGVwdC4gb2YgUGF0aG9sb2d5LCBBemllbmRhIE9zcGVkYWxpZXJhIGRpIE1lbGVnbmFubywg
TWlsYW4sIEl0YWx5LiBjYXJsby5wYXRyaWFyY2FAdW5pbWkuaXQ8L2F1dGgtYWRkcmVzcz48dGl0
bGVzPjx0aXRsZT5FcGl0aGVsaWFsIGNlbGwgYWRoZXNpb24gbW9sZWN1bGUgZXhwcmVzc2lvbiAo
Q0QzMjYpIGluIGNhbmNlcjogYSBzaG9ydCByZXZpZXc8L3RpdGxlPjxzZWNvbmRhcnktdGl0bGU+
Q2FuY2VyIFRyZWF0IFJldjwvc2Vjb25kYXJ5LXRpdGxlPjwvdGl0bGVzPjxwYWdlcz42OC03NTwv
cGFnZXM+PHZvbHVtZT4zODwvdm9sdW1lPjxudW1iZXI+MTwvbnVtYmVyPjxlZGl0aW9uPjIwMTEv
MDUvMTg8L2VkaXRpb24+PGtleXdvcmRzPjxrZXl3b3JkPkFudGlib2RpZXMvdGhlcmFwZXV0aWMg
dXNlPC9rZXl3b3JkPjxrZXl3b3JkPkFudGlnZW5zLCBOZW9wbGFzbS9pbW11bm9sb2d5LyptZXRh
Ym9saXNtPC9rZXl3b3JkPjxrZXl3b3JkPkFudGluZW9wbGFzdGljIEFnZW50cy90aGVyYXBldXRp
YyB1c2U8L2tleXdvcmQ+PGtleXdvcmQ+QmlvbWFya2VycywgVHVtb3IvaW1tdW5vbG9neS8qbWV0
YWJvbGlzbTwva2V5d29yZD48a2V5d29yZD5DYXJjaW5vbWEvZHJ1ZyB0aGVyYXB5LyptZXRhYm9s
aXNtL3NlY29uZGFyeTwva2V5d29yZD48a2V5d29yZD5DZWxsIEFkaGVzaW9uIE1vbGVjdWxlcy9p
bW11bm9sb2d5LyptZXRhYm9saXNtPC9rZXl3b3JkPjxrZXl3b3JkPkVwaXRoZWxpYWwgQ2VsbCBB
ZGhlc2lvbiBNb2xlY3VsZTwva2V5d29yZD48a2V5d29yZD5FcGl0aGVsaWFsIENlbGxzLyptZXRh
Ym9saXNtPC9rZXl3b3JkPjxrZXl3b3JkPkh1bWFuczwva2V5d29yZD48a2V5d29yZD5Nb2xlY3Vs
YXIgVGFyZ2V0ZWQgVGhlcmFweTwva2V5d29yZD48a2V5d29yZD5OZW9wbGFzbSBTdGFnaW5nPC9r
ZXl3b3JkPjxrZXl3b3JkPk5lb3BsYXNtcy9kcnVnIHRoZXJhcHkvKm1ldGFib2xpc20vcGF0aG9s
b2d5PC9rZXl3b3JkPjxrZXl3b3JkPlByb2dub3Npczwva2V5d29yZD48L2tleXdvcmRzPjxkYXRl
cz48eWVhcj4yMDEyPC95ZWFyPjxwdWItZGF0ZXM+PGRhdGU+RmViPC9kYXRlPjwvcHViLWRhdGVz
PjwvZGF0ZXM+PGlzYm4+MTUzMi0xOTY3IChFbGVjdHJvbmljKSYjeEQ7MDMwNS03MzcyIChMaW5r
aW5nKTwvaXNibj48YWNjZXNzaW9uLW51bT4yMTU3NjAwMjwvYWNjZXNzaW9uLW51bT48dXJscz48
cmVsYXRlZC11cmxzPjx1cmw+aHR0cHM6Ly93d3cubmNiaS5ubG0ubmloLmdvdi9wdWJtZWQvMjE1
NzYwMDI8L3VybD48L3JlbGF0ZWQtdXJscz48L3VybHM+PGVsZWN0cm9uaWMtcmVzb3VyY2UtbnVt
PjEwLjEwMTYvai5jdHJ2LjIwMTEuMDQuMDAyPC9lbGVjdHJvbmljLXJlc291cmNlLW51bT48L3Jl
Y29yZD48L0NpdGU+PENpdGU+PEF1dGhvcj5XaW1iZXJnZXI8L0F1dGhvcj48WWVhcj4yMDEyPC9Z
ZWFyPjxSZWNOdW0+MTA0PC9SZWNOdW0+PHJlY29yZD48cmVjLW51bWJlcj4xMDQ8L3JlYy1udW1i
ZXI+PGZvcmVpZ24ta2V5cz48a2V5IGFwcD0iRU4iIGRiLWlkPSJ2cHNkejAwemtzMHJ6bmUwMjA2
NXoyNXhkNXpldHJkcjIyMHoiIHRpbWVzdGFtcD0iMCI+MTA0PC9rZXk+PC9mb3JlaWduLWtleXM+
PHJlZi10eXBlIG5hbWU9IkpvdXJuYWwgQXJ0aWNsZSI+MTc8L3JlZi10eXBlPjxjb250cmlidXRv
cnM+PGF1dGhvcnM+PGF1dGhvcj5XaW1iZXJnZXIsIFAuPC9hdXRob3I+PGF1dGhvcj5HaWxldCwg
SC48L2F1dGhvcj48YXV0aG9yPkdvbnNjaGlvciwgQS4gSy48L2F1dGhvcj48YXV0aG9yPkhlaXNz
LCBNLiBNLjwvYXV0aG9yPjxhdXRob3I+TW9laGxlciwgTS48L2F1dGhvcj48YXV0aG9yPk9za2F5
LU9lemNlbGlrLCBHLjwvYXV0aG9yPjxhdXRob3I+QWwtQmF0cmFuLCBTLiBFLjwvYXV0aG9yPjxh
dXRob3I+U2NobWFsZmVsZHQsIEIuPC9hdXRob3I+PGF1dGhvcj5TY2htaXR0ZWwsIEEuPC9hdXRo
b3I+PGF1dGhvcj5TY2h1bHplLCBFLjwvYXV0aG9yPjxhdXRob3I+UGFyc29ucywgUy4gTC48L2F1
dGhvcj48L2F1dGhvcnM+PC9jb250cmlidXRvcnM+PGF1dGgtYWRkcmVzcz5HeW5hZWNvbG9neSBh
bmQgT2JzdGV0cmljcyBDbGluaWMsIFVuaXZlcnNpdHkgb2YgRHVpc2J1cmctRXNzZW4sIEVzc2Vu
LCBHZXJtYW55LjwvYXV0aC1hZGRyZXNzPjx0aXRsZXM+PHRpdGxlPkRldGVyaW9yYXRpb24gaW4g
cXVhbGl0eSBvZiBsaWZlIChRb0wpIGluIHBhdGllbnRzIHdpdGggbWFsaWduYW50IGFzY2l0ZXM6
IHJlc3VsdHMgZnJvbSBhIHBoYXNlIElJL0lJSSBzdHVkeSBjb21wYXJpbmcgcGFyYWNlbnRlc2lz
IHBsdXMgY2F0dW1heG9tYWIgd2l0aCBwYXJhY2VudGVzaXMgYWxvbmU8L3RpdGxlPjxzZWNvbmRh
cnktdGl0bGU+QW5uIE9uY29sPC9zZWNvbmRhcnktdGl0bGU+PC90aXRsZXM+PHBhZ2VzPjE5Nzkt
ODU8L3BhZ2VzPjx2b2x1bWU+MjM8L3ZvbHVtZT48bnVtYmVyPjg8L251bWJlcj48ZWRpdGlvbj4y
MDEyLzA2LzI3PC9lZGl0aW9uPjxrZXl3b3Jkcz48a2V5d29yZD5BZHVsdDwva2V5d29yZD48a2V5
d29yZD5BZ2VkPC9rZXl3b3JkPjxrZXl3b3JkPkFnZWQsIDgwIGFuZCBvdmVyPC9rZXl3b3JkPjxr
ZXl3b3JkPkFudGlib2RpZXMsIEJpc3BlY2lmaWMvKnRoZXJhcGV1dGljIHVzZTwva2V5d29yZD48
a2V5d29yZD5BbnRpZ2VucywgTmVvcGxhc20vbWV0YWJvbGlzbTwva2V5d29yZD48a2V5d29yZD5B
c2NpdGVzL21ldGFib2xpc20vKnBhdGhvbG9neS8qdGhlcmFweTwva2V5d29yZD48a2V5d29yZD5D
ZWxsIEFkaGVzaW9uIE1vbGVjdWxlcy9tZXRhYm9saXNtPC9rZXl3b3JkPjxrZXl3b3JkPkNvbWJp
bmVkIE1vZGFsaXR5IFRoZXJhcHk8L2tleXdvcmQ+PGtleXdvcmQ+RXBpdGhlbGlhbCBDZWxsIEFk
aGVzaW9uIE1vbGVjdWxlPC9rZXl3b3JkPjxrZXl3b3JkPkZlbWFsZTwva2V5d29yZD48a2V5d29y
ZD5IdW1hbnM8L2tleXdvcmQ+PGtleXdvcmQ+TWFsZTwva2V5d29yZD48a2V5d29yZD5NaWRkbGUg
QWdlZDwva2V5d29yZD48a2V5d29yZD5OZW9wbGFzbXMvbWV0YWJvbGlzbS8qcGF0aG9sb2d5Lyp0
aGVyYXB5PC9rZXl3b3JkPjxrZXl3b3JkPk92YXJpYW4gTmVvcGxhc21zL21ldGFib2xpc20vcGF0
aG9sb2d5L3RoZXJhcHk8L2tleXdvcmQ+PGtleXdvcmQ+UGFyYWNlbnRlc2lzLyptZXRob2RzPC9r
ZXl3b3JkPjxrZXl3b3JkPlByb3BvcnRpb25hbCBIYXphcmRzIE1vZGVsczwva2V5d29yZD48a2V5
d29yZD5RdWFsaXR5IG9mIExpZmU8L2tleXdvcmQ+PGtleXdvcmQ+WW91bmcgQWR1bHQ8L2tleXdv
cmQ+PC9rZXl3b3Jkcz48ZGF0ZXM+PHllYXI+MjAxMjwveWVhcj48cHViLWRhdGVzPjxkYXRlPkF1
ZzwvZGF0ZT48L3B1Yi1kYXRlcz48L2RhdGVzPjxpc2JuPjE1NjktODA0MSAoRWxlY3Ryb25pYykm
I3hEOzA5MjMtNzUzNCAoTGlua2luZyk8L2lzYm4+PGFjY2Vzc2lvbi1udW0+MjI3MzQwMTM8L2Fj
Y2Vzc2lvbi1udW0+PHVybHM+PHJlbGF0ZWQtdXJscz48dXJsPmh0dHBzOi8vd3d3Lm5jYmkubmxt
Lm5paC5nb3YvcHVibWVkLzIyNzM0MDEzPC91cmw+PC9yZWxhdGVkLXVybHM+PC91cmxzPjxjdXN0
b20yPlBNQzM0MDM3MzA8L2N1c3RvbTI+PGVsZWN0cm9uaWMtcmVzb3VyY2UtbnVtPjEwLjEwOTMv
YW5ub25jL21kczE3ODwvZWxlY3Ryb25pYy1yZXNvdXJjZS1udW0+PC9yZWNvcmQ+PC9DaXRlPjxD
aXRlPjxBdXRob3I+Rm9zc2F0aTwvQXV0aG9yPjxZZWFyPjIwMTU8L1llYXI+PFJlY051bT4xMDU8
L1JlY051bT48cmVjb3JkPjxyZWMtbnVtYmVyPjEwNTwvcmVjLW51bWJlcj48Zm9yZWlnbi1rZXlz
PjxrZXkgYXBwPSJFTiIgZGItaWQ9InZwc2R6MDB6a3MwcnpuZTAyMDY1ejI1eGQ1emV0cmRyMjIw
eiIgdGltZXN0YW1wPSIwIj4xMDU8L2tleT48L2ZvcmVpZ24ta2V5cz48cmVmLXR5cGUgbmFtZT0i
Sm91cm5hbCBBcnRpY2xlIj4xNzwvcmVmLXR5cGU+PGNvbnRyaWJ1dG9ycz48YXV0aG9ycz48YXV0
aG9yPkZvc3NhdGksIE0uPC9hdXRob3I+PGF1dGhvcj5CdXp6b25ldHRpLCBBLjwvYXV0aG9yPjxh
dXRob3I+TW9uZWdvLCBHLjwvYXV0aG9yPjxhdXRob3I+Q2F0em9sYSwgVi48L2F1dGhvcj48YXV0
aG9yPlNjYW1iaWEsIEcuPC9hdXRob3I+PGF1dGhvcj5GYXR0b3Jvc3NpLCBBLjwvYXV0aG9yPjxh
dXRob3I+QmF0dGFnbGlhLCBBLjwvYXV0aG9yPjwvYXV0aG9ycz48L2NvbnRyaWJ1dG9ycz48YXV0
aC1hZGRyZXNzPkxhYm9yYXRvcnkgb2YgSW1tdW5vbG9neSwgRGVwYXJ0bWVudCBvZiBHeW5lY29s
b2d5IE9uY29sb2d5LCBVbml2ZXJzaXRhIENhdHRvbGljYSBTLiBDdW9yZSwgUm9tZSwgSXRhbHku
JiN4RDtEZXBhcnRtZW50IG9mIEh1bWFuIEFuYXRvbXkgYW5kIENlbGwgQmlvbG9neSwgVW5pdmVy
c2l0YSBDYXR0b2xpY2EgUy4gQ3VvcmUsIFJvbWUsIEl0YWx5LiYjeEQ7TGFib3JhdG9yeSBvZiBJ
bW11bm9sb2d5LCBEZXBhcnRtZW50IG9mIEd5bmVjb2xvZ3kgT25jb2xvZ3ksIFVuaXZlcnNpdGEg
Q2F0dG9saWNhIFMuIEN1b3JlLCBSb21lLCBJdGFseS4gRWxlY3Ryb25pYyBhZGRyZXNzOiBhYmF0
dGFnbGlhQHJtLnVuaWNhdHQuaXQuPC9hdXRoLWFkZHJlc3M+PHRpdGxlcz48dGl0bGU+SW1tdW5v
bG9naWNhbCBjaGFuZ2VzIGluIHRoZSBhc2NpdGVzIG9mIGNhbmNlciBwYXRpZW50cyBhZnRlciBp
bnRyYXBlcml0b25lYWwgYWRtaW5pc3RyYXRpb24gb2YgdGhlIGJpc3BlY2lmaWMgYW50aWJvZHkg
Y2F0dW1heG9tYWIgKGFudGktRXBDQU14YW50aS1DRDMpPC90aXRsZT48c2Vjb25kYXJ5LXRpdGxl
Pkd5bmVjb2wgT25jb2w8L3NlY29uZGFyeS10aXRsZT48L3RpdGxlcz48cGFnZXM+MzQzLTUxPC9w
YWdlcz48dm9sdW1lPjEzODwvdm9sdW1lPjxudW1iZXI+MjwvbnVtYmVyPjxlZGl0aW9uPjIwMTUv
MDYvMDc8L2VkaXRpb24+PGtleXdvcmRzPjxrZXl3b3JkPkFudGlib2RpZXMsIEJpc3BlY2lmaWMv
KmFkbWluaXN0cmF0aW9uICZhbXA7IGRvc2FnZTwva2V5d29yZD48a2V5d29yZD5BbnRpbmVvcGxh
c3RpYyBDb21iaW5lZCBDaGVtb3RoZXJhcHkgUHJvdG9jb2xzL2FkbWluaXN0cmF0aW9uICZhbXA7
IGRvc2FnZTwva2V5d29yZD48a2V5d29yZD5Bc2NpdGVzLypkcnVnIHRoZXJhcHkvKmltbXVub2xv
Z3kvcGF0aG9sb2d5PC9rZXl3b3JkPjxrZXl3b3JkPkNlbGwgTGluZSwgVHVtb3I8L2tleXdvcmQ+
PGtleXdvcmQ+RmVtYWxlPC9rZXl3b3JkPjxrZXl3b3JkPkh1bWFuczwva2V5d29yZD48a2V5d29y
ZD5JbGVhbCBOZW9wbGFzbXMvZHJ1ZyB0aGVyYXB5L2ltbXVub2xvZ3kvcGF0aG9sb2d5PC9rZXl3
b3JkPjxrZXl3b3JkPklsZW9jZWNhbCBWYWx2ZS9wYXRob2xvZ3k8L2tleXdvcmQ+PGtleXdvcmQ+
SW5mdXNpb25zLCBQYXJlbnRlcmFsPC9rZXl3b3JkPjxrZXl3b3JkPktpbGxlciBDZWxscywgTmF0
dXJhbC9kcnVnIGVmZmVjdHMvaW1tdW5vbG9neTwva2V5d29yZD48a2V5d29yZD5MeW1waG9jeXRl
IEFjdGl2YXRpb24vZHJ1ZyBlZmZlY3RzL2ltbXVub2xvZ3k8L2tleXdvcmQ+PGtleXdvcmQ+THlt
cGhvY3l0ZXMvKmRydWcgZWZmZWN0cy8qaW1tdW5vbG9neTwva2V5d29yZD48a2V5d29yZD5NYWNy
b3BoYWdlIEFjdGl2YXRpb24vZHJ1ZyBlZmZlY3RzL2ltbXVub2xvZ3k8L2tleXdvcmQ+PGtleXdv
cmQ+TWFjcm9waGFnZXMvZHJ1ZyBlZmZlY3RzL2ltbXVub2xvZ3k8L2tleXdvcmQ+PGtleXdvcmQ+
T3ZhcmlhbiBOZW9wbGFzbXMvZHJ1ZyB0aGVyYXB5L2ltbXVub2xvZ3kvcGF0aG9sb2d5PC9rZXl3
b3JkPjxrZXl3b3JkPlByZWRuaXNvbG9uZS9hZG1pbmlzdHJhdGlvbiAmYW1wOyBkb3NhZ2U8L2tl
eXdvcmQ+PGtleXdvcmQ+VC1MeW1waG9jeXRlcy9kcnVnIGVmZmVjdHMvaW1tdW5vbG9neTwva2V5
d29yZD48a2V5d29yZD5CaXNwZWNpZmljIG1vbm9jbG9uYWwgYW50aWJvZHk8L2tleXdvcmQ+PGtl
eXdvcmQ+Q2F0dW1heG9tYWI8L2tleXdvcmQ+PGtleXdvcmQ+SW1tdW5vbW9kdWxhdG9yeSBhY3Rp
dml0eTwva2V5d29yZD48a2V5d29yZD5NYWxpZ25hbnQgYXNjaXRlczwva2V5d29yZD48L2tleXdv
cmRzPjxkYXRlcz48eWVhcj4yMDE1PC95ZWFyPjxwdWItZGF0ZXM+PGRhdGU+QXVnPC9kYXRlPjwv
cHViLWRhdGVzPjwvZGF0ZXM+PGlzYm4+MTA5NS02ODU5IChFbGVjdHJvbmljKSYjeEQ7MDA5MC04
MjU4IChMaW5raW5nKTwvaXNibj48YWNjZXNzaW9uLW51bT4yNjA0OTEyMTwvYWNjZXNzaW9uLW51
bT48dXJscz48cmVsYXRlZC11cmxzPjx1cmw+aHR0cHM6Ly93d3cubmNiaS5ubG0ubmloLmdvdi9w
dWJtZWQvMjYwNDkxMjE8L3VybD48L3JlbGF0ZWQtdXJscz48L3VybHM+PGVsZWN0cm9uaWMtcmVz
b3VyY2UtbnVtPjEwLjEwMTYvai55Z3luby4yMDE1LjA2LjAwMzwvZWxlY3Ryb25pYy1yZXNvdXJj
ZS1udW0+PC9yZWNvcmQ+PC9DaXRlPjwvRW5kTm90ZT4A
</w:fldData>
              </w:fldChar>
            </w:r>
            <w:r w:rsidRPr="002B20FE">
              <w:rPr>
                <w:rFonts w:ascii="Book Antiqua" w:hAnsi="Book Antiqua" w:cs="Book Antiqua"/>
              </w:rPr>
              <w:instrText xml:space="preserve"> ADDIN EN.CITE </w:instrText>
            </w:r>
            <w:r w:rsidRPr="002B20FE">
              <w:rPr>
                <w:rFonts w:ascii="Book Antiqua" w:hAnsi="Book Antiqua" w:cs="Book Antiqua"/>
              </w:rPr>
              <w:fldChar w:fldCharType="begin">
                <w:fldData xml:space="preserve">PEVuZE5vdGU+PENpdGU+PEF1dGhvcj5XZW50PC9BdXRob3I+PFllYXI+MjAwNjwvWWVhcj48UmVj
TnVtPjEwMjwvUmVjTnVtPjxEaXNwbGF5VGV4dD48c3R5bGUgZmFjZT0ic3VwZXJzY3JpcHQiPlsz
Mi0zNV08L3N0eWxlPjwvRGlzcGxheVRleHQ+PHJlY29yZD48cmVjLW51bWJlcj4xMDI8L3JlYy1u
dW1iZXI+PGZvcmVpZ24ta2V5cz48a2V5IGFwcD0iRU4iIGRiLWlkPSJ2cHNkejAwemtzMHJ6bmUw
MjA2NXoyNXhkNXpldHJkcjIyMHoiIHRpbWVzdGFtcD0iMCI+MTAyPC9rZXk+PC9mb3JlaWduLWtl
eXM+PHJlZi10eXBlIG5hbWU9IkpvdXJuYWwgQXJ0aWNsZSI+MTc8L3JlZi10eXBlPjxjb250cmli
dXRvcnM+PGF1dGhvcnM+PGF1dGhvcj5XZW50LCBQLjwvYXV0aG9yPjxhdXRob3I+VmFzZWksIE0u
PC9hdXRob3I+PGF1dGhvcj5CdWJlbmRvcmYsIEwuPC9hdXRob3I+PGF1dGhvcj5UZXJyYWNjaWFu
bywgTC48L2F1dGhvcj48YXV0aG9yPlRvcm5pbGxvLCBMLjwvYXV0aG9yPjxhdXRob3I+UmllZGUs
IFUuPC9hdXRob3I+PGF1dGhvcj5Lb25vbmVuLCBKLjwvYXV0aG9yPjxhdXRob3I+U2ltb24sIFIu
PC9hdXRob3I+PGF1dGhvcj5TYXV0ZXIsIEcuPC9hdXRob3I+PGF1dGhvcj5CYWV1ZXJsZSwgUC4g
QS48L2F1dGhvcj48L2F1dGhvcnM+PC9jb250cmlidXRvcnM+PGF1dGgtYWRkcmVzcz5JbnN0aXR1
dGUgb2YgUGF0aG9sb2d5LCBVbml2ZXJzaXR5IEhvc3BpdGFsIEJhc2VsLCBTY2hvbmJlaW5zdHJh
c3NlIDQwLCA0MDAzIEJhc2VsLCBTd2l0emVybGFuZC4gcHdlbnRAdWhicy5jaDwvYXV0aC1hZGRy
ZXNzPjx0aXRsZXM+PHRpdGxlPkZyZXF1ZW50IGhpZ2gtbGV2ZWwgZXhwcmVzc2lvbiBvZiB0aGUg
aW1tdW5vdGhlcmFwZXV0aWMgdGFyZ2V0IEVwLUNBTSBpbiBjb2xvbiwgc3RvbWFjaCwgcHJvc3Rh
dGUgYW5kIGx1bmcgY2FuY2VyczwvdGl0bGU+PHNlY29uZGFyeS10aXRsZT5CciBKIENhbmNlcjwv
c2Vjb25kYXJ5LXRpdGxlPjwvdGl0bGVzPjxwYWdlcz4xMjgtMzU8L3BhZ2VzPjx2b2x1bWU+OTQ8
L3ZvbHVtZT48bnVtYmVyPjE8L251bWJlcj48ZWRpdGlvbj4yMDA2LzAxLzEzPC9lZGl0aW9uPjxr
ZXl3b3Jkcz48a2V5d29yZD5BZHVsdDwva2V5d29yZD48a2V5d29yZD5BZ2VkPC9rZXl3b3JkPjxr
ZXl3b3JkPkFnZWQsIDgwIGFuZCBvdmVyPC9rZXl3b3JkPjxrZXl3b3JkPkFudGlnZW5zLCBOZW9w
bGFzbS8qYmlvc3ludGhlc2lzL3BoeXNpb2xvZ3k8L2tleXdvcmQ+PGtleXdvcmQ+QmlvbWFya2Vy
cywgVHVtb3I8L2tleXdvcmQ+PGtleXdvcmQ+Q2VsbCBBZGhlc2lvbiBNb2xlY3VsZXMvKmJpb3N5
bnRoZXNpcy9waHlzaW9sb2d5PC9rZXl3b3JkPjxrZXl3b3JkPkNvbG9uaWMgTmVvcGxhc21zLypn
ZW5ldGljcy9wYXRob2xvZ3k8L2tleXdvcmQ+PGtleXdvcmQ+RXBpdGhlbGlhbCBDZWxsIEFkaGVz
aW9uIE1vbGVjdWxlPC9rZXl3b3JkPjxrZXl3b3JkPkZlbWFsZTwva2V5d29yZD48a2V5d29yZD5H
ZW5lIEV4cHJlc3Npb24gUHJvZmlsaW5nPC9rZXl3b3JkPjxrZXl3b3JkPkh1bWFuczwva2V5d29y
ZD48a2V5d29yZD5JbW11bm9oaXN0b2NoZW1pc3RyeTwva2V5d29yZD48a2V5d29yZD5JbW11bm90
aGVyYXB5PC9rZXl3b3JkPjxrZXl3b3JkPkx1bmcgTmVvcGxhc21zLypnZW5ldGljcy9wYXRob2xv
Z3k8L2tleXdvcmQ+PGtleXdvcmQ+TWFsZTwva2V5d29yZD48a2V5d29yZD5NaWRkbGUgQWdlZDwv
a2V5d29yZD48a2V5d29yZD4qTmVvcGxhc20gU3RhZ2luZzwva2V5d29yZD48a2V5d29yZD5Qcm9n
bm9zaXM8L2tleXdvcmQ+PGtleXdvcmQ+UHJvc3RhdGljIE5lb3BsYXNtcy8qZ2VuZXRpY3MvcGF0
aG9sb2d5PC9rZXl3b3JkPjxrZXl3b3JkPlByb3RlaW4gQXJyYXkgQW5hbHlzaXM8L2tleXdvcmQ+
PGtleXdvcmQ+UmV0cm9zcGVjdGl2ZSBTdHVkaWVzPC9rZXl3b3JkPjxrZXl3b3JkPlN0b21hY2gg
TmVvcGxhc21zLypnZW5ldGljcy9wYXRob2xvZ3k8L2tleXdvcmQ+PGtleXdvcmQ+U3Vydml2YWwg
QW5hbHlzaXM8L2tleXdvcmQ+PC9rZXl3b3Jkcz48ZGF0ZXM+PHllYXI+MjAwNjwveWVhcj48cHVi
LWRhdGVzPjxkYXRlPkphbiAxNjwvZGF0ZT48L3B1Yi1kYXRlcz48L2RhdGVzPjxpc2JuPjAwMDct
MDkyMCAoUHJpbnQpJiN4RDswMDA3LTA5MjAgKExpbmtpbmcpPC9pc2JuPjxhY2Nlc3Npb24tbnVt
PjE2NDA0MzY2PC9hY2Nlc3Npb24tbnVtPjx1cmxzPjxyZWxhdGVkLXVybHM+PHVybD5odHRwczov
L3d3dy5uY2JpLm5sbS5uaWguZ292L3B1Ym1lZC8xNjQwNDM2NjwvdXJsPjwvcmVsYXRlZC11cmxz
PjwvdXJscz48Y3VzdG9tMj5QTUMyMzYxMDgzPC9jdXN0b20yPjxlbGVjdHJvbmljLXJlc291cmNl
LW51bT4xMC4xMDM4L3NqLmJqYy42NjAyOTI0PC9lbGVjdHJvbmljLXJlc291cmNlLW51bT48L3Jl
Y29yZD48L0NpdGU+PENpdGU+PEF1dGhvcj5QYXRyaWFyY2E8L0F1dGhvcj48WWVhcj4yMDEyPC9Z
ZWFyPjxSZWNOdW0+MTAzPC9SZWNOdW0+PHJlY29yZD48cmVjLW51bWJlcj4xMDM8L3JlYy1udW1i
ZXI+PGZvcmVpZ24ta2V5cz48a2V5IGFwcD0iRU4iIGRiLWlkPSJ2cHNkejAwemtzMHJ6bmUwMjA2
NXoyNXhkNXpldHJkcjIyMHoiIHRpbWVzdGFtcD0iMCI+MTAzPC9rZXk+PC9mb3JlaWduLWtleXM+
PHJlZi10eXBlIG5hbWU9IkpvdXJuYWwgQXJ0aWNsZSI+MTc8L3JlZi10eXBlPjxjb250cmlidXRv
cnM+PGF1dGhvcnM+PGF1dGhvcj5QYXRyaWFyY2EsIEMuPC9hdXRob3I+PGF1dGhvcj5NYWNjaGks
IFIuIE0uPC9hdXRob3I+PGF1dGhvcj5NYXJzY2huZXIsIEEuIEsuPC9hdXRob3I+PGF1dGhvcj5N
ZWxsc3RlZHQsIEguPC9hdXRob3I+PC9hdXRob3JzPjwvY29udHJpYnV0b3JzPjxhdXRoLWFkZHJl
c3M+RGVwdC4gb2YgUGF0aG9sb2d5LCBBemllbmRhIE9zcGVkYWxpZXJhIGRpIE1lbGVnbmFubywg
TWlsYW4sIEl0YWx5LiBjYXJsby5wYXRyaWFyY2FAdW5pbWkuaXQ8L2F1dGgtYWRkcmVzcz48dGl0
bGVzPjx0aXRsZT5FcGl0aGVsaWFsIGNlbGwgYWRoZXNpb24gbW9sZWN1bGUgZXhwcmVzc2lvbiAo
Q0QzMjYpIGluIGNhbmNlcjogYSBzaG9ydCByZXZpZXc8L3RpdGxlPjxzZWNvbmRhcnktdGl0bGU+
Q2FuY2VyIFRyZWF0IFJldjwvc2Vjb25kYXJ5LXRpdGxlPjwvdGl0bGVzPjxwYWdlcz42OC03NTwv
cGFnZXM+PHZvbHVtZT4zODwvdm9sdW1lPjxudW1iZXI+MTwvbnVtYmVyPjxlZGl0aW9uPjIwMTEv
MDUvMTg8L2VkaXRpb24+PGtleXdvcmRzPjxrZXl3b3JkPkFudGlib2RpZXMvdGhlcmFwZXV0aWMg
dXNlPC9rZXl3b3JkPjxrZXl3b3JkPkFudGlnZW5zLCBOZW9wbGFzbS9pbW11bm9sb2d5LyptZXRh
Ym9saXNtPC9rZXl3b3JkPjxrZXl3b3JkPkFudGluZW9wbGFzdGljIEFnZW50cy90aGVyYXBldXRp
YyB1c2U8L2tleXdvcmQ+PGtleXdvcmQ+QmlvbWFya2VycywgVHVtb3IvaW1tdW5vbG9neS8qbWV0
YWJvbGlzbTwva2V5d29yZD48a2V5d29yZD5DYXJjaW5vbWEvZHJ1ZyB0aGVyYXB5LyptZXRhYm9s
aXNtL3NlY29uZGFyeTwva2V5d29yZD48a2V5d29yZD5DZWxsIEFkaGVzaW9uIE1vbGVjdWxlcy9p
bW11bm9sb2d5LyptZXRhYm9saXNtPC9rZXl3b3JkPjxrZXl3b3JkPkVwaXRoZWxpYWwgQ2VsbCBB
ZGhlc2lvbiBNb2xlY3VsZTwva2V5d29yZD48a2V5d29yZD5FcGl0aGVsaWFsIENlbGxzLyptZXRh
Ym9saXNtPC9rZXl3b3JkPjxrZXl3b3JkPkh1bWFuczwva2V5d29yZD48a2V5d29yZD5Nb2xlY3Vs
YXIgVGFyZ2V0ZWQgVGhlcmFweTwva2V5d29yZD48a2V5d29yZD5OZW9wbGFzbSBTdGFnaW5nPC9r
ZXl3b3JkPjxrZXl3b3JkPk5lb3BsYXNtcy9kcnVnIHRoZXJhcHkvKm1ldGFib2xpc20vcGF0aG9s
b2d5PC9rZXl3b3JkPjxrZXl3b3JkPlByb2dub3Npczwva2V5d29yZD48L2tleXdvcmRzPjxkYXRl
cz48eWVhcj4yMDEyPC95ZWFyPjxwdWItZGF0ZXM+PGRhdGU+RmViPC9kYXRlPjwvcHViLWRhdGVz
PjwvZGF0ZXM+PGlzYm4+MTUzMi0xOTY3IChFbGVjdHJvbmljKSYjeEQ7MDMwNS03MzcyIChMaW5r
aW5nKTwvaXNibj48YWNjZXNzaW9uLW51bT4yMTU3NjAwMjwvYWNjZXNzaW9uLW51bT48dXJscz48
cmVsYXRlZC11cmxzPjx1cmw+aHR0cHM6Ly93d3cubmNiaS5ubG0ubmloLmdvdi9wdWJtZWQvMjE1
NzYwMDI8L3VybD48L3JlbGF0ZWQtdXJscz48L3VybHM+PGVsZWN0cm9uaWMtcmVzb3VyY2UtbnVt
PjEwLjEwMTYvai5jdHJ2LjIwMTEuMDQuMDAyPC9lbGVjdHJvbmljLXJlc291cmNlLW51bT48L3Jl
Y29yZD48L0NpdGU+PENpdGU+PEF1dGhvcj5XaW1iZXJnZXI8L0F1dGhvcj48WWVhcj4yMDEyPC9Z
ZWFyPjxSZWNOdW0+MTA0PC9SZWNOdW0+PHJlY29yZD48cmVjLW51bWJlcj4xMDQ8L3JlYy1udW1i
ZXI+PGZvcmVpZ24ta2V5cz48a2V5IGFwcD0iRU4iIGRiLWlkPSJ2cHNkejAwemtzMHJ6bmUwMjA2
NXoyNXhkNXpldHJkcjIyMHoiIHRpbWVzdGFtcD0iMCI+MTA0PC9rZXk+PC9mb3JlaWduLWtleXM+
PHJlZi10eXBlIG5hbWU9IkpvdXJuYWwgQXJ0aWNsZSI+MTc8L3JlZi10eXBlPjxjb250cmlidXRv
cnM+PGF1dGhvcnM+PGF1dGhvcj5XaW1iZXJnZXIsIFAuPC9hdXRob3I+PGF1dGhvcj5HaWxldCwg
SC48L2F1dGhvcj48YXV0aG9yPkdvbnNjaGlvciwgQS4gSy48L2F1dGhvcj48YXV0aG9yPkhlaXNz
LCBNLiBNLjwvYXV0aG9yPjxhdXRob3I+TW9laGxlciwgTS48L2F1dGhvcj48YXV0aG9yPk9za2F5
LU9lemNlbGlrLCBHLjwvYXV0aG9yPjxhdXRob3I+QWwtQmF0cmFuLCBTLiBFLjwvYXV0aG9yPjxh
dXRob3I+U2NobWFsZmVsZHQsIEIuPC9hdXRob3I+PGF1dGhvcj5TY2htaXR0ZWwsIEEuPC9hdXRo
b3I+PGF1dGhvcj5TY2h1bHplLCBFLjwvYXV0aG9yPjxhdXRob3I+UGFyc29ucywgUy4gTC48L2F1
dGhvcj48L2F1dGhvcnM+PC9jb250cmlidXRvcnM+PGF1dGgtYWRkcmVzcz5HeW5hZWNvbG9neSBh
bmQgT2JzdGV0cmljcyBDbGluaWMsIFVuaXZlcnNpdHkgb2YgRHVpc2J1cmctRXNzZW4sIEVzc2Vu
LCBHZXJtYW55LjwvYXV0aC1hZGRyZXNzPjx0aXRsZXM+PHRpdGxlPkRldGVyaW9yYXRpb24gaW4g
cXVhbGl0eSBvZiBsaWZlIChRb0wpIGluIHBhdGllbnRzIHdpdGggbWFsaWduYW50IGFzY2l0ZXM6
IHJlc3VsdHMgZnJvbSBhIHBoYXNlIElJL0lJSSBzdHVkeSBjb21wYXJpbmcgcGFyYWNlbnRlc2lz
IHBsdXMgY2F0dW1heG9tYWIgd2l0aCBwYXJhY2VudGVzaXMgYWxvbmU8L3RpdGxlPjxzZWNvbmRh
cnktdGl0bGU+QW5uIE9uY29sPC9zZWNvbmRhcnktdGl0bGU+PC90aXRsZXM+PHBhZ2VzPjE5Nzkt
ODU8L3BhZ2VzPjx2b2x1bWU+MjM8L3ZvbHVtZT48bnVtYmVyPjg8L251bWJlcj48ZWRpdGlvbj4y
MDEyLzA2LzI3PC9lZGl0aW9uPjxrZXl3b3Jkcz48a2V5d29yZD5BZHVsdDwva2V5d29yZD48a2V5
d29yZD5BZ2VkPC9rZXl3b3JkPjxrZXl3b3JkPkFnZWQsIDgwIGFuZCBvdmVyPC9rZXl3b3JkPjxr
ZXl3b3JkPkFudGlib2RpZXMsIEJpc3BlY2lmaWMvKnRoZXJhcGV1dGljIHVzZTwva2V5d29yZD48
a2V5d29yZD5BbnRpZ2VucywgTmVvcGxhc20vbWV0YWJvbGlzbTwva2V5d29yZD48a2V5d29yZD5B
c2NpdGVzL21ldGFib2xpc20vKnBhdGhvbG9neS8qdGhlcmFweTwva2V5d29yZD48a2V5d29yZD5D
ZWxsIEFkaGVzaW9uIE1vbGVjdWxlcy9tZXRhYm9saXNtPC9rZXl3b3JkPjxrZXl3b3JkPkNvbWJp
bmVkIE1vZGFsaXR5IFRoZXJhcHk8L2tleXdvcmQ+PGtleXdvcmQ+RXBpdGhlbGlhbCBDZWxsIEFk
aGVzaW9uIE1vbGVjdWxlPC9rZXl3b3JkPjxrZXl3b3JkPkZlbWFsZTwva2V5d29yZD48a2V5d29y
ZD5IdW1hbnM8L2tleXdvcmQ+PGtleXdvcmQ+TWFsZTwva2V5d29yZD48a2V5d29yZD5NaWRkbGUg
QWdlZDwva2V5d29yZD48a2V5d29yZD5OZW9wbGFzbXMvbWV0YWJvbGlzbS8qcGF0aG9sb2d5Lyp0
aGVyYXB5PC9rZXl3b3JkPjxrZXl3b3JkPk92YXJpYW4gTmVvcGxhc21zL21ldGFib2xpc20vcGF0
aG9sb2d5L3RoZXJhcHk8L2tleXdvcmQ+PGtleXdvcmQ+UGFyYWNlbnRlc2lzLyptZXRob2RzPC9r
ZXl3b3JkPjxrZXl3b3JkPlByb3BvcnRpb25hbCBIYXphcmRzIE1vZGVsczwva2V5d29yZD48a2V5
d29yZD5RdWFsaXR5IG9mIExpZmU8L2tleXdvcmQ+PGtleXdvcmQ+WW91bmcgQWR1bHQ8L2tleXdv
cmQ+PC9rZXl3b3Jkcz48ZGF0ZXM+PHllYXI+MjAxMjwveWVhcj48cHViLWRhdGVzPjxkYXRlPkF1
ZzwvZGF0ZT48L3B1Yi1kYXRlcz48L2RhdGVzPjxpc2JuPjE1NjktODA0MSAoRWxlY3Ryb25pYykm
I3hEOzA5MjMtNzUzNCAoTGlua2luZyk8L2lzYm4+PGFjY2Vzc2lvbi1udW0+MjI3MzQwMTM8L2Fj
Y2Vzc2lvbi1udW0+PHVybHM+PHJlbGF0ZWQtdXJscz48dXJsPmh0dHBzOi8vd3d3Lm5jYmkubmxt
Lm5paC5nb3YvcHVibWVkLzIyNzM0MDEzPC91cmw+PC9yZWxhdGVkLXVybHM+PC91cmxzPjxjdXN0
b20yPlBNQzM0MDM3MzA8L2N1c3RvbTI+PGVsZWN0cm9uaWMtcmVzb3VyY2UtbnVtPjEwLjEwOTMv
YW5ub25jL21kczE3ODwvZWxlY3Ryb25pYy1yZXNvdXJjZS1udW0+PC9yZWNvcmQ+PC9DaXRlPjxD
aXRlPjxBdXRob3I+Rm9zc2F0aTwvQXV0aG9yPjxZZWFyPjIwMTU8L1llYXI+PFJlY051bT4xMDU8
L1JlY051bT48cmVjb3JkPjxyZWMtbnVtYmVyPjEwNTwvcmVjLW51bWJlcj48Zm9yZWlnbi1rZXlz
PjxrZXkgYXBwPSJFTiIgZGItaWQ9InZwc2R6MDB6a3MwcnpuZTAyMDY1ejI1eGQ1emV0cmRyMjIw
eiIgdGltZXN0YW1wPSIwIj4xMDU8L2tleT48L2ZvcmVpZ24ta2V5cz48cmVmLXR5cGUgbmFtZT0i
Sm91cm5hbCBBcnRpY2xlIj4xNzwvcmVmLXR5cGU+PGNvbnRyaWJ1dG9ycz48YXV0aG9ycz48YXV0
aG9yPkZvc3NhdGksIE0uPC9hdXRob3I+PGF1dGhvcj5CdXp6b25ldHRpLCBBLjwvYXV0aG9yPjxh
dXRob3I+TW9uZWdvLCBHLjwvYXV0aG9yPjxhdXRob3I+Q2F0em9sYSwgVi48L2F1dGhvcj48YXV0
aG9yPlNjYW1iaWEsIEcuPC9hdXRob3I+PGF1dGhvcj5GYXR0b3Jvc3NpLCBBLjwvYXV0aG9yPjxh
dXRob3I+QmF0dGFnbGlhLCBBLjwvYXV0aG9yPjwvYXV0aG9ycz48L2NvbnRyaWJ1dG9ycz48YXV0
aC1hZGRyZXNzPkxhYm9yYXRvcnkgb2YgSW1tdW5vbG9neSwgRGVwYXJ0bWVudCBvZiBHeW5lY29s
b2d5IE9uY29sb2d5LCBVbml2ZXJzaXRhIENhdHRvbGljYSBTLiBDdW9yZSwgUm9tZSwgSXRhbHku
JiN4RDtEZXBhcnRtZW50IG9mIEh1bWFuIEFuYXRvbXkgYW5kIENlbGwgQmlvbG9neSwgVW5pdmVy
c2l0YSBDYXR0b2xpY2EgUy4gQ3VvcmUsIFJvbWUsIEl0YWx5LiYjeEQ7TGFib3JhdG9yeSBvZiBJ
bW11bm9sb2d5LCBEZXBhcnRtZW50IG9mIEd5bmVjb2xvZ3kgT25jb2xvZ3ksIFVuaXZlcnNpdGEg
Q2F0dG9saWNhIFMuIEN1b3JlLCBSb21lLCBJdGFseS4gRWxlY3Ryb25pYyBhZGRyZXNzOiBhYmF0
dGFnbGlhQHJtLnVuaWNhdHQuaXQuPC9hdXRoLWFkZHJlc3M+PHRpdGxlcz48dGl0bGU+SW1tdW5v
bG9naWNhbCBjaGFuZ2VzIGluIHRoZSBhc2NpdGVzIG9mIGNhbmNlciBwYXRpZW50cyBhZnRlciBp
bnRyYXBlcml0b25lYWwgYWRtaW5pc3RyYXRpb24gb2YgdGhlIGJpc3BlY2lmaWMgYW50aWJvZHkg
Y2F0dW1heG9tYWIgKGFudGktRXBDQU14YW50aS1DRDMpPC90aXRsZT48c2Vjb25kYXJ5LXRpdGxl
Pkd5bmVjb2wgT25jb2w8L3NlY29uZGFyeS10aXRsZT48L3RpdGxlcz48cGFnZXM+MzQzLTUxPC9w
YWdlcz48dm9sdW1lPjEzODwvdm9sdW1lPjxudW1iZXI+MjwvbnVtYmVyPjxlZGl0aW9uPjIwMTUv
MDYvMDc8L2VkaXRpb24+PGtleXdvcmRzPjxrZXl3b3JkPkFudGlib2RpZXMsIEJpc3BlY2lmaWMv
KmFkbWluaXN0cmF0aW9uICZhbXA7IGRvc2FnZTwva2V5d29yZD48a2V5d29yZD5BbnRpbmVvcGxh
c3RpYyBDb21iaW5lZCBDaGVtb3RoZXJhcHkgUHJvdG9jb2xzL2FkbWluaXN0cmF0aW9uICZhbXA7
IGRvc2FnZTwva2V5d29yZD48a2V5d29yZD5Bc2NpdGVzLypkcnVnIHRoZXJhcHkvKmltbXVub2xv
Z3kvcGF0aG9sb2d5PC9rZXl3b3JkPjxrZXl3b3JkPkNlbGwgTGluZSwgVHVtb3I8L2tleXdvcmQ+
PGtleXdvcmQ+RmVtYWxlPC9rZXl3b3JkPjxrZXl3b3JkPkh1bWFuczwva2V5d29yZD48a2V5d29y
ZD5JbGVhbCBOZW9wbGFzbXMvZHJ1ZyB0aGVyYXB5L2ltbXVub2xvZ3kvcGF0aG9sb2d5PC9rZXl3
b3JkPjxrZXl3b3JkPklsZW9jZWNhbCBWYWx2ZS9wYXRob2xvZ3k8L2tleXdvcmQ+PGtleXdvcmQ+
SW5mdXNpb25zLCBQYXJlbnRlcmFsPC9rZXl3b3JkPjxrZXl3b3JkPktpbGxlciBDZWxscywgTmF0
dXJhbC9kcnVnIGVmZmVjdHMvaW1tdW5vbG9neTwva2V5d29yZD48a2V5d29yZD5MeW1waG9jeXRl
IEFjdGl2YXRpb24vZHJ1ZyBlZmZlY3RzL2ltbXVub2xvZ3k8L2tleXdvcmQ+PGtleXdvcmQ+THlt
cGhvY3l0ZXMvKmRydWcgZWZmZWN0cy8qaW1tdW5vbG9neTwva2V5d29yZD48a2V5d29yZD5NYWNy
b3BoYWdlIEFjdGl2YXRpb24vZHJ1ZyBlZmZlY3RzL2ltbXVub2xvZ3k8L2tleXdvcmQ+PGtleXdv
cmQ+TWFjcm9waGFnZXMvZHJ1ZyBlZmZlY3RzL2ltbXVub2xvZ3k8L2tleXdvcmQ+PGtleXdvcmQ+
T3ZhcmlhbiBOZW9wbGFzbXMvZHJ1ZyB0aGVyYXB5L2ltbXVub2xvZ3kvcGF0aG9sb2d5PC9rZXl3
b3JkPjxrZXl3b3JkPlByZWRuaXNvbG9uZS9hZG1pbmlzdHJhdGlvbiAmYW1wOyBkb3NhZ2U8L2tl
eXdvcmQ+PGtleXdvcmQ+VC1MeW1waG9jeXRlcy9kcnVnIGVmZmVjdHMvaW1tdW5vbG9neTwva2V5
d29yZD48a2V5d29yZD5CaXNwZWNpZmljIG1vbm9jbG9uYWwgYW50aWJvZHk8L2tleXdvcmQ+PGtl
eXdvcmQ+Q2F0dW1heG9tYWI8L2tleXdvcmQ+PGtleXdvcmQ+SW1tdW5vbW9kdWxhdG9yeSBhY3Rp
dml0eTwva2V5d29yZD48a2V5d29yZD5NYWxpZ25hbnQgYXNjaXRlczwva2V5d29yZD48L2tleXdv
cmRzPjxkYXRlcz48eWVhcj4yMDE1PC95ZWFyPjxwdWItZGF0ZXM+PGRhdGU+QXVnPC9kYXRlPjwv
cHViLWRhdGVzPjwvZGF0ZXM+PGlzYm4+MTA5NS02ODU5IChFbGVjdHJvbmljKSYjeEQ7MDA5MC04
MjU4IChMaW5raW5nKTwvaXNibj48YWNjZXNzaW9uLW51bT4yNjA0OTEyMTwvYWNjZXNzaW9uLW51
bT48dXJscz48cmVsYXRlZC11cmxzPjx1cmw+aHR0cHM6Ly93d3cubmNiaS5ubG0ubmloLmdvdi9w
dWJtZWQvMjYwNDkxMjE8L3VybD48L3JlbGF0ZWQtdXJscz48L3VybHM+PGVsZWN0cm9uaWMtcmVz
b3VyY2UtbnVtPjEwLjEwMTYvai55Z3luby4yMDE1LjA2LjAwMzwvZWxlY3Ryb25pYy1yZXNvdXJj
ZS1udW0+PC9yZWNvcmQ+PC9DaXRlPjwvRW5kTm90ZT4A
</w:fldData>
              </w:fldChar>
            </w:r>
            <w:r w:rsidRPr="002B20FE">
              <w:rPr>
                <w:rFonts w:ascii="Book Antiqua" w:hAnsi="Book Antiqua" w:cs="Book Antiqua"/>
              </w:rPr>
              <w:instrText xml:space="preserve"> ADDIN EN.CITE.DATA </w:instrText>
            </w:r>
            <w:r w:rsidRPr="002B20FE">
              <w:rPr>
                <w:rFonts w:ascii="Book Antiqua" w:hAnsi="Book Antiqua" w:cs="Book Antiqua"/>
              </w:rPr>
            </w:r>
            <w:r w:rsidRPr="002B20FE">
              <w:rPr>
                <w:rFonts w:ascii="Book Antiqua" w:hAnsi="Book Antiqua" w:cs="Book Antiqua"/>
              </w:rPr>
              <w:fldChar w:fldCharType="end"/>
            </w:r>
            <w:r w:rsidRPr="002B20FE">
              <w:rPr>
                <w:rFonts w:ascii="Book Antiqua" w:hAnsi="Book Antiqua" w:cs="Book Antiqua"/>
              </w:rPr>
            </w:r>
            <w:r w:rsidRPr="002B20FE">
              <w:rPr>
                <w:rFonts w:ascii="Book Antiqua" w:hAnsi="Book Antiqua" w:cs="Book Antiqua"/>
              </w:rPr>
              <w:fldChar w:fldCharType="separate"/>
            </w:r>
            <w:r w:rsidRPr="002B20FE">
              <w:rPr>
                <w:rFonts w:ascii="Book Antiqua" w:hAnsi="Book Antiqua" w:cs="Book Antiqua"/>
              </w:rPr>
              <w:t>[32-35]</w:t>
            </w:r>
            <w:r w:rsidRPr="002B20FE">
              <w:rPr>
                <w:rFonts w:ascii="Book Antiqua" w:hAnsi="Book Antiqua" w:cs="Book Antiqua"/>
              </w:rPr>
              <w:fldChar w:fldCharType="end"/>
            </w:r>
          </w:p>
        </w:tc>
      </w:tr>
    </w:tbl>
    <w:p w14:paraId="7638D65A" w14:textId="77777777" w:rsidR="00231361" w:rsidRDefault="00C823EC">
      <w:pPr>
        <w:adjustRightInd w:val="0"/>
        <w:snapToGrid w:val="0"/>
        <w:spacing w:line="360" w:lineRule="auto"/>
        <w:jc w:val="both"/>
        <w:rPr>
          <w:rFonts w:ascii="Book Antiqua" w:eastAsia="宋体" w:hAnsi="Book Antiqua" w:cs="Book Antiqua"/>
          <w:lang w:eastAsia="zh-CN"/>
        </w:rPr>
      </w:pPr>
      <w:r>
        <w:rPr>
          <w:rFonts w:ascii="Book Antiqua" w:hAnsi="Book Antiqua" w:cs="Book Antiqua"/>
          <w:color w:val="000000"/>
          <w:shd w:val="clear" w:color="auto" w:fill="FFFFFF"/>
        </w:rPr>
        <w:t>NK</w:t>
      </w:r>
      <w:r>
        <w:rPr>
          <w:rFonts w:ascii="Book Antiqua" w:eastAsia="宋体" w:hAnsi="Book Antiqua" w:cs="Book Antiqua" w:hint="eastAsia"/>
          <w:color w:val="000000"/>
          <w:shd w:val="clear" w:color="auto" w:fill="FFFFFF"/>
          <w:lang w:eastAsia="zh-CN"/>
        </w:rPr>
        <w:t>: N</w:t>
      </w:r>
      <w:r>
        <w:rPr>
          <w:rFonts w:ascii="Book Antiqua" w:hAnsi="Book Antiqua" w:cs="Book Antiqua"/>
          <w:color w:val="000000"/>
          <w:shd w:val="clear" w:color="auto" w:fill="FFFFFF"/>
        </w:rPr>
        <w:t>atural killer</w:t>
      </w:r>
      <w:r>
        <w:rPr>
          <w:rFonts w:ascii="Book Antiqua" w:eastAsia="宋体" w:hAnsi="Book Antiqua" w:cs="Book Antiqua" w:hint="eastAsia"/>
          <w:color w:val="000000"/>
          <w:shd w:val="clear" w:color="auto" w:fill="FFFFFF"/>
          <w:lang w:eastAsia="zh-CN"/>
        </w:rPr>
        <w:t xml:space="preserve">; </w:t>
      </w:r>
      <w:proofErr w:type="spellStart"/>
      <w:r>
        <w:rPr>
          <w:rFonts w:ascii="Book Antiqua" w:hAnsi="Book Antiqua" w:cs="Book Antiqua"/>
        </w:rPr>
        <w:t>mAb</w:t>
      </w:r>
      <w:proofErr w:type="spellEnd"/>
      <w:r>
        <w:rPr>
          <w:rFonts w:ascii="Book Antiqua" w:eastAsia="宋体" w:hAnsi="Book Antiqua" w:cs="Book Antiqua" w:hint="eastAsia"/>
          <w:lang w:eastAsia="zh-CN"/>
        </w:rPr>
        <w:t>: M</w:t>
      </w:r>
      <w:r>
        <w:rPr>
          <w:rFonts w:ascii="Book Antiqua" w:hAnsi="Book Antiqua" w:cs="Book Antiqua"/>
        </w:rPr>
        <w:t>onoclonal antibodies</w:t>
      </w:r>
      <w:r>
        <w:rPr>
          <w:rFonts w:ascii="Book Antiqua" w:eastAsia="宋体" w:hAnsi="Book Antiqua" w:cs="Book Antiqua" w:hint="eastAsia"/>
          <w:lang w:eastAsia="zh-CN"/>
        </w:rPr>
        <w:t>.</w:t>
      </w:r>
    </w:p>
    <w:p w14:paraId="7D844097" w14:textId="77777777" w:rsidR="00231361" w:rsidRDefault="00C823EC">
      <w:pPr>
        <w:adjustRightInd w:val="0"/>
        <w:snapToGrid w:val="0"/>
        <w:spacing w:line="360" w:lineRule="auto"/>
        <w:jc w:val="both"/>
        <w:rPr>
          <w:rFonts w:ascii="Book Antiqua" w:hAnsi="Book Antiqua" w:cs="Book Antiqua"/>
        </w:rPr>
      </w:pPr>
      <w:r>
        <w:rPr>
          <w:rFonts w:ascii="Book Antiqua" w:hAnsi="Book Antiqua" w:cs="Book Antiqua"/>
        </w:rPr>
        <w:br w:type="page"/>
      </w:r>
    </w:p>
    <w:p w14:paraId="55AED179" w14:textId="77777777" w:rsidR="00231361" w:rsidRDefault="00C823EC">
      <w:pPr>
        <w:autoSpaceDE w:val="0"/>
        <w:autoSpaceDN w:val="0"/>
        <w:adjustRightInd w:val="0"/>
        <w:snapToGrid w:val="0"/>
        <w:spacing w:after="0" w:line="360" w:lineRule="auto"/>
        <w:jc w:val="both"/>
        <w:rPr>
          <w:rFonts w:ascii="Book Antiqua" w:hAnsi="Book Antiqua" w:cs="Book Antiqua"/>
          <w:b/>
        </w:rPr>
      </w:pPr>
      <w:r>
        <w:rPr>
          <w:rFonts w:ascii="Book Antiqua" w:hAnsi="Book Antiqua" w:cs="Book Antiqua"/>
          <w:b/>
        </w:rPr>
        <w:lastRenderedPageBreak/>
        <w:t>Table 3</w:t>
      </w:r>
      <w:r>
        <w:rPr>
          <w:rFonts w:ascii="Book Antiqua" w:eastAsia="宋体" w:hAnsi="Book Antiqua" w:cs="Book Antiqua" w:hint="eastAsia"/>
          <w:b/>
          <w:lang w:eastAsia="zh-CN"/>
        </w:rPr>
        <w:t xml:space="preserve"> </w:t>
      </w:r>
      <w:r>
        <w:rPr>
          <w:rFonts w:ascii="Book Antiqua" w:hAnsi="Book Antiqua" w:cs="Book Antiqua"/>
          <w:b/>
        </w:rPr>
        <w:t xml:space="preserve">Targeting </w:t>
      </w:r>
      <w:r>
        <w:rPr>
          <w:rFonts w:ascii="Book Antiqua" w:eastAsia="宋体" w:hAnsi="Book Antiqua" w:cs="Book Antiqua" w:hint="eastAsia"/>
          <w:b/>
          <w:lang w:eastAsia="zh-CN"/>
        </w:rPr>
        <w:t>g</w:t>
      </w:r>
      <w:r>
        <w:rPr>
          <w:rFonts w:ascii="Book Antiqua" w:hAnsi="Book Antiqua" w:cs="Book Antiqua"/>
          <w:b/>
        </w:rPr>
        <w:t>astrointestinal cancer stem cell by natural killer cells, chimeric antigen receptor expressed on T cells and dendritic cells based vaccines</w:t>
      </w:r>
    </w:p>
    <w:tbl>
      <w:tblPr>
        <w:tblStyle w:val="ab"/>
        <w:tblW w:w="1034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812"/>
        <w:gridCol w:w="3186"/>
        <w:gridCol w:w="1350"/>
      </w:tblGrid>
      <w:tr w:rsidR="00231361" w14:paraId="22A46866" w14:textId="77777777">
        <w:tc>
          <w:tcPr>
            <w:tcW w:w="5812" w:type="dxa"/>
            <w:tcBorders>
              <w:top w:val="single" w:sz="4" w:space="0" w:color="auto"/>
              <w:bottom w:val="single" w:sz="4" w:space="0" w:color="auto"/>
            </w:tcBorders>
          </w:tcPr>
          <w:p w14:paraId="2EA6E919" w14:textId="77777777" w:rsidR="00231361" w:rsidRDefault="00C823EC">
            <w:pPr>
              <w:autoSpaceDE w:val="0"/>
              <w:autoSpaceDN w:val="0"/>
              <w:adjustRightInd w:val="0"/>
              <w:snapToGrid w:val="0"/>
              <w:spacing w:after="0" w:line="360" w:lineRule="auto"/>
              <w:jc w:val="both"/>
              <w:rPr>
                <w:rFonts w:ascii="Book Antiqua" w:hAnsi="Book Antiqua" w:cs="Book Antiqua"/>
                <w:b/>
              </w:rPr>
            </w:pPr>
            <w:r>
              <w:rPr>
                <w:rFonts w:ascii="Book Antiqua" w:hAnsi="Book Antiqua" w:cs="Book Antiqua"/>
                <w:b/>
              </w:rPr>
              <w:t xml:space="preserve">Targeting </w:t>
            </w:r>
            <w:r>
              <w:rPr>
                <w:rFonts w:ascii="Book Antiqua" w:eastAsia="宋体" w:hAnsi="Book Antiqua" w:cs="Book Antiqua" w:hint="eastAsia"/>
                <w:b/>
                <w:lang w:eastAsia="zh-CN"/>
              </w:rPr>
              <w:t>a</w:t>
            </w:r>
            <w:r>
              <w:rPr>
                <w:rFonts w:ascii="Book Antiqua" w:hAnsi="Book Antiqua" w:cs="Book Antiqua"/>
                <w:b/>
              </w:rPr>
              <w:t>pproach</w:t>
            </w:r>
          </w:p>
        </w:tc>
        <w:tc>
          <w:tcPr>
            <w:tcW w:w="3186" w:type="dxa"/>
            <w:tcBorders>
              <w:top w:val="single" w:sz="4" w:space="0" w:color="auto"/>
              <w:bottom w:val="single" w:sz="4" w:space="0" w:color="auto"/>
            </w:tcBorders>
          </w:tcPr>
          <w:p w14:paraId="54492B43" w14:textId="77777777" w:rsidR="00231361" w:rsidRDefault="00C823EC">
            <w:pPr>
              <w:autoSpaceDE w:val="0"/>
              <w:autoSpaceDN w:val="0"/>
              <w:adjustRightInd w:val="0"/>
              <w:snapToGrid w:val="0"/>
              <w:spacing w:after="0" w:line="360" w:lineRule="auto"/>
              <w:jc w:val="both"/>
              <w:rPr>
                <w:rFonts w:ascii="Book Antiqua" w:hAnsi="Book Antiqua" w:cs="Book Antiqua"/>
                <w:b/>
              </w:rPr>
            </w:pPr>
            <w:r>
              <w:rPr>
                <w:rFonts w:ascii="Book Antiqua" w:hAnsi="Book Antiqua" w:cs="Book Antiqua"/>
                <w:b/>
              </w:rPr>
              <w:t>Cancer model</w:t>
            </w:r>
          </w:p>
        </w:tc>
        <w:tc>
          <w:tcPr>
            <w:tcW w:w="1350" w:type="dxa"/>
            <w:tcBorders>
              <w:top w:val="single" w:sz="4" w:space="0" w:color="auto"/>
              <w:bottom w:val="single" w:sz="4" w:space="0" w:color="auto"/>
            </w:tcBorders>
          </w:tcPr>
          <w:p w14:paraId="160D989C" w14:textId="77777777" w:rsidR="00231361" w:rsidRPr="007033F0" w:rsidRDefault="00C823EC" w:rsidP="007033F0">
            <w:pPr>
              <w:autoSpaceDE w:val="0"/>
              <w:autoSpaceDN w:val="0"/>
              <w:adjustRightInd w:val="0"/>
              <w:snapToGrid w:val="0"/>
              <w:spacing w:after="0" w:line="360" w:lineRule="auto"/>
              <w:jc w:val="both"/>
              <w:rPr>
                <w:rFonts w:ascii="Book Antiqua" w:eastAsiaTheme="minorEastAsia" w:hAnsi="Book Antiqua" w:cs="Book Antiqua"/>
                <w:b/>
                <w:lang w:eastAsia="zh-CN"/>
              </w:rPr>
            </w:pPr>
            <w:r>
              <w:rPr>
                <w:rFonts w:ascii="Book Antiqua" w:hAnsi="Book Antiqua" w:cs="Book Antiqua"/>
                <w:b/>
              </w:rPr>
              <w:t>Ref</w:t>
            </w:r>
            <w:r w:rsidR="007033F0">
              <w:rPr>
                <w:rFonts w:ascii="Book Antiqua" w:eastAsiaTheme="minorEastAsia" w:hAnsi="Book Antiqua" w:cs="Book Antiqua" w:hint="eastAsia"/>
                <w:b/>
                <w:lang w:eastAsia="zh-CN"/>
              </w:rPr>
              <w:t>.</w:t>
            </w:r>
          </w:p>
        </w:tc>
      </w:tr>
      <w:tr w:rsidR="00231361" w14:paraId="6DB6EDD5" w14:textId="77777777">
        <w:tc>
          <w:tcPr>
            <w:tcW w:w="5812" w:type="dxa"/>
            <w:tcBorders>
              <w:top w:val="single" w:sz="4" w:space="0" w:color="auto"/>
            </w:tcBorders>
          </w:tcPr>
          <w:p w14:paraId="1845CEB9" w14:textId="77777777" w:rsidR="00231361" w:rsidRDefault="00C823EC">
            <w:pPr>
              <w:autoSpaceDE w:val="0"/>
              <w:autoSpaceDN w:val="0"/>
              <w:adjustRightInd w:val="0"/>
              <w:snapToGrid w:val="0"/>
              <w:spacing w:after="0" w:line="360" w:lineRule="auto"/>
              <w:jc w:val="both"/>
              <w:rPr>
                <w:rFonts w:ascii="Book Antiqua" w:hAnsi="Book Antiqua" w:cs="Book Antiqua"/>
              </w:rPr>
            </w:pPr>
            <w:r>
              <w:rPr>
                <w:rFonts w:ascii="Book Antiqua" w:hAnsi="Book Antiqua" w:cs="Book Antiqua"/>
              </w:rPr>
              <w:t xml:space="preserve">CIK cells </w:t>
            </w:r>
            <w:r>
              <w:rPr>
                <w:rFonts w:ascii="Book Antiqua" w:hAnsi="Book Antiqua" w:cs="Book Antiqua"/>
                <w:i/>
                <w:iCs/>
              </w:rPr>
              <w:t>via</w:t>
            </w:r>
            <w:r>
              <w:rPr>
                <w:rFonts w:ascii="Book Antiqua" w:hAnsi="Book Antiqua" w:cs="Book Antiqua"/>
              </w:rPr>
              <w:t xml:space="preserve"> NKG2D ligands expressed on CSC</w:t>
            </w:r>
          </w:p>
        </w:tc>
        <w:tc>
          <w:tcPr>
            <w:tcW w:w="3186" w:type="dxa"/>
            <w:tcBorders>
              <w:top w:val="single" w:sz="4" w:space="0" w:color="auto"/>
            </w:tcBorders>
          </w:tcPr>
          <w:p w14:paraId="4918557D" w14:textId="77777777" w:rsidR="00231361" w:rsidRDefault="00C823EC">
            <w:pPr>
              <w:autoSpaceDE w:val="0"/>
              <w:autoSpaceDN w:val="0"/>
              <w:adjustRightInd w:val="0"/>
              <w:snapToGrid w:val="0"/>
              <w:spacing w:after="0" w:line="360" w:lineRule="auto"/>
              <w:jc w:val="both"/>
              <w:rPr>
                <w:rFonts w:ascii="Book Antiqua" w:hAnsi="Book Antiqua" w:cs="Book Antiqua"/>
              </w:rPr>
            </w:pPr>
            <w:r>
              <w:rPr>
                <w:rFonts w:ascii="Book Antiqua" w:eastAsia="宋体" w:hAnsi="Book Antiqua" w:cs="Book Antiqua" w:hint="eastAsia"/>
                <w:color w:val="000000"/>
                <w:shd w:val="clear" w:color="auto" w:fill="FFFFFF"/>
                <w:lang w:eastAsia="zh-CN"/>
              </w:rPr>
              <w:t>H</w:t>
            </w:r>
            <w:r>
              <w:rPr>
                <w:rFonts w:ascii="Book Antiqua" w:hAnsi="Book Antiqua" w:cs="Book Antiqua"/>
                <w:color w:val="000000"/>
                <w:shd w:val="clear" w:color="auto" w:fill="FFFFFF"/>
              </w:rPr>
              <w:t>epatocellular carcinoma</w:t>
            </w:r>
          </w:p>
        </w:tc>
        <w:tc>
          <w:tcPr>
            <w:tcW w:w="1350" w:type="dxa"/>
            <w:tcBorders>
              <w:top w:val="single" w:sz="4" w:space="0" w:color="auto"/>
            </w:tcBorders>
          </w:tcPr>
          <w:p w14:paraId="459484C9" w14:textId="77777777" w:rsidR="00231361" w:rsidRPr="002B20FE" w:rsidRDefault="00C823EC">
            <w:pPr>
              <w:autoSpaceDE w:val="0"/>
              <w:autoSpaceDN w:val="0"/>
              <w:adjustRightInd w:val="0"/>
              <w:snapToGrid w:val="0"/>
              <w:spacing w:after="0" w:line="360" w:lineRule="auto"/>
              <w:jc w:val="both"/>
              <w:rPr>
                <w:rFonts w:ascii="Book Antiqua" w:hAnsi="Book Antiqua" w:cs="Book Antiqua"/>
              </w:rPr>
            </w:pPr>
            <w:r w:rsidRPr="002B20FE">
              <w:rPr>
                <w:rFonts w:ascii="Book Antiqua" w:hAnsi="Book Antiqua" w:cs="Book Antiqua"/>
              </w:rPr>
              <w:fldChar w:fldCharType="begin"/>
            </w:r>
            <w:r w:rsidRPr="002B20FE">
              <w:rPr>
                <w:rFonts w:ascii="Book Antiqua" w:hAnsi="Book Antiqua" w:cs="Book Antiqua"/>
              </w:rPr>
              <w:instrText xml:space="preserve"> ADDIN EN.CITE &lt;EndNote&gt;&lt;Cite&gt;&lt;Author&gt;Rong&lt;/Author&gt;&lt;Year&gt;2016&lt;/Year&gt;&lt;RecNum&gt;194&lt;/RecNum&gt;&lt;DisplayText&gt;&lt;style face="superscript"&gt;[56]&lt;/style&gt;&lt;/DisplayText&gt;&lt;record&gt;&lt;rec-number&gt;194&lt;/rec-number&gt;&lt;foreign-keys&gt;&lt;key app="EN" db-id="vpsdz00zks0rzne02065z25xd5zetrdr220z" timestamp="0"&gt;194&lt;/key&gt;&lt;/foreign-keys&gt;&lt;ref-type name="Journal Article"&gt;17&lt;/ref-type&gt;&lt;contributors&gt;&lt;authors&gt;&lt;author&gt;Rong, Xiao-Xiang&lt;/author&gt;&lt;author&gt;Wei, Fang&lt;/author&gt;&lt;author&gt;Lin, Xiao-Lin&lt;/author&gt;&lt;author&gt;Qin, Yu-Juan&lt;/author&gt;&lt;author&gt;Chen, Lin&lt;/author&gt;&lt;author&gt;Wang, Hui-Yan&lt;/author&gt;&lt;author&gt;Shen, Hong-Fen&lt;/author&gt;&lt;author&gt;Jia, Li-Ting&lt;/author&gt;&lt;author&gt;Xie, Rao-Ying&lt;/author&gt;&lt;author&gt;Lin, Tao-Yan&lt;/author&gt;&lt;author&gt;Hao, Wei-Chao&lt;/author&gt;&lt;author&gt;Yang, Jie&lt;/author&gt;&lt;author&gt;Yang, Sheng&lt;/author&gt;&lt;author&gt;Cheng, Yu-Shuang&lt;/author&gt;&lt;author&gt;Huang, Wen-Hua&lt;/author&gt;&lt;author&gt;Li, Ai-min&lt;/author&gt;&lt;author&gt;Sun, Yan&lt;/author&gt;&lt;author&gt;Luo, Rong-Cheng&lt;/author&gt;&lt;author&gt;Xiao, Dong&lt;/author&gt;&lt;/authors&gt;&lt;/contributors&gt;&lt;titles&gt;&lt;title&gt;Recognition and killing of cancer stem-like cell population in hepatocellular carcinoma cells by cytokine-induced killer cells via NKG2d-ligands recognition&lt;/title&gt;&lt;secondary-title&gt;OncoImmunology&lt;/secondary-title&gt;&lt;/titles&gt;&lt;pages&gt;e1086060&lt;/pages&gt;&lt;volume&gt;5&lt;/volume&gt;&lt;number&gt;3&lt;/number&gt;&lt;dates&gt;&lt;year&gt;2016&lt;/year&gt;&lt;pub-dates&gt;&lt;date&gt;2016/03/03&lt;/date&gt;&lt;/pub-dates&gt;&lt;/dates&gt;&lt;publisher&gt;Taylor &amp;amp; Francis&lt;/publisher&gt;&lt;isbn&gt;null&lt;/isbn&gt;&lt;urls&gt;&lt;related-urls&gt;&lt;url&gt;https://doi.org/10.1080/2162402X.2015.1086060&lt;/url&gt;&lt;/related-urls&gt;&lt;/urls&gt;&lt;electronic-resource-num&gt;10.1080/2162402X.2015.1086060&lt;/electronic-resource-num&gt;&lt;/record&gt;&lt;/Cite&gt;&lt;/EndNote&gt;</w:instrText>
            </w:r>
            <w:r w:rsidRPr="002B20FE">
              <w:rPr>
                <w:rFonts w:ascii="Book Antiqua" w:hAnsi="Book Antiqua" w:cs="Book Antiqua"/>
              </w:rPr>
              <w:fldChar w:fldCharType="separate"/>
            </w:r>
            <w:r w:rsidRPr="002B20FE">
              <w:rPr>
                <w:rFonts w:ascii="Book Antiqua" w:hAnsi="Book Antiqua" w:cs="Book Antiqua"/>
              </w:rPr>
              <w:t>[56]</w:t>
            </w:r>
            <w:r w:rsidRPr="002B20FE">
              <w:rPr>
                <w:rFonts w:ascii="Book Antiqua" w:hAnsi="Book Antiqua" w:cs="Book Antiqua"/>
              </w:rPr>
              <w:fldChar w:fldCharType="end"/>
            </w:r>
          </w:p>
        </w:tc>
      </w:tr>
      <w:tr w:rsidR="00231361" w14:paraId="39E98BFF" w14:textId="77777777">
        <w:tc>
          <w:tcPr>
            <w:tcW w:w="5812" w:type="dxa"/>
          </w:tcPr>
          <w:p w14:paraId="1DCEE3EA" w14:textId="77777777" w:rsidR="00231361" w:rsidRDefault="00C823EC">
            <w:pPr>
              <w:autoSpaceDE w:val="0"/>
              <w:autoSpaceDN w:val="0"/>
              <w:adjustRightInd w:val="0"/>
              <w:snapToGrid w:val="0"/>
              <w:spacing w:after="0" w:line="360" w:lineRule="auto"/>
              <w:jc w:val="both"/>
              <w:rPr>
                <w:rFonts w:ascii="Book Antiqua" w:hAnsi="Book Antiqua" w:cs="Book Antiqua"/>
              </w:rPr>
            </w:pPr>
            <w:r>
              <w:rPr>
                <w:rFonts w:ascii="Book Antiqua" w:hAnsi="Book Antiqua" w:cs="Book Antiqua"/>
              </w:rPr>
              <w:t xml:space="preserve">NK cells </w:t>
            </w:r>
            <w:r>
              <w:rPr>
                <w:rFonts w:ascii="Book Antiqua" w:hAnsi="Book Antiqua" w:cs="Book Antiqua"/>
                <w:i/>
                <w:iCs/>
              </w:rPr>
              <w:t>via</w:t>
            </w:r>
            <w:r>
              <w:rPr>
                <w:rFonts w:ascii="Book Antiqua" w:hAnsi="Book Antiqua" w:cs="Book Antiqua"/>
              </w:rPr>
              <w:t xml:space="preserve"> NKG2D ligands expressed on CSC</w:t>
            </w:r>
          </w:p>
        </w:tc>
        <w:tc>
          <w:tcPr>
            <w:tcW w:w="3186" w:type="dxa"/>
          </w:tcPr>
          <w:p w14:paraId="250A5244" w14:textId="77777777" w:rsidR="00231361" w:rsidRDefault="00C823EC">
            <w:pPr>
              <w:autoSpaceDE w:val="0"/>
              <w:autoSpaceDN w:val="0"/>
              <w:adjustRightInd w:val="0"/>
              <w:snapToGrid w:val="0"/>
              <w:spacing w:after="0" w:line="360" w:lineRule="auto"/>
              <w:jc w:val="both"/>
              <w:rPr>
                <w:rFonts w:ascii="Book Antiqua" w:hAnsi="Book Antiqua" w:cs="Book Antiqua"/>
              </w:rPr>
            </w:pPr>
            <w:r>
              <w:rPr>
                <w:rFonts w:ascii="Book Antiqua" w:eastAsia="宋体" w:hAnsi="Book Antiqua" w:cs="Book Antiqua" w:hint="eastAsia"/>
                <w:lang w:eastAsia="zh-CN"/>
              </w:rPr>
              <w:t>P</w:t>
            </w:r>
            <w:r>
              <w:rPr>
                <w:rFonts w:ascii="Book Antiqua" w:hAnsi="Book Antiqua" w:cs="Book Antiqua"/>
              </w:rPr>
              <w:t>ancreatic cancer</w:t>
            </w:r>
          </w:p>
        </w:tc>
        <w:tc>
          <w:tcPr>
            <w:tcW w:w="1350" w:type="dxa"/>
          </w:tcPr>
          <w:p w14:paraId="1802AE68" w14:textId="77777777" w:rsidR="00231361" w:rsidRPr="002B20FE" w:rsidRDefault="00C823EC">
            <w:pPr>
              <w:autoSpaceDE w:val="0"/>
              <w:autoSpaceDN w:val="0"/>
              <w:adjustRightInd w:val="0"/>
              <w:snapToGrid w:val="0"/>
              <w:spacing w:after="0" w:line="360" w:lineRule="auto"/>
              <w:jc w:val="both"/>
              <w:rPr>
                <w:rFonts w:ascii="Book Antiqua" w:hAnsi="Book Antiqua" w:cs="Book Antiqua"/>
              </w:rPr>
            </w:pPr>
            <w:r w:rsidRPr="002B20FE">
              <w:rPr>
                <w:rFonts w:ascii="Book Antiqua" w:hAnsi="Book Antiqua" w:cs="Book Antiqua"/>
              </w:rPr>
              <w:fldChar w:fldCharType="begin">
                <w:fldData xml:space="preserve">PEVuZE5vdGU+PENpdGU+PEF1dGhvcj5BbWVzPC9BdXRob3I+PFllYXI+MjAxNTwvWWVhcj48UmVj
TnVtPjE5NzwvUmVjTnVtPjxEaXNwbGF5VGV4dD48c3R5bGUgZmFjZT0ic3VwZXJzY3JpcHQiPls1
N108L3N0eWxlPjwvRGlzcGxheVRleHQ+PHJlY29yZD48cmVjLW51bWJlcj4xOTc8L3JlYy1udW1i
ZXI+PGZvcmVpZ24ta2V5cz48a2V5IGFwcD0iRU4iIGRiLWlkPSJ2cHNkejAwemtzMHJ6bmUwMjA2
NXoyNXhkNXpldHJkcjIyMHoiIHRpbWVzdGFtcD0iMCI+MTk3PC9rZXk+PC9mb3JlaWduLWtleXM+
PHJlZi10eXBlIG5hbWU9IkpvdXJuYWwgQXJ0aWNsZSI+MTc8L3JlZi10eXBlPjxjb250cmlidXRv
cnM+PGF1dGhvcnM+PGF1dGhvcj5BbWVzLCBFLjwvYXV0aG9yPjxhdXRob3I+Q2FudGVyLCBSLiBK
LjwvYXV0aG9yPjxhdXRob3I+R3Jvc3NlbmJhY2hlciwgUy4gSy48L2F1dGhvcj48YXV0aG9yPk1h
YywgUy48L2F1dGhvcj48YXV0aG9yPkNoZW4sIE0uPC9hdXRob3I+PGF1dGhvcj5TbWl0aCwgUi4g
Qy48L2F1dGhvcj48YXV0aG9yPkhhZ2lubywgVC48L2F1dGhvcj48YXV0aG9yPlBlcmV6LUN1bm5p
bmdoYW0sIEouPC9hdXRob3I+PGF1dGhvcj5TY2tpc2VsLCBHLiBELjwvYXV0aG9yPjxhdXRob3I+
VXJheWFtYSwgUy48L2F1dGhvcj48YXV0aG9yPk1vbmphemViLCBBLiBNLjwvYXV0aG9yPjxhdXRo
b3I+RnJhZ29zbywgUi4gQy48L2F1dGhvcj48YXV0aG9yPlNheWVycywgVC4gSi48L2F1dGhvcj48
YXV0aG9yPk11cnBoeSwgVy4gSi48L2F1dGhvcj48L2F1dGhvcnM+PC9jb250cmlidXRvcnM+PGF1
dGgtYWRkcmVzcz5EZXBhcnRtZW50IG9mIERlcm1hdG9sb2d5LCBVbml2ZXJzaXR5IG9mIENhbGlm
b3JuaWEgRGF2aXMgU2Nob29sIG9mIE1lZGljaW5lLCBTYWNyYW1lbnRvLCBDQSA5NTgxNzsmI3hE
O0RpdmlzaW9uIG9mIFN1cmdpY2FsIE9uY29sb2d5LCBEZXBhcnRtZW50IG9mIFN1cmdlcnksIFVu
aXZlcnNpdHkgb2YgQ2FsaWZvcm5pYSBEYXZpcyBTY2hvb2wgb2YgTWVkaWNpbmUsIFNhY3JhbWVu
dG8sIENBIDk1ODE3OyYjeEQ7RGVwYXJ0bWVudCBvZiBQYXRob2xvZ3kgYW5kIExhYm9yYXRvcnkg
TWVkaWNpbmUsIFVuaXZlcnNpdHkgb2YgQ2FsaWZvcm5pYSBEYXZpcyBTY2hvb2wgb2YgTWVkaWNp
bmUsIFNhY3JhbWVudG8sIENBIDk1ODE3OyYjeEQ7RGl2aXNpb24gb2YgR2FzdHJvZW50ZXJvbG9n
eSBhbmQgSGVwYXRvbG9neSwgRGVwYXJ0bWVudCBvZiBJbnRlcm5hbCBNZWRpY2luZSwgVW5pdmVy
c2l0eSBvZiBDYWxpZm9ybmlhIERhdmlzIE1lZGljYWwgQ2VudGVyLCBTYWNyYW1lbnRvLCBDQSA5
NTgxNzsmI3hEO0RlcGFydG1lbnQgb2YgUmFkaWF0aW9uIE9uY29sb2d5LCBVbml2ZXJzaXR5IG9m
IENhbGlmb3JuaWEgRGF2aXMgU2Nob29sIG9mIE1lZGljaW5lLCBTYWNyYW1lbnRvLCBDQSA5NTgx
NzsmI3hEO0Jhc2ljIFNjaWVuY2VzIFByb2dyYW0sIExlaWRvcyBCaW9tZWRpY2FsIFJlc2VhcmNo
LCBJbmMuLCBGcmVkZXJpY2sgTmF0aW9uYWwgTGFib3JhdG9yeSwgRnJlZGVyaWNrLCBNRCAyMTcw
MjsgYW5kLiYjeEQ7RGVwYXJ0bWVudCBvZiBEZXJtYXRvbG9neSwgVW5pdmVyc2l0eSBvZiBDYWxp
Zm9ybmlhIERhdmlzIFNjaG9vbCBvZiBNZWRpY2luZSwgU2FjcmFtZW50bywgQ0EgOTU4MTc7IERp
dmlzaW9uIG9mIEhlbWF0b2xvZ3kgYW5kIE9uY29sb2d5LCBEZXBhcnRtZW50IG9mIEludGVybmFs
IE1lZGljaW5lLCBVbml2ZXJzaXR5IG9mIENhbGlmb3JuaWEgRGF2aXMgTWVkaWNhbCBDZW50ZXIs
IFNhY3JhbWVudG8sIENBIDk1ODE3IHdtam11cnBoeUB1Y2RhdmlzLmVkdS48L2F1dGgtYWRkcmVz
cz48dGl0bGVzPjx0aXRsZT5OSyBDZWxscyBQcmVmZXJlbnRpYWxseSBUYXJnZXQgVHVtb3IgQ2Vs
bHMgd2l0aCBhIENhbmNlciBTdGVtIENlbGwgUGhlbm90eXBlPC90aXRsZT48c2Vjb25kYXJ5LXRp
dGxlPkogSW1tdW5vbDwvc2Vjb25kYXJ5LXRpdGxlPjwvdGl0bGVzPjxwYWdlcz40MDEwLTk8L3Bh
Z2VzPjx2b2x1bWU+MTk1PC92b2x1bWU+PG51bWJlcj44PC9udW1iZXI+PGVkaXRpb24+MjAxNS8w
OS8xMzwvZWRpdGlvbj48a2V5d29yZHM+PGtleXdvcmQ+QW5pbWFsczwva2V5d29yZD48a2V5d29y
ZD5BbnRpZ2VucywgQ0QvKmltbXVub2xvZ3k8L2tleXdvcmQ+PGtleXdvcmQ+Q2VsbCBMaW5lLCBU
dW1vcjwva2V5d29yZD48a2V5d29yZD5GZW1hbGU8L2tleXdvcmQ+PGtleXdvcmQ+SHVtYW5zPC9r
ZXl3b3JkPjxrZXl3b3JkPipJbW11bml0eSwgQ2VsbHVsYXI8L2tleXdvcmQ+PGtleXdvcmQ+S2ls
bGVyIENlbGxzLCBOYXR1cmFsLyppbW11bm9sb2d5L3BhdGhvbG9neTwva2V5d29yZD48a2V5d29y
ZD5NaWNlPC9rZXl3b3JkPjxrZXl3b3JkPk1pY2UsIEluYnJlZCBOT0Q8L2tleXdvcmQ+PGtleXdv
cmQ+TmVvcGxhc21zLyppbW11bm9sb2d5L3BhdGhvbG9neTwva2V5d29yZD48a2V5d29yZD5OZW9w
bGFzdGljIFN0ZW0gQ2VsbHMvKmltbXVub2xvZ3kvcGF0aG9sb2d5PC9rZXl3b3JkPjwva2V5d29y
ZHM+PGRhdGVzPjx5ZWFyPjIwMTU8L3llYXI+PHB1Yi1kYXRlcz48ZGF0ZT5PY3QgMTU8L2RhdGU+
PC9wdWItZGF0ZXM+PC9kYXRlcz48aXNibj4xNTUwLTY2MDYgKEVsZWN0cm9uaWMpJiN4RDswMDIy
LTE3NjcgKExpbmtpbmcpPC9pc2JuPjxhY2Nlc3Npb24tbnVtPjI2MzYzMDU1PC9hY2Nlc3Npb24t
bnVtPjx1cmxzPjxyZWxhdGVkLXVybHM+PHVybD5odHRwczovL3d3dy5uY2JpLm5sbS5uaWguZ292
L3B1Ym1lZC8yNjM2MzA1NTwvdXJsPjwvcmVsYXRlZC11cmxzPjwvdXJscz48Y3VzdG9tMj5QTUM0
NzgxNjY3PC9jdXN0b20yPjxlbGVjdHJvbmljLXJlc291cmNlLW51bT4xMC40MDQ5L2ppbW11bm9s
LjE1MDA0NDc8L2VsZWN0cm9uaWMtcmVzb3VyY2UtbnVtPjwvcmVjb3JkPjwvQ2l0ZT48L0VuZE5v
dGU+
</w:fldData>
              </w:fldChar>
            </w:r>
            <w:r w:rsidRPr="002B20FE">
              <w:rPr>
                <w:rFonts w:ascii="Book Antiqua" w:hAnsi="Book Antiqua" w:cs="Book Antiqua"/>
              </w:rPr>
              <w:instrText xml:space="preserve"> ADDIN EN.CITE </w:instrText>
            </w:r>
            <w:r w:rsidRPr="002B20FE">
              <w:rPr>
                <w:rFonts w:ascii="Book Antiqua" w:hAnsi="Book Antiqua" w:cs="Book Antiqua"/>
              </w:rPr>
              <w:fldChar w:fldCharType="begin">
                <w:fldData xml:space="preserve">PEVuZE5vdGU+PENpdGU+PEF1dGhvcj5BbWVzPC9BdXRob3I+PFllYXI+MjAxNTwvWWVhcj48UmVj
TnVtPjE5NzwvUmVjTnVtPjxEaXNwbGF5VGV4dD48c3R5bGUgZmFjZT0ic3VwZXJzY3JpcHQiPls1
N108L3N0eWxlPjwvRGlzcGxheVRleHQ+PHJlY29yZD48cmVjLW51bWJlcj4xOTc8L3JlYy1udW1i
ZXI+PGZvcmVpZ24ta2V5cz48a2V5IGFwcD0iRU4iIGRiLWlkPSJ2cHNkejAwemtzMHJ6bmUwMjA2
NXoyNXhkNXpldHJkcjIyMHoiIHRpbWVzdGFtcD0iMCI+MTk3PC9rZXk+PC9mb3JlaWduLWtleXM+
PHJlZi10eXBlIG5hbWU9IkpvdXJuYWwgQXJ0aWNsZSI+MTc8L3JlZi10eXBlPjxjb250cmlidXRv
cnM+PGF1dGhvcnM+PGF1dGhvcj5BbWVzLCBFLjwvYXV0aG9yPjxhdXRob3I+Q2FudGVyLCBSLiBK
LjwvYXV0aG9yPjxhdXRob3I+R3Jvc3NlbmJhY2hlciwgUy4gSy48L2F1dGhvcj48YXV0aG9yPk1h
YywgUy48L2F1dGhvcj48YXV0aG9yPkNoZW4sIE0uPC9hdXRob3I+PGF1dGhvcj5TbWl0aCwgUi4g
Qy48L2F1dGhvcj48YXV0aG9yPkhhZ2lubywgVC48L2F1dGhvcj48YXV0aG9yPlBlcmV6LUN1bm5p
bmdoYW0sIEouPC9hdXRob3I+PGF1dGhvcj5TY2tpc2VsLCBHLiBELjwvYXV0aG9yPjxhdXRob3I+
VXJheWFtYSwgUy48L2F1dGhvcj48YXV0aG9yPk1vbmphemViLCBBLiBNLjwvYXV0aG9yPjxhdXRo
b3I+RnJhZ29zbywgUi4gQy48L2F1dGhvcj48YXV0aG9yPlNheWVycywgVC4gSi48L2F1dGhvcj48
YXV0aG9yPk11cnBoeSwgVy4gSi48L2F1dGhvcj48L2F1dGhvcnM+PC9jb250cmlidXRvcnM+PGF1
dGgtYWRkcmVzcz5EZXBhcnRtZW50IG9mIERlcm1hdG9sb2d5LCBVbml2ZXJzaXR5IG9mIENhbGlm
b3JuaWEgRGF2aXMgU2Nob29sIG9mIE1lZGljaW5lLCBTYWNyYW1lbnRvLCBDQSA5NTgxNzsmI3hE
O0RpdmlzaW9uIG9mIFN1cmdpY2FsIE9uY29sb2d5LCBEZXBhcnRtZW50IG9mIFN1cmdlcnksIFVu
aXZlcnNpdHkgb2YgQ2FsaWZvcm5pYSBEYXZpcyBTY2hvb2wgb2YgTWVkaWNpbmUsIFNhY3JhbWVu
dG8sIENBIDk1ODE3OyYjeEQ7RGVwYXJ0bWVudCBvZiBQYXRob2xvZ3kgYW5kIExhYm9yYXRvcnkg
TWVkaWNpbmUsIFVuaXZlcnNpdHkgb2YgQ2FsaWZvcm5pYSBEYXZpcyBTY2hvb2wgb2YgTWVkaWNp
bmUsIFNhY3JhbWVudG8sIENBIDk1ODE3OyYjeEQ7RGl2aXNpb24gb2YgR2FzdHJvZW50ZXJvbG9n
eSBhbmQgSGVwYXRvbG9neSwgRGVwYXJ0bWVudCBvZiBJbnRlcm5hbCBNZWRpY2luZSwgVW5pdmVy
c2l0eSBvZiBDYWxpZm9ybmlhIERhdmlzIE1lZGljYWwgQ2VudGVyLCBTYWNyYW1lbnRvLCBDQSA5
NTgxNzsmI3hEO0RlcGFydG1lbnQgb2YgUmFkaWF0aW9uIE9uY29sb2d5LCBVbml2ZXJzaXR5IG9m
IENhbGlmb3JuaWEgRGF2aXMgU2Nob29sIG9mIE1lZGljaW5lLCBTYWNyYW1lbnRvLCBDQSA5NTgx
NzsmI3hEO0Jhc2ljIFNjaWVuY2VzIFByb2dyYW0sIExlaWRvcyBCaW9tZWRpY2FsIFJlc2VhcmNo
LCBJbmMuLCBGcmVkZXJpY2sgTmF0aW9uYWwgTGFib3JhdG9yeSwgRnJlZGVyaWNrLCBNRCAyMTcw
MjsgYW5kLiYjeEQ7RGVwYXJ0bWVudCBvZiBEZXJtYXRvbG9neSwgVW5pdmVyc2l0eSBvZiBDYWxp
Zm9ybmlhIERhdmlzIFNjaG9vbCBvZiBNZWRpY2luZSwgU2FjcmFtZW50bywgQ0EgOTU4MTc7IERp
dmlzaW9uIG9mIEhlbWF0b2xvZ3kgYW5kIE9uY29sb2d5LCBEZXBhcnRtZW50IG9mIEludGVybmFs
IE1lZGljaW5lLCBVbml2ZXJzaXR5IG9mIENhbGlmb3JuaWEgRGF2aXMgTWVkaWNhbCBDZW50ZXIs
IFNhY3JhbWVudG8sIENBIDk1ODE3IHdtam11cnBoeUB1Y2RhdmlzLmVkdS48L2F1dGgtYWRkcmVz
cz48dGl0bGVzPjx0aXRsZT5OSyBDZWxscyBQcmVmZXJlbnRpYWxseSBUYXJnZXQgVHVtb3IgQ2Vs
bHMgd2l0aCBhIENhbmNlciBTdGVtIENlbGwgUGhlbm90eXBlPC90aXRsZT48c2Vjb25kYXJ5LXRp
dGxlPkogSW1tdW5vbDwvc2Vjb25kYXJ5LXRpdGxlPjwvdGl0bGVzPjxwYWdlcz40MDEwLTk8L3Bh
Z2VzPjx2b2x1bWU+MTk1PC92b2x1bWU+PG51bWJlcj44PC9udW1iZXI+PGVkaXRpb24+MjAxNS8w
OS8xMzwvZWRpdGlvbj48a2V5d29yZHM+PGtleXdvcmQ+QW5pbWFsczwva2V5d29yZD48a2V5d29y
ZD5BbnRpZ2VucywgQ0QvKmltbXVub2xvZ3k8L2tleXdvcmQ+PGtleXdvcmQ+Q2VsbCBMaW5lLCBU
dW1vcjwva2V5d29yZD48a2V5d29yZD5GZW1hbGU8L2tleXdvcmQ+PGtleXdvcmQ+SHVtYW5zPC9r
ZXl3b3JkPjxrZXl3b3JkPipJbW11bml0eSwgQ2VsbHVsYXI8L2tleXdvcmQ+PGtleXdvcmQ+S2ls
bGVyIENlbGxzLCBOYXR1cmFsLyppbW11bm9sb2d5L3BhdGhvbG9neTwva2V5d29yZD48a2V5d29y
ZD5NaWNlPC9rZXl3b3JkPjxrZXl3b3JkPk1pY2UsIEluYnJlZCBOT0Q8L2tleXdvcmQ+PGtleXdv
cmQ+TmVvcGxhc21zLyppbW11bm9sb2d5L3BhdGhvbG9neTwva2V5d29yZD48a2V5d29yZD5OZW9w
bGFzdGljIFN0ZW0gQ2VsbHMvKmltbXVub2xvZ3kvcGF0aG9sb2d5PC9rZXl3b3JkPjwva2V5d29y
ZHM+PGRhdGVzPjx5ZWFyPjIwMTU8L3llYXI+PHB1Yi1kYXRlcz48ZGF0ZT5PY3QgMTU8L2RhdGU+
PC9wdWItZGF0ZXM+PC9kYXRlcz48aXNibj4xNTUwLTY2MDYgKEVsZWN0cm9uaWMpJiN4RDswMDIy
LTE3NjcgKExpbmtpbmcpPC9pc2JuPjxhY2Nlc3Npb24tbnVtPjI2MzYzMDU1PC9hY2Nlc3Npb24t
bnVtPjx1cmxzPjxyZWxhdGVkLXVybHM+PHVybD5odHRwczovL3d3dy5uY2JpLm5sbS5uaWguZ292
L3B1Ym1lZC8yNjM2MzA1NTwvdXJsPjwvcmVsYXRlZC11cmxzPjwvdXJscz48Y3VzdG9tMj5QTUM0
NzgxNjY3PC9jdXN0b20yPjxlbGVjdHJvbmljLXJlc291cmNlLW51bT4xMC40MDQ5L2ppbW11bm9s
LjE1MDA0NDc8L2VsZWN0cm9uaWMtcmVzb3VyY2UtbnVtPjwvcmVjb3JkPjwvQ2l0ZT48L0VuZE5v
dGU+
</w:fldData>
              </w:fldChar>
            </w:r>
            <w:r w:rsidRPr="002B20FE">
              <w:rPr>
                <w:rFonts w:ascii="Book Antiqua" w:hAnsi="Book Antiqua" w:cs="Book Antiqua"/>
              </w:rPr>
              <w:instrText xml:space="preserve"> ADDIN EN.CITE.DATA </w:instrText>
            </w:r>
            <w:r w:rsidRPr="002B20FE">
              <w:rPr>
                <w:rFonts w:ascii="Book Antiqua" w:hAnsi="Book Antiqua" w:cs="Book Antiqua"/>
              </w:rPr>
            </w:r>
            <w:r w:rsidRPr="002B20FE">
              <w:rPr>
                <w:rFonts w:ascii="Book Antiqua" w:hAnsi="Book Antiqua" w:cs="Book Antiqua"/>
              </w:rPr>
              <w:fldChar w:fldCharType="end"/>
            </w:r>
            <w:r w:rsidRPr="002B20FE">
              <w:rPr>
                <w:rFonts w:ascii="Book Antiqua" w:hAnsi="Book Antiqua" w:cs="Book Antiqua"/>
              </w:rPr>
            </w:r>
            <w:r w:rsidRPr="002B20FE">
              <w:rPr>
                <w:rFonts w:ascii="Book Antiqua" w:hAnsi="Book Antiqua" w:cs="Book Antiqua"/>
              </w:rPr>
              <w:fldChar w:fldCharType="separate"/>
            </w:r>
            <w:r w:rsidRPr="002B20FE">
              <w:rPr>
                <w:rFonts w:ascii="Book Antiqua" w:hAnsi="Book Antiqua" w:cs="Book Antiqua"/>
              </w:rPr>
              <w:t>[57]</w:t>
            </w:r>
            <w:r w:rsidRPr="002B20FE">
              <w:rPr>
                <w:rFonts w:ascii="Book Antiqua" w:hAnsi="Book Antiqua" w:cs="Book Antiqua"/>
              </w:rPr>
              <w:fldChar w:fldCharType="end"/>
            </w:r>
          </w:p>
        </w:tc>
      </w:tr>
      <w:tr w:rsidR="00231361" w14:paraId="7A37C64F" w14:textId="77777777">
        <w:trPr>
          <w:trHeight w:val="432"/>
        </w:trPr>
        <w:tc>
          <w:tcPr>
            <w:tcW w:w="5812" w:type="dxa"/>
          </w:tcPr>
          <w:p w14:paraId="4FAC82AA" w14:textId="77777777" w:rsidR="00231361" w:rsidRDefault="00C823EC">
            <w:pPr>
              <w:autoSpaceDE w:val="0"/>
              <w:autoSpaceDN w:val="0"/>
              <w:adjustRightInd w:val="0"/>
              <w:snapToGrid w:val="0"/>
              <w:spacing w:after="0" w:line="360" w:lineRule="auto"/>
              <w:jc w:val="both"/>
              <w:rPr>
                <w:rFonts w:ascii="Book Antiqua" w:hAnsi="Book Antiqua" w:cs="Book Antiqua"/>
              </w:rPr>
            </w:pPr>
            <w:r>
              <w:rPr>
                <w:rFonts w:ascii="Book Antiqua" w:hAnsi="Book Antiqua" w:cs="Book Antiqua"/>
              </w:rPr>
              <w:t>CAR-T for CSC antigen ASB4</w:t>
            </w:r>
          </w:p>
        </w:tc>
        <w:tc>
          <w:tcPr>
            <w:tcW w:w="3186" w:type="dxa"/>
          </w:tcPr>
          <w:p w14:paraId="281D831C" w14:textId="77777777" w:rsidR="00231361" w:rsidRDefault="00C823EC">
            <w:pPr>
              <w:autoSpaceDE w:val="0"/>
              <w:autoSpaceDN w:val="0"/>
              <w:adjustRightInd w:val="0"/>
              <w:snapToGrid w:val="0"/>
              <w:spacing w:after="0" w:line="360" w:lineRule="auto"/>
              <w:jc w:val="both"/>
              <w:rPr>
                <w:rFonts w:ascii="Book Antiqua" w:hAnsi="Book Antiqua" w:cs="Book Antiqua"/>
              </w:rPr>
            </w:pPr>
            <w:r>
              <w:rPr>
                <w:rFonts w:ascii="Book Antiqua" w:eastAsia="宋体" w:hAnsi="Book Antiqua" w:cs="Book Antiqua" w:hint="eastAsia"/>
                <w:lang w:eastAsia="zh-CN"/>
              </w:rPr>
              <w:t>C</w:t>
            </w:r>
            <w:r>
              <w:rPr>
                <w:rFonts w:ascii="Book Antiqua" w:hAnsi="Book Antiqua" w:cs="Book Antiqua"/>
              </w:rPr>
              <w:t>olon cancer</w:t>
            </w:r>
          </w:p>
        </w:tc>
        <w:tc>
          <w:tcPr>
            <w:tcW w:w="1350" w:type="dxa"/>
          </w:tcPr>
          <w:p w14:paraId="0F3B8A5D" w14:textId="77777777" w:rsidR="00231361" w:rsidRPr="002B20FE" w:rsidRDefault="00C823EC">
            <w:pPr>
              <w:autoSpaceDE w:val="0"/>
              <w:autoSpaceDN w:val="0"/>
              <w:adjustRightInd w:val="0"/>
              <w:snapToGrid w:val="0"/>
              <w:spacing w:after="0" w:line="360" w:lineRule="auto"/>
              <w:jc w:val="both"/>
              <w:rPr>
                <w:rFonts w:ascii="Book Antiqua" w:hAnsi="Book Antiqua" w:cs="Book Antiqua"/>
              </w:rPr>
            </w:pPr>
            <w:r w:rsidRPr="002B20FE">
              <w:rPr>
                <w:rFonts w:ascii="Book Antiqua" w:hAnsi="Book Antiqua" w:cs="Book Antiqua"/>
              </w:rPr>
              <w:fldChar w:fldCharType="begin"/>
            </w:r>
            <w:r w:rsidRPr="002B20FE">
              <w:rPr>
                <w:rFonts w:ascii="Book Antiqua" w:hAnsi="Book Antiqua" w:cs="Book Antiqua"/>
              </w:rPr>
              <w:instrText xml:space="preserve"> ADDIN EN.CITE &lt;EndNote&gt;&lt;Cite&gt;&lt;Author&gt;Miyamoto&lt;/Author&gt;&lt;Year&gt;2018&lt;/Year&gt;&lt;RecNum&gt;193&lt;/RecNum&gt;&lt;DisplayText&gt;&lt;style face="superscript"&gt;[59]&lt;/style&gt;&lt;/DisplayText&gt;&lt;record&gt;&lt;rec-number&gt;193&lt;/rec-number&gt;&lt;foreign-keys&gt;&lt;key app="EN" db-id="vpsdz00zks0rzne02065z25xd5zetrdr220z" timestamp="0"&gt;193&lt;/key&gt;&lt;/foreign-keys&gt;&lt;ref-type name="Journal Article"&gt;17&lt;/ref-type&gt;&lt;contributors&gt;&lt;authors&gt;&lt;author&gt;Miyamoto, Sho&lt;/author&gt;&lt;author&gt;Kochin, Vitaly&lt;/author&gt;&lt;author&gt;Kanaseki, Takayuki&lt;/author&gt;&lt;author&gt;Hongo, Ayumi&lt;/author&gt;&lt;author&gt;Tokita, Serina&lt;/author&gt;&lt;author&gt;Kikuchi, Yasuhiro&lt;/author&gt;&lt;author&gt;Takaya, Akari&lt;/author&gt;&lt;author&gt;Hirohashi, Yoshihiko&lt;/author&gt;&lt;author&gt;Tsukahara, Tomohide&lt;/author&gt;&lt;author&gt;Terui, Takeshi&lt;/author&gt;&lt;author&gt;Ishitani, Kunihiko&lt;/author&gt;&lt;author&gt;Hata, Fumitake&lt;/author&gt;&lt;author&gt;Takemasa, Ichiro&lt;/author&gt;&lt;author&gt;Miyazaki, Akihiro&lt;/author&gt;&lt;author&gt;Hiratsuka, Hiroyoshi&lt;/author&gt;&lt;author&gt;Sato, Noriyuki&lt;/author&gt;&lt;author&gt;Torigoe, Toshihiko&lt;/author&gt;&lt;/authors&gt;&lt;/contributors&gt;&lt;titles&gt;&lt;title&gt;The Antigen ASB4 on Cancer Stem Cells Serves as a Target for CTL Immunotherapy of Colorectal Cancer&lt;/title&gt;&lt;secondary-title&gt;Cancer Immunology Research&lt;/secondary-title&gt;&lt;/titles&gt;&lt;pages&gt;358&lt;/pages&gt;&lt;volume&gt;6&lt;/volume&gt;&lt;number&gt;3&lt;/number&gt;&lt;dates&gt;&lt;year&gt;2018&lt;/year&gt;&lt;/dates&gt;&lt;urls&gt;&lt;related-urls&gt;&lt;url&gt;http://cancerimmunolres.aacrjournals.org/content/6/3/358.abstract&lt;/url&gt;&lt;/related-urls&gt;&lt;/urls&gt;&lt;electronic-resource-num&gt;10.1158/2326-6066.CIR-17-0518&lt;/electronic-resource-num&gt;&lt;/record&gt;&lt;/Cite&gt;&lt;/EndNote&gt;</w:instrText>
            </w:r>
            <w:r w:rsidRPr="002B20FE">
              <w:rPr>
                <w:rFonts w:ascii="Book Antiqua" w:hAnsi="Book Antiqua" w:cs="Book Antiqua"/>
              </w:rPr>
              <w:fldChar w:fldCharType="separate"/>
            </w:r>
            <w:r w:rsidRPr="002B20FE">
              <w:rPr>
                <w:rFonts w:ascii="Book Antiqua" w:hAnsi="Book Antiqua" w:cs="Book Antiqua"/>
              </w:rPr>
              <w:t>[59]</w:t>
            </w:r>
            <w:r w:rsidRPr="002B20FE">
              <w:rPr>
                <w:rFonts w:ascii="Book Antiqua" w:hAnsi="Book Antiqua" w:cs="Book Antiqua"/>
              </w:rPr>
              <w:fldChar w:fldCharType="end"/>
            </w:r>
          </w:p>
        </w:tc>
      </w:tr>
      <w:tr w:rsidR="00231361" w14:paraId="46E616B6" w14:textId="77777777">
        <w:tc>
          <w:tcPr>
            <w:tcW w:w="5812" w:type="dxa"/>
          </w:tcPr>
          <w:p w14:paraId="48BFAB33" w14:textId="77777777" w:rsidR="00231361" w:rsidRDefault="00C823EC">
            <w:pPr>
              <w:autoSpaceDE w:val="0"/>
              <w:autoSpaceDN w:val="0"/>
              <w:adjustRightInd w:val="0"/>
              <w:snapToGrid w:val="0"/>
              <w:spacing w:after="0" w:line="360" w:lineRule="auto"/>
              <w:jc w:val="both"/>
              <w:rPr>
                <w:rFonts w:ascii="Book Antiqua" w:hAnsi="Book Antiqua" w:cs="Book Antiqua"/>
              </w:rPr>
            </w:pPr>
            <w:r>
              <w:rPr>
                <w:rFonts w:ascii="Book Antiqua" w:hAnsi="Book Antiqua" w:cs="Book Antiqua"/>
              </w:rPr>
              <w:t>CAR-T for EGFR and CAR-T for CSC antigen CD133</w:t>
            </w:r>
          </w:p>
        </w:tc>
        <w:tc>
          <w:tcPr>
            <w:tcW w:w="3186" w:type="dxa"/>
          </w:tcPr>
          <w:p w14:paraId="7C17AFF2" w14:textId="77777777" w:rsidR="00231361" w:rsidRDefault="00C823EC">
            <w:pPr>
              <w:autoSpaceDE w:val="0"/>
              <w:autoSpaceDN w:val="0"/>
              <w:adjustRightInd w:val="0"/>
              <w:snapToGrid w:val="0"/>
              <w:spacing w:after="0" w:line="360" w:lineRule="auto"/>
              <w:jc w:val="both"/>
              <w:rPr>
                <w:rFonts w:ascii="Book Antiqua" w:hAnsi="Book Antiqua" w:cs="Book Antiqua"/>
              </w:rPr>
            </w:pPr>
            <w:r>
              <w:rPr>
                <w:rFonts w:ascii="Book Antiqua" w:eastAsia="宋体" w:hAnsi="Book Antiqua" w:cs="Book Antiqua" w:hint="eastAsia"/>
                <w:lang w:eastAsia="zh-CN"/>
              </w:rPr>
              <w:t>C</w:t>
            </w:r>
            <w:r>
              <w:rPr>
                <w:rFonts w:ascii="Book Antiqua" w:hAnsi="Book Antiqua" w:cs="Book Antiqua"/>
              </w:rPr>
              <w:t>holangiocarcinoma</w:t>
            </w:r>
          </w:p>
        </w:tc>
        <w:tc>
          <w:tcPr>
            <w:tcW w:w="1350" w:type="dxa"/>
          </w:tcPr>
          <w:p w14:paraId="33C5D0C0" w14:textId="77777777" w:rsidR="00231361" w:rsidRPr="002B20FE" w:rsidRDefault="00C823EC">
            <w:pPr>
              <w:autoSpaceDE w:val="0"/>
              <w:autoSpaceDN w:val="0"/>
              <w:adjustRightInd w:val="0"/>
              <w:snapToGrid w:val="0"/>
              <w:spacing w:after="0" w:line="360" w:lineRule="auto"/>
              <w:jc w:val="both"/>
              <w:rPr>
                <w:rFonts w:ascii="Book Antiqua" w:hAnsi="Book Antiqua" w:cs="Book Antiqua"/>
              </w:rPr>
            </w:pPr>
            <w:r w:rsidRPr="002B20FE">
              <w:rPr>
                <w:rFonts w:ascii="Book Antiqua" w:hAnsi="Book Antiqua" w:cs="Book Antiqua"/>
              </w:rPr>
              <w:fldChar w:fldCharType="begin">
                <w:fldData xml:space="preserve">PEVuZE5vdGU+PENpdGU+PEF1dGhvcj5GZW5nPC9BdXRob3I+PFllYXI+MjAxNzwvWWVhcj48UmVj
TnVtPjIwMTwvUmVjTnVtPjxEaXNwbGF5VGV4dD48c3R5bGUgZmFjZT0ic3VwZXJzY3JpcHQiPls2
MF08L3N0eWxlPjwvRGlzcGxheVRleHQ+PHJlY29yZD48cmVjLW51bWJlcj4yMDE8L3JlYy1udW1i
ZXI+PGZvcmVpZ24ta2V5cz48a2V5IGFwcD0iRU4iIGRiLWlkPSJ2cHNkejAwemtzMHJ6bmUwMjA2
NXoyNXhkNXpldHJkcjIyMHoiIHRpbWVzdGFtcD0iMCI+MjAxPC9rZXk+PC9mb3JlaWduLWtleXM+
PHJlZi10eXBlIG5hbWU9IkpvdXJuYWwgQXJ0aWNsZSI+MTc8L3JlZi10eXBlPjxjb250cmlidXRv
cnM+PGF1dGhvcnM+PGF1dGhvcj5GZW5nLCBLYWktQ2hhbzwvYXV0aG9yPjxhdXRob3I+R3VvLCBZ
ZS1MZWk8L2F1dGhvcj48YXV0aG9yPkxpdSwgWWFuZzwvYXV0aG9yPjxhdXRob3I+RGFpLCBIYW4t
UmVuPC9hdXRob3I+PGF1dGhvcj5XYW5nLCBZYW88L2F1dGhvcj48YXV0aG9yPkx2LCBIYWktWWFu
PC9hdXRob3I+PGF1dGhvcj5IdWFuZywgSmlhbi1IdWE8L2F1dGhvcj48YXV0aG9yPllhbmcsIFFp
bmctTWluZzwvYXV0aG9yPjxhdXRob3I+SGFuLCBXZWktRG9uZzwvYXV0aG9yPjwvYXV0aG9ycz48
L2NvbnRyaWJ1dG9ycz48dGl0bGVzPjx0aXRsZT5Db2NrdGFpbCB0cmVhdG1lbnQgd2l0aCBFR0ZS
LXNwZWNpZmljIGFuZCBDRDEzMy1zcGVjaWZpYyBjaGltZXJpYyBhbnRpZ2VuIHJlY2VwdG9yLW1v
ZGlmaWVkIFQgY2VsbHMgaW4gYSBwYXRpZW50IHdpdGggYWR2YW5jZWQgY2hvbGFuZ2lvY2FyY2lu
b21hPC90aXRsZT48c2Vjb25kYXJ5LXRpdGxlPkpvdXJuYWwgb2YgaGVtYXRvbG9neSAmYW1wOyBv
bmNvbG9neTwvc2Vjb25kYXJ5LXRpdGxlPjxhbHQtdGl0bGU+SiBIZW1hdG9sIE9uY29sPC9hbHQt
dGl0bGU+PC90aXRsZXM+PHBhZ2VzPjQtNDwvcGFnZXM+PHZvbHVtZT4xMDwvdm9sdW1lPjxudW1i
ZXI+MTwvbnVtYmVyPjxrZXl3b3Jkcz48a2V5d29yZD4qQ0FSVCBjb2NrdGFpbCBpbW11bm90aGVy
YXB5PC9rZXl3b3JkPjxrZXl3b3JkPipDRDEzMzwva2V5d29yZD48a2V5d29yZD4qQ2hvbGFuZ2lv
Y2FyY2lub21hPC9rZXl3b3JkPjxrZXl3b3JkPipFR0ZSPC9rZXl3b3JkPjxrZXl3b3JkPkFDMTMz
IEFudGlnZW4vYWRtaW5pc3RyYXRpb24gJmFtcDsgZG9zYWdlLyp0aGVyYXBldXRpYyB1c2U8L2tl
eXdvcmQ+PGtleXdvcmQ+QmlsZSBEdWN0IE5lb3BsYXNtcy8qdGhlcmFweTwva2V5d29yZD48a2V5
d29yZD5DaG9sYW5naW9jYXJjaW5vbWEvKnRoZXJhcHk8L2tleXdvcmQ+PGtleXdvcmQ+RXJiQiBS
ZWNlcHRvcnMvYWRtaW5pc3RyYXRpb24gJmFtcDsgZG9zYWdlLyp0aGVyYXBldXRpYyB1c2U8L2tl
eXdvcmQ+PGtleXdvcmQ+RmVtYWxlPC9rZXl3b3JkPjxrZXl3b3JkPkh1bWFuczwva2V5d29yZD48
a2V5d29yZD5JbW11bm90aGVyYXB5LCBBZG9wdGl2ZS9hZHZlcnNlIGVmZmVjdHMvKm1ldGhvZHM8
L2tleXdvcmQ+PGtleXdvcmQ+TWlkZGxlIEFnZWQ8L2tleXdvcmQ+PGtleXdvcmQ+UmVtaXNzaW9u
IEluZHVjdGlvbi9tZXRob2RzPC9rZXl3b3JkPjxrZXl3b3JkPlQtTHltcGhvY3l0ZXM8L2tleXdv
cmQ+PGtleXdvcmQ+VHJlYXRtZW50IE91dGNvbWU8L2tleXdvcmQ+PC9rZXl3b3Jkcz48ZGF0ZXM+
PHllYXI+MjAxNzwveWVhcj48L2RhdGVzPjxwdWJsaXNoZXI+QmlvTWVkIENlbnRyYWw8L3B1Ymxp
c2hlcj48aXNibj4xNzU2LTg3MjI8L2lzYm4+PGFjY2Vzc2lvbi1udW0+MjgwNTcwMTQ8L2FjY2Vz
c2lvbi1udW0+PHVybHM+PHJlbGF0ZWQtdXJscz48dXJsPmh0dHBzOi8vd3d3Lm5jYmkubmxtLm5p
aC5nb3YvcHVibWVkLzI4MDU3MDE0PC91cmw+PHVybD5odHRwczovL3d3dy5uY2JpLm5sbS5uaWgu
Z292L3BtYy9hcnRpY2xlcy9QTUM1MjE3NTQ2LzwvdXJsPjwvcmVsYXRlZC11cmxzPjwvdXJscz48
ZWxlY3Ryb25pYy1yZXNvdXJjZS1udW0+MTAuMTE4Ni9zMTMwNDUtMDE2LTAzNzgtNzwvZWxlY3Ry
b25pYy1yZXNvdXJjZS1udW0+PHJlbW90ZS1kYXRhYmFzZS1uYW1lPlB1Yk1lZDwvcmVtb3RlLWRh
dGFiYXNlLW5hbWU+PGxhbmd1YWdlPmVuZzwvbGFuZ3VhZ2U+PC9yZWNvcmQ+PC9DaXRlPjwvRW5k
Tm90ZT5AAD==
</w:fldData>
              </w:fldChar>
            </w:r>
            <w:r w:rsidRPr="002B20FE">
              <w:rPr>
                <w:rFonts w:ascii="Book Antiqua" w:hAnsi="Book Antiqua" w:cs="Book Antiqua"/>
              </w:rPr>
              <w:instrText xml:space="preserve"> ADDIN EN.CITE </w:instrText>
            </w:r>
            <w:r w:rsidRPr="002B20FE">
              <w:rPr>
                <w:rFonts w:ascii="Book Antiqua" w:hAnsi="Book Antiqua" w:cs="Book Antiqua"/>
              </w:rPr>
              <w:fldChar w:fldCharType="begin">
                <w:fldData xml:space="preserve">PEVuZE5vdGU+PENpdGU+PEF1dGhvcj5GZW5nPC9BdXRob3I+PFllYXI+MjAxNzwvWWVhcj48UmVj
TnVtPjIwMTwvUmVjTnVtPjxEaXNwbGF5VGV4dD48c3R5bGUgZmFjZT0ic3VwZXJzY3JpcHQiPls2
MF08L3N0eWxlPjwvRGlzcGxheVRleHQ+PHJlY29yZD48cmVjLW51bWJlcj4yMDE8L3JlYy1udW1i
ZXI+PGZvcmVpZ24ta2V5cz48a2V5IGFwcD0iRU4iIGRiLWlkPSJ2cHNkejAwemtzMHJ6bmUwMjA2
NXoyNXhkNXpldHJkcjIyMHoiIHRpbWVzdGFtcD0iMCI+MjAxPC9rZXk+PC9mb3JlaWduLWtleXM+
PHJlZi10eXBlIG5hbWU9IkpvdXJuYWwgQXJ0aWNsZSI+MTc8L3JlZi10eXBlPjxjb250cmlidXRv
cnM+PGF1dGhvcnM+PGF1dGhvcj5GZW5nLCBLYWktQ2hhbzwvYXV0aG9yPjxhdXRob3I+R3VvLCBZ
ZS1MZWk8L2F1dGhvcj48YXV0aG9yPkxpdSwgWWFuZzwvYXV0aG9yPjxhdXRob3I+RGFpLCBIYW4t
UmVuPC9hdXRob3I+PGF1dGhvcj5XYW5nLCBZYW88L2F1dGhvcj48YXV0aG9yPkx2LCBIYWktWWFu
PC9hdXRob3I+PGF1dGhvcj5IdWFuZywgSmlhbi1IdWE8L2F1dGhvcj48YXV0aG9yPllhbmcsIFFp
bmctTWluZzwvYXV0aG9yPjxhdXRob3I+SGFuLCBXZWktRG9uZzwvYXV0aG9yPjwvYXV0aG9ycz48
L2NvbnRyaWJ1dG9ycz48dGl0bGVzPjx0aXRsZT5Db2NrdGFpbCB0cmVhdG1lbnQgd2l0aCBFR0ZS
LXNwZWNpZmljIGFuZCBDRDEzMy1zcGVjaWZpYyBjaGltZXJpYyBhbnRpZ2VuIHJlY2VwdG9yLW1v
ZGlmaWVkIFQgY2VsbHMgaW4gYSBwYXRpZW50IHdpdGggYWR2YW5jZWQgY2hvbGFuZ2lvY2FyY2lu
b21hPC90aXRsZT48c2Vjb25kYXJ5LXRpdGxlPkpvdXJuYWwgb2YgaGVtYXRvbG9neSAmYW1wOyBv
bmNvbG9neTwvc2Vjb25kYXJ5LXRpdGxlPjxhbHQtdGl0bGU+SiBIZW1hdG9sIE9uY29sPC9hbHQt
dGl0bGU+PC90aXRsZXM+PHBhZ2VzPjQtNDwvcGFnZXM+PHZvbHVtZT4xMDwvdm9sdW1lPjxudW1i
ZXI+MTwvbnVtYmVyPjxrZXl3b3Jkcz48a2V5d29yZD4qQ0FSVCBjb2NrdGFpbCBpbW11bm90aGVy
YXB5PC9rZXl3b3JkPjxrZXl3b3JkPipDRDEzMzwva2V5d29yZD48a2V5d29yZD4qQ2hvbGFuZ2lv
Y2FyY2lub21hPC9rZXl3b3JkPjxrZXl3b3JkPipFR0ZSPC9rZXl3b3JkPjxrZXl3b3JkPkFDMTMz
IEFudGlnZW4vYWRtaW5pc3RyYXRpb24gJmFtcDsgZG9zYWdlLyp0aGVyYXBldXRpYyB1c2U8L2tl
eXdvcmQ+PGtleXdvcmQ+QmlsZSBEdWN0IE5lb3BsYXNtcy8qdGhlcmFweTwva2V5d29yZD48a2V5
d29yZD5DaG9sYW5naW9jYXJjaW5vbWEvKnRoZXJhcHk8L2tleXdvcmQ+PGtleXdvcmQ+RXJiQiBS
ZWNlcHRvcnMvYWRtaW5pc3RyYXRpb24gJmFtcDsgZG9zYWdlLyp0aGVyYXBldXRpYyB1c2U8L2tl
eXdvcmQ+PGtleXdvcmQ+RmVtYWxlPC9rZXl3b3JkPjxrZXl3b3JkPkh1bWFuczwva2V5d29yZD48
a2V5d29yZD5JbW11bm90aGVyYXB5LCBBZG9wdGl2ZS9hZHZlcnNlIGVmZmVjdHMvKm1ldGhvZHM8
L2tleXdvcmQ+PGtleXdvcmQ+TWlkZGxlIEFnZWQ8L2tleXdvcmQ+PGtleXdvcmQ+UmVtaXNzaW9u
IEluZHVjdGlvbi9tZXRob2RzPC9rZXl3b3JkPjxrZXl3b3JkPlQtTHltcGhvY3l0ZXM8L2tleXdv
cmQ+PGtleXdvcmQ+VHJlYXRtZW50IE91dGNvbWU8L2tleXdvcmQ+PC9rZXl3b3Jkcz48ZGF0ZXM+
PHllYXI+MjAxNzwveWVhcj48L2RhdGVzPjxwdWJsaXNoZXI+QmlvTWVkIENlbnRyYWw8L3B1Ymxp
c2hlcj48aXNibj4xNzU2LTg3MjI8L2lzYm4+PGFjY2Vzc2lvbi1udW0+MjgwNTcwMTQ8L2FjY2Vz
c2lvbi1udW0+PHVybHM+PHJlbGF0ZWQtdXJscz48dXJsPmh0dHBzOi8vd3d3Lm5jYmkubmxtLm5p
aC5nb3YvcHVibWVkLzI4MDU3MDE0PC91cmw+PHVybD5odHRwczovL3d3dy5uY2JpLm5sbS5uaWgu
Z292L3BtYy9hcnRpY2xlcy9QTUM1MjE3NTQ2LzwvdXJsPjwvcmVsYXRlZC11cmxzPjwvdXJscz48
ZWxlY3Ryb25pYy1yZXNvdXJjZS1udW0+MTAuMTE4Ni9zMTMwNDUtMDE2LTAzNzgtNzwvZWxlY3Ry
b25pYy1yZXNvdXJjZS1udW0+PHJlbW90ZS1kYXRhYmFzZS1uYW1lPlB1Yk1lZDwvcmVtb3RlLWRh
dGFiYXNlLW5hbWU+PGxhbmd1YWdlPmVuZzwvbGFuZ3VhZ2U+PC9yZWNvcmQ+PC9DaXRlPjwvRW5k
Tm90ZT5AAD==
</w:fldData>
              </w:fldChar>
            </w:r>
            <w:r w:rsidRPr="002B20FE">
              <w:rPr>
                <w:rFonts w:ascii="Book Antiqua" w:hAnsi="Book Antiqua" w:cs="Book Antiqua"/>
              </w:rPr>
              <w:instrText xml:space="preserve"> ADDIN EN.CITE.DATA </w:instrText>
            </w:r>
            <w:r w:rsidRPr="002B20FE">
              <w:rPr>
                <w:rFonts w:ascii="Book Antiqua" w:hAnsi="Book Antiqua" w:cs="Book Antiqua"/>
              </w:rPr>
            </w:r>
            <w:r w:rsidRPr="002B20FE">
              <w:rPr>
                <w:rFonts w:ascii="Book Antiqua" w:hAnsi="Book Antiqua" w:cs="Book Antiqua"/>
              </w:rPr>
              <w:fldChar w:fldCharType="end"/>
            </w:r>
            <w:r w:rsidRPr="002B20FE">
              <w:rPr>
                <w:rFonts w:ascii="Book Antiqua" w:hAnsi="Book Antiqua" w:cs="Book Antiqua"/>
              </w:rPr>
            </w:r>
            <w:r w:rsidRPr="002B20FE">
              <w:rPr>
                <w:rFonts w:ascii="Book Antiqua" w:hAnsi="Book Antiqua" w:cs="Book Antiqua"/>
              </w:rPr>
              <w:fldChar w:fldCharType="separate"/>
            </w:r>
            <w:r w:rsidRPr="002B20FE">
              <w:rPr>
                <w:rFonts w:ascii="Book Antiqua" w:hAnsi="Book Antiqua" w:cs="Book Antiqua"/>
              </w:rPr>
              <w:t>[60]</w:t>
            </w:r>
            <w:r w:rsidRPr="002B20FE">
              <w:rPr>
                <w:rFonts w:ascii="Book Antiqua" w:hAnsi="Book Antiqua" w:cs="Book Antiqua"/>
              </w:rPr>
              <w:fldChar w:fldCharType="end"/>
            </w:r>
          </w:p>
        </w:tc>
      </w:tr>
      <w:tr w:rsidR="00231361" w14:paraId="6D2F9B77" w14:textId="77777777">
        <w:tc>
          <w:tcPr>
            <w:tcW w:w="5812" w:type="dxa"/>
          </w:tcPr>
          <w:p w14:paraId="04023078" w14:textId="77777777" w:rsidR="00231361" w:rsidRDefault="00C823EC">
            <w:pPr>
              <w:autoSpaceDE w:val="0"/>
              <w:autoSpaceDN w:val="0"/>
              <w:adjustRightInd w:val="0"/>
              <w:snapToGrid w:val="0"/>
              <w:spacing w:after="0" w:line="360" w:lineRule="auto"/>
              <w:jc w:val="both"/>
              <w:rPr>
                <w:rFonts w:ascii="Book Antiqua" w:hAnsi="Book Antiqua" w:cs="Book Antiqua"/>
              </w:rPr>
            </w:pPr>
            <w:r>
              <w:rPr>
                <w:rFonts w:ascii="Book Antiqua" w:hAnsi="Book Antiqua" w:cs="Book Antiqua"/>
              </w:rPr>
              <w:t>CAR-T for CSC antigen CD24</w:t>
            </w:r>
          </w:p>
        </w:tc>
        <w:tc>
          <w:tcPr>
            <w:tcW w:w="3186" w:type="dxa"/>
          </w:tcPr>
          <w:p w14:paraId="630A11BB" w14:textId="77777777" w:rsidR="00231361" w:rsidRDefault="00C823EC">
            <w:pPr>
              <w:autoSpaceDE w:val="0"/>
              <w:autoSpaceDN w:val="0"/>
              <w:adjustRightInd w:val="0"/>
              <w:snapToGrid w:val="0"/>
              <w:spacing w:after="0" w:line="360" w:lineRule="auto"/>
              <w:jc w:val="both"/>
              <w:rPr>
                <w:rFonts w:ascii="Book Antiqua" w:hAnsi="Book Antiqua" w:cs="Book Antiqua"/>
              </w:rPr>
            </w:pPr>
            <w:r>
              <w:rPr>
                <w:rFonts w:ascii="Book Antiqua" w:eastAsia="宋体" w:hAnsi="Book Antiqua" w:cs="Book Antiqua" w:hint="eastAsia"/>
                <w:lang w:eastAsia="zh-CN"/>
              </w:rPr>
              <w:t>P</w:t>
            </w:r>
            <w:r>
              <w:rPr>
                <w:rFonts w:ascii="Book Antiqua" w:hAnsi="Book Antiqua" w:cs="Book Antiqua"/>
              </w:rPr>
              <w:t>ancreatic adenocarcinoma</w:t>
            </w:r>
          </w:p>
        </w:tc>
        <w:tc>
          <w:tcPr>
            <w:tcW w:w="1350" w:type="dxa"/>
          </w:tcPr>
          <w:p w14:paraId="14571E3C" w14:textId="77777777" w:rsidR="00231361" w:rsidRPr="002B20FE" w:rsidRDefault="00C823EC">
            <w:pPr>
              <w:autoSpaceDE w:val="0"/>
              <w:autoSpaceDN w:val="0"/>
              <w:adjustRightInd w:val="0"/>
              <w:snapToGrid w:val="0"/>
              <w:spacing w:after="0" w:line="360" w:lineRule="auto"/>
              <w:jc w:val="both"/>
              <w:rPr>
                <w:rFonts w:ascii="Book Antiqua" w:hAnsi="Book Antiqua" w:cs="Book Antiqua"/>
              </w:rPr>
            </w:pPr>
            <w:r w:rsidRPr="002B20FE">
              <w:rPr>
                <w:rFonts w:ascii="Book Antiqua" w:hAnsi="Book Antiqua" w:cs="Book Antiqua"/>
              </w:rPr>
              <w:fldChar w:fldCharType="begin">
                <w:fldData xml:space="preserve">PEVuZE5vdGU+PENpdGU+PEF1dGhvcj5NYWxpYXI8L0F1dGhvcj48WWVhcj4yMDEyPC9ZZWFyPjxS
ZWNOdW0+MjIzPC9SZWNOdW0+PERpc3BsYXlUZXh0PjxzdHlsZSBmYWNlPSJzdXBlcnNjcmlwdCI+
WzYxXTwvc3R5bGU+PC9EaXNwbGF5VGV4dD48cmVjb3JkPjxyZWMtbnVtYmVyPjIyMzwvcmVjLW51
bWJlcj48Zm9yZWlnbi1rZXlzPjxrZXkgYXBwPSJFTiIgZGItaWQ9InZwc2R6MDB6a3MwcnpuZTAy
MDY1ejI1eGQ1emV0cmRyMjIweiIgdGltZXN0YW1wPSIwIj4yMjM8L2tleT48L2ZvcmVpZ24ta2V5
cz48cmVmLXR5cGUgbmFtZT0iSm91cm5hbCBBcnRpY2xlIj4xNzwvcmVmLXR5cGU+PGNvbnRyaWJ1
dG9ycz48YXV0aG9ycz48YXV0aG9yPk1hbGlhciwgQS48L2F1dGhvcj48YXV0aG9yPlNlcnZhaXMs
IEMuPC9hdXRob3I+PGF1dGhvcj5XYWtzLCBULjwvYXV0aG9yPjxhdXRob3I+Q2htaWVsZXdza2ks
IE0uPC9hdXRob3I+PGF1dGhvcj5MYXZ5LCBSLjwvYXV0aG9yPjxhdXRob3I+QWx0ZXZvZ3QsIFAu
PC9hdXRob3I+PGF1dGhvcj5BYmtlbiwgSC48L2F1dGhvcj48YXV0aG9yPkVzaGhhciwgWi48L2F1
dGhvcj48L2F1dGhvcnM+PC9jb250cmlidXRvcnM+PGF1dGgtYWRkcmVzcz5EZXBhcnRtZW50IG9m
IEltbXVub2xvZ3ksIFRoZSBXZWl6bWFubiBJbnN0aXR1dGUgb2YgU2NpZW5jZSwgUmVob3ZvdCwg
SXNyYWVsOyBHYXN0cm9lbnRlcm9sb2d5IGFuZCBMaXZlciBEaXNlYXNlcyBJbnN0aXR1dGUsIEFz
c2FmIEhhcm9mZWggTWVkaWNhbCBDZW50ZXIsIFpyaWZmaW4sIElzcmFlbC4mI3hEO0RlcGFydG1l
bnQgb2YgSW1tdW5vbG9neSwgVGhlIFdlaXptYW5uIEluc3RpdHV0ZSBvZiBTY2llbmNlLCBSZWhv
dm90LCBJc3JhZWwuJiN4RDtDZW50ZXIgZm9yIE1vbGVjdWxhciBNZWRpY2luZSBDb2xvZ25lIGFu
ZCBUdW1vciBHZW5ldGljcywgRGVwYXJ0bWVudCBJIEludGVybmFsIE1lZGljaW5lLCBLb2xuLCBH
ZXJtYW55LiYjeEQ7RGVwYXJ0bWVudCBvZiBTdXJnZXJ5IEIsIEFzc2FmIEhhcm9mZWggTWVkaWNh
bCBDZW50ZXIsIFpyaWZmaW4sIElzcmFlbC4mI3hEO1R1bW9yIEltbXVub2xvZ3ksIEdlcm1hbiBD
YW5jZXIgUmVzZWFyY2ggQ2VudGVyLCBIZWlkZWxiZXJnLCBHZXJtYW55LiYjeEQ7RGVwYXJ0bWVu
dCBvZiBJbW11bm9sb2d5LCBUaGUgV2Vpem1hbm4gSW5zdGl0dXRlIG9mIFNjaWVuY2UsIFJlaG92
b3QsIElzcmFlbC4gRWxlY3Ryb25pYyBhZGRyZXNzOiB6ZWxpZy5lc2hoYXJAd2Vpem1hbm4uYWMu
aWwuPC9hdXRoLWFkZHJlc3M+PHRpdGxlcz48dGl0bGU+UmVkaXJlY3RlZCBUIGNlbGxzIHRoYXQg
dGFyZ2V0IHBhbmNyZWF0aWMgYWRlbm9jYXJjaW5vbWEgYW50aWdlbnMgZWxpbWluYXRlIHR1bW9y
cyBhbmQgbWV0YXN0YXNlcyBpbiBtaWNlPC90aXRsZT48c2Vjb25kYXJ5LXRpdGxlPkdhc3Ryb2Vu
dGVyb2xvZ3k8L3NlY29uZGFyeS10aXRsZT48L3RpdGxlcz48cGFnZXM+MTM3NS0xMzg0IGU1PC9w
YWdlcz48dm9sdW1lPjE0Mzwvdm9sdW1lPjxudW1iZXI+NTwvbnVtYmVyPjxlZGl0aW9uPjIwMTIv
MDcvMjQ8L2VkaXRpb24+PGtleXdvcmRzPjxrZXl3b3JkPkFkZW5vY2FyY2lub21hL2ltbXVub2xv
Z3kvc2Vjb25kYXJ5Lyp0aGVyYXB5PC9rZXl3b3JkPjxrZXl3b3JkPkFuaW1hbHM8L2tleXdvcmQ+
PGtleXdvcmQ+Q0QyNCBBbnRpZ2VuL2ltbXVub2xvZ3k8L2tleXdvcmQ+PGtleXdvcmQ+Q2VsbCBM
aW5lLCBUdW1vcjwva2V5d29yZD48a2V5d29yZD5IdW1hbnM8L2tleXdvcmQ+PGtleXdvcmQ+Kklt
bXVub3RoZXJhcHksIEFkb3B0aXZlPC9rZXl3b3JkPjxrZXl3b3JkPkx1bmcgTmVvcGxhc21zL2lt
bXVub2xvZ3kvKnRoZXJhcHk8L2tleXdvcmQ+PGtleXdvcmQ+THltcGhhdGljIE1ldGFzdGFzaXM8
L2tleXdvcmQ+PGtleXdvcmQ+TWFsZTwva2V5d29yZD48a2V5d29yZD5NaWNlPC9rZXl3b3JkPjxr
ZXl3b3JkPk1pY2UsIFNDSUQ8L2tleXdvcmQ+PGtleXdvcmQ+TmVvcGxhc20gVHJhbnNwbGFudGF0
aW9uPC9rZXl3b3JkPjxrZXl3b3JkPlBhbmNyZWF0aWMgTmVvcGxhc21zL2ltbXVub2xvZ3kvcGF0
aG9sb2d5Lyp0aGVyYXB5PC9rZXl3b3JkPjxrZXl3b3JkPlJlY2VwdG9yLCBFcmJCLTIvaW1tdW5v
bG9neTwva2V5d29yZD48a2V5d29yZD5TdXJ2aXZhbCBBbmFseXNpczwva2V5d29yZD48a2V5d29y
ZD5ULUx5bXBob2N5dGVzL21ldGFib2xpc20vKnRyYW5zcGxhbnRhdGlvbjwva2V5d29yZD48L2tl
eXdvcmRzPjxkYXRlcz48eWVhcj4yMDEyPC95ZWFyPjxwdWItZGF0ZXM+PGRhdGU+Tm92PC9kYXRl
PjwvcHViLWRhdGVzPjwvZGF0ZXM+PGlzYm4+MTUyOC0wMDEyIChFbGVjdHJvbmljKSYjeEQ7MDAx
Ni01MDg1IChMaW5raW5nKTwvaXNibj48YWNjZXNzaW9uLW51bT4yMjgxOTg2NTwvYWNjZXNzaW9u
LW51bT48dXJscz48cmVsYXRlZC11cmxzPjx1cmw+aHR0cHM6Ly93d3cubmNiaS5ubG0ubmloLmdv
di9wdWJtZWQvMjI4MTk4NjU8L3VybD48L3JlbGF0ZWQtdXJscz48L3VybHM+PGVsZWN0cm9uaWMt
cmVzb3VyY2UtbnVtPjEwLjEwNTMvai5nYXN0cm8uMjAxMi4wNy4wMTc8L2VsZWN0cm9uaWMtcmVz
b3VyY2UtbnVtPjwvcmVjb3JkPjwvQ2l0ZT48L0VuZE5vdGU+AGAA
</w:fldData>
              </w:fldChar>
            </w:r>
            <w:r w:rsidRPr="002B20FE">
              <w:rPr>
                <w:rFonts w:ascii="Book Antiqua" w:hAnsi="Book Antiqua" w:cs="Book Antiqua"/>
              </w:rPr>
              <w:instrText xml:space="preserve"> ADDIN EN.CITE </w:instrText>
            </w:r>
            <w:r w:rsidRPr="002B20FE">
              <w:rPr>
                <w:rFonts w:ascii="Book Antiqua" w:hAnsi="Book Antiqua" w:cs="Book Antiqua"/>
              </w:rPr>
              <w:fldChar w:fldCharType="begin">
                <w:fldData xml:space="preserve">PEVuZE5vdGU+PENpdGU+PEF1dGhvcj5NYWxpYXI8L0F1dGhvcj48WWVhcj4yMDEyPC9ZZWFyPjxS
ZWNOdW0+MjIzPC9SZWNOdW0+PERpc3BsYXlUZXh0PjxzdHlsZSBmYWNlPSJzdXBlcnNjcmlwdCI+
WzYxXTwvc3R5bGU+PC9EaXNwbGF5VGV4dD48cmVjb3JkPjxyZWMtbnVtYmVyPjIyMzwvcmVjLW51
bWJlcj48Zm9yZWlnbi1rZXlzPjxrZXkgYXBwPSJFTiIgZGItaWQ9InZwc2R6MDB6a3MwcnpuZTAy
MDY1ejI1eGQ1emV0cmRyMjIweiIgdGltZXN0YW1wPSIwIj4yMjM8L2tleT48L2ZvcmVpZ24ta2V5
cz48cmVmLXR5cGUgbmFtZT0iSm91cm5hbCBBcnRpY2xlIj4xNzwvcmVmLXR5cGU+PGNvbnRyaWJ1
dG9ycz48YXV0aG9ycz48YXV0aG9yPk1hbGlhciwgQS48L2F1dGhvcj48YXV0aG9yPlNlcnZhaXMs
IEMuPC9hdXRob3I+PGF1dGhvcj5XYWtzLCBULjwvYXV0aG9yPjxhdXRob3I+Q2htaWVsZXdza2ks
IE0uPC9hdXRob3I+PGF1dGhvcj5MYXZ5LCBSLjwvYXV0aG9yPjxhdXRob3I+QWx0ZXZvZ3QsIFAu
PC9hdXRob3I+PGF1dGhvcj5BYmtlbiwgSC48L2F1dGhvcj48YXV0aG9yPkVzaGhhciwgWi48L2F1
dGhvcj48L2F1dGhvcnM+PC9jb250cmlidXRvcnM+PGF1dGgtYWRkcmVzcz5EZXBhcnRtZW50IG9m
IEltbXVub2xvZ3ksIFRoZSBXZWl6bWFubiBJbnN0aXR1dGUgb2YgU2NpZW5jZSwgUmVob3ZvdCwg
SXNyYWVsOyBHYXN0cm9lbnRlcm9sb2d5IGFuZCBMaXZlciBEaXNlYXNlcyBJbnN0aXR1dGUsIEFz
c2FmIEhhcm9mZWggTWVkaWNhbCBDZW50ZXIsIFpyaWZmaW4sIElzcmFlbC4mI3hEO0RlcGFydG1l
bnQgb2YgSW1tdW5vbG9neSwgVGhlIFdlaXptYW5uIEluc3RpdHV0ZSBvZiBTY2llbmNlLCBSZWhv
dm90LCBJc3JhZWwuJiN4RDtDZW50ZXIgZm9yIE1vbGVjdWxhciBNZWRpY2luZSBDb2xvZ25lIGFu
ZCBUdW1vciBHZW5ldGljcywgRGVwYXJ0bWVudCBJIEludGVybmFsIE1lZGljaW5lLCBLb2xuLCBH
ZXJtYW55LiYjeEQ7RGVwYXJ0bWVudCBvZiBTdXJnZXJ5IEIsIEFzc2FmIEhhcm9mZWggTWVkaWNh
bCBDZW50ZXIsIFpyaWZmaW4sIElzcmFlbC4mI3hEO1R1bW9yIEltbXVub2xvZ3ksIEdlcm1hbiBD
YW5jZXIgUmVzZWFyY2ggQ2VudGVyLCBIZWlkZWxiZXJnLCBHZXJtYW55LiYjeEQ7RGVwYXJ0bWVu
dCBvZiBJbW11bm9sb2d5LCBUaGUgV2Vpem1hbm4gSW5zdGl0dXRlIG9mIFNjaWVuY2UsIFJlaG92
b3QsIElzcmFlbC4gRWxlY3Ryb25pYyBhZGRyZXNzOiB6ZWxpZy5lc2hoYXJAd2Vpem1hbm4uYWMu
aWwuPC9hdXRoLWFkZHJlc3M+PHRpdGxlcz48dGl0bGU+UmVkaXJlY3RlZCBUIGNlbGxzIHRoYXQg
dGFyZ2V0IHBhbmNyZWF0aWMgYWRlbm9jYXJjaW5vbWEgYW50aWdlbnMgZWxpbWluYXRlIHR1bW9y
cyBhbmQgbWV0YXN0YXNlcyBpbiBtaWNlPC90aXRsZT48c2Vjb25kYXJ5LXRpdGxlPkdhc3Ryb2Vu
dGVyb2xvZ3k8L3NlY29uZGFyeS10aXRsZT48L3RpdGxlcz48cGFnZXM+MTM3NS0xMzg0IGU1PC9w
YWdlcz48dm9sdW1lPjE0Mzwvdm9sdW1lPjxudW1iZXI+NTwvbnVtYmVyPjxlZGl0aW9uPjIwMTIv
MDcvMjQ8L2VkaXRpb24+PGtleXdvcmRzPjxrZXl3b3JkPkFkZW5vY2FyY2lub21hL2ltbXVub2xv
Z3kvc2Vjb25kYXJ5Lyp0aGVyYXB5PC9rZXl3b3JkPjxrZXl3b3JkPkFuaW1hbHM8L2tleXdvcmQ+
PGtleXdvcmQ+Q0QyNCBBbnRpZ2VuL2ltbXVub2xvZ3k8L2tleXdvcmQ+PGtleXdvcmQ+Q2VsbCBM
aW5lLCBUdW1vcjwva2V5d29yZD48a2V5d29yZD5IdW1hbnM8L2tleXdvcmQ+PGtleXdvcmQ+Kklt
bXVub3RoZXJhcHksIEFkb3B0aXZlPC9rZXl3b3JkPjxrZXl3b3JkPkx1bmcgTmVvcGxhc21zL2lt
bXVub2xvZ3kvKnRoZXJhcHk8L2tleXdvcmQ+PGtleXdvcmQ+THltcGhhdGljIE1ldGFzdGFzaXM8
L2tleXdvcmQ+PGtleXdvcmQ+TWFsZTwva2V5d29yZD48a2V5d29yZD5NaWNlPC9rZXl3b3JkPjxr
ZXl3b3JkPk1pY2UsIFNDSUQ8L2tleXdvcmQ+PGtleXdvcmQ+TmVvcGxhc20gVHJhbnNwbGFudGF0
aW9uPC9rZXl3b3JkPjxrZXl3b3JkPlBhbmNyZWF0aWMgTmVvcGxhc21zL2ltbXVub2xvZ3kvcGF0
aG9sb2d5Lyp0aGVyYXB5PC9rZXl3b3JkPjxrZXl3b3JkPlJlY2VwdG9yLCBFcmJCLTIvaW1tdW5v
bG9neTwva2V5d29yZD48a2V5d29yZD5TdXJ2aXZhbCBBbmFseXNpczwva2V5d29yZD48a2V5d29y
ZD5ULUx5bXBob2N5dGVzL21ldGFib2xpc20vKnRyYW5zcGxhbnRhdGlvbjwva2V5d29yZD48L2tl
eXdvcmRzPjxkYXRlcz48eWVhcj4yMDEyPC95ZWFyPjxwdWItZGF0ZXM+PGRhdGU+Tm92PC9kYXRl
PjwvcHViLWRhdGVzPjwvZGF0ZXM+PGlzYm4+MTUyOC0wMDEyIChFbGVjdHJvbmljKSYjeEQ7MDAx
Ni01MDg1IChMaW5raW5nKTwvaXNibj48YWNjZXNzaW9uLW51bT4yMjgxOTg2NTwvYWNjZXNzaW9u
LW51bT48dXJscz48cmVsYXRlZC11cmxzPjx1cmw+aHR0cHM6Ly93d3cubmNiaS5ubG0ubmloLmdv
di9wdWJtZWQvMjI4MTk4NjU8L3VybD48L3JlbGF0ZWQtdXJscz48L3VybHM+PGVsZWN0cm9uaWMt
cmVzb3VyY2UtbnVtPjEwLjEwNTMvai5nYXN0cm8uMjAxMi4wNy4wMTc8L2VsZWN0cm9uaWMtcmVz
b3VyY2UtbnVtPjwvcmVjb3JkPjwvQ2l0ZT48L0VuZE5vdGU+AGAA
</w:fldData>
              </w:fldChar>
            </w:r>
            <w:r w:rsidRPr="002B20FE">
              <w:rPr>
                <w:rFonts w:ascii="Book Antiqua" w:hAnsi="Book Antiqua" w:cs="Book Antiqua"/>
              </w:rPr>
              <w:instrText xml:space="preserve"> ADDIN EN.CITE.DATA </w:instrText>
            </w:r>
            <w:r w:rsidRPr="002B20FE">
              <w:rPr>
                <w:rFonts w:ascii="Book Antiqua" w:hAnsi="Book Antiqua" w:cs="Book Antiqua"/>
              </w:rPr>
            </w:r>
            <w:r w:rsidRPr="002B20FE">
              <w:rPr>
                <w:rFonts w:ascii="Book Antiqua" w:hAnsi="Book Antiqua" w:cs="Book Antiqua"/>
              </w:rPr>
              <w:fldChar w:fldCharType="end"/>
            </w:r>
            <w:r w:rsidRPr="002B20FE">
              <w:rPr>
                <w:rFonts w:ascii="Book Antiqua" w:hAnsi="Book Antiqua" w:cs="Book Antiqua"/>
              </w:rPr>
            </w:r>
            <w:r w:rsidRPr="002B20FE">
              <w:rPr>
                <w:rFonts w:ascii="Book Antiqua" w:hAnsi="Book Antiqua" w:cs="Book Antiqua"/>
              </w:rPr>
              <w:fldChar w:fldCharType="separate"/>
            </w:r>
            <w:r w:rsidRPr="002B20FE">
              <w:rPr>
                <w:rFonts w:ascii="Book Antiqua" w:hAnsi="Book Antiqua" w:cs="Book Antiqua"/>
              </w:rPr>
              <w:t>[61]</w:t>
            </w:r>
            <w:r w:rsidRPr="002B20FE">
              <w:rPr>
                <w:rFonts w:ascii="Book Antiqua" w:hAnsi="Book Antiqua" w:cs="Book Antiqua"/>
              </w:rPr>
              <w:fldChar w:fldCharType="end"/>
            </w:r>
          </w:p>
        </w:tc>
      </w:tr>
      <w:tr w:rsidR="00231361" w14:paraId="5587E94A" w14:textId="77777777">
        <w:tc>
          <w:tcPr>
            <w:tcW w:w="5812" w:type="dxa"/>
          </w:tcPr>
          <w:p w14:paraId="566C22DC" w14:textId="77777777" w:rsidR="00231361" w:rsidRDefault="00C823EC">
            <w:pPr>
              <w:autoSpaceDE w:val="0"/>
              <w:autoSpaceDN w:val="0"/>
              <w:adjustRightInd w:val="0"/>
              <w:snapToGrid w:val="0"/>
              <w:spacing w:after="0" w:line="360" w:lineRule="auto"/>
              <w:jc w:val="both"/>
              <w:rPr>
                <w:rFonts w:ascii="Book Antiqua" w:hAnsi="Book Antiqua" w:cs="Book Antiqua"/>
              </w:rPr>
            </w:pPr>
            <w:r>
              <w:rPr>
                <w:rFonts w:ascii="Book Antiqua" w:hAnsi="Book Antiqua" w:cs="Book Antiqua"/>
              </w:rPr>
              <w:t>DC loaded with Panc-1 CSC lysate</w:t>
            </w:r>
          </w:p>
        </w:tc>
        <w:tc>
          <w:tcPr>
            <w:tcW w:w="3186" w:type="dxa"/>
          </w:tcPr>
          <w:p w14:paraId="0D822ADD" w14:textId="77777777" w:rsidR="00231361" w:rsidRDefault="00C823EC">
            <w:pPr>
              <w:autoSpaceDE w:val="0"/>
              <w:autoSpaceDN w:val="0"/>
              <w:adjustRightInd w:val="0"/>
              <w:snapToGrid w:val="0"/>
              <w:spacing w:after="0" w:line="360" w:lineRule="auto"/>
              <w:jc w:val="both"/>
              <w:rPr>
                <w:rFonts w:ascii="Book Antiqua" w:hAnsi="Book Antiqua" w:cs="Book Antiqua"/>
              </w:rPr>
            </w:pPr>
            <w:r>
              <w:rPr>
                <w:rFonts w:ascii="Book Antiqua" w:eastAsia="宋体" w:hAnsi="Book Antiqua" w:cs="Book Antiqua" w:hint="eastAsia"/>
                <w:lang w:eastAsia="zh-CN"/>
              </w:rPr>
              <w:t>P</w:t>
            </w:r>
            <w:r>
              <w:rPr>
                <w:rFonts w:ascii="Book Antiqua" w:hAnsi="Book Antiqua" w:cs="Book Antiqua"/>
              </w:rPr>
              <w:t>ancreatic cancer</w:t>
            </w:r>
          </w:p>
        </w:tc>
        <w:tc>
          <w:tcPr>
            <w:tcW w:w="1350" w:type="dxa"/>
          </w:tcPr>
          <w:p w14:paraId="55B32B10" w14:textId="77777777" w:rsidR="00231361" w:rsidRPr="002B20FE" w:rsidRDefault="00C823EC">
            <w:pPr>
              <w:autoSpaceDE w:val="0"/>
              <w:autoSpaceDN w:val="0"/>
              <w:adjustRightInd w:val="0"/>
              <w:snapToGrid w:val="0"/>
              <w:spacing w:after="0" w:line="360" w:lineRule="auto"/>
              <w:jc w:val="both"/>
              <w:rPr>
                <w:rFonts w:ascii="Book Antiqua" w:hAnsi="Book Antiqua" w:cs="Book Antiqua"/>
              </w:rPr>
            </w:pPr>
            <w:r w:rsidRPr="002B20FE">
              <w:rPr>
                <w:rFonts w:ascii="Book Antiqua" w:hAnsi="Book Antiqua" w:cs="Book Antiqua"/>
              </w:rPr>
              <w:fldChar w:fldCharType="begin">
                <w:fldData xml:space="preserve">PEVuZE5vdGU+PENpdGU+PEF1dGhvcj5ZaW48L0F1dGhvcj48WWVhcj4yMDE0PC9ZZWFyPjxSZWNO
dW0+MjA4PC9SZWNOdW0+PERpc3BsYXlUZXh0PjxzdHlsZSBmYWNlPSJzdXBlcnNjcmlwdCI+WzYy
XTwvc3R5bGU+PC9EaXNwbGF5VGV4dD48cmVjb3JkPjxyZWMtbnVtYmVyPjIwODwvcmVjLW51bWJl
cj48Zm9yZWlnbi1rZXlzPjxrZXkgYXBwPSJFTiIgZGItaWQ9InZwc2R6MDB6a3MwcnpuZTAyMDY1
ejI1eGQ1emV0cmRyMjIweiIgdGltZXN0YW1wPSIwIj4yMDg8L2tleT48L2ZvcmVpZ24ta2V5cz48
cmVmLXR5cGUgbmFtZT0iSm91cm5hbCBBcnRpY2xlIj4xNzwvcmVmLXR5cGU+PGNvbnRyaWJ1dG9y
cz48YXV0aG9ycz48YXV0aG9yPllpbiwgVC48L2F1dGhvcj48YXV0aG9yPlNoaSwgUC48L2F1dGhv
cj48YXV0aG9yPkdvdSwgUy48L2F1dGhvcj48YXV0aG9yPlNoZW4sIFEuPC9hdXRob3I+PGF1dGhv
cj5XYW5nLCBDLjwvYXV0aG9yPjwvYXV0aG9ycz48L2NvbnRyaWJ1dG9ycz48YXV0aC1hZGRyZXNz
PlBhbmNyZWF0aWMgRGlzZWFzZSBJbnN0aXR1dGUsIERlcGFydG1lbnQgb2YgR2VuZXJhbCBTdXJn
ZXJ5LCBVbmlvbiBIb3NwaXRhbCwgVG9uZ2ppIE1lZGljYWwgQ29sbGVnZSwgSHVhemhvbmcgVW5p
dmVyc2l0eSBvZiBTY2llbmNlIGFuZCBUZWNobm9sb2d5LCAxMjc3IEppZWZhbmcgQXZlbnVlLCBX
dWhhbiwgSHViZWksIFAuIFIuIENoaW5hLiYjeEQ7RGVwYXJ0bWVudCBvZiBDbGluaWNhbCBDYW5j
ZXIgUHJldmVudGlvbiwgVGhlIFVuaXZlcnNpdHkgb2YgVGV4YXMgTUQgQW5kZXJzb24gQ2FuY2Vy
IENlbnRlciwgSG91c3RvbiwgVFgsIFVuaXRlZCBTdGF0ZXMgb2YgQW1lcmljYS48L2F1dGgtYWRk
cmVzcz48dGl0bGVzPjx0aXRsZT5EZW5kcml0aWMgY2VsbHMgbG9hZGVkIHdpdGggcGFuY3JlYXRp
YyBDYW5jZXIgU3RlbSBDZWxscyAoQ1NDcykgbHlzYXRlcyBpbmR1Y2UgYW50aXR1bW9yIGltbXVu
ZSBraWxsaW5nIGVmZmVjdCBpbiB2aXRybzwvdGl0bGU+PHNlY29uZGFyeS10aXRsZT5QTG9TIE9u
ZTwvc2Vjb25kYXJ5LXRpdGxlPjwvdGl0bGVzPjxwYWdlcz5lMTE0NTgxPC9wYWdlcz48dm9sdW1l
Pjk8L3ZvbHVtZT48bnVtYmVyPjEyPC9udW1iZXI+PGVkaXRpb24+MjAxNC8xMi8xOTwvZWRpdGlv
bj48a2V5d29yZHM+PGtleXdvcmQ+QjctMiBBbnRpZ2VuL2dlbmV0aWNzL21ldGFib2xpc208L2tl
eXdvcmQ+PGtleXdvcmQ+Q2VsbCBFeHRyYWN0cy9waGFybWFjb2xvZ3k8L2tleXdvcmQ+PGtleXdv
cmQ+Q2VsbCBMaW5lLCBUdW1vcjwva2V5d29yZD48a2V5d29yZD5DZWxscywgQ3VsdHVyZWQ8L2tl
eXdvcmQ+PGtleXdvcmQ+RGVuZHJpdGljIENlbGxzL2RydWcgZWZmZWN0cy8qaW1tdW5vbG9neTwv
a2V5d29yZD48a2V5d29yZD5ITEEgQW50aWdlbnMvZ2VuZXRpY3MvbWV0YWJvbGlzbTwva2V5d29y
ZD48a2V5d29yZD5IdW1hbnM8L2tleXdvcmQ+PGtleXdvcmQ+SW50ZXJmZXJvbi1nYW1tYS9nZW5l
dGljcy9tZXRhYm9saXNtPC9rZXl3b3JkPjxrZXl3b3JkPkludGVybGV1a2luLTIvZ2VuZXRpY3Mv
bWV0YWJvbGlzbTwva2V5d29yZD48a2V5d29yZD5MeW1waG9jeXRlIEFjdGl2YXRpb248L2tleXdv
cmQ+PGtleXdvcmQ+THltcGhvY3l0ZXMvaW1tdW5vbG9neTwva2V5d29yZD48a2V5d29yZD5OZW9w
bGFzdGljIFN0ZW0gQ2VsbHMvY2hlbWlzdHJ5LyppbW11bm9sb2d5PC9rZXl3b3JkPjxrZXl3b3Jk
PlBhbmNyZWF0aWMgTmVvcGxhc21zLyppbW11bm9sb2d5PC9rZXl3b3JkPjwva2V5d29yZHM+PGRh
dGVzPjx5ZWFyPjIwMTQ8L3llYXI+PC9kYXRlcz48aXNibj4xOTMyLTYyMDMgKEVsZWN0cm9uaWMp
JiN4RDsxOTMyLTYyMDMgKExpbmtpbmcpPC9pc2JuPjxhY2Nlc3Npb24tbnVtPjI1NTIxNDYxPC9h
Y2Nlc3Npb24tbnVtPjx1cmxzPjxyZWxhdGVkLXVybHM+PHVybD5odHRwczovL3d3dy5uY2JpLm5s
bS5uaWguZ292L3B1Ym1lZC8yNTUyMTQ2MTwvdXJsPjwvcmVsYXRlZC11cmxzPjwvdXJscz48Y3Vz
dG9tMj5QTUM0MjcwNjk0PC9jdXN0b20yPjxlbGVjdHJvbmljLXJlc291cmNlLW51bT4xMC4xMzcx
L2pvdXJuYWwucG9uZS4wMTE0NTgxPC9lbGVjdHJvbmljLXJlc291cmNlLW51bT48L3JlY29yZD48
L0NpdGU+PC9FbmROb3RlPgBAAA==
</w:fldData>
              </w:fldChar>
            </w:r>
            <w:r w:rsidRPr="002B20FE">
              <w:rPr>
                <w:rFonts w:ascii="Book Antiqua" w:hAnsi="Book Antiqua" w:cs="Book Antiqua"/>
              </w:rPr>
              <w:instrText xml:space="preserve"> ADDIN EN.CITE </w:instrText>
            </w:r>
            <w:r w:rsidRPr="002B20FE">
              <w:rPr>
                <w:rFonts w:ascii="Book Antiqua" w:hAnsi="Book Antiqua" w:cs="Book Antiqua"/>
              </w:rPr>
              <w:fldChar w:fldCharType="begin">
                <w:fldData xml:space="preserve">PEVuZE5vdGU+PENpdGU+PEF1dGhvcj5ZaW48L0F1dGhvcj48WWVhcj4yMDE0PC9ZZWFyPjxSZWNO
dW0+MjA4PC9SZWNOdW0+PERpc3BsYXlUZXh0PjxzdHlsZSBmYWNlPSJzdXBlcnNjcmlwdCI+WzYy
XTwvc3R5bGU+PC9EaXNwbGF5VGV4dD48cmVjb3JkPjxyZWMtbnVtYmVyPjIwODwvcmVjLW51bWJl
cj48Zm9yZWlnbi1rZXlzPjxrZXkgYXBwPSJFTiIgZGItaWQ9InZwc2R6MDB6a3MwcnpuZTAyMDY1
ejI1eGQ1emV0cmRyMjIweiIgdGltZXN0YW1wPSIwIj4yMDg8L2tleT48L2ZvcmVpZ24ta2V5cz48
cmVmLXR5cGUgbmFtZT0iSm91cm5hbCBBcnRpY2xlIj4xNzwvcmVmLXR5cGU+PGNvbnRyaWJ1dG9y
cz48YXV0aG9ycz48YXV0aG9yPllpbiwgVC48L2F1dGhvcj48YXV0aG9yPlNoaSwgUC48L2F1dGhv
cj48YXV0aG9yPkdvdSwgUy48L2F1dGhvcj48YXV0aG9yPlNoZW4sIFEuPC9hdXRob3I+PGF1dGhv
cj5XYW5nLCBDLjwvYXV0aG9yPjwvYXV0aG9ycz48L2NvbnRyaWJ1dG9ycz48YXV0aC1hZGRyZXNz
PlBhbmNyZWF0aWMgRGlzZWFzZSBJbnN0aXR1dGUsIERlcGFydG1lbnQgb2YgR2VuZXJhbCBTdXJn
ZXJ5LCBVbmlvbiBIb3NwaXRhbCwgVG9uZ2ppIE1lZGljYWwgQ29sbGVnZSwgSHVhemhvbmcgVW5p
dmVyc2l0eSBvZiBTY2llbmNlIGFuZCBUZWNobm9sb2d5LCAxMjc3IEppZWZhbmcgQXZlbnVlLCBX
dWhhbiwgSHViZWksIFAuIFIuIENoaW5hLiYjeEQ7RGVwYXJ0bWVudCBvZiBDbGluaWNhbCBDYW5j
ZXIgUHJldmVudGlvbiwgVGhlIFVuaXZlcnNpdHkgb2YgVGV4YXMgTUQgQW5kZXJzb24gQ2FuY2Vy
IENlbnRlciwgSG91c3RvbiwgVFgsIFVuaXRlZCBTdGF0ZXMgb2YgQW1lcmljYS48L2F1dGgtYWRk
cmVzcz48dGl0bGVzPjx0aXRsZT5EZW5kcml0aWMgY2VsbHMgbG9hZGVkIHdpdGggcGFuY3JlYXRp
YyBDYW5jZXIgU3RlbSBDZWxscyAoQ1NDcykgbHlzYXRlcyBpbmR1Y2UgYW50aXR1bW9yIGltbXVu
ZSBraWxsaW5nIGVmZmVjdCBpbiB2aXRybzwvdGl0bGU+PHNlY29uZGFyeS10aXRsZT5QTG9TIE9u
ZTwvc2Vjb25kYXJ5LXRpdGxlPjwvdGl0bGVzPjxwYWdlcz5lMTE0NTgxPC9wYWdlcz48dm9sdW1l
Pjk8L3ZvbHVtZT48bnVtYmVyPjEyPC9udW1iZXI+PGVkaXRpb24+MjAxNC8xMi8xOTwvZWRpdGlv
bj48a2V5d29yZHM+PGtleXdvcmQ+QjctMiBBbnRpZ2VuL2dlbmV0aWNzL21ldGFib2xpc208L2tl
eXdvcmQ+PGtleXdvcmQ+Q2VsbCBFeHRyYWN0cy9waGFybWFjb2xvZ3k8L2tleXdvcmQ+PGtleXdv
cmQ+Q2VsbCBMaW5lLCBUdW1vcjwva2V5d29yZD48a2V5d29yZD5DZWxscywgQ3VsdHVyZWQ8L2tl
eXdvcmQ+PGtleXdvcmQ+RGVuZHJpdGljIENlbGxzL2RydWcgZWZmZWN0cy8qaW1tdW5vbG9neTwv
a2V5d29yZD48a2V5d29yZD5ITEEgQW50aWdlbnMvZ2VuZXRpY3MvbWV0YWJvbGlzbTwva2V5d29y
ZD48a2V5d29yZD5IdW1hbnM8L2tleXdvcmQ+PGtleXdvcmQ+SW50ZXJmZXJvbi1nYW1tYS9nZW5l
dGljcy9tZXRhYm9saXNtPC9rZXl3b3JkPjxrZXl3b3JkPkludGVybGV1a2luLTIvZ2VuZXRpY3Mv
bWV0YWJvbGlzbTwva2V5d29yZD48a2V5d29yZD5MeW1waG9jeXRlIEFjdGl2YXRpb248L2tleXdv
cmQ+PGtleXdvcmQ+THltcGhvY3l0ZXMvaW1tdW5vbG9neTwva2V5d29yZD48a2V5d29yZD5OZW9w
bGFzdGljIFN0ZW0gQ2VsbHMvY2hlbWlzdHJ5LyppbW11bm9sb2d5PC9rZXl3b3JkPjxrZXl3b3Jk
PlBhbmNyZWF0aWMgTmVvcGxhc21zLyppbW11bm9sb2d5PC9rZXl3b3JkPjwva2V5d29yZHM+PGRh
dGVzPjx5ZWFyPjIwMTQ8L3llYXI+PC9kYXRlcz48aXNibj4xOTMyLTYyMDMgKEVsZWN0cm9uaWMp
JiN4RDsxOTMyLTYyMDMgKExpbmtpbmcpPC9pc2JuPjxhY2Nlc3Npb24tbnVtPjI1NTIxNDYxPC9h
Y2Nlc3Npb24tbnVtPjx1cmxzPjxyZWxhdGVkLXVybHM+PHVybD5odHRwczovL3d3dy5uY2JpLm5s
bS5uaWguZ292L3B1Ym1lZC8yNTUyMTQ2MTwvdXJsPjwvcmVsYXRlZC11cmxzPjwvdXJscz48Y3Vz
dG9tMj5QTUM0MjcwNjk0PC9jdXN0b20yPjxlbGVjdHJvbmljLXJlc291cmNlLW51bT4xMC4xMzcx
L2pvdXJuYWwucG9uZS4wMTE0NTgxPC9lbGVjdHJvbmljLXJlc291cmNlLW51bT48L3JlY29yZD48
L0NpdGU+PC9FbmROb3RlPgBAAA==
</w:fldData>
              </w:fldChar>
            </w:r>
            <w:r w:rsidRPr="002B20FE">
              <w:rPr>
                <w:rFonts w:ascii="Book Antiqua" w:hAnsi="Book Antiqua" w:cs="Book Antiqua"/>
              </w:rPr>
              <w:instrText xml:space="preserve"> ADDIN EN.CITE.DATA </w:instrText>
            </w:r>
            <w:r w:rsidRPr="002B20FE">
              <w:rPr>
                <w:rFonts w:ascii="Book Antiqua" w:hAnsi="Book Antiqua" w:cs="Book Antiqua"/>
              </w:rPr>
            </w:r>
            <w:r w:rsidRPr="002B20FE">
              <w:rPr>
                <w:rFonts w:ascii="Book Antiqua" w:hAnsi="Book Antiqua" w:cs="Book Antiqua"/>
              </w:rPr>
              <w:fldChar w:fldCharType="end"/>
            </w:r>
            <w:r w:rsidRPr="002B20FE">
              <w:rPr>
                <w:rFonts w:ascii="Book Antiqua" w:hAnsi="Book Antiqua" w:cs="Book Antiqua"/>
              </w:rPr>
            </w:r>
            <w:r w:rsidRPr="002B20FE">
              <w:rPr>
                <w:rFonts w:ascii="Book Antiqua" w:hAnsi="Book Antiqua" w:cs="Book Antiqua"/>
              </w:rPr>
              <w:fldChar w:fldCharType="separate"/>
            </w:r>
            <w:r w:rsidRPr="002B20FE">
              <w:rPr>
                <w:rFonts w:ascii="Book Antiqua" w:hAnsi="Book Antiqua" w:cs="Book Antiqua"/>
              </w:rPr>
              <w:t>[62]</w:t>
            </w:r>
            <w:r w:rsidRPr="002B20FE">
              <w:rPr>
                <w:rFonts w:ascii="Book Antiqua" w:hAnsi="Book Antiqua" w:cs="Book Antiqua"/>
              </w:rPr>
              <w:fldChar w:fldCharType="end"/>
            </w:r>
          </w:p>
        </w:tc>
      </w:tr>
      <w:tr w:rsidR="00231361" w14:paraId="1C6DBC70" w14:textId="77777777">
        <w:tc>
          <w:tcPr>
            <w:tcW w:w="5812" w:type="dxa"/>
          </w:tcPr>
          <w:p w14:paraId="5A0DABF9" w14:textId="77777777" w:rsidR="00231361" w:rsidRDefault="00C823EC">
            <w:pPr>
              <w:autoSpaceDE w:val="0"/>
              <w:autoSpaceDN w:val="0"/>
              <w:adjustRightInd w:val="0"/>
              <w:snapToGrid w:val="0"/>
              <w:spacing w:after="0" w:line="360" w:lineRule="auto"/>
              <w:jc w:val="both"/>
              <w:rPr>
                <w:rFonts w:ascii="Book Antiqua" w:hAnsi="Book Antiqua" w:cs="Book Antiqua"/>
              </w:rPr>
            </w:pPr>
            <w:r>
              <w:rPr>
                <w:rFonts w:ascii="Book Antiqua" w:hAnsi="Book Antiqua" w:cs="Book Antiqua"/>
              </w:rPr>
              <w:t>DC loaded with total mRNA from gastric CSC</w:t>
            </w:r>
          </w:p>
        </w:tc>
        <w:tc>
          <w:tcPr>
            <w:tcW w:w="3186" w:type="dxa"/>
          </w:tcPr>
          <w:p w14:paraId="598B6578" w14:textId="77777777" w:rsidR="00231361" w:rsidRDefault="00C823EC">
            <w:pPr>
              <w:autoSpaceDE w:val="0"/>
              <w:autoSpaceDN w:val="0"/>
              <w:adjustRightInd w:val="0"/>
              <w:snapToGrid w:val="0"/>
              <w:spacing w:after="0" w:line="360" w:lineRule="auto"/>
              <w:jc w:val="both"/>
              <w:rPr>
                <w:rFonts w:ascii="Book Antiqua" w:hAnsi="Book Antiqua" w:cs="Book Antiqua"/>
              </w:rPr>
            </w:pPr>
            <w:r>
              <w:rPr>
                <w:rFonts w:ascii="Book Antiqua" w:eastAsia="宋体" w:hAnsi="Book Antiqua" w:cs="Book Antiqua" w:hint="eastAsia"/>
                <w:lang w:eastAsia="zh-CN"/>
              </w:rPr>
              <w:t>G</w:t>
            </w:r>
            <w:r>
              <w:rPr>
                <w:rFonts w:ascii="Book Antiqua" w:hAnsi="Book Antiqua" w:cs="Book Antiqua"/>
              </w:rPr>
              <w:t>astric cancer</w:t>
            </w:r>
          </w:p>
        </w:tc>
        <w:tc>
          <w:tcPr>
            <w:tcW w:w="1350" w:type="dxa"/>
          </w:tcPr>
          <w:p w14:paraId="53C089A7" w14:textId="77777777" w:rsidR="00231361" w:rsidRPr="002B20FE" w:rsidRDefault="00C823EC">
            <w:pPr>
              <w:autoSpaceDE w:val="0"/>
              <w:autoSpaceDN w:val="0"/>
              <w:adjustRightInd w:val="0"/>
              <w:snapToGrid w:val="0"/>
              <w:spacing w:after="0" w:line="360" w:lineRule="auto"/>
              <w:jc w:val="both"/>
              <w:rPr>
                <w:rFonts w:ascii="Book Antiqua" w:hAnsi="Book Antiqua" w:cs="Book Antiqua"/>
              </w:rPr>
            </w:pPr>
            <w:r w:rsidRPr="002B20FE">
              <w:rPr>
                <w:rFonts w:ascii="Book Antiqua" w:hAnsi="Book Antiqua" w:cs="Book Antiqua"/>
              </w:rPr>
              <w:fldChar w:fldCharType="begin">
                <w:fldData xml:space="preserve">PEVuZE5vdGU+PENpdGU+PEF1dGhvcj5CYWdoZXJpPC9BdXRob3I+PFllYXI+MjAxOTwvWWVhcj48
UmVjTnVtPjIwOTwvUmVjTnVtPjxEaXNwbGF5VGV4dD48c3R5bGUgZmFjZT0ic3VwZXJzY3JpcHQi
Pls2M108L3N0eWxlPjwvRGlzcGxheVRleHQ+PHJlY29yZD48cmVjLW51bWJlcj4yMDk8L3JlYy1u
dW1iZXI+PGZvcmVpZ24ta2V5cz48a2V5IGFwcD0iRU4iIGRiLWlkPSJ2cHNkejAwemtzMHJ6bmUw
MjA2NXoyNXhkNXpldHJkcjIyMHoiIHRpbWVzdGFtcD0iMCI+MjA5PC9rZXk+PC9mb3JlaWduLWtl
eXM+PHJlZi10eXBlIG5hbWU9IkpvdXJuYWwgQXJ0aWNsZSI+MTc8L3JlZi10eXBlPjxjb250cmli
dXRvcnM+PGF1dGhvcnM+PGF1dGhvcj5CYWdoZXJpLCBWLjwvYXV0aG9yPjxhdXRob3I+QWJiYXN6
YWRlZ2FuLCBNLiBSLjwvYXV0aG9yPjxhdXRob3I+TWVtYXIsIEIuPC9hdXRob3I+PGF1dGhvcj5N
b3RpZSwgTS4gUi48L2F1dGhvcj48YXV0aG9yPkFzYWRpLCBNLjwvYXV0aG9yPjxhdXRob3I+TWFo
bW91ZGlhbiwgUi4gQS48L2F1dGhvcj48YXV0aG9yPkdob2xhbWluLCBNLjwvYXV0aG9yPjwvYXV0
aG9ycz48L2NvbnRyaWJ1dG9ycz48YXV0aC1hZGRyZXNzPkNlbGx1bGFyIGFuZCBNb2xlY3VsYXIg
UmVzZWFyY2ggQ2VudGVyLCBCaXJqYW5kIFVuaXZlcnNpdHkgb2YgTWVkaWNhbCBTY2llbmNlcywg
QmlyamFuZCwgSXJhbi4mI3hEO01lZGljYWwgR2VuZXRpY3MgUmVzZWFyY2ggQ2VudGVyLCBNYXNo
aGFkIFVuaXZlcnNpdHkgb2YgTWVkaWNhbCBTY2llbmNlcywgTWFzaGhhZCwgSXJhbi4gRWxlY3Ry
b25pYyBhZGRyZXNzOiBBYmJhc3phZGVnYW5NUkBtdW1zLmFjLmlyLiYjeEQ7U3VyZ2ljYWwgT25j
b2xvZ3kgUmVzZWFyY2ggQ2VudGVyLCBJbWFtIFJlemEgSG9zcGl0YWwsIEZhY3VsdHkgb2YgTWVk
aWNpbmUsIE1hc2hoYWQgVW5pdmVyc2l0eSBvZiBNZWRpY2FsIFNjaWVuY2VzLCBNYXNoaGFkLCBJ
cmFuLiYjeEQ7SW1tdW5vbG9neSBSZXNlYXJjaCBDZW50ZXIsIE1hc2hoYWQgVW5pdmVyc2l0eSBv
ZiBNZWRpY2FsIFNjaWVuY2VzLCBNYXNoaGFkLCBJcmFuLiYjeEQ7TWVkaWNhbCBHZW5ldGljcyBS
ZXNlYXJjaCBDZW50ZXIsIE1hc2hoYWQgVW5pdmVyc2l0eSBvZiBNZWRpY2FsIFNjaWVuY2VzLCBN
YXNoaGFkLCBJcmFuOyBEZXBhcnRtZW50IG9mIExhYm9yYXRvcnkgU2NpZW5jZXMsIFNjaG9vbCBv
ZiBQYXJhbWVkaWNhbCBTY2llbmNlcywgTWFzaGhhZCBVbml2ZXJzaXR5IG9mIE1lZGljYWwgU2Np
ZW5jZXMsIE1hc2hoYWQsIElyYW4uIEVsZWN0cm9uaWMgYWRkcmVzczogR2hvbGFtaW5NQG11bXMu
YWMuaXIuPC9hdXRoLWFkZHJlc3M+PHRpdGxlcz48dGl0bGU+SW5kdWN0aW9uIG9mIFQgY2VsbC1t
ZWRpYXRlZCBpbW11bmUgcmVzcG9uc2UgYnkgZGVuZHJpdGljIGNlbGxzIHB1bHNlZCB3aXRoIG1S
TkEgb2Ygc3BoZXJlLWZvcm1pbmcgY2VsbHMgaXNvbGF0ZWQgZnJvbSBwYXRpZW50cyB3aXRoIGdh
c3RyaWMgY2FuY2VyPC90aXRsZT48c2Vjb25kYXJ5LXRpdGxlPkxpZmUgU2NpPC9zZWNvbmRhcnkt
dGl0bGU+PC90aXRsZXM+PHBhZ2VzPjEzNi0xNDM8L3BhZ2VzPjx2b2x1bWU+MjE5PC92b2x1bWU+
PGVkaXRpb24+MjAxOS8wMS8xNTwvZWRpdGlvbj48a2V5d29yZHM+PGtleXdvcmQ+QW5pbWFsczwv
a2V5d29yZD48a2V5d29yZD5EZW5kcml0aWMgQ2VsbHMvKm1ldGFib2xpc208L2tleXdvcmQ+PGtl
eXdvcmQ+RWxlY3Ryb3BvcmF0aW9uPC9rZXl3b3JkPjxrZXl3b3JkPkZsb3cgQ3l0b21ldHJ5PC9r
ZXl3b3JkPjxrZXl3b3JkPkh1bWFuczwva2V5d29yZD48a2V5d29yZD5JbW11bml0eSwgQ2VsbHVs
YXIvKmltbXVub2xvZ3k8L2tleXdvcmQ+PGtleXdvcmQ+SW1tdW5vdGhlcmFweS9tZXRob2RzPC9r
ZXl3b3JkPjxrZXl3b3JkPkludGVyZmVyb24tZ2FtbWEvbWV0YWJvbGlzbTwva2V5d29yZD48a2V5
d29yZD5NYWxlPC9rZXl3b3JkPjxrZXl3b3JkPk1pY2UsIEluYnJlZCBDNTdCTDwva2V5d29yZD48
a2V5d29yZD5OZW9wbGFzbSBUcmFuc3BsYW50YXRpb248L2tleXdvcmQ+PGtleXdvcmQ+TmVvcGxh
c3RpYyBTdGVtIENlbGxzLyptZXRhYm9saXNtPC9rZXl3b3JkPjxrZXl3b3JkPlJOQSwgTWVzc2Vu
Z2VyLyptZXRhYm9saXNtPC9rZXl3b3JkPjxrZXl3b3JkPlN0b21hY2ggTmVvcGxhc21zLyppbW11
bm9sb2d5L3RoZXJhcHk8L2tleXdvcmQ+PGtleXdvcmQ+VC1MeW1waG9jeXRlcy8qaW1tdW5vbG9n
eTwva2V5d29yZD48a2V5d29yZD5DYW5jZXIgc3RlbSBjZWxsczwva2V5d29yZD48a2V5d29yZD5D
eXRvdG94aWNpdHk8L2tleXdvcmQ+PGtleXdvcmQ+RGVuZHJpdGljIGNlbGxzPC9rZXl3b3JkPjxr
ZXl3b3JkPlNwaGVyZS1mb3JtaW5nIGNlbGxzPC9rZXl3b3JkPjxrZXl3b3JkPlQgY2VsbHM8L2tl
eXdvcmQ+PC9rZXl3b3Jkcz48ZGF0ZXM+PHllYXI+MjAxOTwveWVhcj48cHViLWRhdGVzPjxkYXRl
PkZlYiAxNTwvZGF0ZT48L3B1Yi1kYXRlcz48L2RhdGVzPjxpc2JuPjE4NzktMDYzMSAoRWxlY3Ry
b25pYykmI3hEOzAwMjQtMzIwNSAoTGlua2luZyk8L2lzYm4+PGFjY2Vzc2lvbi1udW0+MzA2NDEw
ODM8L2FjY2Vzc2lvbi1udW0+PHVybHM+PHJlbGF0ZWQtdXJscz48dXJsPmh0dHBzOi8vd3d3Lm5j
YmkubmxtLm5paC5nb3YvcHVibWVkLzMwNjQxMDgzPC91cmw+PC9yZWxhdGVkLXVybHM+PC91cmxz
PjxlbGVjdHJvbmljLXJlc291cmNlLW51bT4xMC4xMDE2L2oubGZzLjIwMTkuMDEuMDE2PC9lbGVj
dHJvbmljLXJlc291cmNlLW51bT48L3JlY29yZD48L0NpdGU+PC9FbmROb3RlPnAA
</w:fldData>
              </w:fldChar>
            </w:r>
            <w:r w:rsidRPr="002B20FE">
              <w:rPr>
                <w:rFonts w:ascii="Book Antiqua" w:hAnsi="Book Antiqua" w:cs="Book Antiqua"/>
              </w:rPr>
              <w:instrText xml:space="preserve"> ADDIN EN.CITE </w:instrText>
            </w:r>
            <w:r w:rsidRPr="002B20FE">
              <w:rPr>
                <w:rFonts w:ascii="Book Antiqua" w:hAnsi="Book Antiqua" w:cs="Book Antiqua"/>
              </w:rPr>
              <w:fldChar w:fldCharType="begin">
                <w:fldData xml:space="preserve">PEVuZE5vdGU+PENpdGU+PEF1dGhvcj5CYWdoZXJpPC9BdXRob3I+PFllYXI+MjAxOTwvWWVhcj48
UmVjTnVtPjIwOTwvUmVjTnVtPjxEaXNwbGF5VGV4dD48c3R5bGUgZmFjZT0ic3VwZXJzY3JpcHQi
Pls2M108L3N0eWxlPjwvRGlzcGxheVRleHQ+PHJlY29yZD48cmVjLW51bWJlcj4yMDk8L3JlYy1u
dW1iZXI+PGZvcmVpZ24ta2V5cz48a2V5IGFwcD0iRU4iIGRiLWlkPSJ2cHNkejAwemtzMHJ6bmUw
MjA2NXoyNXhkNXpldHJkcjIyMHoiIHRpbWVzdGFtcD0iMCI+MjA5PC9rZXk+PC9mb3JlaWduLWtl
eXM+PHJlZi10eXBlIG5hbWU9IkpvdXJuYWwgQXJ0aWNsZSI+MTc8L3JlZi10eXBlPjxjb250cmli
dXRvcnM+PGF1dGhvcnM+PGF1dGhvcj5CYWdoZXJpLCBWLjwvYXV0aG9yPjxhdXRob3I+QWJiYXN6
YWRlZ2FuLCBNLiBSLjwvYXV0aG9yPjxhdXRob3I+TWVtYXIsIEIuPC9hdXRob3I+PGF1dGhvcj5N
b3RpZSwgTS4gUi48L2F1dGhvcj48YXV0aG9yPkFzYWRpLCBNLjwvYXV0aG9yPjxhdXRob3I+TWFo
bW91ZGlhbiwgUi4gQS48L2F1dGhvcj48YXV0aG9yPkdob2xhbWluLCBNLjwvYXV0aG9yPjwvYXV0
aG9ycz48L2NvbnRyaWJ1dG9ycz48YXV0aC1hZGRyZXNzPkNlbGx1bGFyIGFuZCBNb2xlY3VsYXIg
UmVzZWFyY2ggQ2VudGVyLCBCaXJqYW5kIFVuaXZlcnNpdHkgb2YgTWVkaWNhbCBTY2llbmNlcywg
QmlyamFuZCwgSXJhbi4mI3hEO01lZGljYWwgR2VuZXRpY3MgUmVzZWFyY2ggQ2VudGVyLCBNYXNo
aGFkIFVuaXZlcnNpdHkgb2YgTWVkaWNhbCBTY2llbmNlcywgTWFzaGhhZCwgSXJhbi4gRWxlY3Ry
b25pYyBhZGRyZXNzOiBBYmJhc3phZGVnYW5NUkBtdW1zLmFjLmlyLiYjeEQ7U3VyZ2ljYWwgT25j
b2xvZ3kgUmVzZWFyY2ggQ2VudGVyLCBJbWFtIFJlemEgSG9zcGl0YWwsIEZhY3VsdHkgb2YgTWVk
aWNpbmUsIE1hc2hoYWQgVW5pdmVyc2l0eSBvZiBNZWRpY2FsIFNjaWVuY2VzLCBNYXNoaGFkLCBJ
cmFuLiYjeEQ7SW1tdW5vbG9neSBSZXNlYXJjaCBDZW50ZXIsIE1hc2hoYWQgVW5pdmVyc2l0eSBv
ZiBNZWRpY2FsIFNjaWVuY2VzLCBNYXNoaGFkLCBJcmFuLiYjeEQ7TWVkaWNhbCBHZW5ldGljcyBS
ZXNlYXJjaCBDZW50ZXIsIE1hc2hoYWQgVW5pdmVyc2l0eSBvZiBNZWRpY2FsIFNjaWVuY2VzLCBN
YXNoaGFkLCBJcmFuOyBEZXBhcnRtZW50IG9mIExhYm9yYXRvcnkgU2NpZW5jZXMsIFNjaG9vbCBv
ZiBQYXJhbWVkaWNhbCBTY2llbmNlcywgTWFzaGhhZCBVbml2ZXJzaXR5IG9mIE1lZGljYWwgU2Np
ZW5jZXMsIE1hc2hoYWQsIElyYW4uIEVsZWN0cm9uaWMgYWRkcmVzczogR2hvbGFtaW5NQG11bXMu
YWMuaXIuPC9hdXRoLWFkZHJlc3M+PHRpdGxlcz48dGl0bGU+SW5kdWN0aW9uIG9mIFQgY2VsbC1t
ZWRpYXRlZCBpbW11bmUgcmVzcG9uc2UgYnkgZGVuZHJpdGljIGNlbGxzIHB1bHNlZCB3aXRoIG1S
TkEgb2Ygc3BoZXJlLWZvcm1pbmcgY2VsbHMgaXNvbGF0ZWQgZnJvbSBwYXRpZW50cyB3aXRoIGdh
c3RyaWMgY2FuY2VyPC90aXRsZT48c2Vjb25kYXJ5LXRpdGxlPkxpZmUgU2NpPC9zZWNvbmRhcnkt
dGl0bGU+PC90aXRsZXM+PHBhZ2VzPjEzNi0xNDM8L3BhZ2VzPjx2b2x1bWU+MjE5PC92b2x1bWU+
PGVkaXRpb24+MjAxOS8wMS8xNTwvZWRpdGlvbj48a2V5d29yZHM+PGtleXdvcmQ+QW5pbWFsczwv
a2V5d29yZD48a2V5d29yZD5EZW5kcml0aWMgQ2VsbHMvKm1ldGFib2xpc208L2tleXdvcmQ+PGtl
eXdvcmQ+RWxlY3Ryb3BvcmF0aW9uPC9rZXl3b3JkPjxrZXl3b3JkPkZsb3cgQ3l0b21ldHJ5PC9r
ZXl3b3JkPjxrZXl3b3JkPkh1bWFuczwva2V5d29yZD48a2V5d29yZD5JbW11bml0eSwgQ2VsbHVs
YXIvKmltbXVub2xvZ3k8L2tleXdvcmQ+PGtleXdvcmQ+SW1tdW5vdGhlcmFweS9tZXRob2RzPC9r
ZXl3b3JkPjxrZXl3b3JkPkludGVyZmVyb24tZ2FtbWEvbWV0YWJvbGlzbTwva2V5d29yZD48a2V5
d29yZD5NYWxlPC9rZXl3b3JkPjxrZXl3b3JkPk1pY2UsIEluYnJlZCBDNTdCTDwva2V5d29yZD48
a2V5d29yZD5OZW9wbGFzbSBUcmFuc3BsYW50YXRpb248L2tleXdvcmQ+PGtleXdvcmQ+TmVvcGxh
c3RpYyBTdGVtIENlbGxzLyptZXRhYm9saXNtPC9rZXl3b3JkPjxrZXl3b3JkPlJOQSwgTWVzc2Vu
Z2VyLyptZXRhYm9saXNtPC9rZXl3b3JkPjxrZXl3b3JkPlN0b21hY2ggTmVvcGxhc21zLyppbW11
bm9sb2d5L3RoZXJhcHk8L2tleXdvcmQ+PGtleXdvcmQ+VC1MeW1waG9jeXRlcy8qaW1tdW5vbG9n
eTwva2V5d29yZD48a2V5d29yZD5DYW5jZXIgc3RlbSBjZWxsczwva2V5d29yZD48a2V5d29yZD5D
eXRvdG94aWNpdHk8L2tleXdvcmQ+PGtleXdvcmQ+RGVuZHJpdGljIGNlbGxzPC9rZXl3b3JkPjxr
ZXl3b3JkPlNwaGVyZS1mb3JtaW5nIGNlbGxzPC9rZXl3b3JkPjxrZXl3b3JkPlQgY2VsbHM8L2tl
eXdvcmQ+PC9rZXl3b3Jkcz48ZGF0ZXM+PHllYXI+MjAxOTwveWVhcj48cHViLWRhdGVzPjxkYXRl
PkZlYiAxNTwvZGF0ZT48L3B1Yi1kYXRlcz48L2RhdGVzPjxpc2JuPjE4NzktMDYzMSAoRWxlY3Ry
b25pYykmI3hEOzAwMjQtMzIwNSAoTGlua2luZyk8L2lzYm4+PGFjY2Vzc2lvbi1udW0+MzA2NDEw
ODM8L2FjY2Vzc2lvbi1udW0+PHVybHM+PHJlbGF0ZWQtdXJscz48dXJsPmh0dHBzOi8vd3d3Lm5j
YmkubmxtLm5paC5nb3YvcHVibWVkLzMwNjQxMDgzPC91cmw+PC9yZWxhdGVkLXVybHM+PC91cmxz
PjxlbGVjdHJvbmljLXJlc291cmNlLW51bT4xMC4xMDE2L2oubGZzLjIwMTkuMDEuMDE2PC9lbGVj
dHJvbmljLXJlc291cmNlLW51bT48L3JlY29yZD48L0NpdGU+PC9FbmROb3RlPnAA
</w:fldData>
              </w:fldChar>
            </w:r>
            <w:r w:rsidRPr="002B20FE">
              <w:rPr>
                <w:rFonts w:ascii="Book Antiqua" w:hAnsi="Book Antiqua" w:cs="Book Antiqua"/>
              </w:rPr>
              <w:instrText xml:space="preserve"> ADDIN EN.CITE.DATA </w:instrText>
            </w:r>
            <w:r w:rsidRPr="002B20FE">
              <w:rPr>
                <w:rFonts w:ascii="Book Antiqua" w:hAnsi="Book Antiqua" w:cs="Book Antiqua"/>
              </w:rPr>
            </w:r>
            <w:r w:rsidRPr="002B20FE">
              <w:rPr>
                <w:rFonts w:ascii="Book Antiqua" w:hAnsi="Book Antiqua" w:cs="Book Antiqua"/>
              </w:rPr>
              <w:fldChar w:fldCharType="end"/>
            </w:r>
            <w:r w:rsidRPr="002B20FE">
              <w:rPr>
                <w:rFonts w:ascii="Book Antiqua" w:hAnsi="Book Antiqua" w:cs="Book Antiqua"/>
              </w:rPr>
            </w:r>
            <w:r w:rsidRPr="002B20FE">
              <w:rPr>
                <w:rFonts w:ascii="Book Antiqua" w:hAnsi="Book Antiqua" w:cs="Book Antiqua"/>
              </w:rPr>
              <w:fldChar w:fldCharType="separate"/>
            </w:r>
            <w:r w:rsidRPr="002B20FE">
              <w:rPr>
                <w:rFonts w:ascii="Book Antiqua" w:hAnsi="Book Antiqua" w:cs="Book Antiqua"/>
              </w:rPr>
              <w:t>[63]</w:t>
            </w:r>
            <w:r w:rsidRPr="002B20FE">
              <w:rPr>
                <w:rFonts w:ascii="Book Antiqua" w:hAnsi="Book Antiqua" w:cs="Book Antiqua"/>
              </w:rPr>
              <w:fldChar w:fldCharType="end"/>
            </w:r>
          </w:p>
        </w:tc>
      </w:tr>
    </w:tbl>
    <w:p w14:paraId="38E2D653" w14:textId="77777777" w:rsidR="00231361" w:rsidRDefault="00C823EC">
      <w:pPr>
        <w:autoSpaceDE w:val="0"/>
        <w:autoSpaceDN w:val="0"/>
        <w:adjustRightInd w:val="0"/>
        <w:snapToGrid w:val="0"/>
        <w:spacing w:after="0" w:line="360" w:lineRule="auto"/>
        <w:jc w:val="both"/>
        <w:rPr>
          <w:rFonts w:ascii="Book Antiqua" w:eastAsia="宋体" w:hAnsi="Book Antiqua" w:cs="Book Antiqua"/>
          <w:shd w:val="clear" w:color="auto" w:fill="FFFFFF"/>
          <w:lang w:eastAsia="zh-CN"/>
        </w:rPr>
      </w:pPr>
      <w:r>
        <w:rPr>
          <w:rFonts w:ascii="Book Antiqua" w:hAnsi="Book Antiqua" w:cs="Book Antiqua"/>
        </w:rPr>
        <w:t>CIK</w:t>
      </w:r>
      <w:r>
        <w:rPr>
          <w:rFonts w:ascii="Book Antiqua" w:eastAsia="宋体" w:hAnsi="Book Antiqua" w:cs="Book Antiqua" w:hint="eastAsia"/>
          <w:lang w:eastAsia="zh-CN"/>
        </w:rPr>
        <w:t xml:space="preserve">: </w:t>
      </w:r>
      <w:r>
        <w:rPr>
          <w:rFonts w:ascii="Book Antiqua" w:eastAsia="宋体" w:hAnsi="Book Antiqua" w:cs="Book Antiqua" w:hint="eastAsia"/>
          <w:color w:val="000000"/>
          <w:shd w:val="clear" w:color="auto" w:fill="FFFFFF"/>
          <w:lang w:eastAsia="zh-CN"/>
        </w:rPr>
        <w:t>C</w:t>
      </w:r>
      <w:r>
        <w:rPr>
          <w:rFonts w:ascii="Book Antiqua" w:hAnsi="Book Antiqua" w:cs="Book Antiqua"/>
          <w:color w:val="000000"/>
          <w:shd w:val="clear" w:color="auto" w:fill="FFFFFF"/>
        </w:rPr>
        <w:t>ytokine-induced killer; CSC</w:t>
      </w:r>
      <w:r>
        <w:rPr>
          <w:rFonts w:ascii="Book Antiqua" w:eastAsia="宋体" w:hAnsi="Book Antiqua" w:cs="Book Antiqua" w:hint="eastAsia"/>
          <w:color w:val="000000"/>
          <w:shd w:val="clear" w:color="auto" w:fill="FFFFFF"/>
          <w:lang w:eastAsia="zh-CN"/>
        </w:rPr>
        <w:t>: C</w:t>
      </w:r>
      <w:r>
        <w:rPr>
          <w:rFonts w:ascii="Book Antiqua" w:hAnsi="Book Antiqua" w:cs="Book Antiqua"/>
          <w:color w:val="000000"/>
          <w:shd w:val="clear" w:color="auto" w:fill="FFFFFF"/>
        </w:rPr>
        <w:t>ancer stem cells; NK</w:t>
      </w:r>
      <w:r>
        <w:rPr>
          <w:rFonts w:ascii="Book Antiqua" w:eastAsia="宋体" w:hAnsi="Book Antiqua" w:cs="Book Antiqua" w:hint="eastAsia"/>
          <w:color w:val="000000"/>
          <w:shd w:val="clear" w:color="auto" w:fill="FFFFFF"/>
          <w:lang w:eastAsia="zh-CN"/>
        </w:rPr>
        <w:t>: N</w:t>
      </w:r>
      <w:r>
        <w:rPr>
          <w:rFonts w:ascii="Book Antiqua" w:hAnsi="Book Antiqua" w:cs="Book Antiqua"/>
          <w:color w:val="000000"/>
          <w:shd w:val="clear" w:color="auto" w:fill="FFFFFF"/>
        </w:rPr>
        <w:t>atural killer; CAR-T</w:t>
      </w:r>
      <w:r>
        <w:rPr>
          <w:rFonts w:ascii="Book Antiqua" w:eastAsia="宋体" w:hAnsi="Book Antiqua" w:cs="Book Antiqua" w:hint="eastAsia"/>
          <w:color w:val="000000"/>
          <w:shd w:val="clear" w:color="auto" w:fill="FFFFFF"/>
          <w:lang w:eastAsia="zh-CN"/>
        </w:rPr>
        <w:t xml:space="preserve">: </w:t>
      </w:r>
      <w:r>
        <w:rPr>
          <w:rFonts w:ascii="Book Antiqua" w:eastAsia="宋体" w:hAnsi="Book Antiqua" w:cs="Book Antiqua" w:hint="eastAsia"/>
          <w:b/>
          <w:bCs/>
          <w:shd w:val="clear" w:color="auto" w:fill="FFFFFF"/>
          <w:lang w:eastAsia="zh-CN"/>
        </w:rPr>
        <w:t>C</w:t>
      </w:r>
      <w:r>
        <w:rPr>
          <w:rFonts w:ascii="Book Antiqua" w:hAnsi="Book Antiqua" w:cs="Book Antiqua"/>
          <w:shd w:val="clear" w:color="auto" w:fill="FFFFFF"/>
        </w:rPr>
        <w:t>himeric antigen receptor expressed on T cells; EGFR</w:t>
      </w:r>
      <w:r>
        <w:rPr>
          <w:rFonts w:ascii="Book Antiqua" w:eastAsia="宋体" w:hAnsi="Book Antiqua" w:cs="Book Antiqua" w:hint="eastAsia"/>
          <w:shd w:val="clear" w:color="auto" w:fill="FFFFFF"/>
          <w:lang w:eastAsia="zh-CN"/>
        </w:rPr>
        <w:t>: E</w:t>
      </w:r>
      <w:r>
        <w:rPr>
          <w:rFonts w:ascii="Book Antiqua" w:hAnsi="Book Antiqua" w:cs="Book Antiqua"/>
          <w:shd w:val="clear" w:color="auto" w:fill="FFFFFF"/>
        </w:rPr>
        <w:t>pithelial growth factor; DC</w:t>
      </w:r>
      <w:r>
        <w:rPr>
          <w:rFonts w:ascii="Book Antiqua" w:eastAsia="宋体" w:hAnsi="Book Antiqua" w:cs="Book Antiqua" w:hint="eastAsia"/>
          <w:shd w:val="clear" w:color="auto" w:fill="FFFFFF"/>
          <w:lang w:eastAsia="zh-CN"/>
        </w:rPr>
        <w:t>: D</w:t>
      </w:r>
      <w:r>
        <w:rPr>
          <w:rFonts w:ascii="Book Antiqua" w:hAnsi="Book Antiqua" w:cs="Book Antiqua"/>
          <w:shd w:val="clear" w:color="auto" w:fill="FFFFFF"/>
        </w:rPr>
        <w:t>endritic cells</w:t>
      </w:r>
      <w:r>
        <w:rPr>
          <w:rFonts w:ascii="Book Antiqua" w:eastAsia="宋体" w:hAnsi="Book Antiqua" w:cs="Book Antiqua" w:hint="eastAsia"/>
          <w:shd w:val="clear" w:color="auto" w:fill="FFFFFF"/>
          <w:lang w:eastAsia="zh-CN"/>
        </w:rPr>
        <w:t>.</w:t>
      </w:r>
    </w:p>
    <w:p w14:paraId="71450C7C" w14:textId="77777777" w:rsidR="00231361" w:rsidRDefault="00C823EC">
      <w:pPr>
        <w:adjustRightInd w:val="0"/>
        <w:snapToGrid w:val="0"/>
        <w:spacing w:line="360" w:lineRule="auto"/>
        <w:jc w:val="both"/>
        <w:rPr>
          <w:rFonts w:ascii="Book Antiqua" w:hAnsi="Book Antiqua" w:cs="Book Antiqua"/>
          <w:shd w:val="clear" w:color="auto" w:fill="FFFFFF"/>
        </w:rPr>
      </w:pPr>
      <w:r>
        <w:rPr>
          <w:rFonts w:ascii="Book Antiqua" w:hAnsi="Book Antiqua" w:cs="Book Antiqua"/>
          <w:shd w:val="clear" w:color="auto" w:fill="FFFFFF"/>
        </w:rPr>
        <w:br w:type="page"/>
      </w:r>
    </w:p>
    <w:p w14:paraId="00FCE531" w14:textId="77777777" w:rsidR="00231361" w:rsidRDefault="00C823EC">
      <w:pPr>
        <w:shd w:val="clear" w:color="auto" w:fill="FFFFFF"/>
        <w:adjustRightInd w:val="0"/>
        <w:snapToGrid w:val="0"/>
        <w:spacing w:after="0" w:line="360" w:lineRule="auto"/>
        <w:jc w:val="both"/>
        <w:rPr>
          <w:rFonts w:ascii="Book Antiqua" w:hAnsi="Book Antiqua" w:cs="Book Antiqua"/>
          <w:b/>
          <w:bCs/>
        </w:rPr>
      </w:pPr>
      <w:r>
        <w:rPr>
          <w:rFonts w:ascii="Book Antiqua" w:hAnsi="Book Antiqua" w:cs="Book Antiqua"/>
          <w:b/>
          <w:bCs/>
        </w:rPr>
        <w:lastRenderedPageBreak/>
        <w:t>Table 4</w:t>
      </w:r>
      <w:r>
        <w:rPr>
          <w:rFonts w:ascii="Book Antiqua" w:eastAsia="宋体" w:hAnsi="Book Antiqua" w:cs="Book Antiqua" w:hint="eastAsia"/>
          <w:b/>
          <w:bCs/>
          <w:lang w:eastAsia="zh-CN"/>
        </w:rPr>
        <w:t xml:space="preserve"> </w:t>
      </w:r>
      <w:r>
        <w:rPr>
          <w:rFonts w:ascii="Book Antiqua" w:hAnsi="Book Antiqua" w:cs="Book Antiqua"/>
          <w:b/>
          <w:bCs/>
        </w:rPr>
        <w:t>List of approved drugs targeting immune checkpoints for gastrointestinal cancers</w:t>
      </w:r>
    </w:p>
    <w:tbl>
      <w:tblPr>
        <w:tblStyle w:val="ab"/>
        <w:tblW w:w="0" w:type="auto"/>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8"/>
        <w:gridCol w:w="1980"/>
        <w:gridCol w:w="2040"/>
        <w:gridCol w:w="3912"/>
      </w:tblGrid>
      <w:tr w:rsidR="00231361" w14:paraId="62EB5DE9" w14:textId="77777777">
        <w:tc>
          <w:tcPr>
            <w:tcW w:w="1348" w:type="dxa"/>
            <w:tcBorders>
              <w:top w:val="single" w:sz="4" w:space="0" w:color="auto"/>
              <w:bottom w:val="single" w:sz="4" w:space="0" w:color="auto"/>
            </w:tcBorders>
          </w:tcPr>
          <w:p w14:paraId="00F12AE6" w14:textId="77777777" w:rsidR="00231361" w:rsidRDefault="00C823EC">
            <w:pPr>
              <w:adjustRightInd w:val="0"/>
              <w:snapToGrid w:val="0"/>
              <w:spacing w:after="0" w:line="360" w:lineRule="auto"/>
              <w:jc w:val="both"/>
              <w:rPr>
                <w:rFonts w:ascii="Book Antiqua" w:hAnsi="Book Antiqua" w:cs="Book Antiqua"/>
                <w:b/>
                <w:bCs/>
              </w:rPr>
            </w:pPr>
            <w:r>
              <w:rPr>
                <w:rFonts w:ascii="Book Antiqua" w:hAnsi="Book Antiqua" w:cs="Book Antiqua"/>
                <w:b/>
                <w:bCs/>
              </w:rPr>
              <w:t>Target</w:t>
            </w:r>
          </w:p>
        </w:tc>
        <w:tc>
          <w:tcPr>
            <w:tcW w:w="1980" w:type="dxa"/>
            <w:tcBorders>
              <w:top w:val="single" w:sz="4" w:space="0" w:color="auto"/>
              <w:bottom w:val="single" w:sz="4" w:space="0" w:color="auto"/>
            </w:tcBorders>
          </w:tcPr>
          <w:p w14:paraId="3F075F78" w14:textId="77777777" w:rsidR="00231361" w:rsidRDefault="00C823EC">
            <w:pPr>
              <w:adjustRightInd w:val="0"/>
              <w:snapToGrid w:val="0"/>
              <w:spacing w:after="0" w:line="360" w:lineRule="auto"/>
              <w:jc w:val="both"/>
              <w:rPr>
                <w:rFonts w:ascii="Book Antiqua" w:hAnsi="Book Antiqua" w:cs="Book Antiqua"/>
                <w:b/>
                <w:bCs/>
              </w:rPr>
            </w:pPr>
            <w:r>
              <w:rPr>
                <w:rFonts w:ascii="Book Antiqua" w:hAnsi="Book Antiqua" w:cs="Book Antiqua"/>
                <w:b/>
                <w:bCs/>
              </w:rPr>
              <w:t>Drug</w:t>
            </w:r>
          </w:p>
        </w:tc>
        <w:tc>
          <w:tcPr>
            <w:tcW w:w="2040" w:type="dxa"/>
            <w:tcBorders>
              <w:top w:val="single" w:sz="4" w:space="0" w:color="auto"/>
              <w:bottom w:val="single" w:sz="4" w:space="0" w:color="auto"/>
            </w:tcBorders>
          </w:tcPr>
          <w:p w14:paraId="18E6607D" w14:textId="77777777" w:rsidR="00231361" w:rsidRDefault="00C823EC">
            <w:pPr>
              <w:adjustRightInd w:val="0"/>
              <w:snapToGrid w:val="0"/>
              <w:spacing w:after="0" w:line="360" w:lineRule="auto"/>
              <w:jc w:val="both"/>
              <w:rPr>
                <w:rFonts w:ascii="Book Antiqua" w:hAnsi="Book Antiqua" w:cs="Book Antiqua"/>
                <w:b/>
                <w:bCs/>
              </w:rPr>
            </w:pPr>
            <w:r>
              <w:rPr>
                <w:rFonts w:ascii="Book Antiqua" w:hAnsi="Book Antiqua" w:cs="Book Antiqua"/>
                <w:b/>
                <w:bCs/>
              </w:rPr>
              <w:t>Commercial name</w:t>
            </w:r>
          </w:p>
        </w:tc>
        <w:tc>
          <w:tcPr>
            <w:tcW w:w="3912" w:type="dxa"/>
            <w:tcBorders>
              <w:top w:val="single" w:sz="4" w:space="0" w:color="auto"/>
              <w:bottom w:val="single" w:sz="4" w:space="0" w:color="auto"/>
            </w:tcBorders>
          </w:tcPr>
          <w:p w14:paraId="59105720" w14:textId="77777777" w:rsidR="00231361" w:rsidRDefault="00C823EC">
            <w:pPr>
              <w:adjustRightInd w:val="0"/>
              <w:snapToGrid w:val="0"/>
              <w:spacing w:after="0" w:line="360" w:lineRule="auto"/>
              <w:jc w:val="both"/>
              <w:rPr>
                <w:rFonts w:ascii="Book Antiqua" w:hAnsi="Book Antiqua" w:cs="Book Antiqua"/>
                <w:b/>
                <w:bCs/>
              </w:rPr>
            </w:pPr>
            <w:r>
              <w:rPr>
                <w:rFonts w:ascii="Book Antiqua" w:hAnsi="Book Antiqua" w:cs="Book Antiqua"/>
                <w:b/>
                <w:bCs/>
              </w:rPr>
              <w:t>Indication</w:t>
            </w:r>
          </w:p>
        </w:tc>
      </w:tr>
      <w:tr w:rsidR="00231361" w14:paraId="3DE99130" w14:textId="77777777">
        <w:tc>
          <w:tcPr>
            <w:tcW w:w="1348" w:type="dxa"/>
            <w:tcBorders>
              <w:top w:val="single" w:sz="4" w:space="0" w:color="auto"/>
            </w:tcBorders>
          </w:tcPr>
          <w:p w14:paraId="7A7E9413" w14:textId="77777777" w:rsidR="00231361" w:rsidRDefault="00C823EC">
            <w:pPr>
              <w:adjustRightInd w:val="0"/>
              <w:snapToGrid w:val="0"/>
              <w:spacing w:after="0" w:line="360" w:lineRule="auto"/>
              <w:rPr>
                <w:rFonts w:ascii="Book Antiqua" w:hAnsi="Book Antiqua" w:cs="Book Antiqua"/>
                <w:bCs/>
              </w:rPr>
            </w:pPr>
            <w:r>
              <w:rPr>
                <w:rFonts w:ascii="Book Antiqua" w:hAnsi="Book Antiqua" w:cs="Book Antiqua"/>
                <w:bCs/>
              </w:rPr>
              <w:t>PD-1</w:t>
            </w:r>
          </w:p>
        </w:tc>
        <w:tc>
          <w:tcPr>
            <w:tcW w:w="1980" w:type="dxa"/>
            <w:tcBorders>
              <w:top w:val="single" w:sz="4" w:space="0" w:color="auto"/>
            </w:tcBorders>
          </w:tcPr>
          <w:p w14:paraId="65039456" w14:textId="77777777" w:rsidR="00231361" w:rsidRDefault="00C823EC">
            <w:pPr>
              <w:adjustRightInd w:val="0"/>
              <w:snapToGrid w:val="0"/>
              <w:spacing w:after="0" w:line="360" w:lineRule="auto"/>
              <w:rPr>
                <w:rFonts w:ascii="Book Antiqua" w:hAnsi="Book Antiqua" w:cs="Book Antiqua"/>
                <w:b/>
                <w:bCs/>
              </w:rPr>
            </w:pPr>
            <w:r>
              <w:rPr>
                <w:rFonts w:ascii="Book Antiqua" w:hAnsi="Book Antiqua" w:cs="Book Antiqua"/>
                <w:shd w:val="clear" w:color="auto" w:fill="FFFFFF"/>
              </w:rPr>
              <w:t>Nivolumab</w:t>
            </w:r>
          </w:p>
        </w:tc>
        <w:tc>
          <w:tcPr>
            <w:tcW w:w="2040" w:type="dxa"/>
            <w:tcBorders>
              <w:top w:val="single" w:sz="4" w:space="0" w:color="auto"/>
            </w:tcBorders>
          </w:tcPr>
          <w:p w14:paraId="555E95C3" w14:textId="77777777" w:rsidR="00231361" w:rsidRDefault="00C823EC">
            <w:pPr>
              <w:adjustRightInd w:val="0"/>
              <w:snapToGrid w:val="0"/>
              <w:spacing w:after="0" w:line="360" w:lineRule="auto"/>
              <w:rPr>
                <w:rFonts w:ascii="Book Antiqua" w:hAnsi="Book Antiqua" w:cs="Book Antiqua"/>
                <w:shd w:val="clear" w:color="auto" w:fill="FFFFFF"/>
              </w:rPr>
            </w:pPr>
            <w:proofErr w:type="spellStart"/>
            <w:r>
              <w:rPr>
                <w:rFonts w:ascii="Book Antiqua" w:hAnsi="Book Antiqua" w:cs="Book Antiqua"/>
                <w:shd w:val="clear" w:color="auto" w:fill="FFFFFF"/>
              </w:rPr>
              <w:t>Opdivo</w:t>
            </w:r>
            <w:proofErr w:type="spellEnd"/>
          </w:p>
        </w:tc>
        <w:tc>
          <w:tcPr>
            <w:tcW w:w="3912" w:type="dxa"/>
            <w:tcBorders>
              <w:top w:val="single" w:sz="4" w:space="0" w:color="auto"/>
            </w:tcBorders>
          </w:tcPr>
          <w:p w14:paraId="28A4309C" w14:textId="77777777" w:rsidR="00231361" w:rsidRDefault="00C823EC">
            <w:pPr>
              <w:adjustRightInd w:val="0"/>
              <w:snapToGrid w:val="0"/>
              <w:spacing w:after="0" w:line="360" w:lineRule="auto"/>
              <w:rPr>
                <w:rFonts w:ascii="Book Antiqua" w:hAnsi="Book Antiqua" w:cs="Book Antiqua"/>
                <w:b/>
                <w:bCs/>
              </w:rPr>
            </w:pPr>
            <w:r>
              <w:rPr>
                <w:rFonts w:ascii="Book Antiqua" w:eastAsia="宋体" w:hAnsi="Book Antiqua" w:cs="Book Antiqua" w:hint="eastAsia"/>
                <w:shd w:val="clear" w:color="auto" w:fill="FFFFFF"/>
                <w:lang w:eastAsia="zh-CN"/>
              </w:rPr>
              <w:t>H</w:t>
            </w:r>
            <w:r>
              <w:rPr>
                <w:rFonts w:ascii="Book Antiqua" w:hAnsi="Book Antiqua" w:cs="Book Antiqua"/>
                <w:shd w:val="clear" w:color="auto" w:fill="FFFFFF"/>
              </w:rPr>
              <w:t>epatocellular carcinoma, colorectal cancer with MSI-H</w:t>
            </w:r>
          </w:p>
        </w:tc>
      </w:tr>
      <w:tr w:rsidR="00231361" w14:paraId="58ECADFB" w14:textId="77777777">
        <w:tc>
          <w:tcPr>
            <w:tcW w:w="1348" w:type="dxa"/>
          </w:tcPr>
          <w:p w14:paraId="4473A0F9" w14:textId="77777777" w:rsidR="00231361" w:rsidRDefault="00C823EC">
            <w:pPr>
              <w:adjustRightInd w:val="0"/>
              <w:snapToGrid w:val="0"/>
              <w:spacing w:after="0" w:line="360" w:lineRule="auto"/>
              <w:rPr>
                <w:rFonts w:ascii="Book Antiqua" w:hAnsi="Book Antiqua" w:cs="Book Antiqua"/>
                <w:bCs/>
              </w:rPr>
            </w:pPr>
            <w:r>
              <w:rPr>
                <w:rFonts w:ascii="Book Antiqua" w:hAnsi="Book Antiqua" w:cs="Book Antiqua"/>
                <w:bCs/>
              </w:rPr>
              <w:t>PD-1</w:t>
            </w:r>
          </w:p>
        </w:tc>
        <w:tc>
          <w:tcPr>
            <w:tcW w:w="1980" w:type="dxa"/>
          </w:tcPr>
          <w:p w14:paraId="22F355B0" w14:textId="77777777" w:rsidR="00231361" w:rsidRDefault="00C823EC">
            <w:pPr>
              <w:adjustRightInd w:val="0"/>
              <w:snapToGrid w:val="0"/>
              <w:spacing w:after="0" w:line="360" w:lineRule="auto"/>
              <w:rPr>
                <w:rFonts w:ascii="Book Antiqua" w:hAnsi="Book Antiqua" w:cs="Book Antiqua"/>
                <w:b/>
                <w:bCs/>
              </w:rPr>
            </w:pPr>
            <w:r>
              <w:rPr>
                <w:rFonts w:ascii="Book Antiqua" w:hAnsi="Book Antiqua" w:cs="Book Antiqua"/>
                <w:shd w:val="clear" w:color="auto" w:fill="FFFFFF"/>
              </w:rPr>
              <w:t>Pembrolizumab</w:t>
            </w:r>
          </w:p>
        </w:tc>
        <w:tc>
          <w:tcPr>
            <w:tcW w:w="2040" w:type="dxa"/>
          </w:tcPr>
          <w:p w14:paraId="6C2B039F" w14:textId="77777777" w:rsidR="00231361" w:rsidRDefault="00C823EC">
            <w:pPr>
              <w:adjustRightInd w:val="0"/>
              <w:snapToGrid w:val="0"/>
              <w:spacing w:after="0" w:line="360" w:lineRule="auto"/>
              <w:rPr>
                <w:rFonts w:ascii="Book Antiqua" w:hAnsi="Book Antiqua" w:cs="Book Antiqua"/>
                <w:shd w:val="clear" w:color="auto" w:fill="FFFFFF"/>
              </w:rPr>
            </w:pPr>
            <w:r>
              <w:rPr>
                <w:rFonts w:ascii="Book Antiqua" w:hAnsi="Book Antiqua" w:cs="Book Antiqua"/>
                <w:shd w:val="clear" w:color="auto" w:fill="FFFFFF"/>
              </w:rPr>
              <w:t>Keytruda</w:t>
            </w:r>
          </w:p>
        </w:tc>
        <w:tc>
          <w:tcPr>
            <w:tcW w:w="3912" w:type="dxa"/>
          </w:tcPr>
          <w:p w14:paraId="4936DDED" w14:textId="77777777" w:rsidR="00231361" w:rsidRDefault="00C823EC">
            <w:pPr>
              <w:adjustRightInd w:val="0"/>
              <w:snapToGrid w:val="0"/>
              <w:spacing w:after="0" w:line="360" w:lineRule="auto"/>
              <w:rPr>
                <w:rFonts w:ascii="Book Antiqua" w:hAnsi="Book Antiqua" w:cs="Book Antiqua"/>
                <w:b/>
                <w:bCs/>
              </w:rPr>
            </w:pPr>
            <w:r>
              <w:rPr>
                <w:rFonts w:ascii="Book Antiqua" w:eastAsia="宋体" w:hAnsi="Book Antiqua" w:cs="Book Antiqua" w:hint="eastAsia"/>
                <w:shd w:val="clear" w:color="auto" w:fill="FFFFFF"/>
                <w:lang w:eastAsia="zh-CN"/>
              </w:rPr>
              <w:t>G</w:t>
            </w:r>
            <w:r>
              <w:rPr>
                <w:rFonts w:ascii="Book Antiqua" w:hAnsi="Book Antiqua" w:cs="Book Antiqua"/>
                <w:shd w:val="clear" w:color="auto" w:fill="FFFFFF"/>
              </w:rPr>
              <w:t>astric cancer, hepatocellular carcinoma, colorectal cancer, solid tumors with MSI-H</w:t>
            </w:r>
          </w:p>
        </w:tc>
      </w:tr>
      <w:tr w:rsidR="00231361" w14:paraId="77B75266" w14:textId="77777777">
        <w:tc>
          <w:tcPr>
            <w:tcW w:w="1348" w:type="dxa"/>
          </w:tcPr>
          <w:p w14:paraId="0ADB4AB5" w14:textId="77777777" w:rsidR="00231361" w:rsidRDefault="00C823EC">
            <w:pPr>
              <w:adjustRightInd w:val="0"/>
              <w:snapToGrid w:val="0"/>
              <w:spacing w:after="0" w:line="360" w:lineRule="auto"/>
              <w:rPr>
                <w:rFonts w:ascii="Book Antiqua" w:hAnsi="Book Antiqua" w:cs="Book Antiqua"/>
                <w:b/>
                <w:bCs/>
                <w:highlight w:val="yellow"/>
              </w:rPr>
            </w:pPr>
            <w:r>
              <w:rPr>
                <w:rFonts w:ascii="Book Antiqua" w:hAnsi="Book Antiqua" w:cs="Book Antiqua"/>
                <w:shd w:val="clear" w:color="auto" w:fill="FFFFFF"/>
              </w:rPr>
              <w:t>CTLA-4 and PD-1</w:t>
            </w:r>
          </w:p>
        </w:tc>
        <w:tc>
          <w:tcPr>
            <w:tcW w:w="1980" w:type="dxa"/>
          </w:tcPr>
          <w:p w14:paraId="19CDB109" w14:textId="77777777" w:rsidR="00231361" w:rsidRDefault="00C823EC">
            <w:pPr>
              <w:adjustRightInd w:val="0"/>
              <w:snapToGrid w:val="0"/>
              <w:spacing w:after="0" w:line="360" w:lineRule="auto"/>
              <w:rPr>
                <w:rFonts w:ascii="Book Antiqua" w:hAnsi="Book Antiqua" w:cs="Book Antiqua"/>
                <w:b/>
                <w:bCs/>
                <w:highlight w:val="yellow"/>
              </w:rPr>
            </w:pPr>
            <w:r>
              <w:rPr>
                <w:rFonts w:ascii="Book Antiqua" w:hAnsi="Book Antiqua" w:cs="Book Antiqua"/>
                <w:shd w:val="clear" w:color="auto" w:fill="FFFFFF"/>
              </w:rPr>
              <w:t>Ipilimumab plus nivolumab</w:t>
            </w:r>
          </w:p>
        </w:tc>
        <w:tc>
          <w:tcPr>
            <w:tcW w:w="2040" w:type="dxa"/>
          </w:tcPr>
          <w:p w14:paraId="030D715A" w14:textId="77777777" w:rsidR="00231361" w:rsidRDefault="00C823EC">
            <w:pPr>
              <w:adjustRightInd w:val="0"/>
              <w:snapToGrid w:val="0"/>
              <w:spacing w:after="0" w:line="360" w:lineRule="auto"/>
              <w:rPr>
                <w:rFonts w:ascii="Book Antiqua" w:hAnsi="Book Antiqua" w:cs="Book Antiqua"/>
                <w:shd w:val="clear" w:color="auto" w:fill="FFFFFF"/>
              </w:rPr>
            </w:pPr>
            <w:proofErr w:type="spellStart"/>
            <w:r>
              <w:rPr>
                <w:rFonts w:ascii="Book Antiqua" w:hAnsi="Book Antiqua" w:cs="Book Antiqua"/>
                <w:shd w:val="clear" w:color="auto" w:fill="FFFFFF"/>
              </w:rPr>
              <w:t>Yervoy</w:t>
            </w:r>
            <w:proofErr w:type="spellEnd"/>
            <w:r>
              <w:rPr>
                <w:rFonts w:ascii="Book Antiqua" w:hAnsi="Book Antiqua" w:cs="Book Antiqua"/>
                <w:shd w:val="clear" w:color="auto" w:fill="FFFFFF"/>
              </w:rPr>
              <w:t xml:space="preserve"> plus </w:t>
            </w:r>
            <w:proofErr w:type="spellStart"/>
            <w:r>
              <w:rPr>
                <w:rFonts w:ascii="Book Antiqua" w:hAnsi="Book Antiqua" w:cs="Book Antiqua"/>
                <w:shd w:val="clear" w:color="auto" w:fill="FFFFFF"/>
              </w:rPr>
              <w:t>Opdivo</w:t>
            </w:r>
            <w:proofErr w:type="spellEnd"/>
          </w:p>
        </w:tc>
        <w:tc>
          <w:tcPr>
            <w:tcW w:w="3912" w:type="dxa"/>
          </w:tcPr>
          <w:p w14:paraId="35C23D52" w14:textId="77777777" w:rsidR="00231361" w:rsidRDefault="00C823EC">
            <w:pPr>
              <w:adjustRightInd w:val="0"/>
              <w:snapToGrid w:val="0"/>
              <w:spacing w:after="0" w:line="360" w:lineRule="auto"/>
              <w:rPr>
                <w:rFonts w:ascii="Book Antiqua" w:hAnsi="Book Antiqua" w:cs="Book Antiqua"/>
                <w:b/>
                <w:bCs/>
                <w:highlight w:val="yellow"/>
              </w:rPr>
            </w:pPr>
            <w:r>
              <w:rPr>
                <w:rFonts w:ascii="Book Antiqua" w:eastAsia="宋体" w:hAnsi="Book Antiqua" w:cs="Book Antiqua" w:hint="eastAsia"/>
                <w:shd w:val="clear" w:color="auto" w:fill="FFFFFF"/>
                <w:lang w:eastAsia="zh-CN"/>
              </w:rPr>
              <w:t>C</w:t>
            </w:r>
            <w:r>
              <w:rPr>
                <w:rFonts w:ascii="Book Antiqua" w:hAnsi="Book Antiqua" w:cs="Book Antiqua"/>
                <w:shd w:val="clear" w:color="auto" w:fill="FFFFFF"/>
              </w:rPr>
              <w:t>olorectal cancer with MSI-H</w:t>
            </w:r>
          </w:p>
        </w:tc>
      </w:tr>
    </w:tbl>
    <w:p w14:paraId="4EE0FB34" w14:textId="77777777" w:rsidR="00231361" w:rsidRDefault="00C823EC">
      <w:pPr>
        <w:shd w:val="clear" w:color="auto" w:fill="FFFFFF"/>
        <w:tabs>
          <w:tab w:val="left" w:pos="9639"/>
        </w:tabs>
        <w:adjustRightInd w:val="0"/>
        <w:snapToGrid w:val="0"/>
        <w:spacing w:after="0" w:line="360" w:lineRule="auto"/>
        <w:jc w:val="both"/>
        <w:rPr>
          <w:rFonts w:ascii="Book Antiqua" w:eastAsia="宋体" w:hAnsi="Book Antiqua" w:cs="Book Antiqua"/>
          <w:b/>
          <w:bCs/>
          <w:lang w:eastAsia="zh-CN"/>
        </w:rPr>
      </w:pPr>
      <w:r>
        <w:rPr>
          <w:rFonts w:ascii="Book Antiqua" w:hAnsi="Book Antiqua" w:cs="Book Antiqua"/>
          <w:shd w:val="clear" w:color="auto" w:fill="FFFFFF"/>
        </w:rPr>
        <w:t>PD-1</w:t>
      </w:r>
      <w:r>
        <w:rPr>
          <w:rFonts w:ascii="Book Antiqua" w:eastAsia="宋体" w:hAnsi="Book Antiqua" w:cs="Book Antiqua" w:hint="eastAsia"/>
          <w:shd w:val="clear" w:color="auto" w:fill="FFFFFF"/>
          <w:lang w:eastAsia="zh-CN"/>
        </w:rPr>
        <w:t>: P</w:t>
      </w:r>
      <w:r>
        <w:rPr>
          <w:rFonts w:ascii="Book Antiqua" w:hAnsi="Book Antiqua" w:cs="Book Antiqua"/>
          <w:shd w:val="clear" w:color="auto" w:fill="FFFFFF"/>
        </w:rPr>
        <w:t>rogrammed death 1;</w:t>
      </w:r>
      <w:r>
        <w:rPr>
          <w:rFonts w:ascii="Book Antiqua" w:hAnsi="Book Antiqua" w:cs="Book Antiqua"/>
          <w:bCs/>
        </w:rPr>
        <w:t xml:space="preserve"> </w:t>
      </w:r>
      <w:r>
        <w:rPr>
          <w:rFonts w:ascii="Book Antiqua" w:hAnsi="Book Antiqua" w:cs="Book Antiqua"/>
          <w:shd w:val="clear" w:color="auto" w:fill="FFFFFF"/>
        </w:rPr>
        <w:t>CTLA-4</w:t>
      </w:r>
      <w:r>
        <w:rPr>
          <w:rFonts w:ascii="Book Antiqua" w:eastAsia="宋体" w:hAnsi="Book Antiqua" w:cs="Book Antiqua" w:hint="eastAsia"/>
          <w:shd w:val="clear" w:color="auto" w:fill="FFFFFF"/>
          <w:lang w:eastAsia="zh-CN"/>
        </w:rPr>
        <w:t xml:space="preserve">: </w:t>
      </w:r>
      <w:r>
        <w:rPr>
          <w:rFonts w:ascii="Book Antiqua" w:hAnsi="Book Antiqua" w:cs="Book Antiqua"/>
          <w:shd w:val="clear" w:color="auto" w:fill="FFFFFF"/>
        </w:rPr>
        <w:t>Cytotoxic T-lymphocyte-associated protein 4;</w:t>
      </w:r>
      <w:r>
        <w:rPr>
          <w:rFonts w:ascii="Book Antiqua" w:eastAsia="宋体" w:hAnsi="Book Antiqua" w:cs="Book Antiqua" w:hint="eastAsia"/>
          <w:shd w:val="clear" w:color="auto" w:fill="FFFFFF"/>
          <w:lang w:eastAsia="zh-CN"/>
        </w:rPr>
        <w:t xml:space="preserve"> </w:t>
      </w:r>
      <w:r>
        <w:rPr>
          <w:rFonts w:ascii="Book Antiqua" w:eastAsia="Times New Roman" w:hAnsi="Book Antiqua" w:cs="Book Antiqua"/>
        </w:rPr>
        <w:t>MSI-H</w:t>
      </w:r>
      <w:r>
        <w:rPr>
          <w:rFonts w:ascii="Book Antiqua" w:eastAsia="宋体" w:hAnsi="Book Antiqua" w:cs="Book Antiqua" w:hint="eastAsia"/>
          <w:lang w:eastAsia="zh-CN"/>
        </w:rPr>
        <w:t>: H</w:t>
      </w:r>
      <w:r>
        <w:rPr>
          <w:rFonts w:ascii="Book Antiqua" w:eastAsia="Times New Roman" w:hAnsi="Book Antiqua" w:cs="Book Antiqua"/>
        </w:rPr>
        <w:t>igh microsatellite instability</w:t>
      </w:r>
      <w:r>
        <w:rPr>
          <w:rFonts w:ascii="Book Antiqua" w:eastAsia="宋体" w:hAnsi="Book Antiqua" w:cs="Book Antiqua" w:hint="eastAsia"/>
          <w:lang w:eastAsia="zh-CN"/>
        </w:rPr>
        <w:t>.</w:t>
      </w:r>
    </w:p>
    <w:p w14:paraId="2811E650" w14:textId="77777777" w:rsidR="00231361" w:rsidRDefault="00231361">
      <w:pPr>
        <w:adjustRightInd w:val="0"/>
        <w:snapToGrid w:val="0"/>
        <w:spacing w:line="360" w:lineRule="auto"/>
        <w:jc w:val="both"/>
        <w:rPr>
          <w:rFonts w:ascii="Book Antiqua" w:eastAsia="宋体" w:hAnsi="Book Antiqua" w:cs="Book Antiqua"/>
          <w:color w:val="000000"/>
          <w:lang w:val="en-GB" w:eastAsia="zh-CN"/>
        </w:rPr>
      </w:pPr>
    </w:p>
    <w:sectPr w:rsidR="00231361">
      <w:footerReference w:type="even" r:id="rId12"/>
      <w:footerReference w:type="default" r:id="rId13"/>
      <w:pgSz w:w="11900" w:h="16840"/>
      <w:pgMar w:top="1418" w:right="1418" w:bottom="1418" w:left="1418" w:header="709" w:footer="709"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BE4CF5" w14:textId="77777777" w:rsidR="00DE19E1" w:rsidRDefault="00DE19E1">
      <w:pPr>
        <w:spacing w:after="0"/>
      </w:pPr>
      <w:r>
        <w:separator/>
      </w:r>
    </w:p>
  </w:endnote>
  <w:endnote w:type="continuationSeparator" w:id="0">
    <w:p w14:paraId="12B8B2D0" w14:textId="77777777" w:rsidR="00DE19E1" w:rsidRDefault="00DE19E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Lucida Grande">
    <w:panose1 w:val="00000000000000000000"/>
    <w:charset w:val="00"/>
    <w:family w:val="auto"/>
    <w:pitch w:val="variable"/>
    <w:sig w:usb0="A1002AE7" w:usb1="C0000063" w:usb2="00000038" w:usb3="00000000" w:csb0="000000B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PalatinoLinotype-Roman">
    <w:altName w:val="Yu Gothic"/>
    <w:charset w:val="80"/>
    <w:family w:val="auto"/>
    <w:pitch w:val="default"/>
    <w:sig w:usb0="00000000" w:usb1="00000000" w:usb2="00000010" w:usb3="00000000" w:csb0="00020001" w:csb1="00000000"/>
  </w:font>
  <w:font w:name="Tahoma">
    <w:panose1 w:val="020B0604030504040204"/>
    <w:charset w:val="00"/>
    <w:family w:val="swiss"/>
    <w:pitch w:val="variable"/>
    <w:sig w:usb0="E1002EFF" w:usb1="C000605B" w:usb2="00000029" w:usb3="00000000" w:csb0="000101FF" w:csb1="00000000"/>
  </w:font>
  <w:font w:name="微软雅黑">
    <w:panose1 w:val="020B0503020204020204"/>
    <w:charset w:val="86"/>
    <w:family w:val="swiss"/>
    <w:pitch w:val="variable"/>
    <w:sig w:usb0="80000287" w:usb1="280F3C52"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346510" w14:textId="77777777" w:rsidR="00434710" w:rsidRDefault="00434710">
    <w:pPr>
      <w:pStyle w:val="a6"/>
      <w:framePr w:wrap="around" w:vAnchor="text" w:hAnchor="margin" w:xAlign="center" w:y="1"/>
      <w:rPr>
        <w:rStyle w:val="ad"/>
      </w:rPr>
    </w:pPr>
    <w:r>
      <w:rPr>
        <w:rStyle w:val="ad"/>
      </w:rPr>
      <w:fldChar w:fldCharType="begin"/>
    </w:r>
    <w:r>
      <w:rPr>
        <w:rStyle w:val="ad"/>
      </w:rPr>
      <w:instrText xml:space="preserve">PAGE  </w:instrText>
    </w:r>
    <w:r>
      <w:rPr>
        <w:rStyle w:val="ad"/>
      </w:rPr>
      <w:fldChar w:fldCharType="end"/>
    </w:r>
  </w:p>
  <w:p w14:paraId="6515DDC5" w14:textId="77777777" w:rsidR="00434710" w:rsidRDefault="00434710">
    <w:pPr>
      <w:pStyle w:val="a6"/>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028E8D" w14:textId="77777777" w:rsidR="00434710" w:rsidRDefault="00434710">
    <w:pPr>
      <w:pStyle w:val="a6"/>
      <w:framePr w:wrap="around" w:vAnchor="text" w:hAnchor="margin" w:xAlign="center" w:y="1"/>
      <w:rPr>
        <w:rStyle w:val="ad"/>
      </w:rPr>
    </w:pPr>
    <w:r>
      <w:rPr>
        <w:rStyle w:val="ad"/>
      </w:rPr>
      <w:fldChar w:fldCharType="begin"/>
    </w:r>
    <w:r>
      <w:rPr>
        <w:rStyle w:val="ad"/>
      </w:rPr>
      <w:instrText xml:space="preserve">PAGE  </w:instrText>
    </w:r>
    <w:r>
      <w:rPr>
        <w:rStyle w:val="ad"/>
      </w:rPr>
      <w:fldChar w:fldCharType="separate"/>
    </w:r>
    <w:r w:rsidR="00415623">
      <w:rPr>
        <w:rStyle w:val="ad"/>
        <w:noProof/>
      </w:rPr>
      <w:t>3</w:t>
    </w:r>
    <w:r>
      <w:rPr>
        <w:rStyle w:val="ad"/>
      </w:rPr>
      <w:fldChar w:fldCharType="end"/>
    </w:r>
  </w:p>
  <w:p w14:paraId="622373C3" w14:textId="77777777" w:rsidR="00434710" w:rsidRDefault="00434710">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48CF8D" w14:textId="77777777" w:rsidR="00DE19E1" w:rsidRDefault="00DE19E1">
      <w:pPr>
        <w:spacing w:after="0"/>
      </w:pPr>
      <w:r>
        <w:separator/>
      </w:r>
    </w:p>
  </w:footnote>
  <w:footnote w:type="continuationSeparator" w:id="0">
    <w:p w14:paraId="29B1936B" w14:textId="77777777" w:rsidR="00DE19E1" w:rsidRDefault="00DE19E1">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bordersDoNotSurroundFooter/>
  <w:proofState w:spelling="clean" w:grammar="clean"/>
  <w:defaultTabStop w:val="708"/>
  <w:hyphenationZone w:val="425"/>
  <w:drawingGridHorizontalSpacing w:val="360"/>
  <w:drawingGridVerticalSpacing w:val="360"/>
  <w:noPunctuationKerning/>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5D75"/>
    <w:rsid w:val="00004B32"/>
    <w:rsid w:val="00006CF5"/>
    <w:rsid w:val="000078AD"/>
    <w:rsid w:val="00012BB5"/>
    <w:rsid w:val="00012F69"/>
    <w:rsid w:val="0001373B"/>
    <w:rsid w:val="00014A2F"/>
    <w:rsid w:val="00015AAB"/>
    <w:rsid w:val="00017151"/>
    <w:rsid w:val="000242E5"/>
    <w:rsid w:val="000265E3"/>
    <w:rsid w:val="00027733"/>
    <w:rsid w:val="0004451D"/>
    <w:rsid w:val="000468CB"/>
    <w:rsid w:val="00055C0B"/>
    <w:rsid w:val="00055CB7"/>
    <w:rsid w:val="00057DDC"/>
    <w:rsid w:val="0006109D"/>
    <w:rsid w:val="00061B7C"/>
    <w:rsid w:val="000629C7"/>
    <w:rsid w:val="000748AC"/>
    <w:rsid w:val="000779BD"/>
    <w:rsid w:val="00092046"/>
    <w:rsid w:val="00093CE5"/>
    <w:rsid w:val="00095DE2"/>
    <w:rsid w:val="000B2983"/>
    <w:rsid w:val="000B3921"/>
    <w:rsid w:val="000B50AC"/>
    <w:rsid w:val="000C24C8"/>
    <w:rsid w:val="000C4647"/>
    <w:rsid w:val="000C6F3B"/>
    <w:rsid w:val="000D0F8C"/>
    <w:rsid w:val="000D3168"/>
    <w:rsid w:val="000D3B67"/>
    <w:rsid w:val="000D47A7"/>
    <w:rsid w:val="000D7724"/>
    <w:rsid w:val="000D7B82"/>
    <w:rsid w:val="000E26D0"/>
    <w:rsid w:val="000E43CB"/>
    <w:rsid w:val="000E65ED"/>
    <w:rsid w:val="000F1247"/>
    <w:rsid w:val="000F2188"/>
    <w:rsid w:val="000F6AD8"/>
    <w:rsid w:val="000F6BB9"/>
    <w:rsid w:val="00114873"/>
    <w:rsid w:val="00115881"/>
    <w:rsid w:val="001214F0"/>
    <w:rsid w:val="001268CF"/>
    <w:rsid w:val="00127691"/>
    <w:rsid w:val="00131B4C"/>
    <w:rsid w:val="0014083C"/>
    <w:rsid w:val="001533B9"/>
    <w:rsid w:val="001738F3"/>
    <w:rsid w:val="0017654B"/>
    <w:rsid w:val="00184FF9"/>
    <w:rsid w:val="00187453"/>
    <w:rsid w:val="001A4AB1"/>
    <w:rsid w:val="001C021E"/>
    <w:rsid w:val="001C1AE7"/>
    <w:rsid w:val="001C220B"/>
    <w:rsid w:val="001C4371"/>
    <w:rsid w:val="001D094E"/>
    <w:rsid w:val="001D136C"/>
    <w:rsid w:val="001E3FCD"/>
    <w:rsid w:val="001E4583"/>
    <w:rsid w:val="001E6BE5"/>
    <w:rsid w:val="001F2EE1"/>
    <w:rsid w:val="00201CB8"/>
    <w:rsid w:val="00204AB2"/>
    <w:rsid w:val="00212C3D"/>
    <w:rsid w:val="00213A09"/>
    <w:rsid w:val="00220301"/>
    <w:rsid w:val="002208B9"/>
    <w:rsid w:val="002306A7"/>
    <w:rsid w:val="00231155"/>
    <w:rsid w:val="00231361"/>
    <w:rsid w:val="00234E95"/>
    <w:rsid w:val="0023570F"/>
    <w:rsid w:val="002410EA"/>
    <w:rsid w:val="0025657A"/>
    <w:rsid w:val="00263890"/>
    <w:rsid w:val="00264974"/>
    <w:rsid w:val="002654FB"/>
    <w:rsid w:val="00266704"/>
    <w:rsid w:val="002715FA"/>
    <w:rsid w:val="002732C7"/>
    <w:rsid w:val="00273EEF"/>
    <w:rsid w:val="00273F90"/>
    <w:rsid w:val="0027538D"/>
    <w:rsid w:val="00282C72"/>
    <w:rsid w:val="00285159"/>
    <w:rsid w:val="002942F1"/>
    <w:rsid w:val="00295BCC"/>
    <w:rsid w:val="002969A1"/>
    <w:rsid w:val="002A045E"/>
    <w:rsid w:val="002A4C04"/>
    <w:rsid w:val="002B20FE"/>
    <w:rsid w:val="002C23A8"/>
    <w:rsid w:val="002C5A9C"/>
    <w:rsid w:val="002C6865"/>
    <w:rsid w:val="002C6C03"/>
    <w:rsid w:val="002D01CA"/>
    <w:rsid w:val="002D14F2"/>
    <w:rsid w:val="002D6D24"/>
    <w:rsid w:val="002E1E54"/>
    <w:rsid w:val="002E66ED"/>
    <w:rsid w:val="002E7B3F"/>
    <w:rsid w:val="002F6D87"/>
    <w:rsid w:val="002F7FBA"/>
    <w:rsid w:val="00301861"/>
    <w:rsid w:val="00303B03"/>
    <w:rsid w:val="00304893"/>
    <w:rsid w:val="00315D34"/>
    <w:rsid w:val="00322280"/>
    <w:rsid w:val="00322972"/>
    <w:rsid w:val="003320C3"/>
    <w:rsid w:val="0034051D"/>
    <w:rsid w:val="0034301C"/>
    <w:rsid w:val="00343910"/>
    <w:rsid w:val="003507D8"/>
    <w:rsid w:val="00351625"/>
    <w:rsid w:val="00352B95"/>
    <w:rsid w:val="00353448"/>
    <w:rsid w:val="00365965"/>
    <w:rsid w:val="00365D75"/>
    <w:rsid w:val="00371734"/>
    <w:rsid w:val="003801D4"/>
    <w:rsid w:val="00384AD9"/>
    <w:rsid w:val="00387203"/>
    <w:rsid w:val="00390871"/>
    <w:rsid w:val="00393A57"/>
    <w:rsid w:val="00394B5D"/>
    <w:rsid w:val="003977CD"/>
    <w:rsid w:val="003A6948"/>
    <w:rsid w:val="003B1680"/>
    <w:rsid w:val="003B2FB0"/>
    <w:rsid w:val="003B6E0C"/>
    <w:rsid w:val="003D45BA"/>
    <w:rsid w:val="003D7C86"/>
    <w:rsid w:val="003F3D33"/>
    <w:rsid w:val="003F4A1B"/>
    <w:rsid w:val="00401868"/>
    <w:rsid w:val="00402F74"/>
    <w:rsid w:val="00415623"/>
    <w:rsid w:val="004264FC"/>
    <w:rsid w:val="00426C18"/>
    <w:rsid w:val="00431183"/>
    <w:rsid w:val="004325A1"/>
    <w:rsid w:val="004329AB"/>
    <w:rsid w:val="0043466B"/>
    <w:rsid w:val="00434710"/>
    <w:rsid w:val="00434DF6"/>
    <w:rsid w:val="00437201"/>
    <w:rsid w:val="004372DB"/>
    <w:rsid w:val="00441644"/>
    <w:rsid w:val="00441899"/>
    <w:rsid w:val="00443D3D"/>
    <w:rsid w:val="004509AB"/>
    <w:rsid w:val="004526F1"/>
    <w:rsid w:val="00452B28"/>
    <w:rsid w:val="00452C19"/>
    <w:rsid w:val="004531E7"/>
    <w:rsid w:val="00456DE1"/>
    <w:rsid w:val="0046051C"/>
    <w:rsid w:val="004802DC"/>
    <w:rsid w:val="00482649"/>
    <w:rsid w:val="00494831"/>
    <w:rsid w:val="004960EA"/>
    <w:rsid w:val="004A1987"/>
    <w:rsid w:val="004A49B8"/>
    <w:rsid w:val="004A5904"/>
    <w:rsid w:val="004B0078"/>
    <w:rsid w:val="004B16F1"/>
    <w:rsid w:val="004B26B1"/>
    <w:rsid w:val="004B30D1"/>
    <w:rsid w:val="004C09A0"/>
    <w:rsid w:val="004C3586"/>
    <w:rsid w:val="004C5CD7"/>
    <w:rsid w:val="004D07EA"/>
    <w:rsid w:val="004D3509"/>
    <w:rsid w:val="004D4927"/>
    <w:rsid w:val="004D5C7F"/>
    <w:rsid w:val="004D7D3D"/>
    <w:rsid w:val="004E33E0"/>
    <w:rsid w:val="00503D35"/>
    <w:rsid w:val="005048D5"/>
    <w:rsid w:val="0050793B"/>
    <w:rsid w:val="00515804"/>
    <w:rsid w:val="00516534"/>
    <w:rsid w:val="00530853"/>
    <w:rsid w:val="0053217C"/>
    <w:rsid w:val="005363BE"/>
    <w:rsid w:val="00542C4A"/>
    <w:rsid w:val="00543A72"/>
    <w:rsid w:val="00544024"/>
    <w:rsid w:val="005453ED"/>
    <w:rsid w:val="00552F3C"/>
    <w:rsid w:val="00561285"/>
    <w:rsid w:val="00565CA2"/>
    <w:rsid w:val="00571725"/>
    <w:rsid w:val="0057511A"/>
    <w:rsid w:val="005769D7"/>
    <w:rsid w:val="00580838"/>
    <w:rsid w:val="00581DF0"/>
    <w:rsid w:val="005901A8"/>
    <w:rsid w:val="005A37F6"/>
    <w:rsid w:val="005A5534"/>
    <w:rsid w:val="005A5CCB"/>
    <w:rsid w:val="005B4D57"/>
    <w:rsid w:val="005B5700"/>
    <w:rsid w:val="005B7884"/>
    <w:rsid w:val="005C043C"/>
    <w:rsid w:val="005C0945"/>
    <w:rsid w:val="005C2F8D"/>
    <w:rsid w:val="005E2ED4"/>
    <w:rsid w:val="005E303B"/>
    <w:rsid w:val="005E5644"/>
    <w:rsid w:val="005E7ECC"/>
    <w:rsid w:val="005F5451"/>
    <w:rsid w:val="005F5858"/>
    <w:rsid w:val="00607A0C"/>
    <w:rsid w:val="00627C97"/>
    <w:rsid w:val="00634219"/>
    <w:rsid w:val="006349B2"/>
    <w:rsid w:val="00634EE6"/>
    <w:rsid w:val="00636912"/>
    <w:rsid w:val="006374F0"/>
    <w:rsid w:val="006432D3"/>
    <w:rsid w:val="00650DCE"/>
    <w:rsid w:val="00657D6F"/>
    <w:rsid w:val="00664794"/>
    <w:rsid w:val="0066548D"/>
    <w:rsid w:val="006677DF"/>
    <w:rsid w:val="006746B8"/>
    <w:rsid w:val="006809C2"/>
    <w:rsid w:val="00682905"/>
    <w:rsid w:val="00682D13"/>
    <w:rsid w:val="006834A7"/>
    <w:rsid w:val="00687A03"/>
    <w:rsid w:val="0069305F"/>
    <w:rsid w:val="006967DF"/>
    <w:rsid w:val="006A37E8"/>
    <w:rsid w:val="006A3BE5"/>
    <w:rsid w:val="006B6A9C"/>
    <w:rsid w:val="006D2FC2"/>
    <w:rsid w:val="006D4CAD"/>
    <w:rsid w:val="006E2E40"/>
    <w:rsid w:val="006E3418"/>
    <w:rsid w:val="006E3D05"/>
    <w:rsid w:val="006F4F6C"/>
    <w:rsid w:val="007033F0"/>
    <w:rsid w:val="00703FE3"/>
    <w:rsid w:val="007062E8"/>
    <w:rsid w:val="00707012"/>
    <w:rsid w:val="00710066"/>
    <w:rsid w:val="00711198"/>
    <w:rsid w:val="007210CA"/>
    <w:rsid w:val="007310A2"/>
    <w:rsid w:val="00743142"/>
    <w:rsid w:val="0074447D"/>
    <w:rsid w:val="00745642"/>
    <w:rsid w:val="0074773F"/>
    <w:rsid w:val="00747954"/>
    <w:rsid w:val="00747EC4"/>
    <w:rsid w:val="0075110F"/>
    <w:rsid w:val="0075186B"/>
    <w:rsid w:val="00752EF0"/>
    <w:rsid w:val="007558AE"/>
    <w:rsid w:val="00755D78"/>
    <w:rsid w:val="007578D1"/>
    <w:rsid w:val="007664FC"/>
    <w:rsid w:val="007735AD"/>
    <w:rsid w:val="007740BA"/>
    <w:rsid w:val="0077621B"/>
    <w:rsid w:val="007765AC"/>
    <w:rsid w:val="0078054E"/>
    <w:rsid w:val="007825A8"/>
    <w:rsid w:val="0078684A"/>
    <w:rsid w:val="007907B9"/>
    <w:rsid w:val="00790EA3"/>
    <w:rsid w:val="00793D49"/>
    <w:rsid w:val="00794561"/>
    <w:rsid w:val="00795EAF"/>
    <w:rsid w:val="007A1C9A"/>
    <w:rsid w:val="007B1B1E"/>
    <w:rsid w:val="007C3372"/>
    <w:rsid w:val="007D67BD"/>
    <w:rsid w:val="007D7280"/>
    <w:rsid w:val="007E337E"/>
    <w:rsid w:val="007E65D7"/>
    <w:rsid w:val="007E6BDD"/>
    <w:rsid w:val="007F091A"/>
    <w:rsid w:val="007F24F1"/>
    <w:rsid w:val="007F4209"/>
    <w:rsid w:val="007F5F67"/>
    <w:rsid w:val="00800F9C"/>
    <w:rsid w:val="0081595A"/>
    <w:rsid w:val="00816324"/>
    <w:rsid w:val="00830270"/>
    <w:rsid w:val="0083036A"/>
    <w:rsid w:val="00832E0A"/>
    <w:rsid w:val="0083552F"/>
    <w:rsid w:val="00840A25"/>
    <w:rsid w:val="00847D65"/>
    <w:rsid w:val="008560B1"/>
    <w:rsid w:val="00856985"/>
    <w:rsid w:val="008653F4"/>
    <w:rsid w:val="00866622"/>
    <w:rsid w:val="0087306A"/>
    <w:rsid w:val="00890644"/>
    <w:rsid w:val="008932EF"/>
    <w:rsid w:val="008A0E03"/>
    <w:rsid w:val="008A19B5"/>
    <w:rsid w:val="008A1CFC"/>
    <w:rsid w:val="008A245E"/>
    <w:rsid w:val="008A752A"/>
    <w:rsid w:val="008C592D"/>
    <w:rsid w:val="008D12B2"/>
    <w:rsid w:val="008D5DDF"/>
    <w:rsid w:val="008E2BE3"/>
    <w:rsid w:val="008E45EB"/>
    <w:rsid w:val="008E558A"/>
    <w:rsid w:val="008E6122"/>
    <w:rsid w:val="00904BB5"/>
    <w:rsid w:val="0090774A"/>
    <w:rsid w:val="00910703"/>
    <w:rsid w:val="00910B92"/>
    <w:rsid w:val="00914858"/>
    <w:rsid w:val="009159F7"/>
    <w:rsid w:val="00916D80"/>
    <w:rsid w:val="00917922"/>
    <w:rsid w:val="00921D60"/>
    <w:rsid w:val="009314C2"/>
    <w:rsid w:val="0093349F"/>
    <w:rsid w:val="00935393"/>
    <w:rsid w:val="00951E79"/>
    <w:rsid w:val="00952C08"/>
    <w:rsid w:val="0095317B"/>
    <w:rsid w:val="0096162C"/>
    <w:rsid w:val="0097173D"/>
    <w:rsid w:val="00971AC5"/>
    <w:rsid w:val="00971B3C"/>
    <w:rsid w:val="00982C15"/>
    <w:rsid w:val="009848C2"/>
    <w:rsid w:val="009856B9"/>
    <w:rsid w:val="00987CF2"/>
    <w:rsid w:val="00994E18"/>
    <w:rsid w:val="0099507C"/>
    <w:rsid w:val="00995592"/>
    <w:rsid w:val="009B0061"/>
    <w:rsid w:val="009B2360"/>
    <w:rsid w:val="009B3A8D"/>
    <w:rsid w:val="009B5F00"/>
    <w:rsid w:val="009B77D0"/>
    <w:rsid w:val="009C7390"/>
    <w:rsid w:val="009C7BED"/>
    <w:rsid w:val="009D10E3"/>
    <w:rsid w:val="009D384E"/>
    <w:rsid w:val="009D3FF4"/>
    <w:rsid w:val="009E4D82"/>
    <w:rsid w:val="009F256F"/>
    <w:rsid w:val="009F4A58"/>
    <w:rsid w:val="00A00653"/>
    <w:rsid w:val="00A05981"/>
    <w:rsid w:val="00A170AE"/>
    <w:rsid w:val="00A3130A"/>
    <w:rsid w:val="00A35E0D"/>
    <w:rsid w:val="00A40D9C"/>
    <w:rsid w:val="00A428B5"/>
    <w:rsid w:val="00A43D97"/>
    <w:rsid w:val="00A47650"/>
    <w:rsid w:val="00A546EC"/>
    <w:rsid w:val="00A55EDE"/>
    <w:rsid w:val="00A56B6E"/>
    <w:rsid w:val="00A60A8D"/>
    <w:rsid w:val="00A61E67"/>
    <w:rsid w:val="00A623B4"/>
    <w:rsid w:val="00A65780"/>
    <w:rsid w:val="00A67894"/>
    <w:rsid w:val="00A71240"/>
    <w:rsid w:val="00A732E5"/>
    <w:rsid w:val="00A73A69"/>
    <w:rsid w:val="00A85278"/>
    <w:rsid w:val="00A85F3F"/>
    <w:rsid w:val="00A863C3"/>
    <w:rsid w:val="00AA07D7"/>
    <w:rsid w:val="00AA1192"/>
    <w:rsid w:val="00AA5C39"/>
    <w:rsid w:val="00AA7016"/>
    <w:rsid w:val="00AB0A17"/>
    <w:rsid w:val="00AB6706"/>
    <w:rsid w:val="00AC05F2"/>
    <w:rsid w:val="00AC44DE"/>
    <w:rsid w:val="00AD077E"/>
    <w:rsid w:val="00AD10EB"/>
    <w:rsid w:val="00AD6B05"/>
    <w:rsid w:val="00AF0FF4"/>
    <w:rsid w:val="00AF2F17"/>
    <w:rsid w:val="00AF2FD8"/>
    <w:rsid w:val="00AF392C"/>
    <w:rsid w:val="00B0391A"/>
    <w:rsid w:val="00B06B14"/>
    <w:rsid w:val="00B07B68"/>
    <w:rsid w:val="00B13434"/>
    <w:rsid w:val="00B23E27"/>
    <w:rsid w:val="00B27F0C"/>
    <w:rsid w:val="00B36D87"/>
    <w:rsid w:val="00B4021E"/>
    <w:rsid w:val="00B4041D"/>
    <w:rsid w:val="00B4150C"/>
    <w:rsid w:val="00B45D85"/>
    <w:rsid w:val="00B5058C"/>
    <w:rsid w:val="00B5121B"/>
    <w:rsid w:val="00B54AA7"/>
    <w:rsid w:val="00B55D30"/>
    <w:rsid w:val="00B56044"/>
    <w:rsid w:val="00B66C42"/>
    <w:rsid w:val="00B6771A"/>
    <w:rsid w:val="00B679CF"/>
    <w:rsid w:val="00B71631"/>
    <w:rsid w:val="00B71D13"/>
    <w:rsid w:val="00B71D82"/>
    <w:rsid w:val="00B73529"/>
    <w:rsid w:val="00B77577"/>
    <w:rsid w:val="00B77696"/>
    <w:rsid w:val="00B82C1B"/>
    <w:rsid w:val="00B82D81"/>
    <w:rsid w:val="00B8498D"/>
    <w:rsid w:val="00B94998"/>
    <w:rsid w:val="00BA25C7"/>
    <w:rsid w:val="00BA5A06"/>
    <w:rsid w:val="00BA5D22"/>
    <w:rsid w:val="00BB6F8F"/>
    <w:rsid w:val="00BC0019"/>
    <w:rsid w:val="00BC63FE"/>
    <w:rsid w:val="00BC751A"/>
    <w:rsid w:val="00BD0369"/>
    <w:rsid w:val="00BD3E73"/>
    <w:rsid w:val="00BE5D1B"/>
    <w:rsid w:val="00BE7D63"/>
    <w:rsid w:val="00BF4C9A"/>
    <w:rsid w:val="00BF608C"/>
    <w:rsid w:val="00C13015"/>
    <w:rsid w:val="00C21046"/>
    <w:rsid w:val="00C248D8"/>
    <w:rsid w:val="00C329F0"/>
    <w:rsid w:val="00C33B32"/>
    <w:rsid w:val="00C4040E"/>
    <w:rsid w:val="00C446BB"/>
    <w:rsid w:val="00C52F6D"/>
    <w:rsid w:val="00C60C67"/>
    <w:rsid w:val="00C66D28"/>
    <w:rsid w:val="00C77900"/>
    <w:rsid w:val="00C823EC"/>
    <w:rsid w:val="00C85625"/>
    <w:rsid w:val="00C90E8B"/>
    <w:rsid w:val="00C94F46"/>
    <w:rsid w:val="00CA1BE5"/>
    <w:rsid w:val="00CA3695"/>
    <w:rsid w:val="00CA58A9"/>
    <w:rsid w:val="00CB23E6"/>
    <w:rsid w:val="00CB3C23"/>
    <w:rsid w:val="00CB501A"/>
    <w:rsid w:val="00CB657C"/>
    <w:rsid w:val="00CB7AFE"/>
    <w:rsid w:val="00CC6484"/>
    <w:rsid w:val="00CC6F94"/>
    <w:rsid w:val="00CD44DF"/>
    <w:rsid w:val="00CF1139"/>
    <w:rsid w:val="00CF30D7"/>
    <w:rsid w:val="00D26558"/>
    <w:rsid w:val="00D265BA"/>
    <w:rsid w:val="00D314F2"/>
    <w:rsid w:val="00D31A72"/>
    <w:rsid w:val="00D3354C"/>
    <w:rsid w:val="00D3462F"/>
    <w:rsid w:val="00D34AF6"/>
    <w:rsid w:val="00D3526F"/>
    <w:rsid w:val="00D366ED"/>
    <w:rsid w:val="00D43FD9"/>
    <w:rsid w:val="00D44144"/>
    <w:rsid w:val="00D45EEF"/>
    <w:rsid w:val="00D547CE"/>
    <w:rsid w:val="00D61717"/>
    <w:rsid w:val="00D61CF6"/>
    <w:rsid w:val="00D652CD"/>
    <w:rsid w:val="00D65570"/>
    <w:rsid w:val="00D658F3"/>
    <w:rsid w:val="00D659B6"/>
    <w:rsid w:val="00D6735A"/>
    <w:rsid w:val="00D739A4"/>
    <w:rsid w:val="00D76444"/>
    <w:rsid w:val="00D77ECC"/>
    <w:rsid w:val="00D866D7"/>
    <w:rsid w:val="00D92E5F"/>
    <w:rsid w:val="00D92E70"/>
    <w:rsid w:val="00D93792"/>
    <w:rsid w:val="00DA50BE"/>
    <w:rsid w:val="00DB4A1D"/>
    <w:rsid w:val="00DB5D9C"/>
    <w:rsid w:val="00DB689D"/>
    <w:rsid w:val="00DB6BF9"/>
    <w:rsid w:val="00DC0CFE"/>
    <w:rsid w:val="00DC3262"/>
    <w:rsid w:val="00DC3B13"/>
    <w:rsid w:val="00DC3E75"/>
    <w:rsid w:val="00DC5C21"/>
    <w:rsid w:val="00DD17D2"/>
    <w:rsid w:val="00DD1B85"/>
    <w:rsid w:val="00DD75F1"/>
    <w:rsid w:val="00DE0385"/>
    <w:rsid w:val="00DE19E1"/>
    <w:rsid w:val="00DF094D"/>
    <w:rsid w:val="00DF57BB"/>
    <w:rsid w:val="00E0051B"/>
    <w:rsid w:val="00E00A45"/>
    <w:rsid w:val="00E01CB5"/>
    <w:rsid w:val="00E04D55"/>
    <w:rsid w:val="00E066D0"/>
    <w:rsid w:val="00E1130F"/>
    <w:rsid w:val="00E13927"/>
    <w:rsid w:val="00E16F69"/>
    <w:rsid w:val="00E232CF"/>
    <w:rsid w:val="00E2343C"/>
    <w:rsid w:val="00E268F9"/>
    <w:rsid w:val="00E3286F"/>
    <w:rsid w:val="00E36E90"/>
    <w:rsid w:val="00E3739D"/>
    <w:rsid w:val="00E46793"/>
    <w:rsid w:val="00E522BD"/>
    <w:rsid w:val="00E55CD6"/>
    <w:rsid w:val="00E62947"/>
    <w:rsid w:val="00E64A49"/>
    <w:rsid w:val="00E80465"/>
    <w:rsid w:val="00E816D4"/>
    <w:rsid w:val="00E82209"/>
    <w:rsid w:val="00E82B3C"/>
    <w:rsid w:val="00E900A8"/>
    <w:rsid w:val="00EA1A94"/>
    <w:rsid w:val="00EA1C86"/>
    <w:rsid w:val="00EA237C"/>
    <w:rsid w:val="00EA4059"/>
    <w:rsid w:val="00EB6496"/>
    <w:rsid w:val="00EB7DB7"/>
    <w:rsid w:val="00EC4F12"/>
    <w:rsid w:val="00EC6290"/>
    <w:rsid w:val="00ED53FD"/>
    <w:rsid w:val="00EE0B14"/>
    <w:rsid w:val="00EE1446"/>
    <w:rsid w:val="00EE24AD"/>
    <w:rsid w:val="00EE364C"/>
    <w:rsid w:val="00EE7F17"/>
    <w:rsid w:val="00EF17F0"/>
    <w:rsid w:val="00EF3F93"/>
    <w:rsid w:val="00EF5232"/>
    <w:rsid w:val="00EF737A"/>
    <w:rsid w:val="00F01CAD"/>
    <w:rsid w:val="00F059CE"/>
    <w:rsid w:val="00F06ECB"/>
    <w:rsid w:val="00F105F5"/>
    <w:rsid w:val="00F10F79"/>
    <w:rsid w:val="00F13344"/>
    <w:rsid w:val="00F32678"/>
    <w:rsid w:val="00F40C7F"/>
    <w:rsid w:val="00F414D4"/>
    <w:rsid w:val="00F4328B"/>
    <w:rsid w:val="00F4451D"/>
    <w:rsid w:val="00F457A7"/>
    <w:rsid w:val="00F45E46"/>
    <w:rsid w:val="00F52516"/>
    <w:rsid w:val="00F528CB"/>
    <w:rsid w:val="00F5569E"/>
    <w:rsid w:val="00F61004"/>
    <w:rsid w:val="00F611D6"/>
    <w:rsid w:val="00F61EF4"/>
    <w:rsid w:val="00F72512"/>
    <w:rsid w:val="00F7431A"/>
    <w:rsid w:val="00F77FCA"/>
    <w:rsid w:val="00F80BB4"/>
    <w:rsid w:val="00F95340"/>
    <w:rsid w:val="00F96BFC"/>
    <w:rsid w:val="00FB01FE"/>
    <w:rsid w:val="00FB7448"/>
    <w:rsid w:val="00FB78BA"/>
    <w:rsid w:val="00FC5784"/>
    <w:rsid w:val="00FD5003"/>
    <w:rsid w:val="00FE0065"/>
    <w:rsid w:val="00FE7ACC"/>
    <w:rsid w:val="00FF0BF7"/>
    <w:rsid w:val="00FF1CF1"/>
    <w:rsid w:val="00FF3FA5"/>
    <w:rsid w:val="00FF491C"/>
    <w:rsid w:val="00FF518E"/>
    <w:rsid w:val="00FF5B29"/>
    <w:rsid w:val="02A87A01"/>
    <w:rsid w:val="02FE3C35"/>
    <w:rsid w:val="048F27D1"/>
    <w:rsid w:val="0E2B52A8"/>
    <w:rsid w:val="0EFF7D4C"/>
    <w:rsid w:val="11C715E3"/>
    <w:rsid w:val="1366284B"/>
    <w:rsid w:val="14B209A3"/>
    <w:rsid w:val="18047A40"/>
    <w:rsid w:val="1D915255"/>
    <w:rsid w:val="236026FC"/>
    <w:rsid w:val="26A61977"/>
    <w:rsid w:val="2F3A410C"/>
    <w:rsid w:val="308A40ED"/>
    <w:rsid w:val="30BB5763"/>
    <w:rsid w:val="30E2372D"/>
    <w:rsid w:val="36FA22ED"/>
    <w:rsid w:val="38533BBE"/>
    <w:rsid w:val="39AA6E5E"/>
    <w:rsid w:val="40B2073B"/>
    <w:rsid w:val="43BC31D2"/>
    <w:rsid w:val="45B55278"/>
    <w:rsid w:val="511A15AB"/>
    <w:rsid w:val="516E2DAB"/>
    <w:rsid w:val="5D012D39"/>
    <w:rsid w:val="5D7A5399"/>
    <w:rsid w:val="657C5FDB"/>
    <w:rsid w:val="65DF0FCB"/>
    <w:rsid w:val="69A76AA4"/>
    <w:rsid w:val="73D46C9B"/>
    <w:rsid w:val="774B363A"/>
    <w:rsid w:val="78104734"/>
    <w:rsid w:val="79613DD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123B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unhideWhenUsed="0" w:qFormat="1"/>
    <w:lsdException w:name="header" w:semiHidden="0" w:qFormat="1"/>
    <w:lsdException w:name="footer" w:semiHidden="0" w:uiPriority="0" w:unhideWhenUsed="0" w:qFormat="1"/>
    <w:lsdException w:name="caption" w:uiPriority="35" w:qFormat="1"/>
    <w:lsdException w:name="annotation reference" w:uiPriority="0" w:unhideWhenUsed="0" w:qFormat="1"/>
    <w:lsdException w:name="page number" w:semiHidden="0" w:uiPriority="0" w:unhideWhenUsed="0" w:qFormat="1"/>
    <w:lsdException w:name="Title" w:semiHidden="0" w:uiPriority="0" w:unhideWhenUsed="0" w:qFormat="1"/>
    <w:lsdException w:name="Default Paragraph Font" w:semiHidden="0" w:uiPriority="1" w:qFormat="1"/>
    <w:lsdException w:name="Body Text" w:semiHidden="0" w:uiPriority="0" w:qFormat="1"/>
    <w:lsdException w:name="Subtitle" w:semiHidden="0" w:uiPriority="11" w:unhideWhenUsed="0" w:qFormat="1"/>
    <w:lsdException w:name="Hyperlink" w:semiHidden="0" w:qFormat="1"/>
    <w:lsdException w:name="FollowedHyperlink" w:qFormat="1"/>
    <w:lsdException w:name="Strong" w:semiHidden="0" w:uiPriority="22" w:unhideWhenUsed="0" w:qFormat="1"/>
    <w:lsdException w:name="Emphasis" w:semiHidden="0" w:uiPriority="20" w:unhideWhenUsed="0" w:qFormat="1"/>
    <w:lsdException w:name="Normal (Web)" w:semiHidden="0" w:qFormat="1"/>
    <w:lsdException w:name="Normal Table" w:qFormat="1"/>
    <w:lsdException w:name="annotation subject" w:uiPriority="0" w:unhideWhenUsed="0"/>
    <w:lsdException w:name="Balloon Text" w:qFormat="1"/>
    <w:lsdException w:name="Table Grid" w:uiPriority="39" w:qFormat="1"/>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pacing w:after="200"/>
    </w:pPr>
    <w:rPr>
      <w:rFonts w:asciiTheme="minorHAnsi" w:eastAsiaTheme="minorHAnsi" w:hAnsiTheme="minorHAnsi" w:cstheme="minorBidi"/>
      <w:sz w:val="24"/>
      <w:szCs w:val="24"/>
      <w:lang w:eastAsia="ja-JP"/>
    </w:rPr>
  </w:style>
  <w:style w:type="paragraph" w:styleId="1">
    <w:name w:val="heading 1"/>
    <w:basedOn w:val="Default"/>
    <w:next w:val="a"/>
    <w:link w:val="1Char"/>
    <w:uiPriority w:val="9"/>
    <w:qFormat/>
    <w:pPr>
      <w:spacing w:before="100" w:beforeAutospacing="1" w:after="100" w:afterAutospacing="1"/>
      <w:outlineLvl w:val="0"/>
    </w:pPr>
    <w:rPr>
      <w:rFonts w:ascii="Times" w:hAnsi="Times"/>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qFormat/>
    <w:pPr>
      <w:autoSpaceDE w:val="0"/>
      <w:autoSpaceDN w:val="0"/>
      <w:adjustRightInd w:val="0"/>
    </w:pPr>
    <w:rPr>
      <w:rFonts w:ascii="Arial" w:eastAsiaTheme="minorHAnsi" w:hAnsi="Arial" w:cs="Arial"/>
      <w:color w:val="000000"/>
      <w:sz w:val="24"/>
      <w:szCs w:val="24"/>
      <w:lang w:eastAsia="en-US"/>
    </w:rPr>
  </w:style>
  <w:style w:type="paragraph" w:styleId="a3">
    <w:name w:val="annotation text"/>
    <w:basedOn w:val="a"/>
    <w:link w:val="Char"/>
    <w:semiHidden/>
    <w:qFormat/>
    <w:pPr>
      <w:suppressAutoHyphens/>
      <w:spacing w:before="120" w:after="120"/>
    </w:pPr>
    <w:rPr>
      <w:rFonts w:ascii="Calibri" w:eastAsia="Calibri" w:hAnsi="Calibri" w:cs="Calibri"/>
      <w:sz w:val="22"/>
      <w:szCs w:val="22"/>
      <w:lang w:eastAsia="ar-SA"/>
    </w:rPr>
  </w:style>
  <w:style w:type="paragraph" w:styleId="a4">
    <w:name w:val="Body Text"/>
    <w:basedOn w:val="a"/>
    <w:link w:val="Char0"/>
    <w:unhideWhenUsed/>
    <w:qFormat/>
    <w:pPr>
      <w:spacing w:after="0"/>
      <w:jc w:val="both"/>
    </w:pPr>
    <w:rPr>
      <w:rFonts w:ascii="Times New Roman" w:eastAsia="Times New Roman" w:hAnsi="Times New Roman"/>
    </w:rPr>
  </w:style>
  <w:style w:type="paragraph" w:styleId="a5">
    <w:name w:val="Balloon Text"/>
    <w:basedOn w:val="a"/>
    <w:link w:val="Char1"/>
    <w:uiPriority w:val="99"/>
    <w:semiHidden/>
    <w:unhideWhenUsed/>
    <w:qFormat/>
    <w:pPr>
      <w:spacing w:after="0"/>
    </w:pPr>
    <w:rPr>
      <w:rFonts w:ascii="Lucida Grande" w:hAnsi="Lucida Grande" w:cs="Lucida Grande"/>
      <w:sz w:val="18"/>
      <w:szCs w:val="18"/>
    </w:rPr>
  </w:style>
  <w:style w:type="paragraph" w:styleId="a6">
    <w:name w:val="footer"/>
    <w:basedOn w:val="a"/>
    <w:qFormat/>
    <w:pPr>
      <w:tabs>
        <w:tab w:val="center" w:pos="4153"/>
        <w:tab w:val="right" w:pos="8306"/>
      </w:tabs>
      <w:snapToGrid w:val="0"/>
    </w:pPr>
    <w:rPr>
      <w:sz w:val="18"/>
      <w:szCs w:val="18"/>
    </w:rPr>
  </w:style>
  <w:style w:type="paragraph" w:styleId="a7">
    <w:name w:val="header"/>
    <w:basedOn w:val="a"/>
    <w:link w:val="Char2"/>
    <w:uiPriority w:val="99"/>
    <w:unhideWhenUsed/>
    <w:qFormat/>
    <w:pPr>
      <w:pBdr>
        <w:bottom w:val="single" w:sz="6" w:space="1" w:color="auto"/>
      </w:pBdr>
      <w:tabs>
        <w:tab w:val="center" w:pos="4153"/>
        <w:tab w:val="right" w:pos="8306"/>
      </w:tabs>
      <w:snapToGrid w:val="0"/>
      <w:jc w:val="center"/>
    </w:pPr>
    <w:rPr>
      <w:sz w:val="18"/>
      <w:szCs w:val="18"/>
    </w:rPr>
  </w:style>
  <w:style w:type="paragraph" w:styleId="a8">
    <w:name w:val="Normal (Web)"/>
    <w:basedOn w:val="a"/>
    <w:uiPriority w:val="99"/>
    <w:unhideWhenUsed/>
    <w:qFormat/>
    <w:pPr>
      <w:spacing w:before="100" w:beforeAutospacing="1" w:after="100" w:afterAutospacing="1"/>
    </w:pPr>
    <w:rPr>
      <w:rFonts w:ascii="Times New Roman" w:eastAsia="Times New Roman" w:hAnsi="Times New Roman"/>
    </w:rPr>
  </w:style>
  <w:style w:type="paragraph" w:styleId="a9">
    <w:name w:val="Title"/>
    <w:basedOn w:val="a"/>
    <w:link w:val="Char3"/>
    <w:qFormat/>
    <w:pPr>
      <w:spacing w:after="0" w:line="480" w:lineRule="auto"/>
      <w:jc w:val="center"/>
    </w:pPr>
    <w:rPr>
      <w:rFonts w:ascii="Times New Roman" w:eastAsia="Times New Roman" w:hAnsi="Times New Roman"/>
      <w:b/>
      <w:bCs/>
      <w:u w:val="single"/>
    </w:rPr>
  </w:style>
  <w:style w:type="paragraph" w:styleId="aa">
    <w:name w:val="annotation subject"/>
    <w:basedOn w:val="a3"/>
    <w:next w:val="a3"/>
    <w:semiHidden/>
    <w:pPr>
      <w:suppressAutoHyphens w:val="0"/>
      <w:spacing w:before="0" w:after="200"/>
    </w:pPr>
    <w:rPr>
      <w:rFonts w:ascii="Cambria" w:eastAsia="MS Mincho" w:hAnsi="Cambria" w:cs="Times New Roman"/>
      <w:b/>
      <w:bCs/>
      <w:sz w:val="24"/>
      <w:szCs w:val="24"/>
      <w:lang w:eastAsia="ja-JP"/>
    </w:rPr>
  </w:style>
  <w:style w:type="table" w:styleId="ab">
    <w:name w:val="Table Grid"/>
    <w:basedOn w:val="a1"/>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c">
    <w:name w:val="Strong"/>
    <w:uiPriority w:val="22"/>
    <w:qFormat/>
    <w:rPr>
      <w:b/>
      <w:bCs/>
    </w:rPr>
  </w:style>
  <w:style w:type="character" w:styleId="ad">
    <w:name w:val="page number"/>
    <w:basedOn w:val="a0"/>
    <w:qFormat/>
  </w:style>
  <w:style w:type="character" w:styleId="ae">
    <w:name w:val="FollowedHyperlink"/>
    <w:uiPriority w:val="99"/>
    <w:semiHidden/>
    <w:unhideWhenUsed/>
    <w:qFormat/>
    <w:rPr>
      <w:color w:val="800080"/>
      <w:u w:val="single"/>
    </w:rPr>
  </w:style>
  <w:style w:type="character" w:styleId="af">
    <w:name w:val="Emphasis"/>
    <w:basedOn w:val="a0"/>
    <w:uiPriority w:val="20"/>
    <w:qFormat/>
    <w:rPr>
      <w:i/>
      <w:iCs/>
    </w:rPr>
  </w:style>
  <w:style w:type="character" w:styleId="af0">
    <w:name w:val="Hyperlink"/>
    <w:basedOn w:val="a0"/>
    <w:uiPriority w:val="99"/>
    <w:unhideWhenUsed/>
    <w:qFormat/>
    <w:rPr>
      <w:color w:val="0000FF"/>
      <w:u w:val="single"/>
    </w:rPr>
  </w:style>
  <w:style w:type="character" w:styleId="af1">
    <w:name w:val="annotation reference"/>
    <w:semiHidden/>
    <w:qFormat/>
    <w:rPr>
      <w:sz w:val="21"/>
      <w:szCs w:val="21"/>
    </w:rPr>
  </w:style>
  <w:style w:type="paragraph" w:customStyle="1" w:styleId="headinganchor">
    <w:name w:val="headinganchor"/>
    <w:basedOn w:val="a"/>
    <w:qFormat/>
    <w:pPr>
      <w:spacing w:before="100" w:beforeAutospacing="1" w:after="100" w:afterAutospacing="1"/>
    </w:pPr>
    <w:rPr>
      <w:rFonts w:ascii="Times" w:hAnsi="Times"/>
      <w:sz w:val="20"/>
      <w:szCs w:val="20"/>
      <w:lang w:eastAsia="es-ES"/>
    </w:rPr>
  </w:style>
  <w:style w:type="paragraph" w:customStyle="1" w:styleId="desc">
    <w:name w:val="desc"/>
    <w:basedOn w:val="a"/>
    <w:qFormat/>
    <w:pPr>
      <w:spacing w:before="100" w:beforeAutospacing="1" w:after="100" w:afterAutospacing="1"/>
    </w:pPr>
    <w:rPr>
      <w:rFonts w:ascii="Times" w:hAnsi="Times"/>
      <w:sz w:val="20"/>
      <w:szCs w:val="20"/>
      <w:lang w:eastAsia="es-ES"/>
    </w:rPr>
  </w:style>
  <w:style w:type="paragraph" w:customStyle="1" w:styleId="details">
    <w:name w:val="details"/>
    <w:basedOn w:val="a"/>
    <w:qFormat/>
    <w:pPr>
      <w:spacing w:before="100" w:beforeAutospacing="1" w:after="100" w:afterAutospacing="1"/>
    </w:pPr>
    <w:rPr>
      <w:rFonts w:ascii="Times" w:hAnsi="Times"/>
      <w:sz w:val="20"/>
      <w:szCs w:val="20"/>
      <w:lang w:eastAsia="es-ES"/>
    </w:rPr>
  </w:style>
  <w:style w:type="paragraph" w:customStyle="1" w:styleId="10">
    <w:name w:val="标题1"/>
    <w:basedOn w:val="a"/>
    <w:qFormat/>
    <w:pPr>
      <w:spacing w:before="100" w:beforeAutospacing="1" w:after="100" w:afterAutospacing="1"/>
    </w:pPr>
    <w:rPr>
      <w:rFonts w:ascii="Times New Roman" w:eastAsia="Times New Roman" w:hAnsi="Times New Roman"/>
    </w:rPr>
  </w:style>
  <w:style w:type="paragraph" w:customStyle="1" w:styleId="paragraph">
    <w:name w:val="paragraph"/>
    <w:basedOn w:val="a"/>
    <w:pPr>
      <w:spacing w:before="100" w:beforeAutospacing="1" w:after="100" w:afterAutospacing="1"/>
    </w:pPr>
    <w:rPr>
      <w:rFonts w:ascii="Times New Roman" w:eastAsia="宋体" w:hAnsi="Times New Roman"/>
      <w:lang w:eastAsia="en-US"/>
    </w:rPr>
  </w:style>
  <w:style w:type="character" w:customStyle="1" w:styleId="Char0">
    <w:name w:val="正文文本 Char"/>
    <w:link w:val="a4"/>
    <w:qFormat/>
    <w:rPr>
      <w:rFonts w:ascii="Times New Roman" w:eastAsia="Times New Roman" w:hAnsi="Times New Roman"/>
      <w:sz w:val="24"/>
      <w:szCs w:val="24"/>
      <w:lang w:val="en-US"/>
    </w:rPr>
  </w:style>
  <w:style w:type="character" w:customStyle="1" w:styleId="Char3">
    <w:name w:val="标题 Char"/>
    <w:link w:val="a9"/>
    <w:rPr>
      <w:rFonts w:ascii="Times New Roman" w:eastAsia="Times New Roman" w:hAnsi="Times New Roman"/>
      <w:b/>
      <w:bCs/>
      <w:sz w:val="24"/>
      <w:szCs w:val="24"/>
      <w:u w:val="single"/>
      <w:lang w:val="en-US"/>
    </w:rPr>
  </w:style>
  <w:style w:type="character" w:customStyle="1" w:styleId="1Char">
    <w:name w:val="标题 1 Char"/>
    <w:link w:val="1"/>
    <w:uiPriority w:val="9"/>
    <w:qFormat/>
    <w:rPr>
      <w:rFonts w:ascii="Times" w:hAnsi="Times"/>
      <w:b/>
      <w:bCs/>
      <w:kern w:val="36"/>
      <w:sz w:val="48"/>
      <w:szCs w:val="48"/>
    </w:rPr>
  </w:style>
  <w:style w:type="character" w:customStyle="1" w:styleId="highlight">
    <w:name w:val="highlight"/>
    <w:basedOn w:val="a0"/>
    <w:qFormat/>
  </w:style>
  <w:style w:type="character" w:customStyle="1" w:styleId="apple-converted-space">
    <w:name w:val="apple-converted-space"/>
    <w:qFormat/>
  </w:style>
  <w:style w:type="character" w:customStyle="1" w:styleId="jrnl">
    <w:name w:val="jrnl"/>
  </w:style>
  <w:style w:type="character" w:customStyle="1" w:styleId="h3">
    <w:name w:val="h3"/>
    <w:qFormat/>
  </w:style>
  <w:style w:type="character" w:customStyle="1" w:styleId="h2">
    <w:name w:val="h2"/>
  </w:style>
  <w:style w:type="character" w:customStyle="1" w:styleId="journaltitlesp">
    <w:name w:val="journaltitlesp"/>
  </w:style>
  <w:style w:type="character" w:customStyle="1" w:styleId="issuevolsp">
    <w:name w:val="issuevolsp"/>
    <w:qFormat/>
  </w:style>
  <w:style w:type="character" w:customStyle="1" w:styleId="issuenumsp">
    <w:name w:val="issuenumsp"/>
    <w:qFormat/>
  </w:style>
  <w:style w:type="character" w:customStyle="1" w:styleId="pagerange">
    <w:name w:val="pagerange"/>
    <w:qFormat/>
  </w:style>
  <w:style w:type="character" w:customStyle="1" w:styleId="Char">
    <w:name w:val="批注文字 Char"/>
    <w:link w:val="a3"/>
    <w:semiHidden/>
    <w:qFormat/>
    <w:rPr>
      <w:rFonts w:ascii="Calibri" w:eastAsia="Calibri" w:hAnsi="Calibri" w:cs="Calibri"/>
      <w:sz w:val="22"/>
      <w:szCs w:val="22"/>
      <w:lang w:val="en-US" w:eastAsia="ar-SA"/>
    </w:rPr>
  </w:style>
  <w:style w:type="character" w:customStyle="1" w:styleId="Char1">
    <w:name w:val="批注框文本 Char"/>
    <w:link w:val="a5"/>
    <w:uiPriority w:val="99"/>
    <w:semiHidden/>
    <w:qFormat/>
    <w:rPr>
      <w:rFonts w:ascii="Lucida Grande" w:hAnsi="Lucida Grande" w:cs="Lucida Grande"/>
      <w:sz w:val="18"/>
      <w:szCs w:val="18"/>
      <w:lang w:eastAsia="ja-JP"/>
    </w:rPr>
  </w:style>
  <w:style w:type="character" w:customStyle="1" w:styleId="labellist">
    <w:name w:val="label_list"/>
    <w:basedOn w:val="a0"/>
    <w:qFormat/>
  </w:style>
  <w:style w:type="character" w:customStyle="1" w:styleId="Char2">
    <w:name w:val="页眉 Char"/>
    <w:link w:val="a7"/>
    <w:uiPriority w:val="99"/>
    <w:qFormat/>
    <w:rPr>
      <w:sz w:val="18"/>
      <w:szCs w:val="18"/>
      <w:lang w:eastAsia="ja-JP"/>
    </w:rPr>
  </w:style>
  <w:style w:type="character" w:customStyle="1" w:styleId="normaltextrun">
    <w:name w:val="normaltextrun"/>
    <w:qFormat/>
  </w:style>
  <w:style w:type="paragraph" w:styleId="af2">
    <w:name w:val="No Spacing"/>
    <w:uiPriority w:val="1"/>
    <w:qFormat/>
    <w:rPr>
      <w:rFonts w:asciiTheme="minorHAnsi" w:eastAsiaTheme="minorEastAsia" w:hAnsiTheme="minorHAnsi" w:cstheme="minorBidi"/>
      <w:sz w:val="22"/>
      <w:szCs w:val="22"/>
      <w:lang w:eastAsia="en-US"/>
    </w:rPr>
  </w:style>
  <w:style w:type="character" w:customStyle="1" w:styleId="gt-baf-back">
    <w:name w:val="gt-baf-back"/>
    <w:basedOn w:val="a0"/>
    <w:qFormat/>
  </w:style>
  <w:style w:type="paragraph" w:styleId="af3">
    <w:name w:val="List Paragraph"/>
    <w:basedOn w:val="a"/>
    <w:uiPriority w:val="34"/>
    <w:qFormat/>
    <w:pPr>
      <w:ind w:left="720"/>
      <w:contextualSpacing/>
    </w:pPr>
  </w:style>
  <w:style w:type="character" w:customStyle="1" w:styleId="nlm-surname">
    <w:name w:val="nlm-surname"/>
    <w:basedOn w:val="a0"/>
    <w:qFormat/>
  </w:style>
  <w:style w:type="paragraph" w:customStyle="1" w:styleId="EndNoteBibliography">
    <w:name w:val="EndNote Bibliography"/>
    <w:basedOn w:val="a"/>
    <w:qFormat/>
    <w:rPr>
      <w:rFonts w:ascii="Calibri" w:hAnsi="Calibri" w:cs="Calibr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unhideWhenUsed="0" w:qFormat="1"/>
    <w:lsdException w:name="header" w:semiHidden="0" w:qFormat="1"/>
    <w:lsdException w:name="footer" w:semiHidden="0" w:uiPriority="0" w:unhideWhenUsed="0" w:qFormat="1"/>
    <w:lsdException w:name="caption" w:uiPriority="35" w:qFormat="1"/>
    <w:lsdException w:name="annotation reference" w:uiPriority="0" w:unhideWhenUsed="0" w:qFormat="1"/>
    <w:lsdException w:name="page number" w:semiHidden="0" w:uiPriority="0" w:unhideWhenUsed="0" w:qFormat="1"/>
    <w:lsdException w:name="Title" w:semiHidden="0" w:uiPriority="0" w:unhideWhenUsed="0" w:qFormat="1"/>
    <w:lsdException w:name="Default Paragraph Font" w:semiHidden="0" w:uiPriority="1" w:qFormat="1"/>
    <w:lsdException w:name="Body Text" w:semiHidden="0" w:uiPriority="0" w:qFormat="1"/>
    <w:lsdException w:name="Subtitle" w:semiHidden="0" w:uiPriority="11" w:unhideWhenUsed="0" w:qFormat="1"/>
    <w:lsdException w:name="Hyperlink" w:semiHidden="0" w:qFormat="1"/>
    <w:lsdException w:name="FollowedHyperlink" w:qFormat="1"/>
    <w:lsdException w:name="Strong" w:semiHidden="0" w:uiPriority="22" w:unhideWhenUsed="0" w:qFormat="1"/>
    <w:lsdException w:name="Emphasis" w:semiHidden="0" w:uiPriority="20" w:unhideWhenUsed="0" w:qFormat="1"/>
    <w:lsdException w:name="Normal (Web)" w:semiHidden="0" w:qFormat="1"/>
    <w:lsdException w:name="Normal Table" w:qFormat="1"/>
    <w:lsdException w:name="annotation subject" w:uiPriority="0" w:unhideWhenUsed="0"/>
    <w:lsdException w:name="Balloon Text" w:qFormat="1"/>
    <w:lsdException w:name="Table Grid" w:uiPriority="39" w:qFormat="1"/>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pacing w:after="200"/>
    </w:pPr>
    <w:rPr>
      <w:rFonts w:asciiTheme="minorHAnsi" w:eastAsiaTheme="minorHAnsi" w:hAnsiTheme="minorHAnsi" w:cstheme="minorBidi"/>
      <w:sz w:val="24"/>
      <w:szCs w:val="24"/>
      <w:lang w:eastAsia="ja-JP"/>
    </w:rPr>
  </w:style>
  <w:style w:type="paragraph" w:styleId="1">
    <w:name w:val="heading 1"/>
    <w:basedOn w:val="Default"/>
    <w:next w:val="a"/>
    <w:link w:val="1Char"/>
    <w:uiPriority w:val="9"/>
    <w:qFormat/>
    <w:pPr>
      <w:spacing w:before="100" w:beforeAutospacing="1" w:after="100" w:afterAutospacing="1"/>
      <w:outlineLvl w:val="0"/>
    </w:pPr>
    <w:rPr>
      <w:rFonts w:ascii="Times" w:hAnsi="Times"/>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qFormat/>
    <w:pPr>
      <w:autoSpaceDE w:val="0"/>
      <w:autoSpaceDN w:val="0"/>
      <w:adjustRightInd w:val="0"/>
    </w:pPr>
    <w:rPr>
      <w:rFonts w:ascii="Arial" w:eastAsiaTheme="minorHAnsi" w:hAnsi="Arial" w:cs="Arial"/>
      <w:color w:val="000000"/>
      <w:sz w:val="24"/>
      <w:szCs w:val="24"/>
      <w:lang w:eastAsia="en-US"/>
    </w:rPr>
  </w:style>
  <w:style w:type="paragraph" w:styleId="a3">
    <w:name w:val="annotation text"/>
    <w:basedOn w:val="a"/>
    <w:link w:val="Char"/>
    <w:semiHidden/>
    <w:qFormat/>
    <w:pPr>
      <w:suppressAutoHyphens/>
      <w:spacing w:before="120" w:after="120"/>
    </w:pPr>
    <w:rPr>
      <w:rFonts w:ascii="Calibri" w:eastAsia="Calibri" w:hAnsi="Calibri" w:cs="Calibri"/>
      <w:sz w:val="22"/>
      <w:szCs w:val="22"/>
      <w:lang w:eastAsia="ar-SA"/>
    </w:rPr>
  </w:style>
  <w:style w:type="paragraph" w:styleId="a4">
    <w:name w:val="Body Text"/>
    <w:basedOn w:val="a"/>
    <w:link w:val="Char0"/>
    <w:unhideWhenUsed/>
    <w:qFormat/>
    <w:pPr>
      <w:spacing w:after="0"/>
      <w:jc w:val="both"/>
    </w:pPr>
    <w:rPr>
      <w:rFonts w:ascii="Times New Roman" w:eastAsia="Times New Roman" w:hAnsi="Times New Roman"/>
    </w:rPr>
  </w:style>
  <w:style w:type="paragraph" w:styleId="a5">
    <w:name w:val="Balloon Text"/>
    <w:basedOn w:val="a"/>
    <w:link w:val="Char1"/>
    <w:uiPriority w:val="99"/>
    <w:semiHidden/>
    <w:unhideWhenUsed/>
    <w:qFormat/>
    <w:pPr>
      <w:spacing w:after="0"/>
    </w:pPr>
    <w:rPr>
      <w:rFonts w:ascii="Lucida Grande" w:hAnsi="Lucida Grande" w:cs="Lucida Grande"/>
      <w:sz w:val="18"/>
      <w:szCs w:val="18"/>
    </w:rPr>
  </w:style>
  <w:style w:type="paragraph" w:styleId="a6">
    <w:name w:val="footer"/>
    <w:basedOn w:val="a"/>
    <w:qFormat/>
    <w:pPr>
      <w:tabs>
        <w:tab w:val="center" w:pos="4153"/>
        <w:tab w:val="right" w:pos="8306"/>
      </w:tabs>
      <w:snapToGrid w:val="0"/>
    </w:pPr>
    <w:rPr>
      <w:sz w:val="18"/>
      <w:szCs w:val="18"/>
    </w:rPr>
  </w:style>
  <w:style w:type="paragraph" w:styleId="a7">
    <w:name w:val="header"/>
    <w:basedOn w:val="a"/>
    <w:link w:val="Char2"/>
    <w:uiPriority w:val="99"/>
    <w:unhideWhenUsed/>
    <w:qFormat/>
    <w:pPr>
      <w:pBdr>
        <w:bottom w:val="single" w:sz="6" w:space="1" w:color="auto"/>
      </w:pBdr>
      <w:tabs>
        <w:tab w:val="center" w:pos="4153"/>
        <w:tab w:val="right" w:pos="8306"/>
      </w:tabs>
      <w:snapToGrid w:val="0"/>
      <w:jc w:val="center"/>
    </w:pPr>
    <w:rPr>
      <w:sz w:val="18"/>
      <w:szCs w:val="18"/>
    </w:rPr>
  </w:style>
  <w:style w:type="paragraph" w:styleId="a8">
    <w:name w:val="Normal (Web)"/>
    <w:basedOn w:val="a"/>
    <w:uiPriority w:val="99"/>
    <w:unhideWhenUsed/>
    <w:qFormat/>
    <w:pPr>
      <w:spacing w:before="100" w:beforeAutospacing="1" w:after="100" w:afterAutospacing="1"/>
    </w:pPr>
    <w:rPr>
      <w:rFonts w:ascii="Times New Roman" w:eastAsia="Times New Roman" w:hAnsi="Times New Roman"/>
    </w:rPr>
  </w:style>
  <w:style w:type="paragraph" w:styleId="a9">
    <w:name w:val="Title"/>
    <w:basedOn w:val="a"/>
    <w:link w:val="Char3"/>
    <w:qFormat/>
    <w:pPr>
      <w:spacing w:after="0" w:line="480" w:lineRule="auto"/>
      <w:jc w:val="center"/>
    </w:pPr>
    <w:rPr>
      <w:rFonts w:ascii="Times New Roman" w:eastAsia="Times New Roman" w:hAnsi="Times New Roman"/>
      <w:b/>
      <w:bCs/>
      <w:u w:val="single"/>
    </w:rPr>
  </w:style>
  <w:style w:type="paragraph" w:styleId="aa">
    <w:name w:val="annotation subject"/>
    <w:basedOn w:val="a3"/>
    <w:next w:val="a3"/>
    <w:semiHidden/>
    <w:pPr>
      <w:suppressAutoHyphens w:val="0"/>
      <w:spacing w:before="0" w:after="200"/>
    </w:pPr>
    <w:rPr>
      <w:rFonts w:ascii="Cambria" w:eastAsia="MS Mincho" w:hAnsi="Cambria" w:cs="Times New Roman"/>
      <w:b/>
      <w:bCs/>
      <w:sz w:val="24"/>
      <w:szCs w:val="24"/>
      <w:lang w:eastAsia="ja-JP"/>
    </w:rPr>
  </w:style>
  <w:style w:type="table" w:styleId="ab">
    <w:name w:val="Table Grid"/>
    <w:basedOn w:val="a1"/>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c">
    <w:name w:val="Strong"/>
    <w:uiPriority w:val="22"/>
    <w:qFormat/>
    <w:rPr>
      <w:b/>
      <w:bCs/>
    </w:rPr>
  </w:style>
  <w:style w:type="character" w:styleId="ad">
    <w:name w:val="page number"/>
    <w:basedOn w:val="a0"/>
    <w:qFormat/>
  </w:style>
  <w:style w:type="character" w:styleId="ae">
    <w:name w:val="FollowedHyperlink"/>
    <w:uiPriority w:val="99"/>
    <w:semiHidden/>
    <w:unhideWhenUsed/>
    <w:qFormat/>
    <w:rPr>
      <w:color w:val="800080"/>
      <w:u w:val="single"/>
    </w:rPr>
  </w:style>
  <w:style w:type="character" w:styleId="af">
    <w:name w:val="Emphasis"/>
    <w:basedOn w:val="a0"/>
    <w:uiPriority w:val="20"/>
    <w:qFormat/>
    <w:rPr>
      <w:i/>
      <w:iCs/>
    </w:rPr>
  </w:style>
  <w:style w:type="character" w:styleId="af0">
    <w:name w:val="Hyperlink"/>
    <w:basedOn w:val="a0"/>
    <w:uiPriority w:val="99"/>
    <w:unhideWhenUsed/>
    <w:qFormat/>
    <w:rPr>
      <w:color w:val="0000FF"/>
      <w:u w:val="single"/>
    </w:rPr>
  </w:style>
  <w:style w:type="character" w:styleId="af1">
    <w:name w:val="annotation reference"/>
    <w:semiHidden/>
    <w:qFormat/>
    <w:rPr>
      <w:sz w:val="21"/>
      <w:szCs w:val="21"/>
    </w:rPr>
  </w:style>
  <w:style w:type="paragraph" w:customStyle="1" w:styleId="headinganchor">
    <w:name w:val="headinganchor"/>
    <w:basedOn w:val="a"/>
    <w:qFormat/>
    <w:pPr>
      <w:spacing w:before="100" w:beforeAutospacing="1" w:after="100" w:afterAutospacing="1"/>
    </w:pPr>
    <w:rPr>
      <w:rFonts w:ascii="Times" w:hAnsi="Times"/>
      <w:sz w:val="20"/>
      <w:szCs w:val="20"/>
      <w:lang w:eastAsia="es-ES"/>
    </w:rPr>
  </w:style>
  <w:style w:type="paragraph" w:customStyle="1" w:styleId="desc">
    <w:name w:val="desc"/>
    <w:basedOn w:val="a"/>
    <w:qFormat/>
    <w:pPr>
      <w:spacing w:before="100" w:beforeAutospacing="1" w:after="100" w:afterAutospacing="1"/>
    </w:pPr>
    <w:rPr>
      <w:rFonts w:ascii="Times" w:hAnsi="Times"/>
      <w:sz w:val="20"/>
      <w:szCs w:val="20"/>
      <w:lang w:eastAsia="es-ES"/>
    </w:rPr>
  </w:style>
  <w:style w:type="paragraph" w:customStyle="1" w:styleId="details">
    <w:name w:val="details"/>
    <w:basedOn w:val="a"/>
    <w:qFormat/>
    <w:pPr>
      <w:spacing w:before="100" w:beforeAutospacing="1" w:after="100" w:afterAutospacing="1"/>
    </w:pPr>
    <w:rPr>
      <w:rFonts w:ascii="Times" w:hAnsi="Times"/>
      <w:sz w:val="20"/>
      <w:szCs w:val="20"/>
      <w:lang w:eastAsia="es-ES"/>
    </w:rPr>
  </w:style>
  <w:style w:type="paragraph" w:customStyle="1" w:styleId="10">
    <w:name w:val="标题1"/>
    <w:basedOn w:val="a"/>
    <w:qFormat/>
    <w:pPr>
      <w:spacing w:before="100" w:beforeAutospacing="1" w:after="100" w:afterAutospacing="1"/>
    </w:pPr>
    <w:rPr>
      <w:rFonts w:ascii="Times New Roman" w:eastAsia="Times New Roman" w:hAnsi="Times New Roman"/>
    </w:rPr>
  </w:style>
  <w:style w:type="paragraph" w:customStyle="1" w:styleId="paragraph">
    <w:name w:val="paragraph"/>
    <w:basedOn w:val="a"/>
    <w:pPr>
      <w:spacing w:before="100" w:beforeAutospacing="1" w:after="100" w:afterAutospacing="1"/>
    </w:pPr>
    <w:rPr>
      <w:rFonts w:ascii="Times New Roman" w:eastAsia="宋体" w:hAnsi="Times New Roman"/>
      <w:lang w:eastAsia="en-US"/>
    </w:rPr>
  </w:style>
  <w:style w:type="character" w:customStyle="1" w:styleId="Char0">
    <w:name w:val="正文文本 Char"/>
    <w:link w:val="a4"/>
    <w:qFormat/>
    <w:rPr>
      <w:rFonts w:ascii="Times New Roman" w:eastAsia="Times New Roman" w:hAnsi="Times New Roman"/>
      <w:sz w:val="24"/>
      <w:szCs w:val="24"/>
      <w:lang w:val="en-US"/>
    </w:rPr>
  </w:style>
  <w:style w:type="character" w:customStyle="1" w:styleId="Char3">
    <w:name w:val="标题 Char"/>
    <w:link w:val="a9"/>
    <w:rPr>
      <w:rFonts w:ascii="Times New Roman" w:eastAsia="Times New Roman" w:hAnsi="Times New Roman"/>
      <w:b/>
      <w:bCs/>
      <w:sz w:val="24"/>
      <w:szCs w:val="24"/>
      <w:u w:val="single"/>
      <w:lang w:val="en-US"/>
    </w:rPr>
  </w:style>
  <w:style w:type="character" w:customStyle="1" w:styleId="1Char">
    <w:name w:val="标题 1 Char"/>
    <w:link w:val="1"/>
    <w:uiPriority w:val="9"/>
    <w:qFormat/>
    <w:rPr>
      <w:rFonts w:ascii="Times" w:hAnsi="Times"/>
      <w:b/>
      <w:bCs/>
      <w:kern w:val="36"/>
      <w:sz w:val="48"/>
      <w:szCs w:val="48"/>
    </w:rPr>
  </w:style>
  <w:style w:type="character" w:customStyle="1" w:styleId="highlight">
    <w:name w:val="highlight"/>
    <w:basedOn w:val="a0"/>
    <w:qFormat/>
  </w:style>
  <w:style w:type="character" w:customStyle="1" w:styleId="apple-converted-space">
    <w:name w:val="apple-converted-space"/>
    <w:qFormat/>
  </w:style>
  <w:style w:type="character" w:customStyle="1" w:styleId="jrnl">
    <w:name w:val="jrnl"/>
  </w:style>
  <w:style w:type="character" w:customStyle="1" w:styleId="h3">
    <w:name w:val="h3"/>
    <w:qFormat/>
  </w:style>
  <w:style w:type="character" w:customStyle="1" w:styleId="h2">
    <w:name w:val="h2"/>
  </w:style>
  <w:style w:type="character" w:customStyle="1" w:styleId="journaltitlesp">
    <w:name w:val="journaltitlesp"/>
  </w:style>
  <w:style w:type="character" w:customStyle="1" w:styleId="issuevolsp">
    <w:name w:val="issuevolsp"/>
    <w:qFormat/>
  </w:style>
  <w:style w:type="character" w:customStyle="1" w:styleId="issuenumsp">
    <w:name w:val="issuenumsp"/>
    <w:qFormat/>
  </w:style>
  <w:style w:type="character" w:customStyle="1" w:styleId="pagerange">
    <w:name w:val="pagerange"/>
    <w:qFormat/>
  </w:style>
  <w:style w:type="character" w:customStyle="1" w:styleId="Char">
    <w:name w:val="批注文字 Char"/>
    <w:link w:val="a3"/>
    <w:semiHidden/>
    <w:qFormat/>
    <w:rPr>
      <w:rFonts w:ascii="Calibri" w:eastAsia="Calibri" w:hAnsi="Calibri" w:cs="Calibri"/>
      <w:sz w:val="22"/>
      <w:szCs w:val="22"/>
      <w:lang w:val="en-US" w:eastAsia="ar-SA"/>
    </w:rPr>
  </w:style>
  <w:style w:type="character" w:customStyle="1" w:styleId="Char1">
    <w:name w:val="批注框文本 Char"/>
    <w:link w:val="a5"/>
    <w:uiPriority w:val="99"/>
    <w:semiHidden/>
    <w:qFormat/>
    <w:rPr>
      <w:rFonts w:ascii="Lucida Grande" w:hAnsi="Lucida Grande" w:cs="Lucida Grande"/>
      <w:sz w:val="18"/>
      <w:szCs w:val="18"/>
      <w:lang w:eastAsia="ja-JP"/>
    </w:rPr>
  </w:style>
  <w:style w:type="character" w:customStyle="1" w:styleId="labellist">
    <w:name w:val="label_list"/>
    <w:basedOn w:val="a0"/>
    <w:qFormat/>
  </w:style>
  <w:style w:type="character" w:customStyle="1" w:styleId="Char2">
    <w:name w:val="页眉 Char"/>
    <w:link w:val="a7"/>
    <w:uiPriority w:val="99"/>
    <w:qFormat/>
    <w:rPr>
      <w:sz w:val="18"/>
      <w:szCs w:val="18"/>
      <w:lang w:eastAsia="ja-JP"/>
    </w:rPr>
  </w:style>
  <w:style w:type="character" w:customStyle="1" w:styleId="normaltextrun">
    <w:name w:val="normaltextrun"/>
    <w:qFormat/>
  </w:style>
  <w:style w:type="paragraph" w:styleId="af2">
    <w:name w:val="No Spacing"/>
    <w:uiPriority w:val="1"/>
    <w:qFormat/>
    <w:rPr>
      <w:rFonts w:asciiTheme="minorHAnsi" w:eastAsiaTheme="minorEastAsia" w:hAnsiTheme="minorHAnsi" w:cstheme="minorBidi"/>
      <w:sz w:val="22"/>
      <w:szCs w:val="22"/>
      <w:lang w:eastAsia="en-US"/>
    </w:rPr>
  </w:style>
  <w:style w:type="character" w:customStyle="1" w:styleId="gt-baf-back">
    <w:name w:val="gt-baf-back"/>
    <w:basedOn w:val="a0"/>
    <w:qFormat/>
  </w:style>
  <w:style w:type="paragraph" w:styleId="af3">
    <w:name w:val="List Paragraph"/>
    <w:basedOn w:val="a"/>
    <w:uiPriority w:val="34"/>
    <w:qFormat/>
    <w:pPr>
      <w:ind w:left="720"/>
      <w:contextualSpacing/>
    </w:pPr>
  </w:style>
  <w:style w:type="character" w:customStyle="1" w:styleId="nlm-surname">
    <w:name w:val="nlm-surname"/>
    <w:basedOn w:val="a0"/>
    <w:qFormat/>
  </w:style>
  <w:style w:type="paragraph" w:customStyle="1" w:styleId="EndNoteBibliography">
    <w:name w:val="EndNote Bibliography"/>
    <w:basedOn w:val="a"/>
    <w:qFormat/>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yperlink" Target="http://clinicaltrials.gov/show/NCT00822809" TargetMode="External"/><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en.wikipedia.org/wiki/Thymidine_kinase" TargetMode="External"/><Relationship Id="rId4" Type="http://schemas.openxmlformats.org/officeDocument/2006/relationships/settings" Target="settings.xml"/><Relationship Id="rId9" Type="http://schemas.openxmlformats.org/officeDocument/2006/relationships/hyperlink" Target="https://en.wikipedia.org/wiki/Thymidine_kinase" TargetMode="External"/><Relationship Id="rId1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37</Pages>
  <Words>14611</Words>
  <Characters>83287</Characters>
  <Application>Microsoft Office Word</Application>
  <DocSecurity>0</DocSecurity>
  <Lines>694</Lines>
  <Paragraphs>195</Paragraphs>
  <ScaleCrop>false</ScaleCrop>
  <Company>Hia: 515828</Company>
  <LinksUpToDate>false</LinksUpToDate>
  <CharactersWithSpaces>977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User</cp:lastModifiedBy>
  <cp:revision>5</cp:revision>
  <cp:lastPrinted>2019-12-11T10:14:00Z</cp:lastPrinted>
  <dcterms:created xsi:type="dcterms:W3CDTF">2020-03-14T04:13:00Z</dcterms:created>
  <dcterms:modified xsi:type="dcterms:W3CDTF">2020-04-14T0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339</vt:lpwstr>
  </property>
</Properties>
</file>